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0E5536">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0E5536">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0E5536">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0E5536">
      <w:pPr>
        <w:pStyle w:val="BodyText2"/>
      </w:pPr>
      <w:r>
        <w:t>SELECT distinct country FROM pa.wdpa where country like 'UK%'</w:t>
      </w:r>
    </w:p>
    <w:p w14:paraId="2B643654" w14:textId="77777777" w:rsidR="00BB1D27" w:rsidRDefault="00BB1D27" w:rsidP="000E5536">
      <w:pPr>
        <w:pStyle w:val="BodyText2"/>
      </w:pPr>
      <w:r>
        <w:t>There are no PAs for the UK! There are 84488 PAs in the WDPA table.</w:t>
      </w:r>
    </w:p>
    <w:p w14:paraId="3E851087" w14:textId="215528BE"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8809F7" w:rsidP="000E5536">
      <w:pPr>
        <w:pStyle w:val="BodyText2"/>
      </w:pPr>
      <w:hyperlink r:id="rId10" w:history="1">
        <w:r w:rsidR="00BB1D27" w:rsidRPr="0077669C">
          <w:rPr>
            <w:rStyle w:val="Hyperlink"/>
          </w:rPr>
          <w:t>http://localhost/pa5.php</w:t>
        </w:r>
      </w:hyperlink>
    </w:p>
    <w:p w14:paraId="0584A78B" w14:textId="77777777" w:rsidR="00BB1D27" w:rsidRDefault="00BB1D27" w:rsidP="000E5536">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0E5536">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0E5536">
      <w:pPr>
        <w:pStyle w:val="BodyText2"/>
      </w:pPr>
      <w:r>
        <w:t>total</w:t>
      </w:r>
      <w:r>
        <w:tab/>
        <w:t>=</w:t>
      </w:r>
      <w:r>
        <w:tab/>
        <w:t xml:space="preserve">12165 </w:t>
      </w:r>
      <w:r>
        <w:tab/>
        <w:t>sp</w:t>
      </w:r>
      <w:r>
        <w:tab/>
        <w:t>all filtered for Africa as well</w:t>
      </w:r>
    </w:p>
    <w:p w14:paraId="1E1A5FFA" w14:textId="77777777" w:rsidR="00BB1D27" w:rsidRDefault="00BB1D27" w:rsidP="000E5536">
      <w:pPr>
        <w:pStyle w:val="BodyText2"/>
      </w:pPr>
      <w:r>
        <w:t xml:space="preserve">parallelisation - picloud </w:t>
      </w:r>
    </w:p>
    <w:p w14:paraId="74E0B516" w14:textId="77777777" w:rsidR="00BB1D27" w:rsidRDefault="00BB1D27" w:rsidP="000E5536">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0E5536">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0E5536">
      <w:pPr>
        <w:pStyle w:val="BodyText2"/>
      </w:pPr>
      <w:r>
        <w:t>Do we need to do dynamic querying, i.e. using user-defined areas?</w:t>
      </w:r>
    </w:p>
    <w:p w14:paraId="08E3F78E" w14:textId="77777777" w:rsidR="00675693" w:rsidRPr="00675693" w:rsidRDefault="00675693" w:rsidP="00547872">
      <w:pPr>
        <w:pStyle w:val="BodyText2"/>
      </w:pPr>
      <w:r>
        <w:t>From …IUCN Protected area Effectiveness book</w:t>
      </w:r>
    </w:p>
    <w:p w14:paraId="2C9CB025" w14:textId="77777777" w:rsidR="00675693" w:rsidRPr="007B6754" w:rsidRDefault="00675693" w:rsidP="000E5536">
      <w:pPr>
        <w:pStyle w:val="BodyText2"/>
      </w:pPr>
      <w:r>
        <w:t>There are some good requirements in this paper.</w:t>
      </w:r>
    </w:p>
    <w:p w14:paraId="121E3FB4" w14:textId="77777777" w:rsidR="00675693" w:rsidRPr="003E1709" w:rsidRDefault="00675693" w:rsidP="000E5536">
      <w:pPr>
        <w:pStyle w:val="Code"/>
      </w:pPr>
      <w:r w:rsidRPr="003E1709">
        <w:t>High level reporting obligations:</w:t>
      </w:r>
    </w:p>
    <w:p w14:paraId="2D7EA213" w14:textId="77777777" w:rsidR="00675693" w:rsidRPr="003E1709" w:rsidRDefault="00675693" w:rsidP="000E5536">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0E5536">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0E5536">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0E5536">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0E5536">
            <w:pPr>
              <w:pStyle w:val="Code"/>
            </w:pPr>
            <w:r w:rsidRPr="003E1709">
              <w:t>Value</w:t>
            </w:r>
          </w:p>
        </w:tc>
        <w:tc>
          <w:tcPr>
            <w:tcW w:w="2394" w:type="dxa"/>
          </w:tcPr>
          <w:p w14:paraId="4D23AFCB"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0E5536">
            <w:pPr>
              <w:pStyle w:val="Code"/>
            </w:pPr>
            <w:r w:rsidRPr="003E1709">
              <w:t>Population of an endangered animal</w:t>
            </w:r>
          </w:p>
        </w:tc>
        <w:tc>
          <w:tcPr>
            <w:tcW w:w="2394" w:type="dxa"/>
          </w:tcPr>
          <w:p w14:paraId="69EFED46"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0E5536">
            <w:pPr>
              <w:pStyle w:val="BodyText2"/>
            </w:pPr>
          </w:p>
        </w:tc>
        <w:tc>
          <w:tcPr>
            <w:tcW w:w="2394" w:type="dxa"/>
          </w:tcPr>
          <w:p w14:paraId="6DC8CAB9"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0E5536">
      <w:pPr>
        <w:pStyle w:val="BodyText2"/>
      </w:pPr>
    </w:p>
    <w:p w14:paraId="15BCB04B" w14:textId="77777777" w:rsidR="00675693" w:rsidRDefault="00675693" w:rsidP="00547872">
      <w:pPr>
        <w:pStyle w:val="BodyText2"/>
      </w:pPr>
      <w:r>
        <w:t>From ..Biological Diversity - frontiers in measurement and assessment book</w:t>
      </w:r>
    </w:p>
    <w:p w14:paraId="02C3F734" w14:textId="77777777" w:rsidR="00675693" w:rsidRPr="00675693" w:rsidRDefault="00675693" w:rsidP="000E5536">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547872">
      <w:pPr>
        <w:pStyle w:val="BodyText2"/>
      </w:pPr>
      <w:r>
        <w:t>From CBD Aichi targets</w:t>
      </w:r>
    </w:p>
    <w:p w14:paraId="2013AA55" w14:textId="77777777" w:rsidR="00A128C3" w:rsidRPr="00A128C3" w:rsidRDefault="00A128C3" w:rsidP="000E5536">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0E5536">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0E5536">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0E5536">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0E5536">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1597512D" w:rsidR="004B4E68" w:rsidRDefault="004B4E68" w:rsidP="007D2F52">
      <w:pPr>
        <w:pStyle w:val="Heading4"/>
      </w:pPr>
      <w:r>
        <w:t>Exclusive Economic Zones (EEZ)</w:t>
      </w:r>
      <w:bookmarkEnd w:id="7"/>
    </w:p>
    <w:p w14:paraId="068DC9D8" w14:textId="77777777" w:rsidR="002F6873" w:rsidRDefault="002F6873" w:rsidP="000E5536">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0E5536">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0E5536">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0E5536">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0E5536">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0E5536">
      <w:pPr>
        <w:pStyle w:val="BodyText2"/>
      </w:pPr>
      <w:r>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0E5536">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0E5536">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0E5536">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0E5536">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0E5536">
      <w:pPr>
        <w:pStyle w:val="BodyText2"/>
      </w:pPr>
      <w:r>
        <w:t>There are 30145 unique speciesids in the November 2011 dataset.</w:t>
      </w:r>
    </w:p>
    <w:p w14:paraId="5493CDBD" w14:textId="77777777" w:rsidR="00BC164A" w:rsidRDefault="00BC164A" w:rsidP="000E5536">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0E5536">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0E5536">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0E5536">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0E5536">
      <w:pPr>
        <w:pStyle w:val="BodyText2"/>
      </w:pPr>
      <w:r>
        <w:t>Example geometry errors for Orang Utan:</w:t>
      </w:r>
    </w:p>
    <w:p w14:paraId="4CCC241B" w14:textId="77777777" w:rsidR="00A22075" w:rsidRDefault="00A22075" w:rsidP="000E5536">
      <w:pPr>
        <w:pStyle w:val="Code"/>
      </w:pPr>
      <w:r>
        <w:t>SELECT count(objectid), st_isvalid(geom)  FROM species where id_no='17975' group by st_isvalid(geom)</w:t>
      </w:r>
    </w:p>
    <w:p w14:paraId="4E91F84C" w14:textId="77777777" w:rsidR="00A22075" w:rsidRDefault="00A22075" w:rsidP="000E5536">
      <w:pPr>
        <w:pStyle w:val="Code"/>
      </w:pPr>
      <w:r>
        <w:t>103254,Holes are nested[12656832.7599414 -258438.461163911]</w:t>
      </w:r>
    </w:p>
    <w:p w14:paraId="50EF694E" w14:textId="77777777" w:rsidR="00A22075" w:rsidRDefault="00A22075" w:rsidP="000E5536">
      <w:pPr>
        <w:pStyle w:val="Code"/>
      </w:pPr>
      <w:r>
        <w:t>103255,Ring Self-intersection[13065344.512538 522764.089700909]</w:t>
      </w:r>
    </w:p>
    <w:p w14:paraId="0BA7AC2E" w14:textId="77777777" w:rsidR="00A22075" w:rsidRDefault="00A22075" w:rsidP="000E5536">
      <w:pPr>
        <w:pStyle w:val="Code"/>
      </w:pPr>
      <w:r>
        <w:t>103251,Ring Self-intersection[12371886.134714 -136894.788829145]</w:t>
      </w:r>
    </w:p>
    <w:p w14:paraId="3A852831" w14:textId="77777777" w:rsidR="00A22075" w:rsidRDefault="00A22075" w:rsidP="000E5536">
      <w:pPr>
        <w:pStyle w:val="Code"/>
      </w:pPr>
      <w:r>
        <w:t>103235,Holes are nested[12531870.5335555 -93853.4070293005]</w:t>
      </w:r>
    </w:p>
    <w:p w14:paraId="2163C495" w14:textId="77777777" w:rsidR="00A22075" w:rsidRDefault="00A22075" w:rsidP="000E5536">
      <w:pPr>
        <w:pStyle w:val="Code"/>
      </w:pPr>
      <w:r>
        <w:t>103238,Holes are nested[12602342.076475 -118328.546722558]</w:t>
      </w:r>
    </w:p>
    <w:p w14:paraId="0B79475F" w14:textId="77777777" w:rsidR="00A22075" w:rsidRDefault="00A22075" w:rsidP="000E5536">
      <w:pPr>
        <w:pStyle w:val="Code"/>
      </w:pPr>
      <w:r>
        <w:t>103243,Holes are nested[12701827.5598903 -94360.6253746466]</w:t>
      </w:r>
    </w:p>
    <w:p w14:paraId="46B3C6AD" w14:textId="77777777" w:rsidR="00A22075" w:rsidRDefault="00A22075" w:rsidP="000E5536">
      <w:pPr>
        <w:pStyle w:val="Code"/>
      </w:pPr>
      <w:r>
        <w:t>103272,Holes are nested[12545723.8956434 -330056.430011007]</w:t>
      </w:r>
    </w:p>
    <w:p w14:paraId="79D9B967" w14:textId="77777777" w:rsidR="00A22075" w:rsidRDefault="00A22075" w:rsidP="000E5536">
      <w:pPr>
        <w:pStyle w:val="Code"/>
      </w:pPr>
      <w:r>
        <w:t>103273,Holes are nested[12588167.2543105 -300573.259381745]</w:t>
      </w:r>
    </w:p>
    <w:p w14:paraId="30AAAD77" w14:textId="77777777" w:rsidR="00A22075" w:rsidRDefault="00A22075" w:rsidP="000E5536">
      <w:pPr>
        <w:pStyle w:val="Code"/>
      </w:pPr>
      <w:r>
        <w:lastRenderedPageBreak/>
        <w:t>103277,Holes are nested[12276012.0194423 -106035.144792986]</w:t>
      </w:r>
    </w:p>
    <w:p w14:paraId="1ECD6A40" w14:textId="77777777" w:rsidR="00A22075" w:rsidRDefault="00A22075" w:rsidP="000E5536">
      <w:pPr>
        <w:pStyle w:val="Code"/>
      </w:pPr>
      <w:r>
        <w:t>103278,Holes are nested[12709576.8574065 -204889.225583214]</w:t>
      </w:r>
    </w:p>
    <w:p w14:paraId="4971DFAF" w14:textId="77777777" w:rsidR="00A22075" w:rsidRDefault="00A22075" w:rsidP="000E5536">
      <w:pPr>
        <w:pStyle w:val="Code"/>
      </w:pPr>
      <w:r>
        <w:t>103280,Holes are nested[12542711.6398711 -49803.4764911749]</w:t>
      </w:r>
    </w:p>
    <w:p w14:paraId="309F0C86" w14:textId="77777777" w:rsidR="00A22075" w:rsidRDefault="00A22075" w:rsidP="000E5536">
      <w:pPr>
        <w:pStyle w:val="Code"/>
      </w:pPr>
      <w:r>
        <w:t>103291,Holes are nested[12528936.2009814 14726.6681179005]</w:t>
      </w:r>
    </w:p>
    <w:p w14:paraId="60B04340" w14:textId="77777777" w:rsidR="00A22075" w:rsidRDefault="00A22075" w:rsidP="000E5536">
      <w:pPr>
        <w:pStyle w:val="Code"/>
      </w:pPr>
      <w:r>
        <w:t>103295,Ring Self-intersection[12984882.1028721 562801.131325574]</w:t>
      </w:r>
    </w:p>
    <w:p w14:paraId="6510CE88" w14:textId="77777777" w:rsidR="00A22075" w:rsidRDefault="00A22075" w:rsidP="000E5536">
      <w:pPr>
        <w:pStyle w:val="Code"/>
      </w:pPr>
      <w:r>
        <w:t>103297,Holes are nested[13085177.8719553 661118.18652656]</w:t>
      </w:r>
    </w:p>
    <w:p w14:paraId="50D020E8" w14:textId="77777777" w:rsidR="00A22075" w:rsidRDefault="00A22075" w:rsidP="000E5536">
      <w:pPr>
        <w:pStyle w:val="Code"/>
      </w:pPr>
      <w:r>
        <w:t>103302,Holes are nested[13199549.372047 617084.467512293]</w:t>
      </w:r>
    </w:p>
    <w:p w14:paraId="5B8B3487" w14:textId="77777777" w:rsidR="00A22075" w:rsidRDefault="00A22075" w:rsidP="000E5536">
      <w:pPr>
        <w:pStyle w:val="Code"/>
      </w:pPr>
      <w:r>
        <w:t>103312,Ring Self-intersection[13174487.025677 631808.731846282]</w:t>
      </w:r>
    </w:p>
    <w:p w14:paraId="066B0D7E" w14:textId="77777777" w:rsidR="00A22075" w:rsidRDefault="00A22075" w:rsidP="000E5536">
      <w:pPr>
        <w:pStyle w:val="Code"/>
      </w:pPr>
      <w:r>
        <w:t>103324,Holes are nested[13017136.9253294 180984.937910381]</w:t>
      </w:r>
    </w:p>
    <w:p w14:paraId="53F14435" w14:textId="77777777" w:rsidR="00A22075" w:rsidRDefault="00A22075" w:rsidP="000E5536">
      <w:pPr>
        <w:pStyle w:val="Code"/>
      </w:pPr>
      <w:r>
        <w:t>103325,Holes are nested[12982810.3235838 134027.706935691]</w:t>
      </w:r>
    </w:p>
    <w:p w14:paraId="69D29040" w14:textId="77777777" w:rsidR="00A22075" w:rsidRDefault="00A22075" w:rsidP="000E5536">
      <w:pPr>
        <w:pStyle w:val="Code"/>
      </w:pPr>
      <w:r>
        <w:t>103329,Holes are nested[12501823.562434 -339519.191697572]</w:t>
      </w:r>
    </w:p>
    <w:p w14:paraId="4DF4CFC6" w14:textId="77777777" w:rsidR="00A22075" w:rsidRDefault="00A22075" w:rsidP="000E5536">
      <w:pPr>
        <w:pStyle w:val="Code"/>
      </w:pPr>
      <w:r>
        <w:t>103330,Holes are nested[13005476.2087801 257946.525378453]</w:t>
      </w:r>
    </w:p>
    <w:p w14:paraId="43D3C7AE" w14:textId="77777777" w:rsidR="00A22075" w:rsidRDefault="00A22075" w:rsidP="000E5536">
      <w:pPr>
        <w:pStyle w:val="Code"/>
      </w:pPr>
      <w:r>
        <w:t>103331,Holes are nested[13043399.0485695 254266.925523183]</w:t>
      </w:r>
    </w:p>
    <w:p w14:paraId="2EA03581" w14:textId="77777777" w:rsidR="00A22075" w:rsidRDefault="00A22075" w:rsidP="000E5536">
      <w:pPr>
        <w:pStyle w:val="Code"/>
      </w:pPr>
      <w:r>
        <w:t>103359,Holes are nested[12678608.1694728 -333803.074839029]</w:t>
      </w:r>
    </w:p>
    <w:p w14:paraId="533160CA" w14:textId="77777777" w:rsidR="00A22075" w:rsidRDefault="00A22075" w:rsidP="000E5536">
      <w:pPr>
        <w:pStyle w:val="Code"/>
      </w:pPr>
      <w:r>
        <w:t>103364,Holes are nested[12719681.9693427 -252181.134409031]</w:t>
      </w:r>
    </w:p>
    <w:p w14:paraId="285B17CD" w14:textId="77777777" w:rsidR="00A22075" w:rsidRDefault="00A22075" w:rsidP="000E5536">
      <w:pPr>
        <w:pStyle w:val="Code"/>
      </w:pPr>
      <w:r>
        <w:t>103365,Holes are nested[12726138.4998087 -265711.41403241]</w:t>
      </w:r>
    </w:p>
    <w:p w14:paraId="49ACD4F6" w14:textId="77777777" w:rsidR="00A22075" w:rsidRDefault="00A22075" w:rsidP="000E5536">
      <w:pPr>
        <w:pStyle w:val="Code"/>
      </w:pPr>
      <w:r>
        <w:t>103377,Holes are nested[12548256.0845533 -167160.585845322]</w:t>
      </w:r>
    </w:p>
    <w:p w14:paraId="0672B1C5" w14:textId="77777777" w:rsidR="000513BA" w:rsidRDefault="000513BA" w:rsidP="000E5536">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0E5536">
      <w:pPr>
        <w:pStyle w:val="Code"/>
      </w:pPr>
      <w:r w:rsidRPr="000A5E8E">
        <w:t>update speciesll set geom = st_makevalid(geom) where st_isvalid(geom)='f'</w:t>
      </w:r>
    </w:p>
    <w:p w14:paraId="09028C44" w14:textId="77777777" w:rsidR="007C4E9B" w:rsidRDefault="007C4E9B" w:rsidP="000E5536">
      <w:pPr>
        <w:pStyle w:val="BodyText2"/>
      </w:pPr>
      <w:r>
        <w:t>In the SpeciesWFSLatLong there are lots of issues with the data – all of these features fail to load in the attribute table:</w:t>
      </w:r>
    </w:p>
    <w:p w14:paraId="41CBD229" w14:textId="77777777" w:rsidR="007C4E9B" w:rsidRDefault="007C4E9B" w:rsidP="000E5536">
      <w:pPr>
        <w:pStyle w:val="Code"/>
      </w:pPr>
      <w:r w:rsidRPr="007C4E9B">
        <w:t>"OBJECTID" in (15111,15162,15186,15233,15248,15260,15306,15330,15345,15422,15451,15541,15797,16066,16078,16108,16231,16366,16725)</w:t>
      </w:r>
    </w:p>
    <w:p w14:paraId="434A5758" w14:textId="77777777" w:rsidR="005C6D00" w:rsidRDefault="005C6D00" w:rsidP="000E5536">
      <w:pPr>
        <w:pStyle w:val="BodyText2"/>
      </w:pPr>
      <w:r>
        <w:t>Also some features in the ArcGIS Server WFS Service caused errors but worked in the REST service, e.g.:</w:t>
      </w:r>
    </w:p>
    <w:p w14:paraId="1605ACC1" w14:textId="77777777" w:rsidR="005C6D00" w:rsidRDefault="008809F7" w:rsidP="000E5536">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0E5536">
      <w:pPr>
        <w:pStyle w:val="BodyText2"/>
      </w:pPr>
      <w:r>
        <w:t xml:space="preserve">In the ArcGIS Server Log there is an error: </w:t>
      </w:r>
      <w:r w:rsidRPr="00EE1718">
        <w:t>Container process 8140 has crashed on machine IP-0A321AD6.</w:t>
      </w:r>
    </w:p>
    <w:p w14:paraId="75889ECF" w14:textId="77777777" w:rsidR="00785CC1" w:rsidRDefault="00785CC1" w:rsidP="000E5536">
      <w:pPr>
        <w:pStyle w:val="BodyText2"/>
      </w:pPr>
      <w:r>
        <w:t>When you run CheckGeometry in ArcGIS it reports the OBJECTID of the feature that has geometry errors. There are lots for the IUCN species data.</w:t>
      </w:r>
    </w:p>
    <w:p w14:paraId="15416137" w14:textId="77777777" w:rsidR="00A645F3" w:rsidRDefault="00A645F3" w:rsidP="000E5536">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0E5536">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0E5536">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0E5536">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0E5536">
      <w:pPr>
        <w:pStyle w:val="BodyText2"/>
      </w:pPr>
      <w:r>
        <w:t>Leatherback turtle (6494) has all 11 of its large polygons duplicated in the new version 2014_2.</w:t>
      </w:r>
    </w:p>
    <w:p w14:paraId="15B3A878" w14:textId="77777777" w:rsidR="006B4883" w:rsidRPr="00BC4363" w:rsidRDefault="006B4883" w:rsidP="000E5536">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0E5536">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0E5536">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0E5536">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0E5536">
      <w:pPr>
        <w:pStyle w:val="BodyText2"/>
      </w:pPr>
      <w:r>
        <w:t>‘..is mutually exclusive; a polygon coded as “Extant” cannot also be coded as “Extinct”..’</w:t>
      </w:r>
    </w:p>
    <w:p w14:paraId="161916AA" w14:textId="77777777" w:rsidR="00BC4363" w:rsidRDefault="00CC3A1E" w:rsidP="000E5536">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0E5536">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0E5536">
      <w:pPr>
        <w:pStyle w:val="BodyText2"/>
      </w:pPr>
      <w:r>
        <w:t>There are image search results for all species! Hooray. Apart from the ones with no binomial names.</w:t>
      </w:r>
    </w:p>
    <w:p w14:paraId="753B104A" w14:textId="77777777" w:rsidR="00E72611" w:rsidRDefault="00E72611" w:rsidP="000E5536">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0E5536">
      <w:pPr>
        <w:pStyle w:val="BodyText2"/>
      </w:pPr>
      <w:r>
        <w:t xml:space="preserve">The Dodo has a range map in the most recent Red List Update. </w:t>
      </w:r>
    </w:p>
    <w:p w14:paraId="18F1D0C7" w14:textId="77777777" w:rsidR="00D12382" w:rsidRDefault="00D12382" w:rsidP="000E5536">
      <w:pPr>
        <w:pStyle w:val="BodyText2"/>
      </w:pPr>
      <w:r>
        <w:t>Update 24/4/12:</w:t>
      </w:r>
    </w:p>
    <w:p w14:paraId="0FE32AC0" w14:textId="77777777" w:rsidR="00D12382" w:rsidRDefault="00D12382" w:rsidP="000E5536">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0E5536">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0E5536">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0E5536">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0E5536">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0E5536">
      <w:pPr>
        <w:pStyle w:val="BodyText2"/>
      </w:pPr>
      <w:r>
        <w:t>There are some species that are completely missing that shouldn’t be (probably because of taxonomic changes):</w:t>
      </w:r>
    </w:p>
    <w:p w14:paraId="1CCE068B" w14:textId="77777777" w:rsidR="00DD1C2F" w:rsidRDefault="00DD1C2F" w:rsidP="000E5536">
      <w:pPr>
        <w:pStyle w:val="BodyText2"/>
      </w:pPr>
      <w:r>
        <w:t>Pantanal Cat (</w:t>
      </w:r>
      <w:r w:rsidRPr="00C930FD">
        <w:t>Leopardus braccatus</w:t>
      </w:r>
      <w:r>
        <w:t xml:space="preserve">) </w:t>
      </w:r>
    </w:p>
    <w:p w14:paraId="26DDBB85" w14:textId="77777777" w:rsidR="00DD1C2F" w:rsidRDefault="00DD1C2F" w:rsidP="000E5536">
      <w:pPr>
        <w:pStyle w:val="BodyText2"/>
      </w:pPr>
      <w:r>
        <w:t xml:space="preserve">There are lots of records in the taxonomy table that have missing data – what should we do with these? Delete them? </w:t>
      </w:r>
    </w:p>
    <w:p w14:paraId="236F9990" w14:textId="77777777" w:rsidR="00DD1C2F" w:rsidRDefault="00DD1C2F" w:rsidP="000E5536">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0E5536">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0E5536">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0E5536">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0E5536">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0E5536">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0E5536">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0E5536">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0E5536">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0E5536">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0E5536">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8809F7" w:rsidP="000E5536">
      <w:pPr>
        <w:pStyle w:val="BodyText2"/>
      </w:pPr>
      <w:hyperlink r:id="rId33" w:history="1">
        <w:r w:rsidR="00991E05">
          <w:rPr>
            <w:rStyle w:val="Hyperlink"/>
          </w:rPr>
          <w:t>https://github.com/mdoering/backbone</w:t>
        </w:r>
      </w:hyperlink>
    </w:p>
    <w:p w14:paraId="3ED604C1" w14:textId="77777777" w:rsidR="00991E05" w:rsidRPr="00201D39" w:rsidRDefault="00991E05" w:rsidP="000E5536">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0E5536">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0E5536">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0E5536">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0E5536">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0E5536">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0E5536">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0E5536">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0E5536">
      <w:pPr>
        <w:pStyle w:val="BodyText2"/>
      </w:pPr>
      <w:r>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0E5536">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0E5536">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0E5536">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0E5536">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0E5536">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0E5536">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0E5536">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0E5536">
      <w:pPr>
        <w:pStyle w:val="BodyText2"/>
      </w:pPr>
      <w:r>
        <w:lastRenderedPageBreak/>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0E5536">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0E5536">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t>Glacier dataset</w:t>
      </w:r>
      <w:bookmarkEnd w:id="11"/>
    </w:p>
    <w:p w14:paraId="608DBE03" w14:textId="5AE45060" w:rsidR="00121236" w:rsidRPr="00121236" w:rsidRDefault="00121236" w:rsidP="000E55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7D2F52">
      <w:pPr>
        <w:pStyle w:val="Heading4"/>
      </w:pPr>
      <w:r>
        <w:t>UN Population</w:t>
      </w:r>
    </w:p>
    <w:p w14:paraId="674D797B" w14:textId="0D85EAC0" w:rsidR="00453044" w:rsidRPr="00453044" w:rsidRDefault="00453044" w:rsidP="000E5536">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0E5536">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77777777" w:rsidR="00991E05" w:rsidRPr="00991E05" w:rsidRDefault="00991E05" w:rsidP="000E5536">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56120FFC" w14:textId="5029A3EA" w:rsidR="009E5567" w:rsidRDefault="009E5567" w:rsidP="007D2F52">
      <w:pPr>
        <w:pStyle w:val="Heading4"/>
      </w:pPr>
      <w:r>
        <w:t>Updates</w:t>
      </w:r>
    </w:p>
    <w:p w14:paraId="688219C1" w14:textId="055D9E06" w:rsidR="009E5567" w:rsidRPr="009E5567" w:rsidRDefault="009E5567" w:rsidP="000E5536">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zen Vector Til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0E5536">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0E5536">
      <w:pPr>
        <w:pStyle w:val="Heading2"/>
      </w:pPr>
      <w:r>
        <w:lastRenderedPageBreak/>
        <w:t>QA Assessment</w:t>
      </w:r>
    </w:p>
    <w:p w14:paraId="618C2632" w14:textId="77777777" w:rsidR="00230FDB" w:rsidRDefault="00230FDB" w:rsidP="000E5536">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0E5536">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0E5536">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0E5536">
      <w:pPr>
        <w:pStyle w:val="BodyText2"/>
      </w:pPr>
      <w:r>
        <w:t>Get a list of countries in ACP regions with the number of PAs:</w:t>
      </w:r>
    </w:p>
    <w:p w14:paraId="5EEB63C4" w14:textId="77777777" w:rsidR="008B5927" w:rsidRDefault="008B5927" w:rsidP="000E5536">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0E5536">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lastRenderedPageBreak/>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0E5536">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0E5536">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0E5536">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0E5536">
      <w:pPr>
        <w:pStyle w:val="BodyText2"/>
      </w:pPr>
      <w:r>
        <w:t>This is the breakdown:</w:t>
      </w:r>
    </w:p>
    <w:p w14:paraId="3ECF30EC" w14:textId="77777777" w:rsidR="003E1FEB" w:rsidRDefault="003E1FEB" w:rsidP="000E5536">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0E5536">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0E5536">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0E5536">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0E5536">
      <w:pPr>
        <w:pStyle w:val="BodyText2"/>
      </w:pPr>
      <w:r>
        <w:lastRenderedPageBreak/>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0E5536">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34374E">
      <w:pPr>
        <w:pStyle w:val="Heading3"/>
        <w:rPr>
          <w:shd w:val="clear" w:color="auto" w:fill="FFFFFF"/>
        </w:rPr>
      </w:pPr>
      <w:r>
        <w:rPr>
          <w:shd w:val="clear" w:color="auto" w:fill="FFFFFF"/>
        </w:rPr>
        <w:t>Specific Sensors</w:t>
      </w:r>
    </w:p>
    <w:p w14:paraId="0F7A0649" w14:textId="77777777" w:rsidR="00E87292" w:rsidRDefault="00E87292" w:rsidP="007D2F52">
      <w:pPr>
        <w:pStyle w:val="Heading4"/>
      </w:pPr>
      <w:r>
        <w:t>ASTER</w:t>
      </w:r>
    </w:p>
    <w:p w14:paraId="574FE4BA" w14:textId="77777777" w:rsidR="00E87292" w:rsidRPr="00E87292" w:rsidRDefault="00E87292" w:rsidP="000E5536">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0E5536">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0E5536">
      <w:pPr>
        <w:pStyle w:val="BodyText2"/>
      </w:pPr>
      <w:r>
        <w:t>From the GEE metadata:</w:t>
      </w:r>
    </w:p>
    <w:p w14:paraId="7EA7F8AF" w14:textId="77777777" w:rsidR="00A67470" w:rsidRDefault="00A67470" w:rsidP="000E5536">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0E5536">
            <w:pPr>
              <w:pStyle w:val="Tiny"/>
            </w:pPr>
            <w:r w:rsidRPr="00C86AF7">
              <w:t>Sensor</w:t>
            </w:r>
          </w:p>
        </w:tc>
        <w:tc>
          <w:tcPr>
            <w:tcW w:w="1260" w:type="dxa"/>
          </w:tcPr>
          <w:p w14:paraId="4918F72D" w14:textId="77777777" w:rsidR="00A67470" w:rsidRPr="00C86AF7" w:rsidRDefault="00A67470" w:rsidP="000E5536">
            <w:pPr>
              <w:pStyle w:val="Tiny"/>
            </w:pPr>
            <w:r w:rsidRPr="00C86AF7">
              <w:t>From</w:t>
            </w:r>
          </w:p>
        </w:tc>
        <w:tc>
          <w:tcPr>
            <w:tcW w:w="1350" w:type="dxa"/>
          </w:tcPr>
          <w:p w14:paraId="5DCF471F" w14:textId="77777777" w:rsidR="00A67470" w:rsidRPr="00C86AF7" w:rsidRDefault="00A67470" w:rsidP="000E5536">
            <w:pPr>
              <w:pStyle w:val="Tiny"/>
            </w:pPr>
            <w:r w:rsidRPr="00C86AF7">
              <w:t>To</w:t>
            </w:r>
          </w:p>
        </w:tc>
        <w:tc>
          <w:tcPr>
            <w:tcW w:w="1350" w:type="dxa"/>
          </w:tcPr>
          <w:p w14:paraId="73E85EEE" w14:textId="77777777" w:rsidR="00A67470" w:rsidRPr="00C86AF7" w:rsidRDefault="00A67470" w:rsidP="000E5536">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0E5536">
            <w:pPr>
              <w:pStyle w:val="Tiny"/>
            </w:pPr>
            <w:r w:rsidRPr="00C12232">
              <w:t xml:space="preserve">Landsat 5 </w:t>
            </w:r>
          </w:p>
        </w:tc>
        <w:tc>
          <w:tcPr>
            <w:tcW w:w="1260" w:type="dxa"/>
          </w:tcPr>
          <w:p w14:paraId="73E81679" w14:textId="77777777" w:rsidR="00A67470" w:rsidRPr="00C12232" w:rsidRDefault="00A67470" w:rsidP="000E5536">
            <w:pPr>
              <w:pStyle w:val="Tiny"/>
            </w:pPr>
            <w:r>
              <w:t>Jan 1 1984</w:t>
            </w:r>
          </w:p>
        </w:tc>
        <w:tc>
          <w:tcPr>
            <w:tcW w:w="1350" w:type="dxa"/>
          </w:tcPr>
          <w:p w14:paraId="29B32482" w14:textId="77777777" w:rsidR="00A67470" w:rsidRPr="00C12232" w:rsidRDefault="00A67470" w:rsidP="000E5536">
            <w:pPr>
              <w:pStyle w:val="Tiny"/>
            </w:pPr>
            <w:r w:rsidRPr="00C12232">
              <w:t>May 4</w:t>
            </w:r>
            <w:r>
              <w:t xml:space="preserve"> </w:t>
            </w:r>
            <w:r w:rsidRPr="00C12232">
              <w:t>2012</w:t>
            </w:r>
          </w:p>
        </w:tc>
        <w:tc>
          <w:tcPr>
            <w:tcW w:w="1350" w:type="dxa"/>
          </w:tcPr>
          <w:p w14:paraId="588C4F24" w14:textId="77777777" w:rsidR="00A67470" w:rsidRPr="00C12232" w:rsidRDefault="00A67470" w:rsidP="000E5536">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0E5536">
            <w:pPr>
              <w:pStyle w:val="Tiny"/>
            </w:pPr>
            <w:r w:rsidRPr="00C12232">
              <w:t>Landsat 7</w:t>
            </w:r>
            <w:r w:rsidRPr="00C12232">
              <w:tab/>
            </w:r>
          </w:p>
        </w:tc>
        <w:tc>
          <w:tcPr>
            <w:tcW w:w="1260" w:type="dxa"/>
          </w:tcPr>
          <w:p w14:paraId="32DF2AC7" w14:textId="77777777" w:rsidR="00A67470" w:rsidRPr="00C12232" w:rsidRDefault="00A67470" w:rsidP="000E5536">
            <w:pPr>
              <w:pStyle w:val="Tiny"/>
            </w:pPr>
            <w:r>
              <w:t>Jan 1 1999</w:t>
            </w:r>
          </w:p>
        </w:tc>
        <w:tc>
          <w:tcPr>
            <w:tcW w:w="1350" w:type="dxa"/>
          </w:tcPr>
          <w:p w14:paraId="3678D6E8" w14:textId="77777777" w:rsidR="00A67470" w:rsidRPr="00C12232" w:rsidRDefault="00A67470" w:rsidP="000E5536">
            <w:pPr>
              <w:pStyle w:val="Tiny"/>
            </w:pPr>
            <w:r w:rsidRPr="00C12232">
              <w:t>May 19</w:t>
            </w:r>
            <w:r>
              <w:t xml:space="preserve"> </w:t>
            </w:r>
            <w:r w:rsidRPr="00C12232">
              <w:t>2014</w:t>
            </w:r>
          </w:p>
        </w:tc>
        <w:tc>
          <w:tcPr>
            <w:tcW w:w="1350" w:type="dxa"/>
          </w:tcPr>
          <w:p w14:paraId="54D9481D" w14:textId="77777777" w:rsidR="00A67470" w:rsidRPr="00C12232" w:rsidRDefault="00A67470" w:rsidP="000E5536">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0E5536">
            <w:pPr>
              <w:pStyle w:val="Tiny"/>
            </w:pPr>
            <w:r>
              <w:t>Landsat 8</w:t>
            </w:r>
          </w:p>
        </w:tc>
        <w:tc>
          <w:tcPr>
            <w:tcW w:w="1260" w:type="dxa"/>
          </w:tcPr>
          <w:p w14:paraId="3F599A11" w14:textId="77777777" w:rsidR="00A67470" w:rsidRDefault="00A67470" w:rsidP="000E5536">
            <w:pPr>
              <w:pStyle w:val="Tiny"/>
            </w:pPr>
            <w:r>
              <w:t>Apr 10 2013</w:t>
            </w:r>
          </w:p>
        </w:tc>
        <w:tc>
          <w:tcPr>
            <w:tcW w:w="1350" w:type="dxa"/>
          </w:tcPr>
          <w:p w14:paraId="6B785D7B" w14:textId="77777777" w:rsidR="00A67470" w:rsidRPr="00C12232" w:rsidRDefault="00A67470" w:rsidP="000E5536">
            <w:pPr>
              <w:pStyle w:val="Tiny"/>
            </w:pPr>
            <w:r>
              <w:t>May 21 2014</w:t>
            </w:r>
          </w:p>
        </w:tc>
        <w:tc>
          <w:tcPr>
            <w:tcW w:w="1350" w:type="dxa"/>
          </w:tcPr>
          <w:p w14:paraId="03A739B0" w14:textId="77777777" w:rsidR="00A67470" w:rsidRDefault="00A67470" w:rsidP="000E5536">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0E5536">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0E5536">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0E5536">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0E5536">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0E5536">
      <w:pPr>
        <w:pStyle w:val="Code"/>
      </w:pPr>
      <w:r>
        <w:t>var collection = ee.ImageCollection("LANDSAT/LC8_L1T").filterDate(new Date('5/13/2013'), new Date('5/14/2013'));</w:t>
      </w:r>
    </w:p>
    <w:p w14:paraId="501269FF" w14:textId="77777777" w:rsidR="00A67470" w:rsidRDefault="00A67470" w:rsidP="000E5536">
      <w:pPr>
        <w:pStyle w:val="Code"/>
      </w:pPr>
      <w:r>
        <w:t>addToMap(collection, {bands:'B4, B3, B2', gain: '0.006'});</w:t>
      </w:r>
    </w:p>
    <w:p w14:paraId="6D794B81" w14:textId="77777777" w:rsidR="00A67470" w:rsidRDefault="00A67470" w:rsidP="000E5536">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0E5536">
      <w:pPr>
        <w:pStyle w:val="Code"/>
      </w:pPr>
      <w:r w:rsidRPr="005F5685">
        <w:t>var collection = ee.ImageCollection("LANDSAT/LC8_L1T_TOA").filterDate(new Date('5/13/2013'), new Date('5/14/2013'));</w:t>
      </w:r>
    </w:p>
    <w:p w14:paraId="4084B299" w14:textId="77777777" w:rsidR="00A67470" w:rsidRPr="005F5685" w:rsidRDefault="00A67470" w:rsidP="000E5536">
      <w:pPr>
        <w:pStyle w:val="Code"/>
      </w:pPr>
      <w:r w:rsidRPr="005F5685">
        <w:t>addToMap(collection, {bands:'B4, B3, B2', gain: '600'});</w:t>
      </w:r>
    </w:p>
    <w:p w14:paraId="3DC463C9" w14:textId="77777777" w:rsidR="00A67470" w:rsidRDefault="00A67470" w:rsidP="000E5536">
      <w:pPr>
        <w:pStyle w:val="Code"/>
      </w:pPr>
      <w:r w:rsidRPr="005F5685">
        <w:t>centerMap(-118.3,34.5,10);</w:t>
      </w:r>
    </w:p>
    <w:p w14:paraId="3234E572" w14:textId="77777777" w:rsidR="00A67470" w:rsidRPr="005F5685" w:rsidRDefault="00A67470" w:rsidP="000E5536">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0E5536">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0E5536">
      <w:pPr>
        <w:pStyle w:val="BodyText2"/>
      </w:pPr>
      <w:r>
        <w:lastRenderedPageBreak/>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0E5536">
      <w:pPr>
        <w:pStyle w:val="BodyText2"/>
      </w:pPr>
      <w:r>
        <w:t>The naming convention for Landsat 8 files is as follows:</w:t>
      </w:r>
    </w:p>
    <w:p w14:paraId="2EE8DF43" w14:textId="77777777" w:rsidR="00A67470" w:rsidRDefault="00A67470" w:rsidP="000E5536">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0E5536">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0E5536">
      <w:pPr>
        <w:pStyle w:val="BodyText2"/>
      </w:pPr>
      <w:r>
        <w:t>There are a number of different datasets available of GEE for Landsat 8. The following are the raw datasets (i.e. not composite):</w:t>
      </w:r>
    </w:p>
    <w:p w14:paraId="075739CA" w14:textId="77777777" w:rsidR="00A67470" w:rsidRDefault="00A67470" w:rsidP="000E5536">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0E5536">
            <w:pPr>
              <w:pStyle w:val="Tiny"/>
            </w:pPr>
            <w:r w:rsidRPr="00887A33">
              <w:t>Dataset</w:t>
            </w:r>
          </w:p>
        </w:tc>
        <w:tc>
          <w:tcPr>
            <w:tcW w:w="1584" w:type="dxa"/>
          </w:tcPr>
          <w:p w14:paraId="09D74659" w14:textId="77777777" w:rsidR="00A67470" w:rsidRPr="00887A33" w:rsidRDefault="00A67470" w:rsidP="000E5536">
            <w:pPr>
              <w:pStyle w:val="Tiny"/>
            </w:pPr>
            <w:r w:rsidRPr="00887A33">
              <w:t>Imagecollection ID</w:t>
            </w:r>
          </w:p>
        </w:tc>
        <w:tc>
          <w:tcPr>
            <w:tcW w:w="3544" w:type="dxa"/>
          </w:tcPr>
          <w:p w14:paraId="22B27BC8" w14:textId="77777777" w:rsidR="00A67470" w:rsidRPr="00887A33" w:rsidRDefault="00A67470" w:rsidP="000E5536">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0E5536">
            <w:pPr>
              <w:pStyle w:val="Tiny"/>
            </w:pPr>
            <w:r w:rsidRPr="00887A33">
              <w:t>USGS Landsat 8 Radiance</w:t>
            </w:r>
          </w:p>
        </w:tc>
        <w:tc>
          <w:tcPr>
            <w:tcW w:w="1584" w:type="dxa"/>
          </w:tcPr>
          <w:p w14:paraId="13ACE565" w14:textId="77777777" w:rsidR="00A67470" w:rsidRPr="00887A33" w:rsidRDefault="00A67470" w:rsidP="000E5536">
            <w:pPr>
              <w:pStyle w:val="Tiny"/>
            </w:pPr>
            <w:r w:rsidRPr="00887A33">
              <w:t>LANDSAT/LC8</w:t>
            </w:r>
          </w:p>
        </w:tc>
        <w:tc>
          <w:tcPr>
            <w:tcW w:w="3544" w:type="dxa"/>
          </w:tcPr>
          <w:p w14:paraId="6AE8FE40" w14:textId="77777777" w:rsidR="00A67470" w:rsidRPr="00887A33" w:rsidRDefault="00A67470" w:rsidP="000E5536">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0E5536">
            <w:pPr>
              <w:pStyle w:val="Tiny"/>
            </w:pPr>
            <w:r w:rsidRPr="00887A33">
              <w:t>USGS Landsat 8 Radiance (Orthorectified)</w:t>
            </w:r>
          </w:p>
        </w:tc>
        <w:tc>
          <w:tcPr>
            <w:tcW w:w="1584" w:type="dxa"/>
          </w:tcPr>
          <w:p w14:paraId="5E4E8F2E" w14:textId="77777777" w:rsidR="00A67470" w:rsidRPr="00887A33" w:rsidRDefault="00A67470" w:rsidP="000E5536">
            <w:pPr>
              <w:pStyle w:val="Tiny"/>
            </w:pPr>
            <w:r w:rsidRPr="00887A33">
              <w:t>LANDSAT/LC8_L1T</w:t>
            </w:r>
          </w:p>
        </w:tc>
        <w:tc>
          <w:tcPr>
            <w:tcW w:w="3544" w:type="dxa"/>
          </w:tcPr>
          <w:p w14:paraId="06D7C2CA" w14:textId="77777777" w:rsidR="00A67470" w:rsidRPr="00887A33" w:rsidRDefault="00A67470" w:rsidP="000E5536">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0E5536">
            <w:pPr>
              <w:pStyle w:val="Tiny"/>
            </w:pPr>
            <w:r w:rsidRPr="00887A33">
              <w:t>USGS Landsat 8 TOA Reflectance (Orthorectified)</w:t>
            </w:r>
          </w:p>
        </w:tc>
        <w:tc>
          <w:tcPr>
            <w:tcW w:w="1584" w:type="dxa"/>
          </w:tcPr>
          <w:p w14:paraId="64E0E9FD" w14:textId="77777777" w:rsidR="00A67470" w:rsidRPr="00887A33" w:rsidRDefault="00A67470" w:rsidP="000E5536">
            <w:pPr>
              <w:pStyle w:val="Tiny"/>
            </w:pPr>
            <w:r w:rsidRPr="00887A33">
              <w:t>LANDSAT/LC8_L1T_TOA</w:t>
            </w:r>
          </w:p>
        </w:tc>
        <w:tc>
          <w:tcPr>
            <w:tcW w:w="3544" w:type="dxa"/>
          </w:tcPr>
          <w:p w14:paraId="237D7CAF" w14:textId="77777777" w:rsidR="00A67470" w:rsidRPr="00887A33" w:rsidRDefault="00A67470" w:rsidP="000E5536">
            <w:pPr>
              <w:pStyle w:val="Tiny"/>
            </w:pPr>
            <w:r w:rsidRPr="00887A33">
              <w:t>Landsat 8 calibrated top-of-atmosphere reflectance, orthorectified scenes only.</w:t>
            </w:r>
          </w:p>
        </w:tc>
      </w:tr>
    </w:tbl>
    <w:p w14:paraId="460B928A" w14:textId="77777777" w:rsidR="00A67470" w:rsidRDefault="00A67470" w:rsidP="000E5536">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0E5536">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7D2F52">
      <w:pPr>
        <w:pStyle w:val="Heading4"/>
      </w:pPr>
      <w:r>
        <w:t>Sentinel 2</w:t>
      </w:r>
    </w:p>
    <w:p w14:paraId="75C07268" w14:textId="0F871B00" w:rsidR="00010737" w:rsidRDefault="00010737" w:rsidP="000E5536">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E5536">
      <w:pPr>
        <w:pStyle w:val="BodyText2"/>
      </w:pPr>
      <w:r w:rsidRPr="00010737">
        <w:t>S2A_OPER_MSI_L1C_TL_SGS__20160119T162458_A003008_T30PUB_N02.01</w:t>
      </w:r>
      <w:r>
        <w:t xml:space="preserve"> </w:t>
      </w:r>
    </w:p>
    <w:p w14:paraId="730A2008" w14:textId="37110E56" w:rsidR="005B52B8" w:rsidRDefault="005B52B8" w:rsidP="000E5536">
      <w:pPr>
        <w:pStyle w:val="BodyText2"/>
      </w:pPr>
      <w:r w:rsidRPr="00010737">
        <w:t>A003008</w:t>
      </w:r>
      <w:r>
        <w:t xml:space="preserve"> = absolute orbit number</w:t>
      </w:r>
    </w:p>
    <w:p w14:paraId="0536CEFB" w14:textId="05AEBFBC" w:rsidR="00010737" w:rsidRDefault="00DF18D2" w:rsidP="000E5536">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E5536">
      <w:pPr>
        <w:pStyle w:val="BodyText2"/>
      </w:pPr>
      <w:r>
        <w:t>The strips are split into 100kmx100km blocks that coincide with the MGRS grids and they overlap the adjacent grids as shown in the following:</w:t>
      </w:r>
    </w:p>
    <w:p w14:paraId="63F1012E" w14:textId="4E7092A7" w:rsidR="00F76411" w:rsidRDefault="00F76411" w:rsidP="000E5536">
      <w:pPr>
        <w:pStyle w:val="BodyText2"/>
      </w:pPr>
      <w:r>
        <w:rPr>
          <w:noProof/>
          <w:lang w:bidi="ar-SA"/>
        </w:rPr>
        <w:lastRenderedPageBreak/>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E5536">
      <w:pPr>
        <w:pStyle w:val="BodyText2"/>
      </w:pPr>
      <w:r>
        <w:t>Correct geometry for: ‘</w:t>
      </w:r>
      <w:r w:rsidRPr="00F76411">
        <w:t>COPERNICUS/S2/20160319T104937_20160319T213633_T30PVB</w:t>
      </w:r>
      <w:r>
        <w:t>’ – i.e. geometry covers imagery</w:t>
      </w:r>
    </w:p>
    <w:p w14:paraId="261D5E0B" w14:textId="0136E584" w:rsidR="00F76411" w:rsidRDefault="00F76411" w:rsidP="000E5536">
      <w:pPr>
        <w:pStyle w:val="BodyText2"/>
      </w:pPr>
      <w:r>
        <w:rPr>
          <w:noProof/>
          <w:lang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0E5536">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E5536">
      <w:pPr>
        <w:pStyle w:val="BodyText2"/>
      </w:pPr>
      <w:r>
        <w:rPr>
          <w:noProof/>
          <w:lang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E5536">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E5536">
      <w:pPr>
        <w:pStyle w:val="BodyText2"/>
      </w:pPr>
      <w:r>
        <w:t>There appears to be some discrepancy between the image data and that defined by the image geometry. e.g. look at the following:</w:t>
      </w:r>
    </w:p>
    <w:p w14:paraId="6C41073A" w14:textId="77777777" w:rsidR="00F76411" w:rsidRPr="00010737" w:rsidRDefault="00F76411" w:rsidP="000E5536">
      <w:pPr>
        <w:pStyle w:val="BodyText2"/>
      </w:pPr>
    </w:p>
    <w:p w14:paraId="7E2473DD" w14:textId="77777777" w:rsidR="00CD1CD6" w:rsidRDefault="00CD1CD6" w:rsidP="007D2F52">
      <w:pPr>
        <w:pStyle w:val="Heading4"/>
      </w:pPr>
      <w:r>
        <w:t>TRMM Sensor</w:t>
      </w:r>
    </w:p>
    <w:p w14:paraId="14D6B2C7" w14:textId="633A9164" w:rsidR="00CD1CD6" w:rsidRPr="00CD1CD6" w:rsidRDefault="00CD1CD6" w:rsidP="000E5536">
      <w:pPr>
        <w:pStyle w:val="BodyText2"/>
      </w:pPr>
      <w:r>
        <w:t>This data is on GEE!</w:t>
      </w:r>
    </w:p>
    <w:p w14:paraId="5F96D2C6" w14:textId="7767E42F" w:rsidR="00FB1DC5" w:rsidRDefault="00FB1DC5" w:rsidP="000E5536">
      <w:pPr>
        <w:pStyle w:val="Heading2"/>
      </w:pPr>
      <w:r>
        <w:lastRenderedPageBreak/>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2" w:name="_Ref464723123"/>
      <w:r>
        <w:t>Cached Tiles</w:t>
      </w:r>
    </w:p>
    <w:p w14:paraId="749A2632" w14:textId="77777777" w:rsidR="006014CC" w:rsidRDefault="006014CC" w:rsidP="000E5536">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8809F7" w:rsidP="000E5536">
      <w:pPr>
        <w:pStyle w:val="BodyText2"/>
      </w:pPr>
      <w:hyperlink r:id="rId74" w:history="1">
        <w:r w:rsidR="006014CC" w:rsidRPr="001510DC">
          <w:rPr>
            <w:rStyle w:val="Hyperlink"/>
          </w:rPr>
          <w:t>https://console.cloud.google.com/storage/browser/global-surface-water/maptiles/</w:t>
        </w:r>
      </w:hyperlink>
    </w:p>
    <w:p w14:paraId="2F3FDBF3" w14:textId="77777777" w:rsidR="006014CC" w:rsidRDefault="006014CC" w:rsidP="000E5536">
      <w:pPr>
        <w:pStyle w:val="BodyText2"/>
      </w:pPr>
      <w:r>
        <w:t>The tiles will then be server according to the following pattern:</w:t>
      </w:r>
    </w:p>
    <w:p w14:paraId="3FE5D8E3" w14:textId="77777777" w:rsidR="006014CC" w:rsidRDefault="008809F7" w:rsidP="000E5536">
      <w:pPr>
        <w:pStyle w:val="BodyText2"/>
      </w:pPr>
      <w:hyperlink r:id="rId75"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0E5536">
      <w:pPr>
        <w:pStyle w:val="BodyText2"/>
      </w:pPr>
      <w:r>
        <w:t xml:space="preserve">e.g. </w:t>
      </w:r>
      <w:hyperlink r:id="rId76" w:history="1">
        <w:r w:rsidRPr="00E038A5">
          <w:rPr>
            <w:rStyle w:val="Hyperlink"/>
          </w:rPr>
          <w:t>https://storage.googleapis.com/global-surface-water/maptiles/occurrence/0/0/0.png</w:t>
        </w:r>
      </w:hyperlink>
      <w:r>
        <w:t xml:space="preserve"> </w:t>
      </w:r>
    </w:p>
    <w:p w14:paraId="72B44F02" w14:textId="77777777" w:rsidR="006014CC" w:rsidRPr="008869EF" w:rsidRDefault="008809F7" w:rsidP="000E5536">
      <w:pPr>
        <w:pStyle w:val="BodyText2"/>
      </w:pPr>
      <w:hyperlink r:id="rId77"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2"/>
    </w:p>
    <w:p w14:paraId="1EBD1299" w14:textId="77777777" w:rsidR="00FB1DC5" w:rsidRDefault="00FB1DC5" w:rsidP="000E5536">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8" w:history="1">
        <w:r w:rsidRPr="00154A1A">
          <w:rPr>
            <w:rStyle w:val="Hyperlink"/>
          </w:rPr>
          <w:t>here</w:t>
        </w:r>
      </w:hyperlink>
      <w:r>
        <w:t>.</w:t>
      </w:r>
    </w:p>
    <w:p w14:paraId="567F3792" w14:textId="77777777" w:rsidR="00FB1DC5" w:rsidRDefault="00FB1DC5" w:rsidP="000E5536">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8809F7" w:rsidP="000E5536">
      <w:pPr>
        <w:pStyle w:val="BodyText2"/>
      </w:pPr>
      <w:hyperlink r:id="rId7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0E5536">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8809F7" w:rsidP="000E5536">
      <w:pPr>
        <w:pStyle w:val="BodyText2"/>
      </w:pPr>
      <w:hyperlink r:id="rId8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0E5536">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0E5536">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0E5536">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0E5536">
      <w:pPr>
        <w:pStyle w:val="BodyText2"/>
      </w:pPr>
      <w:r>
        <w:t>I have written a tool to download the data from a Google Cloud Storage bucket (called water-world).</w:t>
      </w:r>
    </w:p>
    <w:p w14:paraId="7CDAF2FA" w14:textId="77777777" w:rsidR="00FB1DC5" w:rsidRPr="00A31567" w:rsidRDefault="00FB1DC5" w:rsidP="000E5536">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0E5536">
      <w:pPr>
        <w:pStyle w:val="BodyText2"/>
      </w:pPr>
      <w:r>
        <w:t>Horizontally we have same size rasters when divided by: 2,3,6,9,18,47</w:t>
      </w:r>
    </w:p>
    <w:p w14:paraId="51270888" w14:textId="77777777" w:rsidR="00FB1DC5" w:rsidRDefault="00FB1DC5" w:rsidP="000E5536">
      <w:pPr>
        <w:pStyle w:val="BodyText2"/>
      </w:pPr>
      <w:r>
        <w:t>Vertically we have same size rasters when divided by: 2</w:t>
      </w:r>
    </w:p>
    <w:p w14:paraId="617F1A7A" w14:textId="77777777" w:rsidR="00FB1DC5" w:rsidRDefault="00FB1DC5" w:rsidP="000E5536">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0E5536">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0E5536">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lastRenderedPageBreak/>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0E5536">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0E5536">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0E5536">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0E5536">
            <w:pPr>
              <w:pStyle w:val="TableTextHeader"/>
            </w:pPr>
            <w:r w:rsidRPr="001206A6">
              <w:t>Write tool</w:t>
            </w:r>
          </w:p>
        </w:tc>
        <w:tc>
          <w:tcPr>
            <w:tcW w:w="1109" w:type="dxa"/>
          </w:tcPr>
          <w:p w14:paraId="14339EB4"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0E5536">
            <w:pPr>
              <w:pStyle w:val="TableText"/>
            </w:pPr>
            <w:r w:rsidRPr="001206A6">
              <w:t>JRC INSPIRE Metadata Editor</w:t>
            </w:r>
          </w:p>
        </w:tc>
        <w:tc>
          <w:tcPr>
            <w:tcW w:w="1109" w:type="dxa"/>
          </w:tcPr>
          <w:p w14:paraId="5A8E9E40"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0E5536">
            <w:pPr>
              <w:pStyle w:val="TableText"/>
            </w:pPr>
            <w:r w:rsidRPr="001206A6">
              <w:t>ArcGIS Metadata Editor</w:t>
            </w:r>
          </w:p>
        </w:tc>
        <w:tc>
          <w:tcPr>
            <w:tcW w:w="1109" w:type="dxa"/>
          </w:tcPr>
          <w:p w14:paraId="32BB5E52"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0E5536">
            <w:pPr>
              <w:pStyle w:val="TableText"/>
            </w:pPr>
            <w:r>
              <w:t>ArcGIS Metadata exported as FGDC</w:t>
            </w:r>
          </w:p>
        </w:tc>
        <w:tc>
          <w:tcPr>
            <w:tcW w:w="1109" w:type="dxa"/>
          </w:tcPr>
          <w:p w14:paraId="0F3CE12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0E5536">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0E5536">
      <w:pPr>
        <w:pStyle w:val="BodyText2"/>
      </w:pPr>
      <w:r>
        <w:t>ANSWER: Populate the metadata in ArcGIS using its own metadata format and then export to FGDC so it can be read in QGIS.</w:t>
      </w:r>
    </w:p>
    <w:p w14:paraId="1883E1CC" w14:textId="77777777" w:rsidR="00FB1DC5" w:rsidRDefault="00FB1DC5" w:rsidP="000E5536">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0E5536">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0E5536">
      <w:pPr>
        <w:pStyle w:val="BodyText2"/>
      </w:pPr>
      <w:r>
        <w:t xml:space="preserve">Online document for creating a metadata </w:t>
      </w:r>
      <w:hyperlink r:id="rId81"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0E5536">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0E5536">
      <w:pPr>
        <w:pStyle w:val="GPError"/>
        <w:rPr>
          <w:lang w:bidi="ar-SA"/>
        </w:rPr>
      </w:pPr>
      <w:r>
        <w:rPr>
          <w:lang w:bidi="ar-SA"/>
        </w:rPr>
        <w:t>The process did not execute because the precondition is false</w:t>
      </w:r>
    </w:p>
    <w:p w14:paraId="2A5904A7" w14:textId="77777777" w:rsidR="00FB1DC5" w:rsidRDefault="00FB1DC5" w:rsidP="000E5536">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0E5536">
      <w:pPr>
        <w:pStyle w:val="BodyText2"/>
      </w:pPr>
      <w:r>
        <w:t xml:space="preserve">Following the instructions </w:t>
      </w:r>
      <w:hyperlink r:id="rId82"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0E5536">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0E5536">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0E5536">
      <w:pPr>
        <w:pStyle w:val="BodyText2"/>
      </w:pPr>
      <w:r>
        <w:lastRenderedPageBreak/>
        <w:t xml:space="preserve">There is a gdal metadata tag for no data values – see </w:t>
      </w:r>
      <w:hyperlink r:id="rId8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0E5536">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0E5536">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0E5536">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0E5536">
      <w:pPr>
        <w:pStyle w:val="BodyText2"/>
      </w:pPr>
      <w:r>
        <w:t xml:space="preserve">TIFFs </w:t>
      </w:r>
      <w:r w:rsidRPr="00C6703B">
        <w:t>have the color map information stored internally within the raster dataset itself</w:t>
      </w:r>
      <w:r>
        <w:t xml:space="preserve"> so we can set this in gdal (from </w:t>
      </w:r>
      <w:hyperlink r:id="rId84" w:history="1">
        <w:r w:rsidRPr="00337B96">
          <w:rPr>
            <w:rStyle w:val="Hyperlink"/>
          </w:rPr>
          <w:t>here</w:t>
        </w:r>
      </w:hyperlink>
      <w:r>
        <w:t>).</w:t>
      </w:r>
    </w:p>
    <w:p w14:paraId="3676F37C" w14:textId="77777777" w:rsidR="00FB1DC5" w:rsidRDefault="00FB1DC5" w:rsidP="000E5536">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0E5536">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0E5536">
      <w:pPr>
        <w:pStyle w:val="BodyText2"/>
      </w:pPr>
      <w:r>
        <w:t>Using the following colormap file produces a *.clr file alongside the raster:</w:t>
      </w:r>
    </w:p>
    <w:p w14:paraId="55F2DE31" w14:textId="77777777" w:rsidR="00FB1DC5" w:rsidRDefault="00FB1DC5" w:rsidP="000E5536">
      <w:pPr>
        <w:pStyle w:val="Tiny"/>
      </w:pPr>
      <w:r>
        <w:t>-1 255 255 255</w:t>
      </w:r>
    </w:p>
    <w:p w14:paraId="6142E50D" w14:textId="77777777" w:rsidR="00FB1DC5" w:rsidRDefault="00FB1DC5" w:rsidP="000E5536">
      <w:pPr>
        <w:pStyle w:val="Tiny"/>
      </w:pPr>
      <w:r>
        <w:t>1 0 0 221</w:t>
      </w:r>
    </w:p>
    <w:p w14:paraId="5E5A177C" w14:textId="77777777" w:rsidR="00FB1DC5" w:rsidRDefault="00FB1DC5" w:rsidP="000E5536">
      <w:pPr>
        <w:pStyle w:val="Tiny"/>
      </w:pPr>
      <w:r>
        <w:t>2 34 177 76</w:t>
      </w:r>
    </w:p>
    <w:p w14:paraId="4143E23D" w14:textId="77777777" w:rsidR="00FB1DC5" w:rsidRDefault="00FB1DC5" w:rsidP="000E5536">
      <w:pPr>
        <w:pStyle w:val="Tiny"/>
      </w:pPr>
      <w:r>
        <w:t>3 209 16 45</w:t>
      </w:r>
    </w:p>
    <w:p w14:paraId="644B111B" w14:textId="77777777" w:rsidR="00FB1DC5" w:rsidRDefault="00FB1DC5" w:rsidP="000E5536">
      <w:pPr>
        <w:pStyle w:val="Tiny"/>
      </w:pPr>
      <w:r>
        <w:t>4 153 217 234</w:t>
      </w:r>
    </w:p>
    <w:p w14:paraId="2EDC1592" w14:textId="77777777" w:rsidR="00FB1DC5" w:rsidRDefault="00FB1DC5" w:rsidP="000E5536">
      <w:pPr>
        <w:pStyle w:val="Tiny"/>
      </w:pPr>
      <w:r>
        <w:t>5 181 230 29</w:t>
      </w:r>
    </w:p>
    <w:p w14:paraId="4C3456EF" w14:textId="77777777" w:rsidR="00FB1DC5" w:rsidRDefault="00FB1DC5" w:rsidP="000E5536">
      <w:pPr>
        <w:pStyle w:val="Tiny"/>
      </w:pPr>
      <w:r>
        <w:t>6 230 161 170</w:t>
      </w:r>
    </w:p>
    <w:p w14:paraId="0EF7E0F3" w14:textId="77777777" w:rsidR="00FB1DC5" w:rsidRDefault="00FB1DC5" w:rsidP="000E5536">
      <w:pPr>
        <w:pStyle w:val="Tiny"/>
      </w:pPr>
      <w:r>
        <w:t>7 255 127 39</w:t>
      </w:r>
    </w:p>
    <w:p w14:paraId="567D80C0" w14:textId="77777777" w:rsidR="00FB1DC5" w:rsidRDefault="00FB1DC5" w:rsidP="000E5536">
      <w:pPr>
        <w:pStyle w:val="Tiny"/>
      </w:pPr>
      <w:r>
        <w:t>8 255 201 14</w:t>
      </w:r>
    </w:p>
    <w:p w14:paraId="27C1219D" w14:textId="77777777" w:rsidR="00FB1DC5" w:rsidRDefault="00FB1DC5" w:rsidP="000E5536">
      <w:pPr>
        <w:pStyle w:val="Tiny"/>
      </w:pPr>
      <w:r>
        <w:t>9 127 127 127</w:t>
      </w:r>
    </w:p>
    <w:p w14:paraId="37335209" w14:textId="77777777" w:rsidR="00FB1DC5" w:rsidRPr="00C6703B" w:rsidRDefault="00FB1DC5" w:rsidP="000E5536">
      <w:pPr>
        <w:pStyle w:val="Tiny"/>
      </w:pPr>
      <w:r>
        <w:t>10 195 195 195</w:t>
      </w:r>
    </w:p>
    <w:p w14:paraId="46DF007B" w14:textId="77777777" w:rsidR="00FB1DC5" w:rsidRDefault="00FB1DC5" w:rsidP="000E5536">
      <w:pPr>
        <w:pStyle w:val="BodyText2"/>
      </w:pPr>
      <w:r>
        <w:t>However, using the following colormap file embeds the color table (up to 255 levels) in the raster:</w:t>
      </w:r>
    </w:p>
    <w:p w14:paraId="74224705" w14:textId="77777777" w:rsidR="00FB1DC5" w:rsidRDefault="00FB1DC5" w:rsidP="000E5536">
      <w:pPr>
        <w:pStyle w:val="Tiny"/>
      </w:pPr>
      <w:r>
        <w:t>1 0 0 221</w:t>
      </w:r>
    </w:p>
    <w:p w14:paraId="620B90F0" w14:textId="77777777" w:rsidR="00FB1DC5" w:rsidRDefault="00FB1DC5" w:rsidP="000E5536">
      <w:pPr>
        <w:pStyle w:val="Tiny"/>
      </w:pPr>
      <w:r>
        <w:t>2 34 177 76</w:t>
      </w:r>
    </w:p>
    <w:p w14:paraId="70C4266B" w14:textId="77777777" w:rsidR="00FB1DC5" w:rsidRDefault="00FB1DC5" w:rsidP="000E5536">
      <w:pPr>
        <w:pStyle w:val="Tiny"/>
      </w:pPr>
      <w:r>
        <w:t>3 209 16 45</w:t>
      </w:r>
    </w:p>
    <w:p w14:paraId="3002D1E8" w14:textId="77777777" w:rsidR="00FB1DC5" w:rsidRDefault="00FB1DC5" w:rsidP="000E5536">
      <w:pPr>
        <w:pStyle w:val="Tiny"/>
      </w:pPr>
      <w:r>
        <w:t>4 153 217 234</w:t>
      </w:r>
    </w:p>
    <w:p w14:paraId="773B6EA5" w14:textId="77777777" w:rsidR="00FB1DC5" w:rsidRDefault="00FB1DC5" w:rsidP="000E5536">
      <w:pPr>
        <w:pStyle w:val="Tiny"/>
      </w:pPr>
      <w:r>
        <w:t>5 181 230 29</w:t>
      </w:r>
    </w:p>
    <w:p w14:paraId="3E10A714" w14:textId="77777777" w:rsidR="00FB1DC5" w:rsidRDefault="00FB1DC5" w:rsidP="000E5536">
      <w:pPr>
        <w:pStyle w:val="Tiny"/>
      </w:pPr>
      <w:r>
        <w:t>6 230 161 170</w:t>
      </w:r>
    </w:p>
    <w:p w14:paraId="1FE67CEA" w14:textId="77777777" w:rsidR="00FB1DC5" w:rsidRDefault="00FB1DC5" w:rsidP="000E5536">
      <w:pPr>
        <w:pStyle w:val="Tiny"/>
      </w:pPr>
      <w:r>
        <w:t>7 255 127 39</w:t>
      </w:r>
    </w:p>
    <w:p w14:paraId="6852DDE5" w14:textId="77777777" w:rsidR="00FB1DC5" w:rsidRDefault="00FB1DC5" w:rsidP="000E5536">
      <w:pPr>
        <w:pStyle w:val="Tiny"/>
      </w:pPr>
      <w:r>
        <w:t>8 255 201 14</w:t>
      </w:r>
    </w:p>
    <w:p w14:paraId="4E177F92" w14:textId="77777777" w:rsidR="00FB1DC5" w:rsidRDefault="00FB1DC5" w:rsidP="000E5536">
      <w:pPr>
        <w:pStyle w:val="Tiny"/>
      </w:pPr>
      <w:r>
        <w:t>9 127 127 127</w:t>
      </w:r>
    </w:p>
    <w:p w14:paraId="7685D4A9" w14:textId="77777777" w:rsidR="00FB1DC5" w:rsidRDefault="00FB1DC5" w:rsidP="000E5536">
      <w:pPr>
        <w:pStyle w:val="Tiny"/>
      </w:pPr>
      <w:r>
        <w:t>10 195 195 195</w:t>
      </w:r>
    </w:p>
    <w:p w14:paraId="073C4252" w14:textId="77777777" w:rsidR="00FB1DC5" w:rsidRPr="00C6703B" w:rsidRDefault="00FB1DC5" w:rsidP="000E5536">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0E5536">
      <w:pPr>
        <w:pStyle w:val="BodyText2"/>
      </w:pPr>
      <w:r>
        <w:lastRenderedPageBreak/>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0E5536">
      <w:pPr>
        <w:pStyle w:val="BodyText2"/>
      </w:pPr>
      <w:r>
        <w:t>The global datasets are:</w:t>
      </w:r>
    </w:p>
    <w:p w14:paraId="78BA0796" w14:textId="77777777" w:rsidR="00FB1DC5" w:rsidRDefault="00FB1DC5" w:rsidP="000E5536">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0E5536">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0E5536">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0E5536">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0E5536">
            <w:pPr>
              <w:pStyle w:val="TableTextHeader"/>
            </w:pPr>
            <w:r>
              <w:t>Data type</w:t>
            </w:r>
          </w:p>
        </w:tc>
        <w:tc>
          <w:tcPr>
            <w:tcW w:w="1050" w:type="dxa"/>
          </w:tcPr>
          <w:p w14:paraId="2ADF22BB"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0E5536">
            <w:pPr>
              <w:pStyle w:val="Tiny"/>
            </w:pPr>
            <w:r w:rsidRPr="00A50591">
              <w:t>Float</w:t>
            </w:r>
          </w:p>
        </w:tc>
        <w:tc>
          <w:tcPr>
            <w:tcW w:w="1050" w:type="dxa"/>
          </w:tcPr>
          <w:p w14:paraId="0A175678"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0E5536">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0E5536">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0E5536">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0E5536">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8809F7" w:rsidP="000E5536">
      <w:pPr>
        <w:pStyle w:val="BodyText2"/>
      </w:pPr>
      <w:hyperlink r:id="rId8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0E5536">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0E5536">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0E5536">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0E5536">
      <w:pPr>
        <w:pStyle w:val="BodyText2"/>
      </w:pPr>
      <w:r>
        <w:t xml:space="preserve">We had a question from Mark Carroll about our GSW dataset and directional effects in Canada so downloading their data to see if they have the same effects. </w:t>
      </w:r>
    </w:p>
    <w:p w14:paraId="0B954B45" w14:textId="5E803D7B" w:rsidR="00B37D09" w:rsidRDefault="0093510D" w:rsidP="000E5536">
      <w:pPr>
        <w:pStyle w:val="Heading1"/>
      </w:pPr>
      <w:r>
        <w:t>Data Pr</w:t>
      </w:r>
      <w:r w:rsidR="00962450">
        <w:t>eprocessing</w:t>
      </w:r>
      <w:bookmarkEnd w:id="9"/>
    </w:p>
    <w:p w14:paraId="79755AC6" w14:textId="77777777" w:rsidR="009C2039" w:rsidRDefault="009C2039" w:rsidP="000E5536">
      <w:pPr>
        <w:pStyle w:val="Heading2"/>
      </w:pPr>
      <w:bookmarkStart w:id="13" w:name="_Toc315774568"/>
      <w:r>
        <w:t>Common Names</w:t>
      </w:r>
    </w:p>
    <w:p w14:paraId="26284D6D" w14:textId="77777777" w:rsidR="009C2039" w:rsidRDefault="009C2039" w:rsidP="000E5536">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0E5536">
      <w:pPr>
        <w:pStyle w:val="Heading2"/>
      </w:pPr>
      <w:bookmarkStart w:id="14" w:name="_Toc315774546"/>
      <w:r>
        <w:lastRenderedPageBreak/>
        <w:t>Country boundaries</w:t>
      </w:r>
    </w:p>
    <w:p w14:paraId="0F792B2D" w14:textId="77777777" w:rsidR="00F23B90" w:rsidRDefault="00F23B90" w:rsidP="0034374E">
      <w:pPr>
        <w:pStyle w:val="Heading3"/>
      </w:pPr>
      <w:bookmarkStart w:id="15" w:name="_Ref330547465"/>
      <w:r>
        <w:t>Creating terrestrial/marine country polygons</w:t>
      </w:r>
      <w:bookmarkEnd w:id="15"/>
    </w:p>
    <w:p w14:paraId="367A285A" w14:textId="77777777" w:rsidR="00F23B90" w:rsidRDefault="00F23B90" w:rsidP="000E5536">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0E5536">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0E5536">
      <w:pPr>
        <w:pStyle w:val="BodyText2"/>
      </w:pPr>
      <w:r>
        <w:t>These are not present in GAUL:</w:t>
      </w:r>
    </w:p>
    <w:p w14:paraId="2107F06F" w14:textId="77777777" w:rsidR="00F23B90" w:rsidRDefault="00F23B90" w:rsidP="000E5536">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0E5536">
            <w:pPr>
              <w:pStyle w:val="BodyText2"/>
              <w:rPr>
                <w:lang w:eastAsia="en-GB" w:bidi="ar-SA"/>
              </w:rPr>
            </w:pPr>
            <w:r>
              <w:rPr>
                <w:lang w:eastAsia="en-GB" w:bidi="ar-SA"/>
              </w:rPr>
              <w:t>ISO3</w:t>
            </w:r>
          </w:p>
        </w:tc>
        <w:tc>
          <w:tcPr>
            <w:tcW w:w="0" w:type="auto"/>
          </w:tcPr>
          <w:p w14:paraId="2B2D5786" w14:textId="77777777" w:rsidR="00F23B90" w:rsidRPr="00A022B2" w:rsidRDefault="00F23B90" w:rsidP="000E5536">
            <w:pPr>
              <w:pStyle w:val="BodyText2"/>
              <w:rPr>
                <w:lang w:eastAsia="en-GB" w:bidi="ar-SA"/>
              </w:rPr>
            </w:pPr>
            <w:r>
              <w:rPr>
                <w:lang w:eastAsia="en-GB" w:bidi="ar-SA"/>
              </w:rPr>
              <w:t>Name</w:t>
            </w:r>
          </w:p>
        </w:tc>
        <w:tc>
          <w:tcPr>
            <w:tcW w:w="0" w:type="auto"/>
          </w:tcPr>
          <w:p w14:paraId="058388C6" w14:textId="77777777" w:rsidR="00F23B90" w:rsidRPr="00A022B2" w:rsidRDefault="00F23B90" w:rsidP="000E5536">
            <w:pPr>
              <w:pStyle w:val="BodyText2"/>
              <w:rPr>
                <w:lang w:eastAsia="en-GB" w:bidi="ar-SA"/>
              </w:rPr>
            </w:pPr>
            <w:r>
              <w:rPr>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0E5536">
            <w:pPr>
              <w:pStyle w:val="BodyText2"/>
              <w:rPr>
                <w:lang w:eastAsia="en-GB" w:bidi="ar-SA"/>
              </w:rPr>
            </w:pPr>
            <w:r>
              <w:rPr>
                <w:lang w:eastAsia="en-GB" w:bidi="ar-SA"/>
              </w:rPr>
              <w:t>ALA</w:t>
            </w:r>
          </w:p>
        </w:tc>
        <w:tc>
          <w:tcPr>
            <w:tcW w:w="0" w:type="auto"/>
            <w:hideMark/>
          </w:tcPr>
          <w:p w14:paraId="28D2B12C" w14:textId="77777777" w:rsidR="00F23B90" w:rsidRPr="00A022B2" w:rsidRDefault="00F23B90" w:rsidP="000E5536">
            <w:pPr>
              <w:pStyle w:val="BodyText2"/>
              <w:rPr>
                <w:lang w:eastAsia="en-GB" w:bidi="ar-SA"/>
              </w:rPr>
            </w:pPr>
            <w:r w:rsidRPr="00A022B2">
              <w:rPr>
                <w:lang w:eastAsia="en-GB" w:bidi="ar-SA"/>
              </w:rPr>
              <w:t>Åland Islands</w:t>
            </w:r>
          </w:p>
        </w:tc>
        <w:tc>
          <w:tcPr>
            <w:tcW w:w="0" w:type="auto"/>
          </w:tcPr>
          <w:p w14:paraId="35E3AD97" w14:textId="77777777" w:rsidR="00F23B90" w:rsidRPr="00A022B2" w:rsidRDefault="00F23B90" w:rsidP="000E5536">
            <w:pPr>
              <w:pStyle w:val="BodyText2"/>
              <w:rPr>
                <w:lang w:eastAsia="en-GB" w:bidi="ar-SA"/>
              </w:rPr>
            </w:pPr>
            <w:r>
              <w:rPr>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0E5536">
            <w:pPr>
              <w:pStyle w:val="BodyText2"/>
              <w:rPr>
                <w:lang w:eastAsia="en-GB" w:bidi="ar-SA"/>
              </w:rPr>
            </w:pPr>
            <w:r>
              <w:rPr>
                <w:lang w:eastAsia="en-GB" w:bidi="ar-SA"/>
              </w:rPr>
              <w:t>BES</w:t>
            </w:r>
          </w:p>
        </w:tc>
        <w:tc>
          <w:tcPr>
            <w:tcW w:w="0" w:type="auto"/>
            <w:hideMark/>
          </w:tcPr>
          <w:p w14:paraId="060DBF2A" w14:textId="77777777" w:rsidR="00F23B90" w:rsidRPr="00A022B2" w:rsidRDefault="00F23B90" w:rsidP="000E5536">
            <w:pPr>
              <w:pStyle w:val="BodyText2"/>
              <w:rPr>
                <w:lang w:eastAsia="en-GB" w:bidi="ar-SA"/>
              </w:rPr>
            </w:pPr>
            <w:r w:rsidRPr="00A022B2">
              <w:rPr>
                <w:lang w:eastAsia="en-GB" w:bidi="ar-SA"/>
              </w:rPr>
              <w:t>Bonaire, Sint Eustatius and Saba</w:t>
            </w:r>
          </w:p>
        </w:tc>
        <w:tc>
          <w:tcPr>
            <w:tcW w:w="0" w:type="auto"/>
          </w:tcPr>
          <w:p w14:paraId="586B5EF6"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0E5536">
            <w:pPr>
              <w:pStyle w:val="BodyText2"/>
              <w:rPr>
                <w:lang w:eastAsia="en-GB" w:bidi="ar-SA"/>
              </w:rPr>
            </w:pPr>
            <w:r>
              <w:rPr>
                <w:lang w:eastAsia="en-GB" w:bidi="ar-SA"/>
              </w:rPr>
              <w:t>CUW</w:t>
            </w:r>
          </w:p>
        </w:tc>
        <w:tc>
          <w:tcPr>
            <w:tcW w:w="0" w:type="auto"/>
            <w:hideMark/>
          </w:tcPr>
          <w:p w14:paraId="588D6CC5" w14:textId="77777777" w:rsidR="00F23B90" w:rsidRPr="00A022B2" w:rsidRDefault="00F23B90" w:rsidP="000E5536">
            <w:pPr>
              <w:pStyle w:val="BodyText2"/>
              <w:rPr>
                <w:lang w:eastAsia="en-GB" w:bidi="ar-SA"/>
              </w:rPr>
            </w:pPr>
            <w:r w:rsidRPr="00A022B2">
              <w:rPr>
                <w:lang w:eastAsia="en-GB" w:bidi="ar-SA"/>
              </w:rPr>
              <w:t>Curaçao</w:t>
            </w:r>
          </w:p>
        </w:tc>
        <w:tc>
          <w:tcPr>
            <w:tcW w:w="0" w:type="auto"/>
          </w:tcPr>
          <w:p w14:paraId="44929C88"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0E5536">
            <w:pPr>
              <w:pStyle w:val="BodyText2"/>
              <w:rPr>
                <w:lang w:eastAsia="en-GB" w:bidi="ar-SA"/>
              </w:rPr>
            </w:pPr>
            <w:r>
              <w:rPr>
                <w:lang w:eastAsia="en-GB" w:bidi="ar-SA"/>
              </w:rPr>
              <w:t>PSE</w:t>
            </w:r>
          </w:p>
        </w:tc>
        <w:tc>
          <w:tcPr>
            <w:tcW w:w="0" w:type="auto"/>
            <w:hideMark/>
          </w:tcPr>
          <w:p w14:paraId="5EA437AC" w14:textId="77777777" w:rsidR="00F23B90" w:rsidRPr="00A022B2" w:rsidRDefault="00F23B90" w:rsidP="000E5536">
            <w:pPr>
              <w:pStyle w:val="BodyText2"/>
              <w:rPr>
                <w:lang w:eastAsia="en-GB" w:bidi="ar-SA"/>
              </w:rPr>
            </w:pPr>
            <w:r w:rsidRPr="00A022B2">
              <w:rPr>
                <w:lang w:eastAsia="en-GB" w:bidi="ar-SA"/>
              </w:rPr>
              <w:t>Palestinian Territory, Occupied</w:t>
            </w:r>
          </w:p>
        </w:tc>
        <w:tc>
          <w:tcPr>
            <w:tcW w:w="0" w:type="auto"/>
          </w:tcPr>
          <w:p w14:paraId="5CF8A523"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0E5536">
            <w:pPr>
              <w:pStyle w:val="BodyText2"/>
              <w:rPr>
                <w:lang w:eastAsia="en-GB" w:bidi="ar-SA"/>
              </w:rPr>
            </w:pPr>
            <w:r>
              <w:rPr>
                <w:lang w:eastAsia="en-GB" w:bidi="ar-SA"/>
              </w:rPr>
              <w:t>BLM</w:t>
            </w:r>
          </w:p>
        </w:tc>
        <w:tc>
          <w:tcPr>
            <w:tcW w:w="0" w:type="auto"/>
            <w:hideMark/>
          </w:tcPr>
          <w:p w14:paraId="79D726C8" w14:textId="77777777" w:rsidR="00F23B90" w:rsidRPr="00A022B2" w:rsidRDefault="00F23B90" w:rsidP="000E5536">
            <w:pPr>
              <w:pStyle w:val="BodyText2"/>
              <w:rPr>
                <w:lang w:eastAsia="en-GB" w:bidi="ar-SA"/>
              </w:rPr>
            </w:pPr>
            <w:r w:rsidRPr="00A022B2">
              <w:rPr>
                <w:lang w:eastAsia="en-GB" w:bidi="ar-SA"/>
              </w:rPr>
              <w:t>Saint Barthélemy</w:t>
            </w:r>
          </w:p>
        </w:tc>
        <w:tc>
          <w:tcPr>
            <w:tcW w:w="0" w:type="auto"/>
          </w:tcPr>
          <w:p w14:paraId="4DF7B7C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0E5536">
            <w:pPr>
              <w:pStyle w:val="BodyText2"/>
              <w:rPr>
                <w:lang w:eastAsia="en-GB" w:bidi="ar-SA"/>
              </w:rPr>
            </w:pPr>
            <w:r>
              <w:rPr>
                <w:lang w:eastAsia="en-GB" w:bidi="ar-SA"/>
              </w:rPr>
              <w:t>MAF</w:t>
            </w:r>
          </w:p>
        </w:tc>
        <w:tc>
          <w:tcPr>
            <w:tcW w:w="0" w:type="auto"/>
            <w:hideMark/>
          </w:tcPr>
          <w:p w14:paraId="6C55D8EB" w14:textId="77777777" w:rsidR="00F23B90" w:rsidRPr="00A022B2" w:rsidRDefault="00F23B90" w:rsidP="000E5536">
            <w:pPr>
              <w:pStyle w:val="BodyText2"/>
              <w:rPr>
                <w:lang w:eastAsia="en-GB" w:bidi="ar-SA"/>
              </w:rPr>
            </w:pPr>
            <w:r w:rsidRPr="00A022B2">
              <w:rPr>
                <w:lang w:eastAsia="en-GB" w:bidi="ar-SA"/>
              </w:rPr>
              <w:t>Saint Martin (French part)</w:t>
            </w:r>
          </w:p>
        </w:tc>
        <w:tc>
          <w:tcPr>
            <w:tcW w:w="0" w:type="auto"/>
          </w:tcPr>
          <w:p w14:paraId="346FB38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0E5536">
            <w:pPr>
              <w:pStyle w:val="BodyText2"/>
              <w:rPr>
                <w:lang w:eastAsia="en-GB" w:bidi="ar-SA"/>
              </w:rPr>
            </w:pPr>
            <w:r>
              <w:rPr>
                <w:lang w:eastAsia="en-GB" w:bidi="ar-SA"/>
              </w:rPr>
              <w:t>SXM</w:t>
            </w:r>
          </w:p>
        </w:tc>
        <w:tc>
          <w:tcPr>
            <w:tcW w:w="0" w:type="auto"/>
            <w:hideMark/>
          </w:tcPr>
          <w:p w14:paraId="667C1C37" w14:textId="77777777" w:rsidR="00F23B90" w:rsidRPr="00A022B2" w:rsidRDefault="00F23B90" w:rsidP="000E5536">
            <w:pPr>
              <w:pStyle w:val="BodyText2"/>
              <w:rPr>
                <w:lang w:eastAsia="en-GB" w:bidi="ar-SA"/>
              </w:rPr>
            </w:pPr>
            <w:r w:rsidRPr="00A022B2">
              <w:rPr>
                <w:lang w:eastAsia="en-GB" w:bidi="ar-SA"/>
              </w:rPr>
              <w:t>Sint Maarten (Dutch part)</w:t>
            </w:r>
          </w:p>
        </w:tc>
        <w:tc>
          <w:tcPr>
            <w:tcW w:w="0" w:type="auto"/>
          </w:tcPr>
          <w:p w14:paraId="42536144"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0E5536">
            <w:pPr>
              <w:pStyle w:val="BodyText2"/>
              <w:rPr>
                <w:lang w:eastAsia="en-GB" w:bidi="ar-SA"/>
              </w:rPr>
            </w:pPr>
            <w:r>
              <w:rPr>
                <w:lang w:eastAsia="en-GB" w:bidi="ar-SA"/>
              </w:rPr>
              <w:t>SSD</w:t>
            </w:r>
          </w:p>
        </w:tc>
        <w:tc>
          <w:tcPr>
            <w:tcW w:w="0" w:type="auto"/>
            <w:hideMark/>
          </w:tcPr>
          <w:p w14:paraId="7D06BE63" w14:textId="77777777" w:rsidR="00F23B90" w:rsidRPr="00A022B2" w:rsidRDefault="00F23B90" w:rsidP="000E5536">
            <w:pPr>
              <w:pStyle w:val="BodyText2"/>
              <w:rPr>
                <w:lang w:eastAsia="en-GB" w:bidi="ar-SA"/>
              </w:rPr>
            </w:pPr>
            <w:r w:rsidRPr="00A022B2">
              <w:rPr>
                <w:lang w:eastAsia="en-GB" w:bidi="ar-SA"/>
              </w:rPr>
              <w:t>South Sudan</w:t>
            </w:r>
          </w:p>
        </w:tc>
        <w:tc>
          <w:tcPr>
            <w:tcW w:w="0" w:type="auto"/>
          </w:tcPr>
          <w:p w14:paraId="06C2CB2A" w14:textId="77777777" w:rsidR="00F23B90" w:rsidRPr="00A022B2" w:rsidRDefault="00F23B90" w:rsidP="000E5536">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0E5536">
            <w:pPr>
              <w:pStyle w:val="BodyText2"/>
              <w:rPr>
                <w:lang w:eastAsia="en-GB" w:bidi="ar-SA"/>
              </w:rPr>
            </w:pPr>
            <w:r>
              <w:rPr>
                <w:lang w:eastAsia="en-GB" w:bidi="ar-SA"/>
              </w:rPr>
              <w:t>TWN</w:t>
            </w:r>
          </w:p>
        </w:tc>
        <w:tc>
          <w:tcPr>
            <w:tcW w:w="0" w:type="auto"/>
            <w:hideMark/>
          </w:tcPr>
          <w:p w14:paraId="42C30290" w14:textId="77777777" w:rsidR="00F23B90" w:rsidRPr="00A022B2" w:rsidRDefault="00F23B90" w:rsidP="000E5536">
            <w:pPr>
              <w:pStyle w:val="BodyText2"/>
              <w:rPr>
                <w:lang w:eastAsia="en-GB" w:bidi="ar-SA"/>
              </w:rPr>
            </w:pPr>
            <w:r w:rsidRPr="00A022B2">
              <w:rPr>
                <w:lang w:eastAsia="en-GB" w:bidi="ar-SA"/>
              </w:rPr>
              <w:t>Taiwan, Province of China</w:t>
            </w:r>
          </w:p>
        </w:tc>
        <w:tc>
          <w:tcPr>
            <w:tcW w:w="0" w:type="auto"/>
          </w:tcPr>
          <w:p w14:paraId="4E4621C8" w14:textId="77777777" w:rsidR="00F23B90" w:rsidRPr="00A022B2" w:rsidRDefault="00F23B90" w:rsidP="000E5536">
            <w:pPr>
              <w:pStyle w:val="BodyText2"/>
              <w:rPr>
                <w:lang w:eastAsia="en-GB" w:bidi="ar-SA"/>
              </w:rPr>
            </w:pPr>
            <w:r>
              <w:rPr>
                <w:lang w:eastAsia="en-GB" w:bidi="ar-SA"/>
              </w:rPr>
              <w:t>Split China</w:t>
            </w:r>
          </w:p>
        </w:tc>
      </w:tr>
    </w:tbl>
    <w:p w14:paraId="3146B5CA" w14:textId="77777777" w:rsidR="00F23B90" w:rsidRDefault="00F23B90" w:rsidP="000E5536">
      <w:pPr>
        <w:pStyle w:val="BodyText2"/>
      </w:pPr>
    </w:p>
    <w:p w14:paraId="00B8DB22" w14:textId="77777777" w:rsidR="00F23B90" w:rsidRPr="00B9514F" w:rsidRDefault="00F23B90" w:rsidP="000E5536">
      <w:pPr>
        <w:pStyle w:val="BodyText2"/>
      </w:pPr>
      <w:r>
        <w:t xml:space="preserve">Also </w:t>
      </w:r>
      <w:r w:rsidRPr="00E1209A">
        <w:t>Cocos (Keeling) Islands</w:t>
      </w:r>
      <w:r>
        <w:t xml:space="preserve"> (CCK) is coded as Australia (AUS).</w:t>
      </w:r>
    </w:p>
    <w:p w14:paraId="4EBB452C" w14:textId="77777777" w:rsidR="00F23B90" w:rsidRDefault="00F23B90" w:rsidP="000E5536">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0E5536">
      <w:pPr>
        <w:pStyle w:val="Code"/>
      </w:pPr>
      <w:r w:rsidRPr="00EB36FE">
        <w:t>rows = arcpy.SearchCursor("Malaysia_GAUL_EEZ_Intersection")</w:t>
      </w:r>
    </w:p>
    <w:p w14:paraId="63ABE263" w14:textId="77777777" w:rsidR="00F23B90" w:rsidRDefault="00F23B90" w:rsidP="000E5536">
      <w:pPr>
        <w:pStyle w:val="Code"/>
      </w:pPr>
      <w:r>
        <w:t>for row in rows:</w:t>
      </w:r>
    </w:p>
    <w:p w14:paraId="5418E35B" w14:textId="77777777" w:rsidR="00F23B90" w:rsidRDefault="00F23B90" w:rsidP="000E5536">
      <w:pPr>
        <w:pStyle w:val="Code"/>
      </w:pPr>
      <w:r>
        <w:t>&lt;bla&gt;</w:t>
      </w:r>
    </w:p>
    <w:p w14:paraId="59D6F4DF" w14:textId="77777777" w:rsidR="00F23B90" w:rsidRDefault="00F23B90" w:rsidP="000E5536">
      <w:pPr>
        <w:pStyle w:val="Code"/>
      </w:pPr>
      <w:r>
        <w:t>geom = row.getValue(“SHAPE”)</w:t>
      </w:r>
    </w:p>
    <w:p w14:paraId="267CEE8C" w14:textId="77777777" w:rsidR="00F23B90" w:rsidRPr="00087AA9" w:rsidRDefault="00F23B90" w:rsidP="000E5536">
      <w:pPr>
        <w:pStyle w:val="Code"/>
      </w:pPr>
      <w:r w:rsidRPr="00087AA9">
        <w:t>&gt;&gt;&gt; geom.getPart(0).count</w:t>
      </w:r>
    </w:p>
    <w:p w14:paraId="21D83B0A" w14:textId="77777777" w:rsidR="00F23B90" w:rsidRPr="00087AA9" w:rsidRDefault="00F23B90" w:rsidP="000E5536">
      <w:pPr>
        <w:pStyle w:val="Code"/>
      </w:pPr>
      <w:r w:rsidRPr="00087AA9">
        <w:t>9</w:t>
      </w:r>
    </w:p>
    <w:p w14:paraId="7F5DC1BA" w14:textId="77777777" w:rsidR="00F23B90" w:rsidRPr="00087AA9" w:rsidRDefault="00F23B90" w:rsidP="000E5536">
      <w:pPr>
        <w:pStyle w:val="Code"/>
      </w:pPr>
      <w:r w:rsidRPr="00087AA9">
        <w:t>&gt;&gt;&gt; geom.getPart(1).count</w:t>
      </w:r>
    </w:p>
    <w:p w14:paraId="4ADDE745" w14:textId="77777777" w:rsidR="00F23B90" w:rsidRPr="00087AA9" w:rsidRDefault="00F23B90" w:rsidP="000E5536">
      <w:pPr>
        <w:pStyle w:val="Code"/>
      </w:pPr>
      <w:r w:rsidRPr="00087AA9">
        <w:t>13247</w:t>
      </w:r>
    </w:p>
    <w:p w14:paraId="3DFE0EB8" w14:textId="77777777" w:rsidR="00F23B90" w:rsidRPr="00087AA9" w:rsidRDefault="00F23B90" w:rsidP="000E5536">
      <w:pPr>
        <w:pStyle w:val="Code"/>
      </w:pPr>
      <w:r w:rsidRPr="00087AA9">
        <w:t>&gt;&gt;&gt; geom.getPart(2).count</w:t>
      </w:r>
    </w:p>
    <w:p w14:paraId="56877BB7" w14:textId="77777777" w:rsidR="00F23B90" w:rsidRDefault="00F23B90" w:rsidP="000E5536">
      <w:pPr>
        <w:pStyle w:val="Code"/>
      </w:pPr>
      <w:r w:rsidRPr="00087AA9">
        <w:t>26772</w:t>
      </w:r>
    </w:p>
    <w:p w14:paraId="26A1F146" w14:textId="77777777" w:rsidR="00F23B90" w:rsidRDefault="00F23B90" w:rsidP="000E5536">
      <w:pPr>
        <w:pStyle w:val="Code"/>
      </w:pPr>
      <w:r>
        <w:lastRenderedPageBreak/>
        <w:t>&gt;&gt;&gt; geom.pointCount</w:t>
      </w:r>
    </w:p>
    <w:p w14:paraId="2DB1E372" w14:textId="77777777" w:rsidR="00F23B90" w:rsidRPr="00087AA9" w:rsidRDefault="00F23B90" w:rsidP="000E5536">
      <w:pPr>
        <w:pStyle w:val="Code"/>
      </w:pPr>
      <w:r>
        <w:t>38195</w:t>
      </w:r>
    </w:p>
    <w:p w14:paraId="1C6F5E2A" w14:textId="77777777" w:rsidR="00F23B90" w:rsidRDefault="00F23B90" w:rsidP="000E5536">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0E5536">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0E5536">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6252E">
      <w:pPr>
        <w:pStyle w:val="ListNumber"/>
      </w:pPr>
      <w:r>
        <w:t>EEZ boundaries dissolved in the sovereign field</w:t>
      </w:r>
    </w:p>
    <w:p w14:paraId="5E32F4DB" w14:textId="77777777" w:rsidR="00F23B90" w:rsidRDefault="00F23B90" w:rsidP="0006252E">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06252E">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lastRenderedPageBreak/>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06252E">
      <w:pPr>
        <w:pStyle w:val="ListNumber"/>
      </w:pPr>
      <w:r>
        <w:t>Dissolving again after changing the ISO 3 letter codes</w:t>
      </w:r>
    </w:p>
    <w:p w14:paraId="42DBE6A6" w14:textId="77777777" w:rsidR="00F23B90" w:rsidRDefault="00F23B90" w:rsidP="0006252E">
      <w:pPr>
        <w:pStyle w:val="ListNumber"/>
      </w:pPr>
      <w:r>
        <w:t>Appended GAUL and EEZ into the same table with their ISO3 country codes</w:t>
      </w:r>
    </w:p>
    <w:p w14:paraId="092C374A" w14:textId="77777777" w:rsidR="00F23B90" w:rsidRDefault="00F23B90" w:rsidP="0006252E">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0E5536">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0E5536">
      <w:pPr>
        <w:pStyle w:val="BodyText2"/>
      </w:pPr>
      <w:r>
        <w:t>Null values will have to be merged into an existing ISO3 features:</w:t>
      </w:r>
    </w:p>
    <w:p w14:paraId="4CAEE449" w14:textId="77777777" w:rsidR="00F23B90" w:rsidRDefault="00F23B90" w:rsidP="000E5536">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0E5536">
      <w:pPr>
        <w:pStyle w:val="BodyText2"/>
      </w:pPr>
      <w:r>
        <w:t>There are some invalid ISO3 codes in the EEZ data:</w:t>
      </w:r>
    </w:p>
    <w:p w14:paraId="5A31659F" w14:textId="77777777" w:rsidR="00F23B90" w:rsidRDefault="00F23B90" w:rsidP="000E5536">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lastRenderedPageBreak/>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0E5536">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0E5536">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0E5536">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0E5536">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0E5536">
      <w:pPr>
        <w:pStyle w:val="BodyText2"/>
      </w:pPr>
      <w:r>
        <w:t>There are 10 countries that have been lost in the process and will need to be added in:</w:t>
      </w:r>
    </w:p>
    <w:p w14:paraId="7F2F0C72" w14:textId="77777777" w:rsidR="00F23B90" w:rsidRDefault="00F23B90" w:rsidP="000E5536">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0E5536">
            <w:pPr>
              <w:pStyle w:val="BodyText2"/>
            </w:pPr>
            <w:r w:rsidRPr="007F3CC4">
              <w:t>Name *</w:t>
            </w:r>
          </w:p>
        </w:tc>
        <w:tc>
          <w:tcPr>
            <w:tcW w:w="0" w:type="auto"/>
          </w:tcPr>
          <w:p w14:paraId="77899151" w14:textId="77777777" w:rsidR="00F23B90" w:rsidRPr="007F3CC4" w:rsidRDefault="00F23B90" w:rsidP="000E5536">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0E5536">
            <w:pPr>
              <w:pStyle w:val="BodyText2"/>
            </w:pPr>
            <w:r w:rsidRPr="007F3CC4">
              <w:t>Åland Islands</w:t>
            </w:r>
          </w:p>
        </w:tc>
        <w:tc>
          <w:tcPr>
            <w:tcW w:w="0" w:type="auto"/>
          </w:tcPr>
          <w:p w14:paraId="1EE50BF4" w14:textId="77777777" w:rsidR="00F23B90" w:rsidRPr="007F3CC4" w:rsidRDefault="00F23B90" w:rsidP="000E5536">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0E5536">
            <w:pPr>
              <w:pStyle w:val="BodyText2"/>
            </w:pPr>
            <w:r w:rsidRPr="007F3CC4">
              <w:t>Guernsey</w:t>
            </w:r>
          </w:p>
        </w:tc>
        <w:tc>
          <w:tcPr>
            <w:tcW w:w="0" w:type="auto"/>
          </w:tcPr>
          <w:p w14:paraId="24F9FB8A" w14:textId="77777777" w:rsidR="00F23B90" w:rsidRPr="007F3CC4" w:rsidRDefault="00F23B90" w:rsidP="000E5536">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0E5536">
            <w:pPr>
              <w:pStyle w:val="BodyText2"/>
            </w:pPr>
            <w:r w:rsidRPr="007F3CC4">
              <w:t>Heard Island and McDonald Islands</w:t>
            </w:r>
          </w:p>
        </w:tc>
        <w:tc>
          <w:tcPr>
            <w:tcW w:w="0" w:type="auto"/>
          </w:tcPr>
          <w:p w14:paraId="2E49DCDF" w14:textId="77777777" w:rsidR="00F23B90" w:rsidRPr="007F3CC4" w:rsidRDefault="00F23B90" w:rsidP="000E5536">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0E5536">
            <w:pPr>
              <w:pStyle w:val="BodyText2"/>
            </w:pPr>
            <w:r w:rsidRPr="007F3CC4">
              <w:t>Hong Kong</w:t>
            </w:r>
          </w:p>
        </w:tc>
        <w:tc>
          <w:tcPr>
            <w:tcW w:w="0" w:type="auto"/>
          </w:tcPr>
          <w:p w14:paraId="1EEF647F" w14:textId="77777777" w:rsidR="00F23B90" w:rsidRPr="007F3CC4" w:rsidRDefault="00F23B90" w:rsidP="000E5536">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0E5536">
            <w:pPr>
              <w:pStyle w:val="BodyText2"/>
            </w:pPr>
            <w:r w:rsidRPr="007F3CC4">
              <w:t>Isle of Man</w:t>
            </w:r>
          </w:p>
        </w:tc>
        <w:tc>
          <w:tcPr>
            <w:tcW w:w="0" w:type="auto"/>
          </w:tcPr>
          <w:p w14:paraId="7F744F5E" w14:textId="77777777" w:rsidR="00F23B90" w:rsidRPr="007F3CC4" w:rsidRDefault="00F23B90" w:rsidP="000E5536">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0E5536">
            <w:pPr>
              <w:pStyle w:val="BodyText2"/>
            </w:pPr>
            <w:r w:rsidRPr="007F3CC4">
              <w:t>Jersey</w:t>
            </w:r>
          </w:p>
        </w:tc>
        <w:tc>
          <w:tcPr>
            <w:tcW w:w="0" w:type="auto"/>
          </w:tcPr>
          <w:p w14:paraId="5FC61D51" w14:textId="77777777" w:rsidR="00F23B90" w:rsidRPr="007F3CC4" w:rsidRDefault="00F23B90" w:rsidP="000E5536">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0E5536">
            <w:pPr>
              <w:pStyle w:val="BodyText2"/>
            </w:pPr>
            <w:r w:rsidRPr="007F3CC4">
              <w:t>Macao</w:t>
            </w:r>
          </w:p>
        </w:tc>
        <w:tc>
          <w:tcPr>
            <w:tcW w:w="0" w:type="auto"/>
          </w:tcPr>
          <w:p w14:paraId="2C594A7D" w14:textId="77777777" w:rsidR="00F23B90" w:rsidRPr="007F3CC4" w:rsidRDefault="00F23B90" w:rsidP="000E5536">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0E5536">
            <w:pPr>
              <w:pStyle w:val="BodyText2"/>
            </w:pPr>
            <w:r w:rsidRPr="007F3CC4">
              <w:t>Norfolk Island</w:t>
            </w:r>
          </w:p>
        </w:tc>
        <w:tc>
          <w:tcPr>
            <w:tcW w:w="0" w:type="auto"/>
          </w:tcPr>
          <w:p w14:paraId="3AF2203F" w14:textId="77777777" w:rsidR="00F23B90" w:rsidRPr="007F3CC4" w:rsidRDefault="00F23B90" w:rsidP="000E5536">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0E5536">
            <w:pPr>
              <w:pStyle w:val="BodyText2"/>
            </w:pPr>
            <w:r w:rsidRPr="007F3CC4">
              <w:t>Svalbard and Jan Mayen</w:t>
            </w:r>
          </w:p>
        </w:tc>
        <w:tc>
          <w:tcPr>
            <w:tcW w:w="0" w:type="auto"/>
          </w:tcPr>
          <w:p w14:paraId="3C10FFFF" w14:textId="77777777" w:rsidR="00F23B90" w:rsidRPr="007F3CC4" w:rsidRDefault="00F23B90" w:rsidP="000E5536">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0E5536">
            <w:pPr>
              <w:pStyle w:val="BodyText2"/>
            </w:pPr>
            <w:r w:rsidRPr="007F3CC4">
              <w:t>United States Minor Outlying Islands</w:t>
            </w:r>
          </w:p>
        </w:tc>
        <w:tc>
          <w:tcPr>
            <w:tcW w:w="0" w:type="auto"/>
          </w:tcPr>
          <w:p w14:paraId="18929D97" w14:textId="77777777" w:rsidR="00F23B90" w:rsidRPr="007F3CC4" w:rsidRDefault="00F23B90" w:rsidP="000E5536">
            <w:pPr>
              <w:pStyle w:val="BodyText2"/>
            </w:pPr>
            <w:r>
              <w:t>UMI</w:t>
            </w:r>
          </w:p>
        </w:tc>
      </w:tr>
    </w:tbl>
    <w:p w14:paraId="62A6A974" w14:textId="77777777" w:rsidR="00F23B90" w:rsidRDefault="00F23B90" w:rsidP="000E5536">
      <w:pPr>
        <w:pStyle w:val="BodyText2"/>
      </w:pPr>
      <w:r>
        <w:t>Added them all in. Putting the data into PostGIS. Populating the id field (from dopa) using:</w:t>
      </w:r>
    </w:p>
    <w:p w14:paraId="2EBFABB2" w14:textId="77777777" w:rsidR="00F23B90" w:rsidRPr="000E21B9" w:rsidRDefault="00F23B90" w:rsidP="000E5536">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0E5536">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34374E">
      <w:pPr>
        <w:pStyle w:val="Heading3"/>
      </w:pPr>
      <w:bookmarkStart w:id="17" w:name="_Ref440008778"/>
      <w:bookmarkEnd w:id="14"/>
      <w:r>
        <w:lastRenderedPageBreak/>
        <w:t>Creating the GAUL dataset to use for the global water statistics</w:t>
      </w:r>
      <w:bookmarkEnd w:id="17"/>
    </w:p>
    <w:p w14:paraId="5B6EA014" w14:textId="3E000791" w:rsidR="002203CC" w:rsidRPr="002203CC" w:rsidRDefault="002203CC" w:rsidP="007D2F52">
      <w:pPr>
        <w:pStyle w:val="Heading4"/>
      </w:pPr>
      <w:r>
        <w:t>By dissolving on iso3 code</w:t>
      </w:r>
    </w:p>
    <w:p w14:paraId="6C0BF695" w14:textId="3E858FC6" w:rsidR="001B45FC" w:rsidRDefault="00042A7A" w:rsidP="000E5536">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E5536">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0E5536">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0E5536">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0E5536">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0E5536">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0E5536">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0E5536">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E5536">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E5536">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lastRenderedPageBreak/>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0E5536">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0E5536">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0E5536">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0E5536">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0E5536">
      <w:pPr>
        <w:pStyle w:val="Heading2"/>
      </w:pPr>
      <w:r>
        <w:t>GBIF Occurrence Data</w:t>
      </w:r>
    </w:p>
    <w:p w14:paraId="1927ECD2" w14:textId="316F0463" w:rsidR="001C18AE" w:rsidRDefault="00603EF0" w:rsidP="000E5536">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0E5536">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0E5536">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0E5536">
      <w:pPr>
        <w:pStyle w:val="BodyText2"/>
      </w:pPr>
      <w:r>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0E5536">
      <w:pPr>
        <w:pStyle w:val="BodyText2"/>
      </w:pPr>
      <w:r>
        <w:t>There are many ways to create point geometries:</w:t>
      </w:r>
    </w:p>
    <w:p w14:paraId="20631321" w14:textId="77777777" w:rsidR="00254ADD" w:rsidRDefault="00254ADD" w:rsidP="000E5536">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lastRenderedPageBreak/>
        <w:t>Importing the smaller CSV file into PostGIS and creating points there</w:t>
      </w:r>
      <w:r w:rsidR="000A250F">
        <w:t xml:space="preserve"> (using FME)</w:t>
      </w:r>
      <w:r w:rsidR="00994069">
        <w:t xml:space="preserve">. See </w:t>
      </w:r>
    </w:p>
    <w:p w14:paraId="565406D8" w14:textId="77777777" w:rsidR="00F23B90" w:rsidRDefault="00F23B90" w:rsidP="000E5536">
      <w:pPr>
        <w:pStyle w:val="Heading2"/>
      </w:pPr>
      <w:bookmarkStart w:id="19" w:name="_Toc315774547"/>
      <w:bookmarkStart w:id="20" w:name="_Ref384632071"/>
      <w:r>
        <w:t>IUCN Red List Data</w:t>
      </w:r>
    </w:p>
    <w:p w14:paraId="70976EFF" w14:textId="77777777" w:rsidR="00F23B90" w:rsidRDefault="00F23B90" w:rsidP="0034374E">
      <w:pPr>
        <w:pStyle w:val="Heading3"/>
      </w:pPr>
      <w:bookmarkStart w:id="21" w:name="_Ref324227249"/>
      <w:bookmarkStart w:id="22" w:name="_Toc315774549"/>
      <w:r>
        <w:t>Cleaning</w:t>
      </w:r>
      <w:bookmarkEnd w:id="21"/>
    </w:p>
    <w:p w14:paraId="7C8A275E" w14:textId="77777777" w:rsidR="00F23B90" w:rsidRDefault="00F23B90" w:rsidP="000E5536">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0E5536">
      <w:pPr>
        <w:pStyle w:val="BodyText2"/>
      </w:pPr>
      <w:r>
        <w:t>Here is the log for the cleaning – but in the file there are 3690 features that were repaired.</w:t>
      </w:r>
    </w:p>
    <w:p w14:paraId="56C70A7B" w14:textId="77777777" w:rsidR="00F23B90" w:rsidRDefault="00F23B90" w:rsidP="000E5536">
      <w:pPr>
        <w:pStyle w:val="Code"/>
      </w:pPr>
      <w:r>
        <w:t>Executing: RepairGeometry AllSpecies_WebMercator KEEP_NULL</w:t>
      </w:r>
    </w:p>
    <w:p w14:paraId="2CE9E8A7" w14:textId="77777777" w:rsidR="00F23B90" w:rsidRDefault="00F23B90" w:rsidP="000E5536">
      <w:pPr>
        <w:pStyle w:val="Code"/>
      </w:pPr>
      <w:r>
        <w:t>Start Time: Mon May 07 16:47:34 2012</w:t>
      </w:r>
    </w:p>
    <w:p w14:paraId="248F0B96" w14:textId="77777777" w:rsidR="00F23B90" w:rsidRPr="00EF6C44" w:rsidRDefault="00F23B90" w:rsidP="000E5536">
      <w:pPr>
        <w:pStyle w:val="Code"/>
      </w:pPr>
      <w:r w:rsidRPr="00EF6C44">
        <w:t>WARNING 000986: C:\Users\cottaan\AppData\Local\Temp\AllSpecies_WebMercator0.txt contains the full list of non simple features.</w:t>
      </w:r>
    </w:p>
    <w:p w14:paraId="1EBC46D2" w14:textId="77777777" w:rsidR="00F23B90" w:rsidRPr="00EF6C44" w:rsidRDefault="00F23B90" w:rsidP="000E5536">
      <w:pPr>
        <w:pStyle w:val="Code"/>
      </w:pPr>
      <w:r w:rsidRPr="00EF6C44">
        <w:t>WARNING 000461: Repaired feature 14 because of self intersections</w:t>
      </w:r>
    </w:p>
    <w:p w14:paraId="37F5AB26" w14:textId="77777777" w:rsidR="00F23B90" w:rsidRPr="00EF6C44" w:rsidRDefault="00F23B90" w:rsidP="000E5536">
      <w:pPr>
        <w:pStyle w:val="Code"/>
      </w:pPr>
      <w:r w:rsidRPr="00EF6C44">
        <w:t>WARNING 000461: Repaired feature 19 because of self intersections</w:t>
      </w:r>
    </w:p>
    <w:p w14:paraId="66B3A7DF" w14:textId="77777777" w:rsidR="00F23B90" w:rsidRPr="00EF6C44" w:rsidRDefault="00F23B90" w:rsidP="000E5536">
      <w:pPr>
        <w:pStyle w:val="Code"/>
      </w:pPr>
      <w:r w:rsidRPr="00EF6C44">
        <w:t>WARNING 000461: Repaired feature 20 because of self intersections</w:t>
      </w:r>
    </w:p>
    <w:p w14:paraId="153BF267" w14:textId="77777777" w:rsidR="00F23B90" w:rsidRPr="00EF6C44" w:rsidRDefault="00F23B90" w:rsidP="000E5536">
      <w:pPr>
        <w:pStyle w:val="Code"/>
      </w:pPr>
      <w:r w:rsidRPr="00EF6C44">
        <w:t>WARNING 000461: Repaired feature 24 because of self intersections</w:t>
      </w:r>
    </w:p>
    <w:p w14:paraId="37CF0B79" w14:textId="77777777" w:rsidR="00F23B90" w:rsidRPr="00EF6C44" w:rsidRDefault="00F23B90" w:rsidP="000E5536">
      <w:pPr>
        <w:pStyle w:val="Code"/>
      </w:pPr>
      <w:r w:rsidRPr="00EF6C44">
        <w:t>WARNING 000461: Repaired feature 25 because of self intersections</w:t>
      </w:r>
    </w:p>
    <w:p w14:paraId="1CF7E153" w14:textId="77777777" w:rsidR="00F23B90" w:rsidRPr="00EF6C44" w:rsidRDefault="00F23B90" w:rsidP="000E5536">
      <w:pPr>
        <w:pStyle w:val="Code"/>
      </w:pPr>
      <w:r w:rsidRPr="00EF6C44">
        <w:t>WARNING 000461: Repaired feature 30 because of self intersections</w:t>
      </w:r>
    </w:p>
    <w:p w14:paraId="6C8BE1C0" w14:textId="77777777" w:rsidR="00F23B90" w:rsidRPr="00EF6C44" w:rsidRDefault="00F23B90" w:rsidP="000E5536">
      <w:pPr>
        <w:pStyle w:val="Code"/>
      </w:pPr>
      <w:r w:rsidRPr="00EF6C44">
        <w:t>WARNING 000461: Repaired feature 32 because of self intersections</w:t>
      </w:r>
    </w:p>
    <w:p w14:paraId="4D607038" w14:textId="77777777" w:rsidR="00F23B90" w:rsidRPr="00EF6C44" w:rsidRDefault="00F23B90" w:rsidP="000E5536">
      <w:pPr>
        <w:pStyle w:val="Code"/>
      </w:pPr>
      <w:r w:rsidRPr="00EF6C44">
        <w:t>WARNING 000461: Repaired feature 171 because of self intersections</w:t>
      </w:r>
    </w:p>
    <w:p w14:paraId="07BDFCB9" w14:textId="77777777" w:rsidR="00F23B90" w:rsidRPr="00EF6C44" w:rsidRDefault="00F23B90" w:rsidP="000E5536">
      <w:pPr>
        <w:pStyle w:val="Code"/>
      </w:pPr>
      <w:r w:rsidRPr="00EF6C44">
        <w:t>WARNING 000461: Repaired feature 230 because of self intersections</w:t>
      </w:r>
    </w:p>
    <w:p w14:paraId="1E94F9A9" w14:textId="77777777" w:rsidR="00F23B90" w:rsidRPr="00EF6C44" w:rsidRDefault="00F23B90" w:rsidP="000E5536">
      <w:pPr>
        <w:pStyle w:val="Code"/>
      </w:pPr>
      <w:r w:rsidRPr="00EF6C44">
        <w:t>WARNING 000461: Repaired feature 241 because of self intersections</w:t>
      </w:r>
    </w:p>
    <w:p w14:paraId="543A8190" w14:textId="77777777" w:rsidR="00F23B90" w:rsidRDefault="00F23B90" w:rsidP="000E5536">
      <w:pPr>
        <w:pStyle w:val="Code"/>
      </w:pPr>
      <w:r>
        <w:t>Succeeded at Tue May 08 05:01:34 2012 (Elapsed Time: 12 hours 14 minutes 0 seconds)</w:t>
      </w:r>
    </w:p>
    <w:p w14:paraId="638961DA" w14:textId="77777777" w:rsidR="00F23B90" w:rsidRPr="00DE2F47" w:rsidRDefault="00F23B90" w:rsidP="000E5536">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3" w:name="_Ref385921823"/>
      <w:r>
        <w:t xml:space="preserve">Converting to </w:t>
      </w:r>
      <w:r w:rsidR="0029321D">
        <w:t>ESRI Geo</w:t>
      </w:r>
      <w:r>
        <w:t>JSON</w:t>
      </w:r>
      <w:bookmarkEnd w:id="23"/>
    </w:p>
    <w:p w14:paraId="338CAE5E" w14:textId="77777777" w:rsidR="00BF47F9" w:rsidRDefault="00BF47F9" w:rsidP="000E5536">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0E5536">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0E5536">
      <w:pPr>
        <w:pStyle w:val="Code"/>
      </w:pPr>
      <w:r>
        <w:t>Traceback (most recent call last):</w:t>
      </w:r>
    </w:p>
    <w:p w14:paraId="03325CC4" w14:textId="77777777" w:rsidR="00BF47F9" w:rsidRDefault="00BF47F9" w:rsidP="000E5536">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0E5536">
      <w:pPr>
        <w:pStyle w:val="Code"/>
      </w:pPr>
      <w:r>
        <w:t xml:space="preserve">    arcpy.FeaturesToJSON_hadoop(scratchFC, OUTPUT_PATH + filename + ".json", "UNENCLOSED_JSON", "FORMATTED")</w:t>
      </w:r>
    </w:p>
    <w:p w14:paraId="0C720C50" w14:textId="77777777" w:rsidR="00BF47F9" w:rsidRDefault="00BF47F9" w:rsidP="000E5536">
      <w:pPr>
        <w:pStyle w:val="Code"/>
      </w:pPr>
      <w:r>
        <w:t xml:space="preserve">  File "E:\cottaan\My Documents\ArcGIS\Toolboxes\geoprocessing-tools-for-hadoop-master\HadoopTools.pyt", line 137, in FeaturesToJSON</w:t>
      </w:r>
    </w:p>
    <w:p w14:paraId="0E4F03B3" w14:textId="77777777" w:rsidR="00BF47F9" w:rsidRDefault="00BF47F9" w:rsidP="000E5536">
      <w:pPr>
        <w:pStyle w:val="Code"/>
      </w:pPr>
      <w:r>
        <w:t xml:space="preserve">    parameters[4].value = homeDir + '/' + arcpy.Describe(in_file).name</w:t>
      </w:r>
    </w:p>
    <w:p w14:paraId="084DAB12" w14:textId="77777777" w:rsidR="00BF47F9" w:rsidRDefault="00BF47F9" w:rsidP="000E5536">
      <w:pPr>
        <w:pStyle w:val="Code"/>
      </w:pPr>
      <w:r>
        <w:t xml:space="preserve">ExecuteError: </w:t>
      </w:r>
    </w:p>
    <w:p w14:paraId="26A87821" w14:textId="77777777" w:rsidR="00BF47F9" w:rsidRDefault="00BF47F9" w:rsidP="000E5536">
      <w:pPr>
        <w:pStyle w:val="Code"/>
      </w:pPr>
      <w:r>
        <w:t>Traceback (most recent call last):</w:t>
      </w:r>
    </w:p>
    <w:p w14:paraId="2815525F" w14:textId="77777777" w:rsidR="00BF47F9" w:rsidRDefault="00BF47F9" w:rsidP="000E5536">
      <w:pPr>
        <w:pStyle w:val="Code"/>
      </w:pPr>
      <w:r>
        <w:t xml:space="preserve">  File "&lt;string&gt;", line 364, in execute</w:t>
      </w:r>
    </w:p>
    <w:p w14:paraId="5505CBD2" w14:textId="77777777" w:rsidR="00BF47F9" w:rsidRDefault="00BF47F9" w:rsidP="000E5536">
      <w:pPr>
        <w:pStyle w:val="Code"/>
      </w:pPr>
      <w:r>
        <w:t xml:space="preserve">  File "E:\cottaan\My Documents\ArcGIS\Toolboxes\geoprocessing-tools-for-hadoop-master\JSONUtil.py", line 379, in ConvertFC2JSONUnenclosed</w:t>
      </w:r>
    </w:p>
    <w:p w14:paraId="5A6911CD" w14:textId="77777777" w:rsidR="00BF47F9" w:rsidRDefault="00BF47F9" w:rsidP="000E5536">
      <w:pPr>
        <w:pStyle w:val="Code"/>
      </w:pPr>
      <w:r>
        <w:t xml:space="preserve">    row_json_str = row_json_str % (NL, NL, NL, NL)</w:t>
      </w:r>
    </w:p>
    <w:p w14:paraId="0BDCCF80" w14:textId="77777777" w:rsidR="00BF47F9" w:rsidRDefault="00BF47F9" w:rsidP="000E5536">
      <w:pPr>
        <w:pStyle w:val="Code"/>
      </w:pPr>
      <w:r>
        <w:t>MemoryError</w:t>
      </w:r>
    </w:p>
    <w:p w14:paraId="311115CD" w14:textId="77777777" w:rsidR="00BF47F9" w:rsidRDefault="00BF47F9" w:rsidP="000E5536">
      <w:pPr>
        <w:pStyle w:val="Code"/>
      </w:pPr>
    </w:p>
    <w:p w14:paraId="777E2B11" w14:textId="77777777" w:rsidR="00BF47F9" w:rsidRDefault="00BF47F9" w:rsidP="000E5536">
      <w:pPr>
        <w:pStyle w:val="Code"/>
      </w:pPr>
      <w:r>
        <w:t>Failed to execute (FeaturesToJSON).</w:t>
      </w:r>
    </w:p>
    <w:p w14:paraId="3E4723F6" w14:textId="77777777" w:rsidR="00BF47F9" w:rsidRDefault="00BF47F9" w:rsidP="000E5536">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0E5536">
      <w:pPr>
        <w:pStyle w:val="BodyText2"/>
      </w:pPr>
      <w:r>
        <w:lastRenderedPageBreak/>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0E5536">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0E5536">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0E5536">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0E5536">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0E5536">
      <w:pPr>
        <w:pStyle w:val="BodyText2"/>
      </w:pPr>
      <w:r>
        <w:t>You can remove all of the cetacean species by using the following:</w:t>
      </w:r>
    </w:p>
    <w:p w14:paraId="798B07F8" w14:textId="77777777" w:rsidR="00F23B90" w:rsidRPr="006E0DE4" w:rsidRDefault="00F23B90" w:rsidP="000E5536">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2"/>
    </w:p>
    <w:p w14:paraId="3B09091C" w14:textId="77777777" w:rsidR="00F23B90" w:rsidRDefault="00F23B90" w:rsidP="007D2F52">
      <w:pPr>
        <w:pStyle w:val="Heading4"/>
      </w:pPr>
      <w:r>
        <w:t>Using ArcGIS</w:t>
      </w:r>
    </w:p>
    <w:p w14:paraId="64AF5C06" w14:textId="77777777" w:rsidR="00F23B90" w:rsidRDefault="00F23B90" w:rsidP="000E5536">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0E5536">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0E5536">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0E5536">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0E5536">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0E5536">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0E5536">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0E5536">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0E5536">
      <w:pPr>
        <w:pStyle w:val="BodyText2"/>
      </w:pPr>
      <w:r>
        <w:t>For Birds 10000 species   = 5 000 000 000 000 - (5 trillion grid squares)</w:t>
      </w:r>
    </w:p>
    <w:p w14:paraId="15205BE7" w14:textId="77777777" w:rsidR="00F23B90" w:rsidRDefault="00F23B90" w:rsidP="000E5536">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0E5536">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4" w:name="_Toc315774550"/>
      <w:r>
        <w:t>Using GDAL/OGR</w:t>
      </w:r>
      <w:bookmarkEnd w:id="24"/>
      <w:r>
        <w:t xml:space="preserve"> Directly</w:t>
      </w:r>
    </w:p>
    <w:p w14:paraId="378CEC73" w14:textId="77777777" w:rsidR="00F23B90" w:rsidRDefault="00F23B90" w:rsidP="000E5536">
      <w:pPr>
        <w:pStyle w:val="BodyText2"/>
      </w:pPr>
      <w:r>
        <w:t>Where is the ogr.py file? Not installed!</w:t>
      </w:r>
    </w:p>
    <w:p w14:paraId="3457C88D" w14:textId="77777777" w:rsidR="00F23B90" w:rsidRDefault="00F23B90" w:rsidP="000E5536">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0E5536">
      <w:pPr>
        <w:pStyle w:val="BodyText2"/>
      </w:pPr>
      <w:r>
        <w:t xml:space="preserve">Followed all </w:t>
      </w:r>
      <w:r w:rsidRPr="008911C4">
        <w:t>the</w:t>
      </w:r>
      <w:r>
        <w:t xml:space="preserve"> instructions but it cant find some libraries!</w:t>
      </w:r>
    </w:p>
    <w:p w14:paraId="15CFDB27" w14:textId="77777777" w:rsidR="00F23B90" w:rsidRDefault="00F23B90" w:rsidP="000E5536">
      <w:pPr>
        <w:pStyle w:val="BodyText2"/>
      </w:pPr>
      <w:r>
        <w:t>What about trying the instructions here (havent done this yet 19/6/12):</w:t>
      </w:r>
    </w:p>
    <w:p w14:paraId="6217370A" w14:textId="77777777" w:rsidR="00F23B90" w:rsidRDefault="008809F7" w:rsidP="000E5536">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0E5536">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0E5536">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0E5536">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0E5536">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0E5536">
      <w:pPr>
        <w:pStyle w:val="BodyText2"/>
      </w:pPr>
      <w:r>
        <w:t>If I open FWTools 2.4.7 | FWTools Shell and type: 'import gdal' it finds it OK, but if I do this in ArcGIS it cant find it!</w:t>
      </w:r>
    </w:p>
    <w:p w14:paraId="1ECF6975" w14:textId="77777777" w:rsidR="00F23B90" w:rsidRDefault="00F23B90" w:rsidP="000E5536">
      <w:pPr>
        <w:pStyle w:val="BodyText2"/>
      </w:pPr>
      <w:r>
        <w:t>On cruise I can see that the gdal files are in the following path:</w:t>
      </w:r>
    </w:p>
    <w:p w14:paraId="160D809A" w14:textId="77777777" w:rsidR="00F23B90" w:rsidRDefault="00F23B90" w:rsidP="000E5536">
      <w:pPr>
        <w:pStyle w:val="Code"/>
      </w:pPr>
      <w:r>
        <w:t>sys.path</w:t>
      </w:r>
    </w:p>
    <w:p w14:paraId="1F0B5848" w14:textId="77777777" w:rsidR="00F23B90" w:rsidRDefault="00F23B90" w:rsidP="000E5536">
      <w:pPr>
        <w:pStyle w:val="Code"/>
      </w:pPr>
      <w:r>
        <w:t>['', '/usr/local/lib64/python2.6/site-packages/GDAL-1.8.0-py2.6-linux-x86_64.egg', ..</w:t>
      </w:r>
    </w:p>
    <w:p w14:paraId="11468ED0" w14:textId="77777777" w:rsidR="00F23B90" w:rsidRDefault="00F23B90" w:rsidP="000E5536">
      <w:pPr>
        <w:pStyle w:val="BodyText2"/>
      </w:pPr>
      <w:r>
        <w:t xml:space="preserve">Typing </w:t>
      </w:r>
      <w:r w:rsidRPr="00FE2908">
        <w:t>gdal.__version__</w:t>
      </w:r>
      <w:r>
        <w:t xml:space="preserve"> gives 1.8.0.</w:t>
      </w:r>
    </w:p>
    <w:p w14:paraId="5AE16E12" w14:textId="77777777" w:rsidR="00F23B90" w:rsidRDefault="00F23B90" w:rsidP="000E5536">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0E5536">
      <w:pPr>
        <w:pStyle w:val="BodyText2"/>
      </w:pPr>
      <w:r>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0E5536">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0E5536">
      <w:pPr>
        <w:pStyle w:val="Code"/>
      </w:pPr>
      <w:r>
        <w:t>Import gdal</w:t>
      </w:r>
    </w:p>
    <w:p w14:paraId="364DA48C" w14:textId="77777777" w:rsidR="00F23B90" w:rsidRPr="00FE2908" w:rsidRDefault="00F23B90" w:rsidP="000E5536">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5" w:name="_Toc315774551"/>
      <w:r>
        <w:t>Using Python</w:t>
      </w:r>
    </w:p>
    <w:p w14:paraId="4A9D8799" w14:textId="77777777" w:rsidR="00F23B90" w:rsidRDefault="00F23B90" w:rsidP="000E5536">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0E5536">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0E5536">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0E5536">
      <w:pPr>
        <w:pStyle w:val="Code"/>
      </w:pPr>
      <w:r w:rsidRPr="00CE0688">
        <w:t>cottaan@cruise:~&gt; cd code</w:t>
      </w:r>
    </w:p>
    <w:p w14:paraId="395740D3" w14:textId="77777777" w:rsidR="00F23B90" w:rsidRPr="00CC546A" w:rsidRDefault="00F23B90" w:rsidP="000E5536">
      <w:pPr>
        <w:pStyle w:val="Code"/>
      </w:pPr>
      <w:r w:rsidRPr="00CC546A">
        <w:lastRenderedPageBreak/>
        <w:t>cottaan@cruise:~/code&gt; ls</w:t>
      </w:r>
    </w:p>
    <w:p w14:paraId="635EC2D4" w14:textId="77777777" w:rsidR="00F23B90" w:rsidRDefault="00F23B90" w:rsidP="000E5536">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0E5536">
      <w:pPr>
        <w:pStyle w:val="BodyText2"/>
      </w:pPr>
      <w:r>
        <w:t>Here is an example call:</w:t>
      </w:r>
    </w:p>
    <w:p w14:paraId="564D5ABE" w14:textId="77777777" w:rsidR="00F23B90" w:rsidRDefault="00F23B90" w:rsidP="00D96B97">
      <w:pPr>
        <w:pStyle w:val="Unix"/>
      </w:pPr>
      <w:r w:rsidRPr="00490BF9">
        <w:t>cottaan@cruise:~/code&gt; python code/gdal_mp.py -t species -d borneo -e 12114000,-468600,13278500,787000</w:t>
      </w:r>
    </w:p>
    <w:p w14:paraId="709F01DD" w14:textId="77777777" w:rsidR="00F23B90" w:rsidRDefault="00F23B90" w:rsidP="000E5536">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D96B97">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0E5536">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0E5536">
      <w:pPr>
        <w:pStyle w:val="BodyText2"/>
      </w:pPr>
      <w:r>
        <w:t>The following attributes will be output:</w:t>
      </w:r>
    </w:p>
    <w:p w14:paraId="09F9EDC1" w14:textId="77777777" w:rsidR="00F23B90" w:rsidRDefault="00F23B90" w:rsidP="000E5536">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0E5536">
            <w:pPr>
              <w:pStyle w:val="Tiny"/>
            </w:pPr>
            <w:r w:rsidRPr="00B176C7">
              <w:t>Attribute</w:t>
            </w:r>
          </w:p>
        </w:tc>
        <w:tc>
          <w:tcPr>
            <w:tcW w:w="7625" w:type="dxa"/>
          </w:tcPr>
          <w:p w14:paraId="5355476C" w14:textId="77777777" w:rsidR="00F23B90" w:rsidRPr="00B176C7" w:rsidRDefault="00F23B90" w:rsidP="000E5536">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0E5536">
            <w:pPr>
              <w:pStyle w:val="Tiny"/>
            </w:pPr>
            <w:r w:rsidRPr="00B176C7">
              <w:t>quadkey</w:t>
            </w:r>
          </w:p>
        </w:tc>
        <w:tc>
          <w:tcPr>
            <w:tcW w:w="7625" w:type="dxa"/>
          </w:tcPr>
          <w:p w14:paraId="6E65F3D4" w14:textId="77777777" w:rsidR="00F23B90" w:rsidRPr="00B176C7" w:rsidRDefault="00F23B90" w:rsidP="000E5536">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0E5536">
            <w:pPr>
              <w:pStyle w:val="Tiny"/>
            </w:pPr>
            <w:r w:rsidRPr="00B176C7">
              <w:t>x</w:t>
            </w:r>
          </w:p>
        </w:tc>
        <w:tc>
          <w:tcPr>
            <w:tcW w:w="7625" w:type="dxa"/>
          </w:tcPr>
          <w:p w14:paraId="7BBDE0AF" w14:textId="77777777" w:rsidR="00F23B90" w:rsidRPr="00B176C7" w:rsidRDefault="00F23B90" w:rsidP="000E5536">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0E5536">
            <w:pPr>
              <w:pStyle w:val="Tiny"/>
            </w:pPr>
            <w:r w:rsidRPr="00B176C7">
              <w:t>y</w:t>
            </w:r>
          </w:p>
        </w:tc>
        <w:tc>
          <w:tcPr>
            <w:tcW w:w="7625" w:type="dxa"/>
          </w:tcPr>
          <w:p w14:paraId="18D53C87" w14:textId="77777777" w:rsidR="00F23B90" w:rsidRPr="00B176C7" w:rsidRDefault="00F23B90" w:rsidP="000E5536">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0E5536">
            <w:pPr>
              <w:pStyle w:val="Tiny"/>
            </w:pPr>
            <w:r w:rsidRPr="00B176C7">
              <w:t>typeid</w:t>
            </w:r>
          </w:p>
        </w:tc>
        <w:tc>
          <w:tcPr>
            <w:tcW w:w="7625" w:type="dxa"/>
          </w:tcPr>
          <w:p w14:paraId="1B1218F1" w14:textId="77777777" w:rsidR="00F23B90" w:rsidRPr="00B176C7" w:rsidRDefault="00F23B90" w:rsidP="000E5536">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0E5536">
            <w:pPr>
              <w:pStyle w:val="Tiny"/>
            </w:pPr>
            <w:r w:rsidRPr="00B176C7">
              <w:t>speciesid</w:t>
            </w:r>
          </w:p>
        </w:tc>
        <w:tc>
          <w:tcPr>
            <w:tcW w:w="7625" w:type="dxa"/>
          </w:tcPr>
          <w:p w14:paraId="36C96474" w14:textId="77777777" w:rsidR="00F23B90" w:rsidRPr="00B176C7" w:rsidRDefault="00F23B90" w:rsidP="000E5536">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0E5536">
            <w:pPr>
              <w:pStyle w:val="Tiny"/>
            </w:pPr>
            <w:r w:rsidRPr="00B176C7">
              <w:t>species_att</w:t>
            </w:r>
          </w:p>
        </w:tc>
        <w:tc>
          <w:tcPr>
            <w:tcW w:w="7625" w:type="dxa"/>
          </w:tcPr>
          <w:p w14:paraId="609F7149" w14:textId="77777777" w:rsidR="00F23B90" w:rsidRPr="00B176C7" w:rsidRDefault="00F23B90" w:rsidP="000E5536">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0E5536">
            <w:pPr>
              <w:pStyle w:val="Tiny"/>
            </w:pPr>
            <w:r w:rsidRPr="00B176C7">
              <w:t>kingdom</w:t>
            </w:r>
          </w:p>
        </w:tc>
        <w:tc>
          <w:tcPr>
            <w:tcW w:w="7625" w:type="dxa"/>
          </w:tcPr>
          <w:p w14:paraId="1A2EB1CB" w14:textId="77777777" w:rsidR="00F23B90" w:rsidRPr="00B176C7" w:rsidRDefault="00F23B90" w:rsidP="000E5536">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0E5536">
            <w:pPr>
              <w:pStyle w:val="Tiny"/>
            </w:pPr>
            <w:r w:rsidRPr="00B176C7">
              <w:t>phylum</w:t>
            </w:r>
          </w:p>
        </w:tc>
        <w:tc>
          <w:tcPr>
            <w:tcW w:w="7625" w:type="dxa"/>
          </w:tcPr>
          <w:p w14:paraId="415D95F2" w14:textId="77777777" w:rsidR="00F23B90" w:rsidRPr="00B176C7" w:rsidRDefault="00F23B90" w:rsidP="000E5536">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0E5536">
            <w:pPr>
              <w:pStyle w:val="Tiny"/>
            </w:pPr>
            <w:r w:rsidRPr="00B176C7">
              <w:t>class</w:t>
            </w:r>
          </w:p>
        </w:tc>
        <w:tc>
          <w:tcPr>
            <w:tcW w:w="7625" w:type="dxa"/>
          </w:tcPr>
          <w:p w14:paraId="10EFBCD1" w14:textId="77777777" w:rsidR="00F23B90" w:rsidRPr="00B176C7" w:rsidRDefault="00F23B90" w:rsidP="000E5536">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0E5536">
            <w:pPr>
              <w:pStyle w:val="Tiny"/>
            </w:pPr>
            <w:r w:rsidRPr="00B176C7">
              <w:t>order</w:t>
            </w:r>
          </w:p>
        </w:tc>
        <w:tc>
          <w:tcPr>
            <w:tcW w:w="7625" w:type="dxa"/>
          </w:tcPr>
          <w:p w14:paraId="57B54FBA" w14:textId="77777777" w:rsidR="00F23B90" w:rsidRPr="00B176C7" w:rsidRDefault="00F23B90" w:rsidP="000E5536">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0E5536">
            <w:pPr>
              <w:pStyle w:val="Tiny"/>
            </w:pPr>
            <w:r w:rsidRPr="00B176C7">
              <w:t>family</w:t>
            </w:r>
          </w:p>
        </w:tc>
        <w:tc>
          <w:tcPr>
            <w:tcW w:w="7625" w:type="dxa"/>
          </w:tcPr>
          <w:p w14:paraId="2316E131" w14:textId="77777777" w:rsidR="00F23B90" w:rsidRPr="00B176C7" w:rsidRDefault="00F23B90" w:rsidP="000E5536">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0E5536">
            <w:pPr>
              <w:pStyle w:val="Tiny"/>
            </w:pPr>
            <w:r w:rsidRPr="00B176C7">
              <w:t>genus</w:t>
            </w:r>
          </w:p>
        </w:tc>
        <w:tc>
          <w:tcPr>
            <w:tcW w:w="7625" w:type="dxa"/>
          </w:tcPr>
          <w:p w14:paraId="414956F6" w14:textId="77777777" w:rsidR="00F23B90" w:rsidRPr="00B176C7" w:rsidRDefault="00F23B90" w:rsidP="000E5536">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0E5536">
            <w:pPr>
              <w:pStyle w:val="Tiny"/>
            </w:pPr>
            <w:r w:rsidRPr="00B176C7">
              <w:t>species</w:t>
            </w:r>
          </w:p>
        </w:tc>
        <w:tc>
          <w:tcPr>
            <w:tcW w:w="7625" w:type="dxa"/>
          </w:tcPr>
          <w:p w14:paraId="68215C13" w14:textId="77777777" w:rsidR="00F23B90" w:rsidRPr="00B176C7" w:rsidRDefault="00F23B90" w:rsidP="000E5536">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0E5536">
            <w:pPr>
              <w:pStyle w:val="Tiny"/>
            </w:pPr>
            <w:r w:rsidRPr="00B176C7">
              <w:t>status</w:t>
            </w:r>
          </w:p>
        </w:tc>
        <w:tc>
          <w:tcPr>
            <w:tcW w:w="7625" w:type="dxa"/>
          </w:tcPr>
          <w:p w14:paraId="1FEB98E2" w14:textId="77777777" w:rsidR="00F23B90" w:rsidRPr="00B176C7" w:rsidRDefault="00F23B90" w:rsidP="000E5536">
            <w:pPr>
              <w:pStyle w:val="Tiny"/>
            </w:pPr>
          </w:p>
        </w:tc>
      </w:tr>
    </w:tbl>
    <w:p w14:paraId="4BDFE346" w14:textId="77777777" w:rsidR="00F23B90" w:rsidRDefault="00F23B90" w:rsidP="000E5536">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0E5536">
      <w:pPr>
        <w:pStyle w:val="BodyText2"/>
      </w:pPr>
      <w:r>
        <w:t>Trying to run the gdal_mp on my machine fails as it cant find the osgeo library. It fails on from osgeo import ...</w:t>
      </w:r>
    </w:p>
    <w:p w14:paraId="23FB9D51" w14:textId="77777777" w:rsidR="00F23B90" w:rsidRDefault="00F23B90" w:rsidP="000E5536">
      <w:pPr>
        <w:pStyle w:val="BodyText2"/>
      </w:pPr>
      <w:r>
        <w:t>On cruise the osgeo stuff i think is in here:</w:t>
      </w:r>
    </w:p>
    <w:p w14:paraId="06CEFEDA" w14:textId="77777777" w:rsidR="00F23B90" w:rsidRDefault="008809F7" w:rsidP="000E5536">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0E5536">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0E5536">
      <w:pPr>
        <w:pStyle w:val="Code"/>
      </w:pPr>
      <w:r>
        <w:t>sys.path.append(r"C:\Python26\ArcGIS10.0\Lib\site-packages\gdal")</w:t>
      </w:r>
    </w:p>
    <w:p w14:paraId="4ACACD99" w14:textId="77777777" w:rsidR="00F23B90" w:rsidRDefault="00F23B90" w:rsidP="000E5536">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0E5536">
      <w:pPr>
        <w:pStyle w:val="Code"/>
      </w:pPr>
      <w:r w:rsidRPr="00671F29">
        <w:t>python gdal_mp.py -t species -d borneo -l 17975</w:t>
      </w:r>
    </w:p>
    <w:p w14:paraId="2AD8B0D1" w14:textId="77777777" w:rsidR="00F23B90" w:rsidRDefault="00F23B90" w:rsidP="000E5536">
      <w:pPr>
        <w:pStyle w:val="BodyText2"/>
      </w:pPr>
      <w:r>
        <w:t>Refactoring the code for species.</w:t>
      </w:r>
    </w:p>
    <w:p w14:paraId="5603FD1E" w14:textId="77777777" w:rsidR="00F23B90" w:rsidRDefault="00F23B90" w:rsidP="000E5536">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0E5536">
            <w:pPr>
              <w:pStyle w:val="BodyText2"/>
            </w:pPr>
            <w:r w:rsidRPr="00F86A56">
              <w:lastRenderedPageBreak/>
              <w:t>Type</w:t>
            </w:r>
          </w:p>
        </w:tc>
        <w:tc>
          <w:tcPr>
            <w:tcW w:w="3146" w:type="dxa"/>
          </w:tcPr>
          <w:p w14:paraId="444AE07C"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0E5536">
            <w:pPr>
              <w:pStyle w:val="BodyText2"/>
            </w:pPr>
            <w:r w:rsidRPr="00F86A56">
              <w:t>Unzipped</w:t>
            </w:r>
          </w:p>
        </w:tc>
        <w:tc>
          <w:tcPr>
            <w:tcW w:w="3146" w:type="dxa"/>
          </w:tcPr>
          <w:p w14:paraId="6175FF36"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0E5536">
            <w:pPr>
              <w:pStyle w:val="BodyText2"/>
            </w:pPr>
            <w:r w:rsidRPr="00F86A56">
              <w:t>Zipped</w:t>
            </w:r>
          </w:p>
        </w:tc>
        <w:tc>
          <w:tcPr>
            <w:tcW w:w="3146" w:type="dxa"/>
          </w:tcPr>
          <w:p w14:paraId="020486CB"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0E5536">
            <w:pPr>
              <w:pStyle w:val="BodyText2"/>
            </w:pPr>
            <w:r w:rsidRPr="00F86A56">
              <w:t>Unzipped without taxonomy</w:t>
            </w:r>
          </w:p>
        </w:tc>
        <w:tc>
          <w:tcPr>
            <w:tcW w:w="3146" w:type="dxa"/>
          </w:tcPr>
          <w:p w14:paraId="05C68CCD"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0E5536">
            <w:pPr>
              <w:pStyle w:val="BodyText2"/>
            </w:pPr>
            <w:r w:rsidRPr="00F86A56">
              <w:t>Zipped without taxonomy</w:t>
            </w:r>
          </w:p>
        </w:tc>
        <w:tc>
          <w:tcPr>
            <w:tcW w:w="3146" w:type="dxa"/>
          </w:tcPr>
          <w:p w14:paraId="5C1434E0"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0E5536">
      <w:pPr>
        <w:pStyle w:val="BodyText2"/>
      </w:pPr>
      <w:r>
        <w:t>GEM IT have given me a folder to write all of the zipped files:</w:t>
      </w:r>
    </w:p>
    <w:p w14:paraId="7B2ED0B9" w14:textId="77777777" w:rsidR="00F23B90" w:rsidRDefault="00F23B90" w:rsidP="00D96B97">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0E5536">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0E5536">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0E5536">
      <w:pPr>
        <w:pStyle w:val="BodyText2"/>
      </w:pPr>
      <w:r>
        <w:t>((18299/num)*mins)/1440    - in days</w:t>
      </w:r>
    </w:p>
    <w:p w14:paraId="57755E8B" w14:textId="77777777" w:rsidR="00F23B90" w:rsidRDefault="00F23B90" w:rsidP="000E5536">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0E5536">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D96B97">
      <w:pPr>
        <w:pStyle w:val="Unix"/>
      </w:pPr>
      <w:r w:rsidRPr="00596DA4">
        <w:t xml:space="preserve">  690 pts/2    Z+    42:30  |               \_ [python] &lt;defunct&gt;</w:t>
      </w:r>
    </w:p>
    <w:p w14:paraId="3CFDAFB8" w14:textId="77777777" w:rsidR="00F23B90" w:rsidRDefault="00F23B90" w:rsidP="000E5536">
      <w:pPr>
        <w:pStyle w:val="BodyText2"/>
      </w:pPr>
      <w:r>
        <w:t>I think this means that the process crashed - i.e. where it was out of memory or something and that process is no longer in use. This is bad.</w:t>
      </w:r>
    </w:p>
    <w:p w14:paraId="6B4B02D4" w14:textId="77777777" w:rsidR="00F23B90" w:rsidRDefault="00F23B90" w:rsidP="000E5536">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0E5536">
      <w:pPr>
        <w:pStyle w:val="BodyText2"/>
      </w:pPr>
      <w:r>
        <w:t>For process 15538 here is the log:</w:t>
      </w:r>
    </w:p>
    <w:p w14:paraId="3899DFAF" w14:textId="77777777" w:rsidR="00F23B90" w:rsidRDefault="00F23B90" w:rsidP="000E5536">
      <w:pPr>
        <w:pStyle w:val="Code"/>
      </w:pPr>
      <w:r>
        <w:t xml:space="preserve">Line 1: </w:t>
      </w:r>
      <w:r>
        <w:tab/>
        <w:t>DEBUG:root:2012-04-11 16:26:57.916587 Process 15538 Job 1 ID 59430</w:t>
      </w:r>
    </w:p>
    <w:p w14:paraId="02271A8A" w14:textId="77777777" w:rsidR="00F23B90" w:rsidRDefault="00F23B90" w:rsidP="000E5536">
      <w:pPr>
        <w:pStyle w:val="Code"/>
      </w:pPr>
      <w:r>
        <w:t xml:space="preserve">Line 15: </w:t>
      </w:r>
      <w:r>
        <w:tab/>
        <w:t>DEBUG:root:2012-04-11 16:26:57.999427 Process 15538      Extent (-9737408.8014000002, -9610497.5742000006..</w:t>
      </w:r>
    </w:p>
    <w:p w14:paraId="3131CB11" w14:textId="77777777" w:rsidR="00F23B90" w:rsidRDefault="00F23B90" w:rsidP="000E5536">
      <w:pPr>
        <w:pStyle w:val="Code"/>
      </w:pPr>
      <w:r>
        <w:t xml:space="preserve">Line 25: </w:t>
      </w:r>
      <w:r>
        <w:tab/>
        <w:t>DEBUG:root:2012-04-11 16:26:58.102439 Process 15538      Writing csv data</w:t>
      </w:r>
    </w:p>
    <w:p w14:paraId="5E482816" w14:textId="77777777" w:rsidR="00F23B90" w:rsidRDefault="00F23B90" w:rsidP="000E5536">
      <w:pPr>
        <w:pStyle w:val="Code"/>
      </w:pPr>
      <w:r>
        <w:t xml:space="preserve">Line 86: </w:t>
      </w:r>
      <w:r>
        <w:tab/>
        <w:t>DEBUG:root:2012-04-11 16:26:59.920232 Process 15538      Finished</w:t>
      </w:r>
    </w:p>
    <w:p w14:paraId="1136CDD4" w14:textId="77777777" w:rsidR="00F23B90" w:rsidRDefault="00F23B90" w:rsidP="000E5536">
      <w:pPr>
        <w:pStyle w:val="Code"/>
      </w:pPr>
      <w:r>
        <w:t xml:space="preserve">Line 87: </w:t>
      </w:r>
      <w:r>
        <w:tab/>
        <w:t>DEBUG:root:2012-04-11 16:26:59.980106 Process 15538 Job 2 ID 56472</w:t>
      </w:r>
    </w:p>
    <w:p w14:paraId="7E82FED3" w14:textId="77777777" w:rsidR="00F23B90" w:rsidRDefault="00F23B90" w:rsidP="000E5536">
      <w:pPr>
        <w:pStyle w:val="Code"/>
      </w:pPr>
      <w:r>
        <w:t xml:space="preserve">Line 88: </w:t>
      </w:r>
      <w:r>
        <w:tab/>
        <w:t>DEBUG:root:2012-04-11 16:27:00.078412 Process 15538      Extent (-9548317.8662, -8767400.6433000006..</w:t>
      </w:r>
    </w:p>
    <w:p w14:paraId="0276E96E" w14:textId="77777777" w:rsidR="00F23B90" w:rsidRDefault="00F23B90" w:rsidP="000E5536">
      <w:pPr>
        <w:pStyle w:val="Code"/>
      </w:pPr>
      <w:r>
        <w:t xml:space="preserve">Line 89: </w:t>
      </w:r>
      <w:r>
        <w:tab/>
        <w:t>DEBUG:root:2012-04-11 16:27:00.095027 Process 15538      Writing csv data</w:t>
      </w:r>
    </w:p>
    <w:p w14:paraId="26E5CF58" w14:textId="77777777" w:rsidR="00F23B90" w:rsidRDefault="00F23B90" w:rsidP="000E5536">
      <w:pPr>
        <w:pStyle w:val="Code"/>
      </w:pPr>
      <w:r>
        <w:t xml:space="preserve">Line 101: </w:t>
      </w:r>
      <w:r>
        <w:tab/>
        <w:t>DEBUG:root:2012-04-11 16:27:17.958041 Process 15538      Finished</w:t>
      </w:r>
    </w:p>
    <w:p w14:paraId="59502728" w14:textId="77777777" w:rsidR="00F23B90" w:rsidRDefault="00F23B90" w:rsidP="000E5536">
      <w:pPr>
        <w:pStyle w:val="Code"/>
      </w:pPr>
      <w:r>
        <w:t xml:space="preserve">Line 102: </w:t>
      </w:r>
      <w:r>
        <w:tab/>
        <w:t>DEBUG:root:2012-04-11 16:27:18.009974 Process 15538 Job 3 ID 133041</w:t>
      </w:r>
    </w:p>
    <w:p w14:paraId="72FAFF3F" w14:textId="77777777" w:rsidR="00F23B90" w:rsidRDefault="00F23B90" w:rsidP="000E5536">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0E5536">
      <w:pPr>
        <w:pStyle w:val="Code"/>
      </w:pPr>
      <w:r>
        <w:t xml:space="preserve">Line 136: </w:t>
      </w:r>
      <w:r>
        <w:tab/>
        <w:t>DEBUG:root:2012-04-11 16:27:58.648547 Process 15538      Writing csv data</w:t>
      </w:r>
    </w:p>
    <w:p w14:paraId="1C27958E" w14:textId="77777777" w:rsidR="00F23B90" w:rsidRDefault="00F23B90" w:rsidP="000E5536">
      <w:pPr>
        <w:pStyle w:val="Code"/>
      </w:pPr>
      <w:r>
        <w:t xml:space="preserve">Line 265: </w:t>
      </w:r>
      <w:r>
        <w:tab/>
        <w:t>DEBUG:root:2012-04-11 16:35:14.116879 Process 15538      Writing csv data</w:t>
      </w:r>
    </w:p>
    <w:p w14:paraId="35A1292D" w14:textId="77777777" w:rsidR="00F23B90" w:rsidRDefault="00F23B90" w:rsidP="000E5536">
      <w:pPr>
        <w:pStyle w:val="Code"/>
      </w:pPr>
      <w:r>
        <w:t xml:space="preserve">Line 299: </w:t>
      </w:r>
      <w:r>
        <w:tab/>
        <w:t>DEBUG:root:2012-04-11 16:37:43.579292 Process 15538      Writing csv data</w:t>
      </w:r>
    </w:p>
    <w:p w14:paraId="02B56CDB" w14:textId="77777777" w:rsidR="00F23B90" w:rsidRDefault="00F23B90" w:rsidP="000E5536">
      <w:pPr>
        <w:pStyle w:val="Code"/>
      </w:pPr>
      <w:r>
        <w:t xml:space="preserve">Line 304: </w:t>
      </w:r>
      <w:r>
        <w:tab/>
        <w:t>DEBUG:root:2012-04-11 16:38:20.517434 Process 15538      Writing csv data</w:t>
      </w:r>
    </w:p>
    <w:p w14:paraId="051DC84E" w14:textId="77777777" w:rsidR="00F23B90" w:rsidRDefault="00F23B90" w:rsidP="000E5536">
      <w:pPr>
        <w:pStyle w:val="Code"/>
      </w:pPr>
      <w:r>
        <w:t xml:space="preserve">Line 356: </w:t>
      </w:r>
      <w:r>
        <w:tab/>
        <w:t>DEBUG:root:2012-04-11 16:43:49.163895 Process 15538      Writing csv data</w:t>
      </w:r>
    </w:p>
    <w:p w14:paraId="629A1B66" w14:textId="77777777" w:rsidR="00F23B90" w:rsidRDefault="00F23B90" w:rsidP="000E5536">
      <w:pPr>
        <w:pStyle w:val="Code"/>
      </w:pPr>
      <w:r>
        <w:t xml:space="preserve">Line 427: </w:t>
      </w:r>
      <w:r>
        <w:tab/>
        <w:t>DEBUG:root:2012-04-11 16:48:17.142839 Process 15538      Writing csv data</w:t>
      </w:r>
    </w:p>
    <w:p w14:paraId="4D19F854" w14:textId="77777777" w:rsidR="00F23B90" w:rsidRDefault="00F23B90" w:rsidP="000E5536">
      <w:pPr>
        <w:pStyle w:val="BodyText2"/>
      </w:pPr>
      <w:r>
        <w:t>In the process tree here is the result:</w:t>
      </w:r>
    </w:p>
    <w:p w14:paraId="785888BA" w14:textId="77777777" w:rsidR="00F23B90" w:rsidRDefault="00F23B90" w:rsidP="00D96B97">
      <w:pPr>
        <w:pStyle w:val="Unix"/>
      </w:pPr>
      <w:r>
        <w:t>15537 pts/1    Sl+    0:00  |           \_ python rasterizeSpecies.py</w:t>
      </w:r>
    </w:p>
    <w:p w14:paraId="77823C15" w14:textId="77777777" w:rsidR="00F23B90" w:rsidRDefault="00F23B90" w:rsidP="00D96B97">
      <w:pPr>
        <w:pStyle w:val="Unix"/>
      </w:pPr>
      <w:r>
        <w:t>15538 pts/1    Z+    10:26  |               \_ [python] &lt;defunct&gt;</w:t>
      </w:r>
    </w:p>
    <w:p w14:paraId="5A47DCDA" w14:textId="77777777" w:rsidR="00F23B90" w:rsidRDefault="00F23B90" w:rsidP="000E5536">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0E5536">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0E5536">
      <w:pPr>
        <w:pStyle w:val="BodyText2"/>
      </w:pPr>
      <w:r>
        <w:lastRenderedPageBreak/>
        <w:t>Started at 10:22 on 12/4/12. Expecting the first process to stop after 21 mins at 10:43. Three processes have died by 11:32.</w:t>
      </w:r>
    </w:p>
    <w:p w14:paraId="27DE317A" w14:textId="77777777" w:rsidR="00F23B90" w:rsidRDefault="00F23B90" w:rsidP="000E5536">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0E5536">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0E5536">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0E5536">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0E5536">
      <w:pPr>
        <w:pStyle w:val="Code"/>
      </w:pPr>
      <w:r>
        <w:t>try:</w:t>
      </w:r>
    </w:p>
    <w:p w14:paraId="7FF8FE82" w14:textId="77777777" w:rsidR="00F23B90" w:rsidRDefault="00F23B90" w:rsidP="000E5536">
      <w:pPr>
        <w:pStyle w:val="Code"/>
      </w:pPr>
      <w:r>
        <w:t xml:space="preserve">    #some function call doing a sys.exit</w:t>
      </w:r>
    </w:p>
    <w:p w14:paraId="0E48AC9A" w14:textId="77777777" w:rsidR="00F23B90" w:rsidRDefault="00F23B90" w:rsidP="000E5536">
      <w:pPr>
        <w:pStyle w:val="Code"/>
      </w:pPr>
      <w:r>
        <w:t xml:space="preserve">    ...</w:t>
      </w:r>
    </w:p>
    <w:p w14:paraId="15124EAA" w14:textId="77777777" w:rsidR="00F23B90" w:rsidRDefault="00F23B90" w:rsidP="000E5536">
      <w:pPr>
        <w:pStyle w:val="Code"/>
      </w:pPr>
      <w:r>
        <w:t>except SystemExit:</w:t>
      </w:r>
    </w:p>
    <w:p w14:paraId="7A608481" w14:textId="77777777" w:rsidR="00F23B90" w:rsidRPr="0059020F" w:rsidRDefault="00F23B90" w:rsidP="000E5536">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0E5536">
      <w:pPr>
        <w:pStyle w:val="BodyText2"/>
      </w:pPr>
      <w:r>
        <w:t>Start 16:49. No errors only 4 processes left. If I add in</w:t>
      </w:r>
      <w:r w:rsidRPr="007B7A97">
        <w:t xml:space="preserve">        </w:t>
      </w:r>
    </w:p>
    <w:p w14:paraId="531EDF17" w14:textId="77777777" w:rsidR="00F23B90" w:rsidRDefault="00F23B90" w:rsidP="000E5536">
      <w:pPr>
        <w:pStyle w:val="Code"/>
      </w:pPr>
      <w:r w:rsidRPr="007B7A97">
        <w:t>raise MemoryError</w:t>
      </w:r>
    </w:p>
    <w:p w14:paraId="62614DD8" w14:textId="77777777" w:rsidR="00F23B90" w:rsidRDefault="00F23B90" w:rsidP="000E5536">
      <w:pPr>
        <w:pStyle w:val="BodyText2"/>
      </w:pPr>
      <w:r>
        <w:t>This gets captured - so what is happening to make zombie processes that isnt being caught.</w:t>
      </w:r>
    </w:p>
    <w:p w14:paraId="49F4452A" w14:textId="77777777" w:rsidR="00F23B90" w:rsidRDefault="00F23B90" w:rsidP="000E5536">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0E5536">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0E5536">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0E5536">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0E5536">
      <w:pPr>
        <w:pStyle w:val="Code"/>
      </w:pPr>
      <w:r>
        <w:t>DEBUG:root:2012-04-15 18:22:13.848005 Process 949 Job 394 ID 161399</w:t>
      </w:r>
    </w:p>
    <w:p w14:paraId="4741F1E4" w14:textId="77777777" w:rsidR="00F23B90" w:rsidRDefault="00F23B90" w:rsidP="000E5536">
      <w:pPr>
        <w:pStyle w:val="Code"/>
      </w:pPr>
      <w:r>
        <w:t xml:space="preserve">DEBUG:root:2012-04-15 18:22:14.248762 Process 949      Extent (-2122744.0443000002, 4031877.4367999998, 384702.. </w:t>
      </w:r>
    </w:p>
    <w:p w14:paraId="47E99A82" w14:textId="77777777" w:rsidR="00F23B90" w:rsidRDefault="00F23B90" w:rsidP="000E5536">
      <w:pPr>
        <w:pStyle w:val="Code"/>
      </w:pPr>
      <w:r>
        <w:t>DEBUG:root:2012-04-15 18:22:26.749833 Process 949      Writing csv data for block 1 - 5277258 tiles</w:t>
      </w:r>
    </w:p>
    <w:p w14:paraId="67D94F88" w14:textId="77777777" w:rsidR="00F23B90" w:rsidRDefault="00F23B90" w:rsidP="000E5536">
      <w:pPr>
        <w:pStyle w:val="Code"/>
      </w:pPr>
      <w:r>
        <w:t>DEBUG:root:2012-04-15 18:23:11.376394 Process 953      Writing csv data for block 10 - 1299213 tiles</w:t>
      </w:r>
    </w:p>
    <w:p w14:paraId="16CCFA3D" w14:textId="77777777" w:rsidR="00F23B90" w:rsidRDefault="00F23B90" w:rsidP="000E5536">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0E5536">
      <w:pPr>
        <w:pStyle w:val="BodyText2"/>
      </w:pPr>
      <w:r>
        <w:t>The total file size is 32Gb for 5683 files so less than expected.</w:t>
      </w:r>
    </w:p>
    <w:p w14:paraId="70A34DD8" w14:textId="77777777" w:rsidR="00F23B90" w:rsidRDefault="00F23B90" w:rsidP="000E5536">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0E5536">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0E5536">
      <w:pPr>
        <w:pStyle w:val="Code"/>
      </w:pPr>
      <w:r>
        <w:t>&gt;&gt;&gt; ds = gdal.Open(r"../data/glc2000.tif")</w:t>
      </w:r>
    </w:p>
    <w:p w14:paraId="25C69A5C" w14:textId="77777777" w:rsidR="00F23B90" w:rsidRDefault="00F23B90" w:rsidP="000E5536">
      <w:pPr>
        <w:pStyle w:val="Code"/>
      </w:pPr>
      <w:r>
        <w:t>&gt;&gt;&gt; rasterArray = numpy.array(ds.GetRasterBand(1).ReadAsArray(),numpy.dtype(numpy.uint8))</w:t>
      </w:r>
    </w:p>
    <w:p w14:paraId="4F1C951C" w14:textId="77777777" w:rsidR="00F23B90" w:rsidRDefault="00F23B90" w:rsidP="000E5536">
      <w:pPr>
        <w:pStyle w:val="Code"/>
      </w:pPr>
      <w:r>
        <w:lastRenderedPageBreak/>
        <w:t>&gt;&gt;&gt; print rasterArray.bytes</w:t>
      </w:r>
    </w:p>
    <w:p w14:paraId="16913D46" w14:textId="77777777" w:rsidR="00F23B90" w:rsidRDefault="00F23B90" w:rsidP="000E5536">
      <w:pPr>
        <w:pStyle w:val="Code"/>
      </w:pPr>
      <w:r>
        <w:t>Traceback (most recent call last):</w:t>
      </w:r>
    </w:p>
    <w:p w14:paraId="5CE861B2" w14:textId="77777777" w:rsidR="00F23B90" w:rsidRDefault="00F23B90" w:rsidP="000E5536">
      <w:pPr>
        <w:pStyle w:val="Code"/>
      </w:pPr>
      <w:r>
        <w:t xml:space="preserve">  File "&lt;stdin&gt;", line 1, in &lt;module&gt;</w:t>
      </w:r>
    </w:p>
    <w:p w14:paraId="59F8DD80" w14:textId="77777777" w:rsidR="00F23B90" w:rsidRDefault="00F23B90" w:rsidP="000E5536">
      <w:pPr>
        <w:pStyle w:val="Code"/>
      </w:pPr>
      <w:r>
        <w:t>AttributeError: 'numpy.ndarray' object has no attribute 'bytes'</w:t>
      </w:r>
    </w:p>
    <w:p w14:paraId="3B5670A9" w14:textId="77777777" w:rsidR="00F23B90" w:rsidRDefault="00F23B90" w:rsidP="000E5536">
      <w:pPr>
        <w:pStyle w:val="Code"/>
      </w:pPr>
      <w:r>
        <w:t>&gt;&gt;&gt; print rasterArray.nbytes</w:t>
      </w:r>
    </w:p>
    <w:p w14:paraId="7E2CD237" w14:textId="77777777" w:rsidR="00F23B90" w:rsidRDefault="00F23B90" w:rsidP="000E5536">
      <w:pPr>
        <w:pStyle w:val="Code"/>
      </w:pPr>
      <w:r>
        <w:t>1012858880</w:t>
      </w:r>
    </w:p>
    <w:p w14:paraId="18898B7B" w14:textId="77777777" w:rsidR="00F23B90" w:rsidRDefault="00F23B90" w:rsidP="000E5536">
      <w:pPr>
        <w:pStyle w:val="Code"/>
      </w:pPr>
      <w:r>
        <w:t>&gt;&gt;&gt; rasterArray.shape</w:t>
      </w:r>
    </w:p>
    <w:p w14:paraId="6FB8BF21" w14:textId="77777777" w:rsidR="00F23B90" w:rsidRDefault="00F23B90" w:rsidP="000E5536">
      <w:pPr>
        <w:pStyle w:val="Code"/>
      </w:pPr>
      <w:r>
        <w:t>(30910, 32768)</w:t>
      </w:r>
    </w:p>
    <w:p w14:paraId="1D893FD7" w14:textId="77777777" w:rsidR="00F23B90" w:rsidRDefault="00F23B90" w:rsidP="000E5536">
      <w:pPr>
        <w:pStyle w:val="Code"/>
      </w:pPr>
      <w:r>
        <w:t>&gt;&gt;&gt; yxArray = numpy.nonzero(rasterArray &gt;= 1)</w:t>
      </w:r>
    </w:p>
    <w:p w14:paraId="3562CF7B" w14:textId="77777777" w:rsidR="00F23B90" w:rsidRDefault="00F23B90" w:rsidP="000E5536">
      <w:pPr>
        <w:pStyle w:val="Code"/>
      </w:pPr>
      <w:r>
        <w:t>&gt;&gt;&gt; yxArray.nbytes</w:t>
      </w:r>
    </w:p>
    <w:p w14:paraId="2ABE7A40" w14:textId="77777777" w:rsidR="00F23B90" w:rsidRDefault="00F23B90" w:rsidP="000E5536">
      <w:pPr>
        <w:pStyle w:val="Code"/>
      </w:pPr>
      <w:r>
        <w:t>Traceback (most recent call last):</w:t>
      </w:r>
    </w:p>
    <w:p w14:paraId="6864B78C" w14:textId="77777777" w:rsidR="00F23B90" w:rsidRDefault="00F23B90" w:rsidP="000E5536">
      <w:pPr>
        <w:pStyle w:val="Code"/>
      </w:pPr>
      <w:r>
        <w:t xml:space="preserve">  File "&lt;stdin&gt;", line 1, in &lt;module&gt;</w:t>
      </w:r>
    </w:p>
    <w:p w14:paraId="7AE26EF1" w14:textId="77777777" w:rsidR="00F23B90" w:rsidRDefault="00F23B90" w:rsidP="000E5536">
      <w:pPr>
        <w:pStyle w:val="Code"/>
      </w:pPr>
      <w:r>
        <w:t>AttributeError: 'tuple' object has no attribute 'nbytes'</w:t>
      </w:r>
    </w:p>
    <w:p w14:paraId="5BC701C5" w14:textId="77777777" w:rsidR="00F23B90" w:rsidRDefault="00F23B90" w:rsidP="000E5536">
      <w:pPr>
        <w:pStyle w:val="Code"/>
      </w:pPr>
      <w:r>
        <w:t>&gt;&gt;&gt; len(yxArray)</w:t>
      </w:r>
    </w:p>
    <w:p w14:paraId="7C9BC3E5" w14:textId="77777777" w:rsidR="00F23B90" w:rsidRDefault="00F23B90" w:rsidP="000E5536">
      <w:pPr>
        <w:pStyle w:val="Code"/>
      </w:pPr>
      <w:r>
        <w:t>2</w:t>
      </w:r>
    </w:p>
    <w:p w14:paraId="7EB72684" w14:textId="77777777" w:rsidR="00F23B90" w:rsidRDefault="00F23B90" w:rsidP="000E5536">
      <w:pPr>
        <w:pStyle w:val="Code"/>
      </w:pPr>
      <w:r>
        <w:t>&gt;&gt;&gt; yxArray[0]</w:t>
      </w:r>
    </w:p>
    <w:p w14:paraId="534D9FBF" w14:textId="77777777" w:rsidR="00F23B90" w:rsidRDefault="00F23B90" w:rsidP="000E5536">
      <w:pPr>
        <w:pStyle w:val="Code"/>
      </w:pPr>
      <w:r>
        <w:t>array([    0,     0,     0, ..., 30909, 30909, 30909])</w:t>
      </w:r>
    </w:p>
    <w:p w14:paraId="63F63DB9" w14:textId="77777777" w:rsidR="00F23B90" w:rsidRDefault="00F23B90" w:rsidP="000E5536">
      <w:pPr>
        <w:pStyle w:val="Code"/>
      </w:pPr>
      <w:r>
        <w:t>&gt;&gt;&gt; yxArray[1]</w:t>
      </w:r>
    </w:p>
    <w:p w14:paraId="78AACC27" w14:textId="77777777" w:rsidR="00F23B90" w:rsidRDefault="00F23B90" w:rsidP="000E5536">
      <w:pPr>
        <w:pStyle w:val="Code"/>
      </w:pPr>
      <w:r>
        <w:t>array([    0,     1,     2, ..., 32765, 32766, 32767])</w:t>
      </w:r>
    </w:p>
    <w:p w14:paraId="4B66EE3A" w14:textId="77777777" w:rsidR="00F23B90" w:rsidRDefault="00F23B90" w:rsidP="000E5536">
      <w:pPr>
        <w:pStyle w:val="Code"/>
      </w:pPr>
      <w:r>
        <w:t>&gt;&gt;&gt; len(yxArray[0])</w:t>
      </w:r>
    </w:p>
    <w:p w14:paraId="46CDFCDD" w14:textId="77777777" w:rsidR="00F23B90" w:rsidRDefault="00F23B90" w:rsidP="000E5536">
      <w:pPr>
        <w:pStyle w:val="Code"/>
      </w:pPr>
      <w:r>
        <w:t>1012858880</w:t>
      </w:r>
    </w:p>
    <w:p w14:paraId="676A834C" w14:textId="77777777" w:rsidR="00F23B90" w:rsidRDefault="00F23B90" w:rsidP="000E5536">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0E5536">
      <w:pPr>
        <w:pStyle w:val="BodyText2"/>
      </w:pPr>
      <w:r>
        <w:t>Started at 12.00 on 16/4/12 - still running after 2 days! 5107 files produced - 6.6 days estimate</w:t>
      </w:r>
    </w:p>
    <w:p w14:paraId="54935E25" w14:textId="77777777" w:rsidR="00F23B90" w:rsidRDefault="00F23B90" w:rsidP="000E5536">
      <w:pPr>
        <w:pStyle w:val="BodyText2"/>
      </w:pPr>
      <w:r>
        <w:t>After 4093 mins 7941 files - 6.5 days estimate</w:t>
      </w:r>
    </w:p>
    <w:p w14:paraId="348F8B82" w14:textId="77777777" w:rsidR="00F23B90" w:rsidRDefault="00F23B90" w:rsidP="000E5536">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D96B97">
      <w:pPr>
        <w:pStyle w:val="Unix"/>
      </w:pPr>
      <w:r>
        <w:t>13071 ?        Ss     0:00  |       \_ -bash</w:t>
      </w:r>
    </w:p>
    <w:p w14:paraId="31E84E14" w14:textId="77777777" w:rsidR="00F23B90" w:rsidRDefault="00F23B90" w:rsidP="00D96B97">
      <w:pPr>
        <w:pStyle w:val="Unix"/>
      </w:pPr>
      <w:r>
        <w:t>13967 ?        Ss     0:00  \_ sshd: cottaan [priv]</w:t>
      </w:r>
    </w:p>
    <w:p w14:paraId="3808249E" w14:textId="77777777" w:rsidR="00F23B90" w:rsidRDefault="00F23B90" w:rsidP="00D96B97">
      <w:pPr>
        <w:pStyle w:val="Unix"/>
      </w:pPr>
      <w:r>
        <w:t>14241 ?        S      0:00      \_ sshd: cottaan@pts/1</w:t>
      </w:r>
    </w:p>
    <w:p w14:paraId="2B719997" w14:textId="77777777" w:rsidR="00F23B90" w:rsidRDefault="00F23B90" w:rsidP="00D96B97">
      <w:pPr>
        <w:pStyle w:val="Unix"/>
      </w:pPr>
      <w:r>
        <w:t>14242 pts/1    Ss     0:00          \_ -bash</w:t>
      </w:r>
    </w:p>
    <w:p w14:paraId="401E07AD" w14:textId="77777777" w:rsidR="00F23B90" w:rsidRDefault="00F23B90" w:rsidP="00D96B97">
      <w:pPr>
        <w:pStyle w:val="Unix"/>
      </w:pPr>
      <w:r>
        <w:t>14541 pts/1    R+     0:00              \_ ps fax</w:t>
      </w:r>
    </w:p>
    <w:p w14:paraId="5B195F2C" w14:textId="77777777" w:rsidR="00F23B90" w:rsidRDefault="00F23B90" w:rsidP="000E5536">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0E5536">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D96B97">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D96B97">
      <w:pPr>
        <w:pStyle w:val="Unix"/>
      </w:pPr>
      <w:r w:rsidRPr="000261C8">
        <w:t>cottaan@cruise:/exports/monde/GBIFSpeciesFiles&gt;</w:t>
      </w:r>
    </w:p>
    <w:p w14:paraId="5044D854" w14:textId="77777777" w:rsidR="00F23B90" w:rsidRDefault="00F23B90" w:rsidP="000E5536">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0E5536">
      <w:pPr>
        <w:pStyle w:val="BodyText2"/>
      </w:pPr>
      <w:r>
        <w:t>9405 files done in 5460 minutes (3 days 19 hours) – 7.4 days</w:t>
      </w:r>
    </w:p>
    <w:p w14:paraId="3C6C51FF" w14:textId="77777777" w:rsidR="00F23B90" w:rsidRDefault="00F23B90" w:rsidP="000E5536">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0E5536">
      <w:pPr>
        <w:pStyle w:val="BodyText2"/>
      </w:pPr>
      <w:r>
        <w:lastRenderedPageBreak/>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0E5536">
      <w:pPr>
        <w:pStyle w:val="BodyText2"/>
      </w:pPr>
      <w:r>
        <w:t>Recoding for PostGIS 2 on 25/2/13:</w:t>
      </w:r>
    </w:p>
    <w:p w14:paraId="15F2E6B1" w14:textId="77777777" w:rsidR="00F23B90" w:rsidRDefault="00F23B90" w:rsidP="000E5536">
      <w:pPr>
        <w:pStyle w:val="BodyText2"/>
      </w:pPr>
      <w:r>
        <w:t>PostGIS2 have different libraries so the rasterize.py code to get the spatial reference fails with the error:</w:t>
      </w:r>
    </w:p>
    <w:p w14:paraId="2288CD79" w14:textId="77777777" w:rsidR="00F23B90" w:rsidRDefault="00F23B90" w:rsidP="000E5536">
      <w:pPr>
        <w:pStyle w:val="Code"/>
      </w:pPr>
      <w:r>
        <w:t>SELECT getsrid("geom") FROM (select id, presence_id as z_val...</w:t>
      </w:r>
    </w:p>
    <w:p w14:paraId="753F6522" w14:textId="77777777" w:rsidR="00F23B90" w:rsidRDefault="00F23B90" w:rsidP="000E5536">
      <w:pPr>
        <w:pStyle w:val="Code"/>
      </w:pPr>
      <w:r>
        <w:t xml:space="preserve">               ^</w:t>
      </w:r>
    </w:p>
    <w:p w14:paraId="1C17C2D0" w14:textId="77777777" w:rsidR="00F23B90" w:rsidRDefault="00F23B90" w:rsidP="000E5536">
      <w:pPr>
        <w:pStyle w:val="Code"/>
      </w:pPr>
      <w:r>
        <w:t>HINT:  No function matches the given name and argument types. You might need to add explicit type casts.</w:t>
      </w:r>
    </w:p>
    <w:p w14:paraId="569969F9" w14:textId="77777777" w:rsidR="00F23B90" w:rsidRDefault="00F23B90" w:rsidP="000E5536">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0E5536">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0E5536">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D96B97">
      <w:pPr>
        <w:pStyle w:val="Unix"/>
      </w:pPr>
      <w:r>
        <w:t>[dopa@hadoop-sn ~]$ df -h</w:t>
      </w:r>
    </w:p>
    <w:p w14:paraId="1FC9CC1F" w14:textId="77777777" w:rsidR="00F23B90" w:rsidRDefault="00F23B90" w:rsidP="00D96B97">
      <w:pPr>
        <w:pStyle w:val="Unix"/>
      </w:pPr>
      <w:r>
        <w:t>Filesystem            Size  Used Avail Use% Mounted on</w:t>
      </w:r>
    </w:p>
    <w:p w14:paraId="1BA87D22" w14:textId="77777777" w:rsidR="00F23B90" w:rsidRDefault="00F23B90" w:rsidP="00D96B97">
      <w:pPr>
        <w:pStyle w:val="Unix"/>
      </w:pPr>
      <w:r>
        <w:t>/dev/cciss/c0d0p2     116G   15G   95G  14% /</w:t>
      </w:r>
    </w:p>
    <w:p w14:paraId="29D539D9" w14:textId="77777777" w:rsidR="00F23B90" w:rsidRDefault="00F23B90" w:rsidP="00D96B97">
      <w:pPr>
        <w:pStyle w:val="Unix"/>
      </w:pPr>
      <w:r>
        <w:t>tmpfs                 3.9G     0  3.9G   0% /dev/shm</w:t>
      </w:r>
    </w:p>
    <w:p w14:paraId="74191205" w14:textId="77777777" w:rsidR="00F23B90" w:rsidRDefault="00F23B90" w:rsidP="00D96B97">
      <w:pPr>
        <w:pStyle w:val="Unix"/>
      </w:pPr>
      <w:r>
        <w:t>/dev/cciss/c0d0p1     1.2G   61M  1.1G   6% /boot</w:t>
      </w:r>
    </w:p>
    <w:p w14:paraId="00D54201" w14:textId="77777777" w:rsidR="00F23B90" w:rsidRDefault="00F23B90" w:rsidP="000E5536">
      <w:pPr>
        <w:pStyle w:val="BodyText2"/>
      </w:pPr>
      <w:r>
        <w:t>Making sure it still works on cruise with just the sun bear (9760):</w:t>
      </w:r>
    </w:p>
    <w:p w14:paraId="1051E154" w14:textId="77777777" w:rsidR="00F23B90" w:rsidRDefault="00F23B90" w:rsidP="00D96B97">
      <w:pPr>
        <w:pStyle w:val="Unix"/>
      </w:pPr>
      <w:r>
        <w:t>cottaan@cruise:~&gt; cd ../../exports/monde/GBIFSpeciesFiles/</w:t>
      </w:r>
    </w:p>
    <w:p w14:paraId="303E1980" w14:textId="77777777" w:rsidR="00F23B90" w:rsidRDefault="00F23B90" w:rsidP="00D96B97">
      <w:pPr>
        <w:pStyle w:val="Unix"/>
      </w:pPr>
      <w:r>
        <w:t>cottaan@cruise:/exports/monde/GBIFSpeciesFiles&gt; ls 9760.gz</w:t>
      </w:r>
    </w:p>
    <w:p w14:paraId="59651B81" w14:textId="77777777" w:rsidR="00F23B90" w:rsidRDefault="00F23B90" w:rsidP="00D96B97">
      <w:pPr>
        <w:pStyle w:val="Unix"/>
      </w:pPr>
      <w:r>
        <w:t>ls: cannot access 9760.gz: No such file or directory</w:t>
      </w:r>
    </w:p>
    <w:p w14:paraId="16DCF773" w14:textId="77777777" w:rsidR="00F23B90" w:rsidRDefault="00F23B90" w:rsidP="00D96B97">
      <w:pPr>
        <w:pStyle w:val="Unix"/>
      </w:pPr>
      <w:r>
        <w:t>cottaan@cruise:/exports/monde/GBIFSpeciesFiles&gt; cd ~/code</w:t>
      </w:r>
    </w:p>
    <w:p w14:paraId="360DAED3" w14:textId="77777777" w:rsidR="00F23B90" w:rsidRDefault="00F23B90" w:rsidP="00D96B97">
      <w:pPr>
        <w:pStyle w:val="Unix"/>
      </w:pPr>
      <w:r>
        <w:t>cottaan@cruise:~/code&gt; python rasterizeSpecies.py</w:t>
      </w:r>
    </w:p>
    <w:p w14:paraId="45F8A965" w14:textId="77777777" w:rsidR="00F23B90" w:rsidRDefault="00F23B90" w:rsidP="00D96B97">
      <w:pPr>
        <w:pStyle w:val="Unix"/>
      </w:pPr>
      <w:r>
        <w:t>SELECT DISTINCT species_id FROM species_distribution.species</w:t>
      </w:r>
    </w:p>
    <w:p w14:paraId="6F87723D" w14:textId="77777777" w:rsidR="00F23B90" w:rsidRDefault="00F23B90" w:rsidP="00D96B97">
      <w:pPr>
        <w:pStyle w:val="Unix"/>
      </w:pPr>
      <w:r>
        <w:t>Using 1 processes</w:t>
      </w:r>
    </w:p>
    <w:p w14:paraId="3A36733D" w14:textId="77777777" w:rsidR="00F23B90" w:rsidRDefault="00F23B90" w:rsidP="00D96B97">
      <w:pPr>
        <w:pStyle w:val="Unix"/>
      </w:pPr>
      <w:r>
        <w:t>Processing 9760 block 1</w:t>
      </w:r>
    </w:p>
    <w:p w14:paraId="55EFC659" w14:textId="77777777" w:rsidR="00F23B90" w:rsidRDefault="00F23B90" w:rsidP="00D96B97">
      <w:pPr>
        <w:pStyle w:val="Unix"/>
      </w:pPr>
      <w:r>
        <w:t>cottaan@cruise:~/code&gt;</w:t>
      </w:r>
    </w:p>
    <w:p w14:paraId="6A992057" w14:textId="77777777" w:rsidR="00F23B90" w:rsidRDefault="00F23B90" w:rsidP="000E5536">
      <w:pPr>
        <w:pStyle w:val="BodyText2"/>
      </w:pPr>
      <w:r>
        <w:t>Log file:</w:t>
      </w:r>
    </w:p>
    <w:p w14:paraId="0F7AABE9" w14:textId="77777777" w:rsidR="00F23B90" w:rsidRDefault="00F23B90" w:rsidP="000E5536">
      <w:pPr>
        <w:pStyle w:val="Code"/>
      </w:pPr>
      <w:r>
        <w:t>DEBUG:root:2014-01-28 15:07:08.048357 Process 2783 Job 1 ID 9760</w:t>
      </w:r>
    </w:p>
    <w:p w14:paraId="7021B83F" w14:textId="77777777" w:rsidR="00F23B90" w:rsidRDefault="00F23B90" w:rsidP="000E5536">
      <w:pPr>
        <w:pStyle w:val="Code"/>
      </w:pPr>
      <w:r>
        <w:t>DEBUG:root:2014-01-28 15:13:23.131106 Process 2783      Finished</w:t>
      </w:r>
    </w:p>
    <w:p w14:paraId="58A64857" w14:textId="77777777" w:rsidR="00F23B90" w:rsidRDefault="00F23B90" w:rsidP="000E5536">
      <w:pPr>
        <w:pStyle w:val="BodyText2"/>
      </w:pPr>
      <w:r>
        <w:t>The 9760.gz file looks fine unzipped:</w:t>
      </w:r>
    </w:p>
    <w:p w14:paraId="7E320A64" w14:textId="77777777" w:rsidR="00F23B90" w:rsidRDefault="00F23B90" w:rsidP="000E5536">
      <w:pPr>
        <w:pStyle w:val="Code"/>
      </w:pPr>
      <w:r>
        <w:t>132021300212010,9760,6</w:t>
      </w:r>
    </w:p>
    <w:p w14:paraId="60C5A7E5" w14:textId="77777777" w:rsidR="00F23B90" w:rsidRDefault="00F23B90" w:rsidP="000E5536">
      <w:pPr>
        <w:pStyle w:val="Code"/>
      </w:pPr>
      <w:r>
        <w:t>..</w:t>
      </w:r>
    </w:p>
    <w:p w14:paraId="19C6E8EA" w14:textId="77777777" w:rsidR="00F23B90" w:rsidRDefault="00F23B90" w:rsidP="000E5536">
      <w:pPr>
        <w:pStyle w:val="Code"/>
      </w:pPr>
      <w:r>
        <w:t>132021300213000,9760,6</w:t>
      </w:r>
    </w:p>
    <w:p w14:paraId="7EE221FC" w14:textId="77777777" w:rsidR="00F23B90" w:rsidRDefault="00F23B90" w:rsidP="000E5536">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0E5536">
      <w:pPr>
        <w:pStyle w:val="BodyText2"/>
      </w:pPr>
      <w:r>
        <w:t xml:space="preserve">Trying blue whale 2477 to see how long it takes - started at 10:09 - after 2 hours got an out of memory error!!!!! </w:t>
      </w:r>
    </w:p>
    <w:p w14:paraId="73FE40B9" w14:textId="77777777" w:rsidR="00F23B90" w:rsidRDefault="00F23B90" w:rsidP="000E5536">
      <w:pPr>
        <w:pStyle w:val="BodyText2"/>
      </w:pPr>
      <w:r>
        <w:t>Need a quicker way - what about loading the x,y,quadkey values into an in memory array?</w:t>
      </w:r>
    </w:p>
    <w:p w14:paraId="7C05E626" w14:textId="77777777" w:rsidR="00F23B90" w:rsidRDefault="00F23B90" w:rsidP="000E5536">
      <w:pPr>
        <w:pStyle w:val="Code"/>
      </w:pPr>
      <w:r>
        <w:t>&gt;&gt;a=</w:t>
      </w:r>
      <w:r w:rsidRPr="00055919">
        <w:t>np.array([[(getQuadKey(i,j),i,j)] for i in range(0,32) for j in range (0,32)],np.dtype([('quadkey', np.str_, 15),('x',np.int),('y',np.int)]))</w:t>
      </w:r>
    </w:p>
    <w:p w14:paraId="095B4435" w14:textId="77777777" w:rsidR="00F23B90" w:rsidRDefault="00F23B90" w:rsidP="000E5536">
      <w:pPr>
        <w:pStyle w:val="Code"/>
      </w:pPr>
      <w:r>
        <w:t>array([[('222222222222222', 0, 0)],</w:t>
      </w:r>
    </w:p>
    <w:p w14:paraId="0D54573C" w14:textId="77777777" w:rsidR="00F23B90" w:rsidRDefault="00F23B90" w:rsidP="000E5536">
      <w:pPr>
        <w:pStyle w:val="Code"/>
      </w:pPr>
      <w:r>
        <w:t xml:space="preserve">       [('222222222222220', 0, 1)],</w:t>
      </w:r>
    </w:p>
    <w:p w14:paraId="77A35230" w14:textId="77777777" w:rsidR="00F23B90" w:rsidRDefault="00F23B90" w:rsidP="000E5536">
      <w:pPr>
        <w:pStyle w:val="Code"/>
      </w:pPr>
      <w:r>
        <w:t xml:space="preserve">       [('222222222222202', 0, 2)],</w:t>
      </w:r>
    </w:p>
    <w:p w14:paraId="4F9500E2" w14:textId="77777777" w:rsidR="00F23B90" w:rsidRDefault="00F23B90" w:rsidP="000E5536">
      <w:pPr>
        <w:pStyle w:val="Code"/>
      </w:pPr>
      <w:r>
        <w:t xml:space="preserve">       ..., </w:t>
      </w:r>
    </w:p>
    <w:p w14:paraId="224FCB46" w14:textId="77777777" w:rsidR="00F23B90" w:rsidRDefault="00F23B90" w:rsidP="000E5536">
      <w:pPr>
        <w:pStyle w:val="Code"/>
      </w:pPr>
      <w:r>
        <w:t xml:space="preserve">       [('222222222211131', 31, 29)],</w:t>
      </w:r>
    </w:p>
    <w:p w14:paraId="6A3608DB" w14:textId="77777777" w:rsidR="00F23B90" w:rsidRDefault="00F23B90" w:rsidP="000E5536">
      <w:pPr>
        <w:pStyle w:val="Code"/>
      </w:pPr>
      <w:r>
        <w:t xml:space="preserve">       [('222222222211113', 31, 30)],</w:t>
      </w:r>
    </w:p>
    <w:p w14:paraId="35FE9DE3" w14:textId="77777777" w:rsidR="00F23B90" w:rsidRDefault="00F23B90" w:rsidP="000E5536">
      <w:pPr>
        <w:pStyle w:val="Code"/>
      </w:pPr>
      <w:r>
        <w:t xml:space="preserve">       [('222222222211111', 31, 31)]], </w:t>
      </w:r>
    </w:p>
    <w:p w14:paraId="03FBEFA0" w14:textId="77777777" w:rsidR="00F23B90" w:rsidRDefault="00F23B90" w:rsidP="000E5536">
      <w:pPr>
        <w:pStyle w:val="Code"/>
      </w:pPr>
      <w:r>
        <w:lastRenderedPageBreak/>
        <w:t xml:space="preserve">      dtype=[('quadkey', '|S15'), ('x', '&lt;i4'), ('y', '&lt;i4')])</w:t>
      </w:r>
    </w:p>
    <w:p w14:paraId="73247EA6" w14:textId="77777777" w:rsidR="00F23B90" w:rsidRDefault="00F23B90" w:rsidP="000E5536">
      <w:pPr>
        <w:pStyle w:val="BodyText2"/>
      </w:pPr>
      <w:r>
        <w:t>Make it a numpy array not a python array!</w:t>
      </w:r>
    </w:p>
    <w:p w14:paraId="5A1BA8FA" w14:textId="77777777" w:rsidR="00F23B90" w:rsidRDefault="00F23B90" w:rsidP="000E5536">
      <w:pPr>
        <w:pStyle w:val="Code"/>
      </w:pPr>
      <w:r>
        <w:t>&gt;&gt;&gt; import numpy</w:t>
      </w:r>
    </w:p>
    <w:p w14:paraId="722E76A1" w14:textId="77777777" w:rsidR="00F23B90" w:rsidRDefault="00F23B90" w:rsidP="000E5536">
      <w:pPr>
        <w:pStyle w:val="Code"/>
      </w:pPr>
      <w:r>
        <w:t>&gt;&gt;&gt; quadkeys2 = numpy.array([[getQuadKey(i,j),i,j] for i in range(0,32) for j in range (0,32)])</w:t>
      </w:r>
    </w:p>
    <w:p w14:paraId="7B89E955" w14:textId="77777777" w:rsidR="00F23B90" w:rsidRDefault="00F23B90" w:rsidP="000E5536">
      <w:pPr>
        <w:pStyle w:val="Code"/>
      </w:pPr>
      <w:r>
        <w:t>&gt;&gt;&gt;</w:t>
      </w:r>
      <w:r w:rsidRPr="00F86A56">
        <w:t xml:space="preserve"> numpy.savetxt(r'E:\cottaan\My Documents\test.csv',quadkeys2,fmt='%s %s %s')</w:t>
      </w:r>
    </w:p>
    <w:p w14:paraId="74C962FA" w14:textId="77777777" w:rsidR="00F23B90" w:rsidRDefault="00F23B90" w:rsidP="000E5536">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0E5536">
            <w:pPr>
              <w:pStyle w:val="Tiny"/>
            </w:pPr>
            <w:r w:rsidRPr="00F86A56">
              <w:t>Type</w:t>
            </w:r>
          </w:p>
        </w:tc>
        <w:tc>
          <w:tcPr>
            <w:tcW w:w="4678" w:type="dxa"/>
          </w:tcPr>
          <w:p w14:paraId="7756E6FE" w14:textId="77777777" w:rsidR="00F23B90" w:rsidRPr="00F86A56" w:rsidRDefault="00F23B90" w:rsidP="000E5536">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0E5536">
            <w:pPr>
              <w:pStyle w:val="Tiny"/>
            </w:pPr>
            <w:r>
              <w:t xml:space="preserve">cStringIO </w:t>
            </w:r>
          </w:p>
        </w:tc>
        <w:tc>
          <w:tcPr>
            <w:tcW w:w="4678" w:type="dxa"/>
          </w:tcPr>
          <w:p w14:paraId="3C1AC2A8" w14:textId="77777777" w:rsidR="00F23B90" w:rsidRDefault="00F23B90" w:rsidP="000E5536">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0E5536">
            <w:pPr>
              <w:pStyle w:val="Tiny"/>
            </w:pPr>
            <w:r>
              <w:t>cStringIO gzipped</w:t>
            </w:r>
          </w:p>
        </w:tc>
        <w:tc>
          <w:tcPr>
            <w:tcW w:w="4678" w:type="dxa"/>
          </w:tcPr>
          <w:p w14:paraId="2946788F" w14:textId="77777777" w:rsidR="00F23B90" w:rsidRPr="00F86A56" w:rsidRDefault="00F23B90" w:rsidP="000E5536">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0E5536">
      <w:pPr>
        <w:pStyle w:val="BodyText2"/>
      </w:pPr>
      <w:r>
        <w:t>Cant even create a simple 1 billion record array in numpy (this error after 0.5 hr):</w:t>
      </w:r>
    </w:p>
    <w:p w14:paraId="5634C765" w14:textId="77777777" w:rsidR="00F23B90" w:rsidRDefault="00F23B90" w:rsidP="000E5536">
      <w:pPr>
        <w:pStyle w:val="Code"/>
      </w:pPr>
      <w:r>
        <w:t>&gt;&gt;&gt; a = np.array([[(i,j)]for i in range(0,32768) for j in range (0,32768)])</w:t>
      </w:r>
    </w:p>
    <w:p w14:paraId="41D2516C" w14:textId="77777777" w:rsidR="00F23B90" w:rsidRDefault="00F23B90" w:rsidP="000E5536">
      <w:pPr>
        <w:pStyle w:val="Code"/>
      </w:pPr>
      <w:r>
        <w:t>Runtime error &lt;type 'exceptions.MemoryError'&gt;:</w:t>
      </w:r>
    </w:p>
    <w:p w14:paraId="3C8A6D02" w14:textId="77777777" w:rsidR="00F23B90" w:rsidRDefault="00F23B90" w:rsidP="000E5536">
      <w:pPr>
        <w:pStyle w:val="BodyText2"/>
      </w:pPr>
      <w:r>
        <w:t>Trying again at 16:03 with 2569 Mb physical memory available. Same result after 27 mins</w:t>
      </w:r>
    </w:p>
    <w:p w14:paraId="2584B839" w14:textId="77777777" w:rsidR="00F23B90" w:rsidRDefault="00F23B90" w:rsidP="000E5536">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0E5536">
      <w:pPr>
        <w:pStyle w:val="BodyText2"/>
      </w:pPr>
      <w:r>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0E5536">
      <w:pPr>
        <w:pStyle w:val="Code"/>
      </w:pPr>
      <w:r w:rsidRPr="0009071E">
        <w:t>C:\Python26\ArcGIS10.0\Scripts</w:t>
      </w:r>
      <w:r>
        <w:t>\easy_install.exe</w:t>
      </w:r>
    </w:p>
    <w:p w14:paraId="529E974D" w14:textId="77777777" w:rsidR="00F23B90" w:rsidRDefault="00F23B90" w:rsidP="000E5536">
      <w:pPr>
        <w:pStyle w:val="BodyText2"/>
      </w:pPr>
      <w:r>
        <w:t>So from the command prompt, type:</w:t>
      </w:r>
    </w:p>
    <w:p w14:paraId="291F4E8C" w14:textId="77777777" w:rsidR="00F23B90" w:rsidRDefault="00F23B90" w:rsidP="000E5536">
      <w:pPr>
        <w:pStyle w:val="Code"/>
      </w:pPr>
      <w:r w:rsidRPr="00B031B9">
        <w:t>C:\Python26\ArcGIS10.0\Scripts</w:t>
      </w:r>
      <w:r>
        <w:t>\easy_install.exe cloud</w:t>
      </w:r>
    </w:p>
    <w:p w14:paraId="31152814" w14:textId="77777777" w:rsidR="00F23B90" w:rsidRDefault="00F23B90" w:rsidP="000E5536">
      <w:pPr>
        <w:pStyle w:val="BodyText2"/>
      </w:pPr>
      <w:r>
        <w:t>By default it is trying to install the packages into the following folder (which I don’t have permissions on):</w:t>
      </w:r>
    </w:p>
    <w:p w14:paraId="13AF4B3B" w14:textId="77777777" w:rsidR="00F23B90" w:rsidRDefault="00F23B90" w:rsidP="000E5536">
      <w:pPr>
        <w:pStyle w:val="Code"/>
      </w:pPr>
      <w:r w:rsidRPr="00B031B9">
        <w:t>C:\Python26\ArcGIS10.0\Lib\site-packages</w:t>
      </w:r>
    </w:p>
    <w:p w14:paraId="46E5C03E" w14:textId="77777777" w:rsidR="00F23B90" w:rsidRPr="00D64E00" w:rsidRDefault="00F23B90" w:rsidP="000E5536">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0E5536">
      <w:pPr>
        <w:pStyle w:val="BodyText2"/>
      </w:pPr>
      <w:r>
        <w:t>Here is an example call (not sure if this works):</w:t>
      </w:r>
    </w:p>
    <w:p w14:paraId="6BFECAFE" w14:textId="77777777" w:rsidR="00F23B90" w:rsidRPr="00E64603" w:rsidRDefault="00F23B90" w:rsidP="00D96B97">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0E5536">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0E5536">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0E5536">
      <w:pPr>
        <w:pStyle w:val="BodyText2"/>
      </w:pPr>
      <w:r>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0E5536">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0E5536">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8809F7" w:rsidP="000E5536">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8809F7" w:rsidP="000E5536">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0E5536">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0E5536">
      <w:pPr>
        <w:pStyle w:val="BodyText2"/>
      </w:pPr>
      <w:r>
        <w:t>"ndarray.flat"</w:t>
      </w:r>
      <w:r>
        <w:tab/>
      </w:r>
      <w:r>
        <w:tab/>
      </w:r>
      <w:r>
        <w:tab/>
      </w:r>
      <w:r>
        <w:tab/>
      </w:r>
      <w:r>
        <w:tab/>
      </w:r>
      <w:r>
        <w:tab/>
      </w:r>
      <w:r>
        <w:tab/>
      </w:r>
      <w:r>
        <w:tab/>
        <w:t>Returns a 1-D iterator over the array</w:t>
      </w:r>
    </w:p>
    <w:p w14:paraId="71A19BDA" w14:textId="77777777" w:rsidR="00F23B90" w:rsidRDefault="00F23B90" w:rsidP="000E5536">
      <w:pPr>
        <w:pStyle w:val="BodyText2"/>
      </w:pPr>
      <w:r>
        <w:t>Starts at 12182km and that is column 0 - 13014km is the start of the actual range - what col is this? it is 832</w:t>
      </w:r>
    </w:p>
    <w:p w14:paraId="5FE4DC6D" w14:textId="77777777" w:rsidR="00F23B90" w:rsidRDefault="00F23B90" w:rsidP="000E5536">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0E5536">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0E5536">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lastRenderedPageBreak/>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0E5536">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0E5536">
      <w:pPr>
        <w:pStyle w:val="BodyText2"/>
      </w:pPr>
      <w:r>
        <w:t>&gt;&gt;&gt; indices[1].__iadd__(33182)</w:t>
      </w:r>
      <w:r>
        <w:tab/>
        <w:t xml:space="preserve"> </w:t>
      </w:r>
    </w:p>
    <w:p w14:paraId="35236CBC" w14:textId="77777777" w:rsidR="00F23B90" w:rsidRDefault="00F23B90" w:rsidP="000E5536">
      <w:pPr>
        <w:pStyle w:val="BodyText2"/>
      </w:pPr>
      <w:r>
        <w:t>&gt;&gt;&gt; indices2 = numpy.transpose(indices)</w:t>
      </w:r>
    </w:p>
    <w:p w14:paraId="2B0F3C25" w14:textId="77777777" w:rsidR="00F23B90" w:rsidRDefault="00F23B90" w:rsidP="000E5536">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0E5536">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lastRenderedPageBreak/>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0E5536">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0E5536">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0E5536">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0E5536">
      <w:pPr>
        <w:pStyle w:val="BodyText2"/>
      </w:pPr>
      <w:r>
        <w:t xml:space="preserve"> -3970000</w:t>
      </w:r>
      <w:r>
        <w:tab/>
      </w:r>
      <w:r>
        <w:tab/>
      </w:r>
      <w:r>
        <w:tab/>
        <w:t>to</w:t>
      </w:r>
      <w:r>
        <w:tab/>
        <w:t>-20764000</w:t>
      </w:r>
      <w:r>
        <w:tab/>
      </w:r>
      <w:r>
        <w:tab/>
      </w:r>
      <w:r>
        <w:tab/>
        <w:t>y</w:t>
      </w:r>
    </w:p>
    <w:p w14:paraId="1EE03B5B" w14:textId="77777777" w:rsidR="00F23B90" w:rsidRDefault="00F23B90" w:rsidP="000E5536">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0E5536">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0E5536">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lastRenderedPageBreak/>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0E5536">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0E5536">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0E5536">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0E5536">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0E5536">
      <w:pPr>
        <w:pStyle w:val="BodyText2"/>
      </w:pPr>
      <w:r>
        <w:t>RasterToASCII_Conversion takes 1m25s sec for 13972 - and the resulting file is 1.2Gb!!!!</w:t>
      </w:r>
    </w:p>
    <w:p w14:paraId="24EFA0D7" w14:textId="77777777" w:rsidR="00F23B90" w:rsidRDefault="00F23B90" w:rsidP="000E5536">
      <w:pPr>
        <w:pStyle w:val="BodyText"/>
      </w:pPr>
      <w:r>
        <w:lastRenderedPageBreak/>
        <w:t xml:space="preserve">RasterToNetCDF 17975 </w:t>
      </w:r>
      <w:r>
        <w:tab/>
        <w:t>2s</w:t>
      </w:r>
      <w:r>
        <w:tab/>
      </w:r>
      <w:r>
        <w:tab/>
        <w:t>1Mb</w:t>
      </w:r>
    </w:p>
    <w:p w14:paraId="17FA2F53" w14:textId="77777777" w:rsidR="00F23B90" w:rsidRDefault="00F23B90" w:rsidP="000E5536">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0E5536">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0E5536">
      <w:pPr>
        <w:pStyle w:val="BodyText2"/>
      </w:pPr>
      <w:r>
        <w:t>2.550000000000000000e+02 2.550000000000000000e+02 2.550000000000000000e+02 - no wonder its big!</w:t>
      </w:r>
    </w:p>
    <w:p w14:paraId="03C37883" w14:textId="77777777" w:rsidR="00F23B90" w:rsidRDefault="00F23B90" w:rsidP="000E5536">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0E5536">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0E5536">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0E5536">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0E5536">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0E5536">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lastRenderedPageBreak/>
        <w:t>Succeeded at Thu Sep 15 10:15:20 2011 (Elapsed Time: 5.00 seconds)</w:t>
      </w:r>
    </w:p>
    <w:p w14:paraId="7BB2EA20" w14:textId="77777777" w:rsidR="00F23B90" w:rsidRDefault="00F23B90" w:rsidP="000E5536">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0E5536">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0E5536">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0E5536">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0E5536">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0E5536">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0E5536">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0E5536">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0E5536">
      <w:pPr>
        <w:pStyle w:val="BodyText2"/>
      </w:pPr>
      <w:r>
        <w:lastRenderedPageBreak/>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0E5536">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0E5536">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0E5536">
      <w:pPr>
        <w:pStyle w:val="BodyText2"/>
      </w:pPr>
      <w:r>
        <w:t>Bottom:</w:t>
      </w:r>
      <w:r>
        <w:tab/>
      </w:r>
      <w:r>
        <w:tab/>
      </w:r>
      <w:r>
        <w:tab/>
      </w:r>
      <w:r>
        <w:tab/>
        <w:t>-1.#IND</w:t>
      </w:r>
    </w:p>
    <w:p w14:paraId="17F4B412" w14:textId="77777777" w:rsidR="00F23B90" w:rsidRDefault="00F23B90" w:rsidP="000E5536">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0E5536">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0E5536">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0E5536">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0E5536">
      <w:pPr>
        <w:pStyle w:val="BodyText2"/>
      </w:pPr>
      <w:r>
        <w:t>136807 - New caledonian long eared bat - restricted range is very small - no npy file</w:t>
      </w:r>
    </w:p>
    <w:p w14:paraId="43C7F974" w14:textId="77777777" w:rsidR="00F23B90" w:rsidRDefault="00F23B90" w:rsidP="000E5536">
      <w:pPr>
        <w:pStyle w:val="BodyText"/>
      </w:pPr>
      <w:r>
        <w:lastRenderedPageBreak/>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0E5536">
      <w:pPr>
        <w:pStyle w:val="BodyText2"/>
      </w:pPr>
      <w:r>
        <w:t>41672 - Fjord seal - goes higher than the limit of the web mercator projection - no npy file</w:t>
      </w:r>
    </w:p>
    <w:p w14:paraId="1198D8A7" w14:textId="77777777" w:rsidR="00F23B90" w:rsidRDefault="00F23B90" w:rsidP="000E5536">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0E5536">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0E5536">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0E5536">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8809F7" w:rsidP="000E5536">
      <w:pPr>
        <w:pStyle w:val="BodyText"/>
      </w:pPr>
      <w:hyperlink r:id="rId132"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0E5536">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0E5536">
      <w:pPr>
        <w:pStyle w:val="BodyText2"/>
      </w:pPr>
      <w:r>
        <w:t>281622</w:t>
      </w:r>
    </w:p>
    <w:p w14:paraId="0EBEA354" w14:textId="77777777" w:rsidR="00F23B90" w:rsidRDefault="00F23B90" w:rsidP="000E5536">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0E5536">
      <w:pPr>
        <w:pStyle w:val="BodyText2"/>
      </w:pPr>
      <w:r>
        <w:t>2</w:t>
      </w:r>
      <w:r>
        <w:tab/>
      </w:r>
      <w:r>
        <w:tab/>
      </w:r>
      <w:r>
        <w:tab/>
        <w:t>2</w:t>
      </w:r>
      <w:r>
        <w:tab/>
      </w:r>
      <w:r>
        <w:tab/>
      </w:r>
      <w:r>
        <w:tab/>
        <w:t>280023.000000</w:t>
      </w:r>
      <w:r>
        <w:tab/>
        <w:t>"Native (resident)"</w:t>
      </w:r>
    </w:p>
    <w:p w14:paraId="6F937D84" w14:textId="77777777" w:rsidR="00F23B90" w:rsidRDefault="00F23B90" w:rsidP="000E5536">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0E5536">
      <w:pPr>
        <w:pStyle w:val="BodyText2"/>
      </w:pPr>
      <w:r>
        <w:t>array([2, 2, 2, ..., 2, 2, 2], dtype=uint8)</w:t>
      </w:r>
    </w:p>
    <w:p w14:paraId="725A0264" w14:textId="77777777" w:rsidR="00F23B90" w:rsidRDefault="00F23B90" w:rsidP="000E5536">
      <w:pPr>
        <w:pStyle w:val="BodyText"/>
      </w:pPr>
      <w:r>
        <w:lastRenderedPageBreak/>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0E5536">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0E5536">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0E5536">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0E5536">
      <w:pPr>
        <w:pStyle w:val="BodyText2"/>
      </w:pPr>
      <w:r>
        <w:t xml:space="preserve">       [18471,  7473,     1]])</w:t>
      </w:r>
    </w:p>
    <w:p w14:paraId="306200CB" w14:textId="77777777" w:rsidR="00F23B90" w:rsidRDefault="00F23B90" w:rsidP="007D2F52">
      <w:pPr>
        <w:pStyle w:val="Heading4"/>
      </w:pPr>
      <w:bookmarkStart w:id="32" w:name="_Toc315774558"/>
      <w:r>
        <w:lastRenderedPageBreak/>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0E5536">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0E5536">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0E5536">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0E5536">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lastRenderedPageBreak/>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0E5536">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0E5536">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8809F7" w:rsidP="000E5536">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8809F7" w:rsidP="000E5536">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0E5536">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0E5536">
      <w:pPr>
        <w:pStyle w:val="BodyText2"/>
      </w:pPr>
      <w:r>
        <w:t>Zipped down to 381Mb.</w:t>
      </w:r>
    </w:p>
    <w:p w14:paraId="26DD833F" w14:textId="77777777" w:rsidR="00F23B90" w:rsidRDefault="00F23B90" w:rsidP="000E5536">
      <w:pPr>
        <w:pStyle w:val="BodyText"/>
      </w:pPr>
      <w:r>
        <w:lastRenderedPageBreak/>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0E5536">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0E5536">
      <w:pPr>
        <w:pStyle w:val="BodyText2"/>
      </w:pPr>
      <w:r>
        <w:t>Trying an x y query using between - INSTANT</w:t>
      </w:r>
    </w:p>
    <w:p w14:paraId="0D193B6A" w14:textId="77777777" w:rsidR="00F23B90" w:rsidRDefault="00F23B90" w:rsidP="000E5536">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0E5536">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0E5536">
      <w:pPr>
        <w:pStyle w:val="BodyText2"/>
      </w:pPr>
      <w:r>
        <w:t>Deleted the btree index on quadkey - trying a hash index - started at 16:39</w:t>
      </w:r>
    </w:p>
    <w:p w14:paraId="4D0EC8AA" w14:textId="77777777" w:rsidR="00F23B90" w:rsidRDefault="00F23B90" w:rsidP="000E5536">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lastRenderedPageBreak/>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0E5536">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0E5536">
      <w:pPr>
        <w:pStyle w:val="BodyText2"/>
      </w:pPr>
      <w:r>
        <w:t>btreec</w:t>
      </w:r>
      <w:r>
        <w:tab/>
        <w:t>quadkey</w:t>
      </w:r>
      <w:r>
        <w:tab/>
      </w:r>
      <w:r>
        <w:tab/>
        <w:t>15:37</w:t>
      </w:r>
      <w:r>
        <w:tab/>
      </w:r>
    </w:p>
    <w:p w14:paraId="2AAA82F1" w14:textId="77777777" w:rsidR="00F23B90" w:rsidRDefault="00F23B90" w:rsidP="000E5536">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0E5536">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0E5536">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0E5536">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0E5536">
      <w:pPr>
        <w:pStyle w:val="BodyText2"/>
      </w:pPr>
      <w:r>
        <w:t>Deleted the frequency field and added a tx and ty field to populate for the quadtree</w:t>
      </w:r>
    </w:p>
    <w:p w14:paraId="31270281" w14:textId="77777777" w:rsidR="00F23B90" w:rsidRDefault="00F23B90" w:rsidP="000E5536">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lastRenderedPageBreak/>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0E5536">
      <w:pPr>
        <w:pStyle w:val="BodyText2"/>
      </w:pPr>
      <w:r>
        <w:t xml:space="preserve">f.close()                </w:t>
      </w:r>
    </w:p>
    <w:p w14:paraId="37C6F759" w14:textId="77777777" w:rsidR="00F23B90" w:rsidRDefault="00F23B90" w:rsidP="000E5536">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0E5536">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0E5536">
      <w:pPr>
        <w:pStyle w:val="BodyText2"/>
      </w:pPr>
      <w:r>
        <w:t>Failed at Sat Oct 15 12:37:09 2011 (Elapsed Time: 4 hours 7 minutes 44 seconds)</w:t>
      </w:r>
    </w:p>
    <w:p w14:paraId="32101F77" w14:textId="77777777" w:rsidR="00F23B90" w:rsidRDefault="00F23B90" w:rsidP="000E5536">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0E5536">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0E5536">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lastRenderedPageBreak/>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0E5536">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0E5536">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0E5536">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0E5536">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0E5536">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0E5536">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0E5536">
      <w:pPr>
        <w:pStyle w:val="BodyText2"/>
      </w:pPr>
      <w:r>
        <w:lastRenderedPageBreak/>
        <w:t>f = open("/srv/www/htdocs/eSpecies/SpeciesRichness.npy",'wb')</w:t>
      </w:r>
    </w:p>
    <w:p w14:paraId="5EE86AD2" w14:textId="77777777" w:rsidR="00F23B90" w:rsidRDefault="00F23B90" w:rsidP="000E5536">
      <w:pPr>
        <w:pStyle w:val="BodyText2"/>
      </w:pPr>
      <w:r>
        <w:t>BUT YOU CANNOT WRITE FILES WHEN THE PYTHON CODE IS RUNNING AS A REST SERVICE! Must be a permissions issue.</w:t>
      </w:r>
    </w:p>
    <w:p w14:paraId="1556EDE8" w14:textId="77777777" w:rsidR="00F23B90" w:rsidRDefault="00F23B90" w:rsidP="000E5536">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0E5536">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0E5536">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0E5536">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0E5536">
      <w:pPr>
        <w:pStyle w:val="BodyText2"/>
      </w:pPr>
      <w:r>
        <w:t>Query returned successfully: 62022781 rows affected, 3279697 ms execution time.</w:t>
      </w:r>
    </w:p>
    <w:p w14:paraId="16438BD8" w14:textId="77777777" w:rsidR="00F23B90" w:rsidRDefault="00F23B90" w:rsidP="000E5536">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0E5536">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0E5536">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D96B97">
      <w:pPr>
        <w:pStyle w:val="Unix"/>
      </w:pPr>
      <w:r>
        <w:t>python gdal_mp.py -t species -d sabah -e 12930895.7314,468048.2508,13168668.1730,710410.2565</w:t>
      </w:r>
    </w:p>
    <w:p w14:paraId="1B8C6F7E" w14:textId="77777777" w:rsidR="00F23B90" w:rsidRDefault="00F23B90" w:rsidP="00D96B97">
      <w:pPr>
        <w:pStyle w:val="Unix"/>
      </w:pPr>
      <w:r>
        <w:t>python gdal_mp.py -t species -d borneo -e 12114000,-468600,13278500,787000</w:t>
      </w:r>
    </w:p>
    <w:p w14:paraId="759DE2ED" w14:textId="77777777" w:rsidR="00F23B90" w:rsidRDefault="00F23B90" w:rsidP="00D96B97">
      <w:pPr>
        <w:pStyle w:val="Unix"/>
      </w:pPr>
    </w:p>
    <w:p w14:paraId="45179A1B" w14:textId="77777777" w:rsidR="00F23B90" w:rsidRDefault="00F23B90" w:rsidP="00D96B97">
      <w:pPr>
        <w:pStyle w:val="Unix"/>
      </w:pPr>
      <w:r>
        <w:t>cottaan@cruise:~/code&gt; python gdal_mp.py -t species -d borneo -e Banggi</w:t>
      </w:r>
    </w:p>
    <w:p w14:paraId="357FC8F6" w14:textId="77777777" w:rsidR="00F23B90" w:rsidRDefault="00F23B90" w:rsidP="00D96B97">
      <w:pPr>
        <w:pStyle w:val="Unix"/>
      </w:pPr>
      <w:r>
        <w:t>Overall start:  1332937356.79</w:t>
      </w:r>
    </w:p>
    <w:p w14:paraId="024D6654" w14:textId="77777777" w:rsidR="00F23B90" w:rsidRDefault="00F23B90" w:rsidP="00D96B97">
      <w:pPr>
        <w:pStyle w:val="Unix"/>
      </w:pPr>
      <w:r>
        <w:t>savePath: /net/depp/exports/homes/cottaan/data/species/borneo</w:t>
      </w:r>
    </w:p>
    <w:p w14:paraId="6E5B59A3" w14:textId="77777777" w:rsidR="00F23B90" w:rsidRDefault="00F23B90" w:rsidP="00D96B97">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D96B97">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D96B97">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0E5536">
      <w:pPr>
        <w:pStyle w:val="BodyText2"/>
      </w:pPr>
      <w:r>
        <w:t>But for some reason when I did all 1020 species for Banggi all of the npygz files were 160kb?</w:t>
      </w:r>
    </w:p>
    <w:p w14:paraId="06983F83" w14:textId="77777777" w:rsidR="00F23B90" w:rsidRDefault="00F23B90" w:rsidP="000E5536">
      <w:pPr>
        <w:pStyle w:val="BodyText2"/>
      </w:pPr>
      <w:r>
        <w:t>For a list of species:</w:t>
      </w:r>
    </w:p>
    <w:p w14:paraId="19C9488D" w14:textId="77777777" w:rsidR="00F23B90" w:rsidRDefault="00F23B90" w:rsidP="00D96B97">
      <w:pPr>
        <w:pStyle w:val="Unix"/>
      </w:pPr>
      <w:r w:rsidRPr="00E4057D">
        <w:lastRenderedPageBreak/>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0E5536">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0E5536">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0E5536">
      <w:pPr>
        <w:pStyle w:val="BodyText2"/>
      </w:pPr>
      <w:r>
        <w:tab/>
        <w:t>-</w:t>
      </w:r>
      <w:r>
        <w:tab/>
        <w:t>kill 21131</w:t>
      </w:r>
    </w:p>
    <w:p w14:paraId="3642CE5A" w14:textId="77777777" w:rsidR="00F23B90" w:rsidRDefault="00F23B90" w:rsidP="000E5536">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0E5536">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0E5536">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0E5536">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D96B97">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lastRenderedPageBreak/>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0E5536">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0E5536">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0E5536">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0E5536">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0E5536">
      <w:pPr>
        <w:pStyle w:val="BodyText2"/>
      </w:pPr>
      <w:r>
        <w:t>76126 WDPA polygons are &lt;1Km2 in area! out of 161991 - this is 47% of all protected areas! Ug. What do we do.</w:t>
      </w:r>
    </w:p>
    <w:p w14:paraId="388EBDC6" w14:textId="77777777" w:rsidR="00F23B90" w:rsidRDefault="00F23B90" w:rsidP="000E5536">
      <w:pPr>
        <w:pStyle w:val="Heading2"/>
      </w:pPr>
      <w:r>
        <w:t>Quad key address system</w:t>
      </w:r>
      <w:bookmarkEnd w:id="19"/>
    </w:p>
    <w:p w14:paraId="57132A0D" w14:textId="77777777" w:rsidR="00F23B90" w:rsidRPr="003D7329" w:rsidRDefault="00F23B90" w:rsidP="000E5536">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lastRenderedPageBreak/>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0E5536">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0E5536">
      <w:pPr>
        <w:pStyle w:val="BodyText2"/>
      </w:pPr>
      <w:r>
        <w:t>x=numpy.binary_repr(coords[0,1])</w:t>
      </w:r>
    </w:p>
    <w:p w14:paraId="340EBE9E" w14:textId="77777777" w:rsidR="00F23B90" w:rsidRDefault="00F23B90" w:rsidP="000E5536">
      <w:pPr>
        <w:pStyle w:val="BodyText2"/>
      </w:pPr>
      <w:r>
        <w:t>I need to rasterize the data with the absolute col,row positions</w:t>
      </w:r>
    </w:p>
    <w:p w14:paraId="34B3811A" w14:textId="77777777" w:rsidR="00F23B90" w:rsidRDefault="00F23B90" w:rsidP="000E5536">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0E5536">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0E5536">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lastRenderedPageBreak/>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0E5536">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0E5536">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0E5536">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0E5536">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0E5536">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0E5536">
      <w:pPr>
        <w:pStyle w:val="BodyText2"/>
      </w:pPr>
      <w:r>
        <w:t>originShift</w:t>
      </w:r>
      <w:r>
        <w:tab/>
      </w:r>
      <w:r>
        <w:tab/>
        <w:t>float: 20037508.3428</w:t>
      </w:r>
    </w:p>
    <w:p w14:paraId="03372549" w14:textId="77777777" w:rsidR="00F23B90" w:rsidRDefault="00F23B90" w:rsidP="000E5536">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0E5536">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lastRenderedPageBreak/>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0E5536">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0E5536">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0E5536">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0E5536">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0E5536">
      <w:pPr>
        <w:pStyle w:val="BodyText2"/>
      </w:pPr>
      <w:r>
        <w:t xml:space="preserve">At the pole a cell is </w:t>
      </w:r>
      <w:r>
        <w:tab/>
        <w:t>1222.99245m high</w:t>
      </w:r>
    </w:p>
    <w:p w14:paraId="68DCDCB0" w14:textId="77777777" w:rsidR="00F23B90" w:rsidRDefault="00F23B90" w:rsidP="000E5536">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0E5536">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0E5536">
      <w:pPr>
        <w:pStyle w:val="BodyText2"/>
      </w:pPr>
      <w:r>
        <w:lastRenderedPageBreak/>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0E5536">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0E5536">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0E5536">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0E5536">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0E5536">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0E5536">
      <w:pPr>
        <w:pStyle w:val="BodyText2"/>
      </w:pPr>
      <w:r>
        <w:t>drop table public.tms_tiles Query returned successfully with no result in 82004 ms.</w:t>
      </w:r>
    </w:p>
    <w:p w14:paraId="6254DFEC" w14:textId="77777777" w:rsidR="00F23B90" w:rsidRDefault="00F23B90" w:rsidP="000E5536">
      <w:pPr>
        <w:pStyle w:val="BodyText2"/>
      </w:pPr>
      <w:r>
        <w:t>Philippe wasnt happy that i didnt let them know about the extra data</w:t>
      </w:r>
    </w:p>
    <w:p w14:paraId="6D1F4DD4" w14:textId="77777777" w:rsidR="00F23B90" w:rsidRDefault="00F23B90" w:rsidP="000E5536">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w:t>
      </w:r>
      <w:r>
        <w:lastRenderedPageBreak/>
        <w:t xml:space="preserve">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0E5536">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0E5536">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0E5536">
      <w:pPr>
        <w:pStyle w:val="BodyText2"/>
      </w:pPr>
      <w:r>
        <w:t xml:space="preserve">  public.tms_tiles_integers as t2;</w:t>
      </w:r>
    </w:p>
    <w:p w14:paraId="389CB682" w14:textId="77777777" w:rsidR="00F23B90" w:rsidRDefault="00F23B90" w:rsidP="000E5536">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0E5536">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0E5536">
      <w:pPr>
        <w:pStyle w:val="BodyText2"/>
      </w:pPr>
      <w:r>
        <w:t>FROM public.tms_tiles_integers as t1, public.tms_tiles_integers as t2;</w:t>
      </w:r>
    </w:p>
    <w:p w14:paraId="40C15A59" w14:textId="77777777" w:rsidR="00F23B90" w:rsidRDefault="00F23B90" w:rsidP="000E5536">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0E5536">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0E5536">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0E5536">
      <w:pPr>
        <w:pStyle w:val="BodyText2"/>
      </w:pPr>
      <w:r>
        <w:lastRenderedPageBreak/>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0E5536">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0E5536">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0E5536">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0E5536">
      <w:pPr>
        <w:pStyle w:val="BodyText2"/>
      </w:pPr>
      <w:r>
        <w:t>INFO:  "tms_tiles": scanned 30000 of 4751071 pages, containing 6780000 live rows and 0 dead rows; 30000 rows in sample, 1073742046 estimated total rows</w:t>
      </w:r>
    </w:p>
    <w:p w14:paraId="1336D0F1" w14:textId="77777777" w:rsidR="00F23B90" w:rsidRDefault="00F23B90" w:rsidP="000E5536">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0E5536">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lastRenderedPageBreak/>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0E5536">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0E5536">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0E5536">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0E5536">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0E5536">
      <w:pPr>
        <w:pStyle w:val="BodyText2"/>
      </w:pPr>
      <w:r>
        <w:t xml:space="preserve">  long real</w:t>
      </w:r>
      <w:r>
        <w:tab/>
      </w:r>
      <w:r>
        <w:tab/>
        <w:t>-</w:t>
      </w:r>
      <w:r>
        <w:tab/>
        <w:t xml:space="preserve">4 </w:t>
      </w:r>
      <w:r>
        <w:tab/>
        <w:t>Bytes</w:t>
      </w:r>
    </w:p>
    <w:p w14:paraId="230B4B70" w14:textId="77777777" w:rsidR="00F23B90" w:rsidRDefault="00F23B90" w:rsidP="000E5536">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0E5536">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0E5536">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0E5536">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0E5536">
      <w:pPr>
        <w:pStyle w:val="BodyText2"/>
      </w:pPr>
      <w:r>
        <w:t>arcpy.CreateFishnet_management("in_memory/fishnet1", "-5392399 -3228852", "-5392499 -3228852", "1222", "1222", "2", "2", "#", "NO_LABELS")</w:t>
      </w:r>
    </w:p>
    <w:p w14:paraId="762396E0" w14:textId="01BD8983" w:rsidR="00F23B90" w:rsidRDefault="00F23B90" w:rsidP="000E5536">
      <w:pPr>
        <w:pStyle w:val="Heading2"/>
      </w:pPr>
      <w:r>
        <w:t>University of Maryland Land Cover Classification</w:t>
      </w:r>
      <w:bookmarkEnd w:id="20"/>
    </w:p>
    <w:p w14:paraId="4E600FE0" w14:textId="77777777" w:rsidR="00F23B90" w:rsidRDefault="00F23B90" w:rsidP="000E5536">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0E5536">
      <w:pPr>
        <w:pStyle w:val="Code"/>
      </w:pPr>
      <w:r>
        <w:t>Image BSQ header file</w:t>
      </w:r>
    </w:p>
    <w:p w14:paraId="7D554034" w14:textId="77777777" w:rsidR="00F23B90" w:rsidRDefault="00F23B90" w:rsidP="000E5536">
      <w:pPr>
        <w:pStyle w:val="Code"/>
      </w:pPr>
      <w:r>
        <w:t>nrows 7438</w:t>
      </w:r>
    </w:p>
    <w:p w14:paraId="4A8CF404" w14:textId="77777777" w:rsidR="00F23B90" w:rsidRDefault="00F23B90" w:rsidP="000E5536">
      <w:pPr>
        <w:pStyle w:val="Code"/>
      </w:pPr>
      <w:r>
        <w:t>ncols 10440</w:t>
      </w:r>
    </w:p>
    <w:p w14:paraId="1C7A114D" w14:textId="77777777" w:rsidR="00F23B90" w:rsidRDefault="00F23B90" w:rsidP="000E5536">
      <w:pPr>
        <w:pStyle w:val="Code"/>
      </w:pPr>
      <w:r>
        <w:lastRenderedPageBreak/>
        <w:t>nbands 1</w:t>
      </w:r>
    </w:p>
    <w:p w14:paraId="11F67444" w14:textId="77777777" w:rsidR="00F23B90" w:rsidRDefault="00F23B90" w:rsidP="000E5536">
      <w:pPr>
        <w:pStyle w:val="Code"/>
      </w:pPr>
      <w:r>
        <w:t>nbits 8</w:t>
      </w:r>
    </w:p>
    <w:p w14:paraId="36D71E82" w14:textId="77777777" w:rsidR="00F23B90" w:rsidRDefault="00F23B90" w:rsidP="000E5536">
      <w:pPr>
        <w:pStyle w:val="Code"/>
      </w:pPr>
      <w:r>
        <w:t>layout bsq</w:t>
      </w:r>
    </w:p>
    <w:p w14:paraId="75BA37D7" w14:textId="77777777" w:rsidR="00F23B90" w:rsidRDefault="00F23B90" w:rsidP="000E5536">
      <w:pPr>
        <w:pStyle w:val="Code"/>
      </w:pPr>
      <w:r>
        <w:t>skipbytes 0</w:t>
      </w:r>
    </w:p>
    <w:p w14:paraId="03FD326A" w14:textId="77777777" w:rsidR="00F23B90" w:rsidRDefault="00F23B90" w:rsidP="000E5536">
      <w:pPr>
        <w:pStyle w:val="Code"/>
      </w:pPr>
      <w:r>
        <w:t>ulxmap 93</w:t>
      </w:r>
    </w:p>
    <w:p w14:paraId="2383B100" w14:textId="77777777" w:rsidR="00F23B90" w:rsidRDefault="00F23B90" w:rsidP="000E5536">
      <w:pPr>
        <w:pStyle w:val="Code"/>
      </w:pPr>
      <w:r>
        <w:t>ulymap -55.9833333333333</w:t>
      </w:r>
    </w:p>
    <w:p w14:paraId="0E2A1216" w14:textId="77777777" w:rsidR="00F23B90" w:rsidRDefault="00F23B90" w:rsidP="000E5536">
      <w:pPr>
        <w:pStyle w:val="Code"/>
      </w:pPr>
      <w:r>
        <w:t>xdim 0.00833</w:t>
      </w:r>
    </w:p>
    <w:p w14:paraId="7F049B99" w14:textId="77777777" w:rsidR="00F23B90" w:rsidRDefault="00F23B90" w:rsidP="000E5536">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0E5536">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0E5536">
      <w:pPr>
        <w:pStyle w:val="Code"/>
      </w:pPr>
      <w:r>
        <w:t>insert into quadkeydata (quadkey,tx,ty,z,objid,typeid) (SELECT quadkey, mx, my, z,1 as objid, '4' as typeid</w:t>
      </w:r>
    </w:p>
    <w:p w14:paraId="7FF8BF78" w14:textId="77777777" w:rsidR="00F23B90" w:rsidRDefault="00F23B90" w:rsidP="000E5536">
      <w:pPr>
        <w:pStyle w:val="Code"/>
      </w:pPr>
      <w:r>
        <w:t xml:space="preserve">  FROM public."PilotLandCoverData")</w:t>
      </w:r>
    </w:p>
    <w:p w14:paraId="04D66578" w14:textId="77777777" w:rsidR="00F23B90" w:rsidRPr="00825FF6" w:rsidRDefault="00F23B90" w:rsidP="000E5536">
      <w:pPr>
        <w:pStyle w:val="BodyText2"/>
      </w:pPr>
    </w:p>
    <w:p w14:paraId="2FFF5E46" w14:textId="77777777" w:rsidR="00F23B90" w:rsidRPr="000E1A5C" w:rsidRDefault="00F23B90" w:rsidP="000E5536">
      <w:pPr>
        <w:pStyle w:val="Heading2"/>
      </w:pPr>
      <w:r>
        <w:t>World Database of Protected Areas</w:t>
      </w:r>
    </w:p>
    <w:p w14:paraId="72D06750" w14:textId="77777777" w:rsidR="00F23B90" w:rsidRDefault="00F23B90" w:rsidP="0034374E">
      <w:pPr>
        <w:pStyle w:val="Heading3"/>
      </w:pPr>
      <w:bookmarkStart w:id="41" w:name="_Ref330190772"/>
      <w:bookmarkStart w:id="42" w:name="_Ref329781716"/>
      <w:r>
        <w:t>Cleaning</w:t>
      </w:r>
      <w:bookmarkEnd w:id="41"/>
    </w:p>
    <w:p w14:paraId="401857A2" w14:textId="77777777" w:rsidR="00F23B90" w:rsidRDefault="00F23B90" w:rsidP="000E5536">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0E5536">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0E5536">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2"/>
    </w:p>
    <w:p w14:paraId="026A7A36" w14:textId="77777777" w:rsidR="00F23B90" w:rsidRDefault="00F23B90" w:rsidP="007D2F52">
      <w:pPr>
        <w:pStyle w:val="Heading4"/>
      </w:pPr>
      <w:r>
        <w:t>In ArcGIS</w:t>
      </w:r>
    </w:p>
    <w:p w14:paraId="49DF25C9" w14:textId="77777777" w:rsidR="00F23B90" w:rsidRDefault="00F23B90" w:rsidP="000E5536">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0E5536">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0E5536">
      <w:pPr>
        <w:pStyle w:val="BodyText2"/>
      </w:pPr>
      <w:r>
        <w:t>Taking all features with Status = ‘Designated’ there are now 158218 features instead of 161991.</w:t>
      </w:r>
    </w:p>
    <w:p w14:paraId="2001B7CA" w14:textId="77777777" w:rsidR="00F23B90" w:rsidRDefault="00F23B90" w:rsidP="000E5536">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lastRenderedPageBreak/>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3" w:name="_Ref329958140"/>
      <w:r>
        <w:t>In PostGIS</w:t>
      </w:r>
      <w:bookmarkEnd w:id="43"/>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0E5536">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0E5536">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0E5536">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0E5536">
      <w:pPr>
        <w:pStyle w:val="sql"/>
      </w:pPr>
      <w:r>
        <w:t>begin</w:t>
      </w:r>
    </w:p>
    <w:p w14:paraId="42012EA1" w14:textId="77777777" w:rsidR="00EA3299" w:rsidRDefault="00EA3299" w:rsidP="000E5536">
      <w:pPr>
        <w:pStyle w:val="sql"/>
      </w:pPr>
      <w:r>
        <w:t>truncate especies.species_wdpa_unique;</w:t>
      </w:r>
    </w:p>
    <w:p w14:paraId="4266A53D" w14:textId="77777777" w:rsidR="00EA3299" w:rsidRDefault="00EA3299" w:rsidP="000E5536">
      <w:pPr>
        <w:pStyle w:val="sql"/>
      </w:pPr>
      <w:r>
        <w:t>return true;</w:t>
      </w:r>
    </w:p>
    <w:p w14:paraId="76DDEB53" w14:textId="77777777" w:rsidR="00EA3299" w:rsidRDefault="00EA3299" w:rsidP="000E5536">
      <w:pPr>
        <w:pStyle w:val="sql"/>
      </w:pPr>
      <w:r>
        <w:t>end;</w:t>
      </w:r>
    </w:p>
    <w:p w14:paraId="3A99CB02" w14:textId="77777777" w:rsidR="00EA3299" w:rsidRDefault="00EA3299" w:rsidP="000E5536">
      <w:pPr>
        <w:pStyle w:val="Heading6"/>
      </w:pPr>
      <w:r>
        <w:t>Using sql</w:t>
      </w:r>
    </w:p>
    <w:p w14:paraId="390DEF4F" w14:textId="77777777" w:rsidR="00EA3299" w:rsidRDefault="00EA3299" w:rsidP="000E5536">
      <w:pPr>
        <w:pStyle w:val="BodyText2"/>
      </w:pPr>
      <w:r>
        <w:t>You cant have case statements in sql – but it is quicker.</w:t>
      </w:r>
    </w:p>
    <w:p w14:paraId="66A26C89" w14:textId="77777777" w:rsidR="00EA3299" w:rsidRDefault="00EA3299" w:rsidP="000E5536">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0E5536">
      <w:pPr>
        <w:pStyle w:val="sql"/>
      </w:pPr>
      <w:r w:rsidRPr="004F4FDC">
        <w:t>CREATE OR REPLACE FUNCTION getcountryspeciescount(country_id integer, presence_id integer[] default '{1,2,3,4,5,6}')</w:t>
      </w:r>
    </w:p>
    <w:p w14:paraId="7E0FB9CA" w14:textId="77777777" w:rsidR="00EA3299" w:rsidRDefault="00EA3299" w:rsidP="000E5536">
      <w:pPr>
        <w:pStyle w:val="BodyText2"/>
      </w:pPr>
      <w:r>
        <w:t>This array parameter can be used in an IN-type expression in an SQL statement using the ANY keyword, e.g.:</w:t>
      </w:r>
    </w:p>
    <w:p w14:paraId="3C576F0C" w14:textId="77777777" w:rsidR="00EA3299" w:rsidRDefault="00EA3299" w:rsidP="000E5536">
      <w:pPr>
        <w:pStyle w:val="sql"/>
      </w:pPr>
      <w:r w:rsidRPr="004F4FDC">
        <w:t>AND</w:t>
      </w:r>
      <w:r>
        <w:t xml:space="preserve"> </w:t>
      </w:r>
      <w:r w:rsidRPr="004F4FDC">
        <w:t>presence_id = ANY ($2))</w:t>
      </w:r>
    </w:p>
    <w:p w14:paraId="014C008C" w14:textId="77777777" w:rsidR="00EA3299" w:rsidRPr="008B35FC" w:rsidRDefault="00EA3299" w:rsidP="000E5536">
      <w:pPr>
        <w:pStyle w:val="BodyText2"/>
      </w:pPr>
      <w:r>
        <w:t>To concatenate string in SQL use the || operator.</w:t>
      </w:r>
    </w:p>
    <w:p w14:paraId="6670653B" w14:textId="77777777" w:rsidR="00F23B90" w:rsidRDefault="00EA3299" w:rsidP="000E5536">
      <w:pPr>
        <w:pStyle w:val="BodyText2"/>
      </w:pPr>
      <w:r>
        <w:lastRenderedPageBreak/>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0E5536">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0E5536">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0E5536">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0E5536">
      <w:pPr>
        <w:pStyle w:val="Code"/>
      </w:pPr>
      <w:r w:rsidRPr="00ED78A5">
        <w:t>create table wdpa_union with oids as select '1'::integer as num, (ST_Dump(st_union(geom))).geom from wdpa</w:t>
      </w:r>
    </w:p>
    <w:p w14:paraId="38F84489" w14:textId="77777777" w:rsidR="00F23B90" w:rsidRDefault="00F23B90" w:rsidP="000E5536">
      <w:pPr>
        <w:pStyle w:val="BodyText2"/>
      </w:pPr>
      <w:r>
        <w:t>Same result after 34 hours:</w:t>
      </w:r>
    </w:p>
    <w:p w14:paraId="276A14F0" w14:textId="77777777" w:rsidR="00F23B90" w:rsidRDefault="00F23B90" w:rsidP="000E5536">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0E5536">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0E5536">
      <w:pPr>
        <w:pStyle w:val="Heading2"/>
      </w:pPr>
      <w:bookmarkStart w:id="44"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0E5536">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0E5536">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0E5536">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0E5536">
      <w:pPr>
        <w:pStyle w:val="Code"/>
        <w:rPr>
          <w:lang w:bidi="ar-SA"/>
        </w:rPr>
      </w:pPr>
      <w:r w:rsidRPr="00894760">
        <w:rPr>
          <w:lang w:bidi="ar-SA"/>
        </w:rPr>
        <w:t>|INFORM|Trying to find a DYNAMIC plugin for reader named `FILEGDB'</w:t>
      </w:r>
    </w:p>
    <w:p w14:paraId="456C599A" w14:textId="77777777" w:rsidR="003C733A" w:rsidRPr="00894760" w:rsidRDefault="003C733A" w:rsidP="000E5536">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0E5536">
      <w:pPr>
        <w:pStyle w:val="Code"/>
        <w:rPr>
          <w:lang w:bidi="ar-SA"/>
        </w:rPr>
      </w:pPr>
      <w:r w:rsidRPr="00894760">
        <w:rPr>
          <w:lang w:bidi="ar-SA"/>
        </w:rPr>
        <w:t>|INFORM|Loaded module 'FILEGDB' from file 'E:\apps\FME\plugins/FILEGDB.dll'</w:t>
      </w:r>
    </w:p>
    <w:p w14:paraId="31610AD9" w14:textId="77777777" w:rsidR="003C733A" w:rsidRPr="00894760" w:rsidRDefault="003C733A" w:rsidP="000E5536">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0E5536">
      <w:pPr>
        <w:pStyle w:val="Code"/>
        <w:rPr>
          <w:lang w:bidi="ar-SA"/>
        </w:rPr>
      </w:pPr>
      <w:r w:rsidRPr="00894760">
        <w:rPr>
          <w:lang w:bidi="ar-SA"/>
        </w:rPr>
        <w:t>|WARN  |Geodatabase Error (-2147024809): Invalid function arguments.</w:t>
      </w:r>
    </w:p>
    <w:p w14:paraId="15F7BA5C" w14:textId="77777777" w:rsidR="003C733A" w:rsidRPr="00894760" w:rsidRDefault="003C733A" w:rsidP="000E5536">
      <w:pPr>
        <w:pStyle w:val="BodyText2"/>
        <w:rPr>
          <w:sz w:val="16"/>
        </w:rPr>
      </w:pPr>
      <w:r w:rsidRPr="00894760">
        <w:rPr>
          <w:lang w:bidi="ar-SA"/>
        </w:rPr>
        <w:t>|WARN  |Could not open File Geodatabase table `\AllSpecies_WebMercator'.</w:t>
      </w:r>
    </w:p>
    <w:p w14:paraId="5BB507DA" w14:textId="77777777" w:rsidR="003C733A" w:rsidRDefault="003C733A" w:rsidP="000E5536">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0E5536">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0E5536">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xml:space="preserve">’ highlights that this </w:t>
      </w:r>
      <w:r>
        <w:lastRenderedPageBreak/>
        <w:t>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0E5536">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0E5536">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0E5536">
      <w:pPr>
        <w:pStyle w:val="BodyText2"/>
      </w:pPr>
      <w:r>
        <w:t>When you try and transfer from PostGIS on durga in FME keeps failing at 30000 records:</w:t>
      </w:r>
    </w:p>
    <w:p w14:paraId="107EAE10" w14:textId="77777777" w:rsidR="003C733A" w:rsidRPr="00E26EE4" w:rsidRDefault="003C733A" w:rsidP="000E5536">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5" w:name="_Ref385922102"/>
      <w:r>
        <w:t xml:space="preserve">Using the species JSON files </w:t>
      </w:r>
      <w:bookmarkEnd w:id="45"/>
    </w:p>
    <w:p w14:paraId="58ACEDA9" w14:textId="77777777" w:rsidR="00E70E70" w:rsidRDefault="00E70E70" w:rsidP="000E5536">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0E5536">
      <w:pPr>
        <w:pStyle w:val="BodyText2"/>
      </w:pPr>
      <w:r>
        <w:t>There were issues with the following json file exports:</w:t>
      </w:r>
    </w:p>
    <w:p w14:paraId="054CA763" w14:textId="77777777" w:rsidR="00E70E70" w:rsidRDefault="008809F7" w:rsidP="000E5536">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8809F7" w:rsidP="000E5536">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0E5536">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0E5536">
      <w:pPr>
        <w:pStyle w:val="BodyText2"/>
      </w:pPr>
      <w:r>
        <w:t>I am trying again using the hdfs shell to load the same files to see if it is quicker:</w:t>
      </w:r>
    </w:p>
    <w:p w14:paraId="4B3A8690" w14:textId="77777777" w:rsidR="00E70E70" w:rsidRDefault="00E70E70" w:rsidP="00D96B97">
      <w:pPr>
        <w:pStyle w:val="Unix"/>
      </w:pPr>
      <w:r w:rsidRPr="00C60530">
        <w:t xml:space="preserve">[dopa@hadoop-sn ~]$ </w:t>
      </w:r>
      <w:r w:rsidRPr="00503875">
        <w:t>hadoop fs -put /home/dopa/data/json/species/* /user/hive/warehouse/</w:t>
      </w:r>
      <w:r>
        <w:t>species</w:t>
      </w:r>
    </w:p>
    <w:p w14:paraId="1F49200D" w14:textId="77777777" w:rsidR="00E70E70" w:rsidRDefault="00E70E70" w:rsidP="000E5536">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0E5536">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0E5536">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6" w:name="_Ref401910845"/>
      <w:r>
        <w:t>Using Python to Avro</w:t>
      </w:r>
      <w:bookmarkEnd w:id="46"/>
    </w:p>
    <w:p w14:paraId="443E8AE8" w14:textId="77777777" w:rsidR="00C8286F" w:rsidRDefault="00895242" w:rsidP="000E5536">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0E5536">
      <w:pPr>
        <w:pStyle w:val="Code"/>
      </w:pPr>
      <w:r w:rsidRPr="00B0083A">
        <w:t>C:\Users\cottaan&gt;pip install avro</w:t>
      </w:r>
    </w:p>
    <w:p w14:paraId="42FF403F" w14:textId="77777777" w:rsidR="00C8286F" w:rsidRPr="00B0083A" w:rsidRDefault="00C8286F" w:rsidP="000E5536">
      <w:pPr>
        <w:pStyle w:val="Code"/>
      </w:pPr>
      <w:r w:rsidRPr="00B0083A">
        <w:t>Downloading/unpacking avro</w:t>
      </w:r>
    </w:p>
    <w:p w14:paraId="55508016" w14:textId="77777777" w:rsidR="00C8286F" w:rsidRPr="00B0083A" w:rsidRDefault="00C8286F" w:rsidP="000E5536">
      <w:pPr>
        <w:pStyle w:val="Code"/>
      </w:pPr>
      <w:r w:rsidRPr="00B0083A">
        <w:t xml:space="preserve">  Downloading avro-1.7.7.tar.gz</w:t>
      </w:r>
    </w:p>
    <w:p w14:paraId="0C4EA59C" w14:textId="77777777" w:rsidR="00C8286F" w:rsidRPr="00B0083A" w:rsidRDefault="00C8286F" w:rsidP="000E5536">
      <w:pPr>
        <w:pStyle w:val="Code"/>
      </w:pPr>
      <w:r w:rsidRPr="00B0083A">
        <w:t xml:space="preserve">  Running setup.py egg_info for package avro</w:t>
      </w:r>
    </w:p>
    <w:p w14:paraId="40340E70" w14:textId="77777777" w:rsidR="00C8286F" w:rsidRPr="00B0083A" w:rsidRDefault="00C8286F" w:rsidP="000E5536">
      <w:pPr>
        <w:pStyle w:val="Code"/>
      </w:pPr>
    </w:p>
    <w:p w14:paraId="281AC471" w14:textId="77777777" w:rsidR="00C8286F" w:rsidRPr="00B0083A" w:rsidRDefault="00C8286F" w:rsidP="000E5536">
      <w:pPr>
        <w:pStyle w:val="Code"/>
      </w:pPr>
      <w:r w:rsidRPr="00B0083A">
        <w:t>Installing collected packages: avro</w:t>
      </w:r>
    </w:p>
    <w:p w14:paraId="25EEF027" w14:textId="77777777" w:rsidR="00C8286F" w:rsidRPr="00B0083A" w:rsidRDefault="00C8286F" w:rsidP="000E5536">
      <w:pPr>
        <w:pStyle w:val="Code"/>
      </w:pPr>
      <w:r w:rsidRPr="00B0083A">
        <w:t xml:space="preserve">  Running setup.py install for avro</w:t>
      </w:r>
    </w:p>
    <w:p w14:paraId="5A7FDE7C" w14:textId="77777777" w:rsidR="00C8286F" w:rsidRPr="00B0083A" w:rsidRDefault="00C8286F" w:rsidP="000E5536">
      <w:pPr>
        <w:pStyle w:val="Code"/>
      </w:pPr>
    </w:p>
    <w:p w14:paraId="76871E79" w14:textId="77777777" w:rsidR="00C8286F" w:rsidRPr="00B0083A" w:rsidRDefault="00C8286F" w:rsidP="000E5536">
      <w:pPr>
        <w:pStyle w:val="Code"/>
      </w:pPr>
      <w:r w:rsidRPr="00B0083A">
        <w:t>Successfully installed avro</w:t>
      </w:r>
    </w:p>
    <w:p w14:paraId="38A90995" w14:textId="77777777" w:rsidR="00C8286F" w:rsidRPr="00B0083A" w:rsidRDefault="00C8286F" w:rsidP="000E5536">
      <w:pPr>
        <w:pStyle w:val="Code"/>
      </w:pPr>
      <w:r w:rsidRPr="00B0083A">
        <w:t>Cleaning up...</w:t>
      </w:r>
    </w:p>
    <w:p w14:paraId="47E17C42" w14:textId="77777777" w:rsidR="00C8286F" w:rsidRPr="00B0083A" w:rsidRDefault="00C8286F" w:rsidP="000E5536">
      <w:pPr>
        <w:pStyle w:val="BodyText2"/>
      </w:pPr>
      <w:r>
        <w:t>This will install in the Anaconda directory and you can still use the package by adding it to your path:</w:t>
      </w:r>
    </w:p>
    <w:p w14:paraId="3068D5BB" w14:textId="77777777" w:rsidR="00C8286F" w:rsidRDefault="00C8286F" w:rsidP="000E5536">
      <w:pPr>
        <w:pStyle w:val="Code"/>
      </w:pPr>
      <w:r>
        <w:t>&gt;&gt;&gt; import sys</w:t>
      </w:r>
    </w:p>
    <w:p w14:paraId="40DC3409" w14:textId="77777777" w:rsidR="00C8286F" w:rsidRDefault="00C8286F" w:rsidP="000E5536">
      <w:pPr>
        <w:pStyle w:val="Code"/>
      </w:pPr>
      <w:r>
        <w:t>&gt;&gt;&gt; sys.path.append(r"C:\Anaconda\Lib\site-packages")</w:t>
      </w:r>
    </w:p>
    <w:p w14:paraId="5AC51396" w14:textId="77777777" w:rsidR="0019783D" w:rsidRDefault="00BA0549" w:rsidP="000E5536">
      <w:pPr>
        <w:pStyle w:val="BodyText2"/>
      </w:pPr>
      <w:r>
        <w:lastRenderedPageBreak/>
        <w:t xml:space="preserve">Trying to write the FeatureClass straight to Avro there are lots of </w:t>
      </w:r>
      <w:r w:rsidR="0019783D">
        <w:t>issues with matching data types with the following error:</w:t>
      </w:r>
    </w:p>
    <w:p w14:paraId="558D44EC" w14:textId="77777777" w:rsidR="0019783D" w:rsidRDefault="0019783D" w:rsidP="000E5536">
      <w:pPr>
        <w:pStyle w:val="Code"/>
        <w:rPr>
          <w:lang w:bidi="ar-SA"/>
        </w:rPr>
      </w:pPr>
      <w:r>
        <w:rPr>
          <w:lang w:bidi="ar-SA"/>
        </w:rPr>
        <w:t>The datum {u'SEASONAL': 1, u'DATA_SENS': u' ', u'SUBPOP'………….: u' ', u'SpeciesID': u'8543'} is not an example of the schema {</w:t>
      </w:r>
    </w:p>
    <w:p w14:paraId="2799ED00" w14:textId="77777777" w:rsidR="00C91201" w:rsidRDefault="001F202F" w:rsidP="000E5536">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0E5536">
      <w:pPr>
        <w:pStyle w:val="Code"/>
      </w:pPr>
      <w:r>
        <w:t xml:space="preserve">, </w:t>
      </w:r>
      <w:r w:rsidRPr="00C91201">
        <w:t>u'Shape': &lt;Polygon object at 0x16c11d70[0x16c11d80]&gt;, u'SpeciesID': u'8543'}</w:t>
      </w:r>
    </w:p>
    <w:p w14:paraId="6180E636" w14:textId="77777777" w:rsidR="009C66B8" w:rsidRDefault="009C66B8" w:rsidP="000E5536">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0E5536">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D96B97">
      <w:pPr>
        <w:pStyle w:val="Unix"/>
      </w:pPr>
      <w:r w:rsidRPr="00232BDD">
        <w:t>C:\Users\cottaan&gt;java -jar C:\Users\cottaan\Downloads\avro-tools-1.7.3.jar tojson C:\Users\cottaan\Documents\iucn_rl_species_2014_2_no_sens.avro</w:t>
      </w:r>
    </w:p>
    <w:p w14:paraId="605BF751" w14:textId="77777777" w:rsidR="008F1F5F" w:rsidRDefault="008F1F5F" w:rsidP="000E5536">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0E5536">
      <w:pPr>
        <w:pStyle w:val="Code"/>
      </w:pPr>
      <w:r w:rsidRPr="008F1F5F">
        <w:t>writer = DataFileWriter(open("users.avro", "w"), DatumWriter(), schema)</w:t>
      </w:r>
    </w:p>
    <w:p w14:paraId="7FECB300" w14:textId="77777777" w:rsidR="008F1F5F" w:rsidRDefault="008F1F5F" w:rsidP="000E5536">
      <w:pPr>
        <w:pStyle w:val="Code"/>
      </w:pPr>
      <w:r>
        <w:t xml:space="preserve">instead of </w:t>
      </w:r>
    </w:p>
    <w:p w14:paraId="369C0208" w14:textId="77777777" w:rsidR="008F1F5F" w:rsidRDefault="008F1F5F" w:rsidP="000E5536">
      <w:pPr>
        <w:pStyle w:val="Code"/>
      </w:pPr>
      <w:r w:rsidRPr="008F1F5F">
        <w:t>writer = DataFileWriter(open("users.avro", "w</w:t>
      </w:r>
      <w:r>
        <w:t>b</w:t>
      </w:r>
      <w:r w:rsidRPr="008F1F5F">
        <w:t>"), DatumWriter(), schema)</w:t>
      </w:r>
    </w:p>
    <w:p w14:paraId="1A06D0A3" w14:textId="77777777" w:rsidR="008F1F5F" w:rsidRDefault="008F1F5F" w:rsidP="000E5536">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0E5536">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0E5536">
      <w:pPr>
        <w:pStyle w:val="BodyText2"/>
      </w:pPr>
      <w:r>
        <w:t>Here is the process to load data into Hadoop from ArcGIS:</w:t>
      </w:r>
    </w:p>
    <w:p w14:paraId="24227657" w14:textId="77777777" w:rsidR="00100AF2" w:rsidRDefault="00100AF2" w:rsidP="0006252E">
      <w:pPr>
        <w:pStyle w:val="ListNumber"/>
        <w:numPr>
          <w:ilvl w:val="0"/>
          <w:numId w:val="24"/>
        </w:numPr>
      </w:pPr>
      <w:r>
        <w:t>Run the GP tool ‘FeatureClass to Avro’</w:t>
      </w:r>
    </w:p>
    <w:p w14:paraId="5922B77A" w14:textId="77777777" w:rsidR="00100AF2" w:rsidRDefault="00100AF2" w:rsidP="0006252E">
      <w:pPr>
        <w:pStyle w:val="ListNumber"/>
        <w:numPr>
          <w:ilvl w:val="0"/>
          <w:numId w:val="24"/>
        </w:numPr>
      </w:pPr>
      <w:r>
        <w:t>WinSCP the *.avro and *.avsc files to the cluster (from ‘E:\Export\’ to Hadoop-m2/home/cottaan/data by default)</w:t>
      </w:r>
    </w:p>
    <w:p w14:paraId="23E5B54A" w14:textId="494AA754" w:rsidR="00100AF2" w:rsidRDefault="00714032" w:rsidP="0006252E">
      <w:pPr>
        <w:pStyle w:val="ListNumber"/>
        <w:numPr>
          <w:ilvl w:val="0"/>
          <w:numId w:val="24"/>
        </w:numPr>
      </w:pPr>
      <w:r>
        <w:t>In Hue c</w:t>
      </w:r>
      <w:r w:rsidR="00100AF2">
        <w:t>reate a folder to hold the data in HDFS (jrc/data/species/common_redpoll)</w:t>
      </w:r>
    </w:p>
    <w:p w14:paraId="3E6895ED" w14:textId="253C5668" w:rsidR="00100AF2" w:rsidRDefault="009F3804" w:rsidP="0006252E">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6252E">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6252E">
      <w:pPr>
        <w:pStyle w:val="ListNumber"/>
        <w:numPr>
          <w:ilvl w:val="0"/>
          <w:numId w:val="24"/>
        </w:numPr>
      </w:pPr>
      <w:r>
        <w:t>Create the table in Hive:</w:t>
      </w:r>
    </w:p>
    <w:p w14:paraId="38F400FD" w14:textId="77777777" w:rsidR="00120BD9" w:rsidRDefault="00120BD9" w:rsidP="000E5536">
      <w:pPr>
        <w:pStyle w:val="Code"/>
      </w:pPr>
      <w:r>
        <w:t>CREATE EXTERNAL TABLE IF NOT EXISTS species.CommonRedpoll_Dissolved</w:t>
      </w:r>
    </w:p>
    <w:p w14:paraId="03D6B7D7" w14:textId="77777777" w:rsidR="00120BD9" w:rsidRDefault="00120BD9" w:rsidP="000E5536">
      <w:pPr>
        <w:pStyle w:val="Code"/>
      </w:pPr>
      <w:r>
        <w:t>ROW FORMAT SERDE 'org.apache.hadoop.hive.serde2.avro.AvroSerDe'</w:t>
      </w:r>
    </w:p>
    <w:p w14:paraId="5F5762FC" w14:textId="77777777" w:rsidR="00120BD9" w:rsidRDefault="00120BD9" w:rsidP="000E5536">
      <w:pPr>
        <w:pStyle w:val="Code"/>
      </w:pPr>
      <w:r>
        <w:t>STORED AS</w:t>
      </w:r>
    </w:p>
    <w:p w14:paraId="367D3A02" w14:textId="77777777" w:rsidR="00120BD9" w:rsidRDefault="00120BD9" w:rsidP="000E5536">
      <w:pPr>
        <w:pStyle w:val="Code"/>
      </w:pPr>
      <w:r>
        <w:t xml:space="preserve">  INPUTFORMAT 'org.apache.hadoop.hive.ql.io.avro.AvroContainerInputFormat'</w:t>
      </w:r>
    </w:p>
    <w:p w14:paraId="7D273E1B" w14:textId="77777777" w:rsidR="00120BD9" w:rsidRDefault="00120BD9" w:rsidP="000E5536">
      <w:pPr>
        <w:pStyle w:val="Code"/>
      </w:pPr>
      <w:r>
        <w:t xml:space="preserve">  OUTPUTFORMAT 'org.apache.hadoop.hive.ql.io.avro.AvroContainerOutputFormat'</w:t>
      </w:r>
    </w:p>
    <w:p w14:paraId="65869AC7" w14:textId="77777777" w:rsidR="00120BD9" w:rsidRDefault="00120BD9" w:rsidP="000E5536">
      <w:pPr>
        <w:pStyle w:val="Code"/>
      </w:pPr>
      <w:r>
        <w:t>LOCATION '/jrc/data/species/common_redpoll'</w:t>
      </w:r>
    </w:p>
    <w:p w14:paraId="77EC9FA1" w14:textId="77777777" w:rsidR="00120BD9" w:rsidRDefault="00120BD9" w:rsidP="000E5536">
      <w:pPr>
        <w:pStyle w:val="Code"/>
      </w:pPr>
      <w:r>
        <w:t>TBLPROPERTIES ('avro.schema.url'='hdfs:///jrc/schemas/CommonRedpoll_Dissolved.avsc');</w:t>
      </w:r>
    </w:p>
    <w:p w14:paraId="370C812C" w14:textId="115FB1ED" w:rsidR="001617BF" w:rsidRDefault="001617BF" w:rsidP="000E5536">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0E5536">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0E5536">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0E5536">
      <w:pPr>
        <w:pStyle w:val="BodyText2"/>
      </w:pPr>
      <w:r>
        <w:lastRenderedPageBreak/>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0E5536">
      <w:pPr>
        <w:pStyle w:val="BodyText2"/>
      </w:pPr>
      <w:r>
        <w:t>How would you get the data into Avro format?</w:t>
      </w:r>
    </w:p>
    <w:p w14:paraId="69B60A87" w14:textId="77777777" w:rsidR="00994069" w:rsidRDefault="00994069" w:rsidP="000E5536">
      <w:pPr>
        <w:pStyle w:val="Heading2"/>
      </w:pPr>
      <w:r>
        <w:t>Importing the GBIF Occurrences</w:t>
      </w:r>
    </w:p>
    <w:p w14:paraId="07BECC17" w14:textId="77777777" w:rsidR="00994069" w:rsidRPr="00994069" w:rsidRDefault="00994069" w:rsidP="000E5536">
      <w:pPr>
        <w:pStyle w:val="BodyText2"/>
      </w:pPr>
    </w:p>
    <w:p w14:paraId="3DA8492D" w14:textId="756A0765" w:rsidR="00994069" w:rsidRDefault="00994069" w:rsidP="0034374E">
      <w:pPr>
        <w:pStyle w:val="Heading3"/>
      </w:pPr>
      <w:r>
        <w:t>Into PostGIS</w:t>
      </w:r>
    </w:p>
    <w:p w14:paraId="7C0C0D60" w14:textId="6006B3EA" w:rsidR="00994069" w:rsidRDefault="00994069" w:rsidP="000E5536">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E5536">
      <w:pPr>
        <w:pStyle w:val="Tiny"/>
      </w:pPr>
      <w:r>
        <w:t>Reading source feature # 90517500</w:t>
      </w:r>
    </w:p>
    <w:p w14:paraId="221FF86D" w14:textId="77777777" w:rsidR="000936A3" w:rsidRDefault="000936A3" w:rsidP="000E5536">
      <w:pPr>
        <w:pStyle w:val="Tiny"/>
      </w:pPr>
      <w:r>
        <w:t>Bulk copy failed on table 'especies.gbif_occurrences_08_09_2015' using delimiter ':'. Error was 'server closed the connection unexpectedly</w:t>
      </w:r>
    </w:p>
    <w:p w14:paraId="3F8A30CF" w14:textId="77777777" w:rsidR="000936A3" w:rsidRDefault="000936A3" w:rsidP="000E5536">
      <w:pPr>
        <w:pStyle w:val="Tiny"/>
      </w:pPr>
      <w:r>
        <w:tab/>
        <w:t>This probably means the server terminated abnormally</w:t>
      </w:r>
    </w:p>
    <w:p w14:paraId="0A9A644E" w14:textId="525369F2" w:rsidR="000936A3" w:rsidRDefault="000936A3" w:rsidP="000E5536">
      <w:pPr>
        <w:pStyle w:val="Tiny"/>
      </w:pPr>
      <w:r>
        <w:tab/>
        <w:t>before or while processing the request.</w:t>
      </w:r>
    </w:p>
    <w:p w14:paraId="65145389" w14:textId="57D59AD1" w:rsidR="000936A3" w:rsidRPr="00994069" w:rsidRDefault="000936A3" w:rsidP="000E5536">
      <w:pPr>
        <w:pStyle w:val="BodyText2"/>
      </w:pPr>
      <w:r>
        <w:t>Not sure why. Maybe I filled up PostGIS.</w:t>
      </w:r>
    </w:p>
    <w:p w14:paraId="14C35A5A" w14:textId="075617F3" w:rsidR="004B0716" w:rsidRDefault="004B0716" w:rsidP="0034374E">
      <w:pPr>
        <w:pStyle w:val="Heading3"/>
      </w:pPr>
      <w:bookmarkStart w:id="48" w:name="_Ref430078309"/>
      <w:r>
        <w:t>Into Hadoop</w:t>
      </w:r>
      <w:bookmarkEnd w:id="48"/>
    </w:p>
    <w:p w14:paraId="256DFB80" w14:textId="50DF9C27" w:rsidR="004B0716" w:rsidRDefault="007C1501" w:rsidP="000E553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D96B97">
      <w:pPr>
        <w:pStyle w:val="Unix"/>
      </w:pPr>
      <w:r w:rsidRPr="00DA078F">
        <w:t>[cottaan@hadoop-m2 ~]$ hadoop fs -put /home/cottaan/data/0003396-150831095807960_reduced_fields.csv</w:t>
      </w:r>
    </w:p>
    <w:p w14:paraId="27A656F6" w14:textId="08EF658E" w:rsidR="002A5891" w:rsidRDefault="005A35F0" w:rsidP="000E5536">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0E5536">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0E5536">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49" w:name="_Ref335993294"/>
      <w:r>
        <w:t>Into ArcGIS</w:t>
      </w:r>
      <w:bookmarkEnd w:id="49"/>
    </w:p>
    <w:p w14:paraId="132CFD04" w14:textId="77777777" w:rsidR="00547618" w:rsidRPr="00547618" w:rsidRDefault="00547618" w:rsidP="000E5536">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D96B97">
      <w:pPr>
        <w:pStyle w:val="Unix"/>
      </w:pPr>
      <w:r w:rsidRPr="00C14CBA">
        <w:t>[cottaan@hadoop-m2 ~]$ hadoop fs -put /home/cottaan/data/wdpa_latest_14_10_14.avro /jrc/data/wdpa</w:t>
      </w:r>
    </w:p>
    <w:p w14:paraId="749FD579" w14:textId="161A50D8" w:rsidR="00C14CBA" w:rsidRDefault="00C14CBA" w:rsidP="00D96B97">
      <w:pPr>
        <w:pStyle w:val="Unix"/>
      </w:pPr>
      <w:r w:rsidRPr="00C14CBA">
        <w:t>[cottaan@hadoop-m2 ~]$ hadoop fs -put /home/cottaan/data/wdpa_latest_14_10_14.avsc /jrc/data/wdpa</w:t>
      </w:r>
    </w:p>
    <w:p w14:paraId="6AD833E3" w14:textId="46BF2C31" w:rsidR="007903D4" w:rsidRDefault="007903D4" w:rsidP="000E5536">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D96B97">
      <w:pPr>
        <w:pStyle w:val="Unix"/>
      </w:pPr>
      <w:r>
        <w:t>CREATE EXTERNAL TABLE IF NOT EXISTS wdpa_14_10_14</w:t>
      </w:r>
    </w:p>
    <w:p w14:paraId="77E91305" w14:textId="77777777" w:rsidR="007903D4" w:rsidRDefault="007903D4" w:rsidP="00D96B97">
      <w:pPr>
        <w:pStyle w:val="Unix"/>
      </w:pPr>
      <w:r>
        <w:t>ROW FORMAT SERDE 'org.apache.hadoop.hive.serde2.avro.AvroSerDe'</w:t>
      </w:r>
    </w:p>
    <w:p w14:paraId="438B957C" w14:textId="77777777" w:rsidR="007903D4" w:rsidRDefault="007903D4" w:rsidP="00D96B97">
      <w:pPr>
        <w:pStyle w:val="Unix"/>
      </w:pPr>
      <w:r>
        <w:t>STORED AS</w:t>
      </w:r>
    </w:p>
    <w:p w14:paraId="5CF29AD3" w14:textId="77777777" w:rsidR="007903D4" w:rsidRDefault="007903D4" w:rsidP="00D96B97">
      <w:pPr>
        <w:pStyle w:val="Unix"/>
      </w:pPr>
      <w:r>
        <w:t xml:space="preserve">  INPUTFORMAT 'org.apache.hadoop.hive.ql.io.avro.AvroContainerInputFormat'</w:t>
      </w:r>
    </w:p>
    <w:p w14:paraId="622A7641" w14:textId="77777777" w:rsidR="007903D4" w:rsidRDefault="007903D4" w:rsidP="00D96B97">
      <w:pPr>
        <w:pStyle w:val="Unix"/>
      </w:pPr>
      <w:r>
        <w:t xml:space="preserve">  OUTPUTFORMAT 'org.apache.hadoop.hive.ql.io.avro.AvroContainerOutputFormat'</w:t>
      </w:r>
    </w:p>
    <w:p w14:paraId="12078125" w14:textId="42B51DE9" w:rsidR="007903D4" w:rsidRDefault="007903D4" w:rsidP="00D96B97">
      <w:pPr>
        <w:pStyle w:val="Unix"/>
      </w:pPr>
      <w:r>
        <w:t>LOCATION '</w:t>
      </w:r>
      <w:r w:rsidRPr="007903D4">
        <w:t>/jrc/dat</w:t>
      </w:r>
      <w:r>
        <w:t>a/wdpa/wdpa_latest_14_10_14'</w:t>
      </w:r>
    </w:p>
    <w:p w14:paraId="0841641E" w14:textId="5C38ACC6" w:rsidR="007903D4" w:rsidRPr="00C14CBA" w:rsidRDefault="007903D4" w:rsidP="00D96B97">
      <w:pPr>
        <w:pStyle w:val="Unix"/>
      </w:pPr>
      <w:r>
        <w:t>TBLPROPERTIES ('avro.schema.url'='hdfs:///jrc/schemas/</w:t>
      </w:r>
      <w:r w:rsidR="00FF1995">
        <w:t>wdpa_latest_14_10_14</w:t>
      </w:r>
      <w:r>
        <w:t>.avsc');</w:t>
      </w:r>
    </w:p>
    <w:p w14:paraId="3FF34FC8" w14:textId="3CBB73BE" w:rsidR="003C733A" w:rsidRDefault="003C733A" w:rsidP="000E5536">
      <w:pPr>
        <w:pStyle w:val="Heading2"/>
      </w:pPr>
      <w:r>
        <w:t>Importing the Quadkey data into Postgresql</w:t>
      </w:r>
      <w:bookmarkEnd w:id="44"/>
    </w:p>
    <w:p w14:paraId="74487083" w14:textId="77777777" w:rsidR="003C733A" w:rsidRDefault="003C733A" w:rsidP="000E5536">
      <w:pPr>
        <w:pStyle w:val="BodyText2"/>
      </w:pPr>
      <w:r>
        <w:lastRenderedPageBreak/>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0E5536">
      <w:pPr>
        <w:pStyle w:val="BodyText2"/>
      </w:pPr>
      <w:r>
        <w:t xml:space="preserve">NEED TO CHANGE THE DATATYPE OF QUADKEY TO SOMETHING ELSE - IT COMES IN AS character(50)! so a quadkey is '132320330230020                                                    </w:t>
      </w:r>
    </w:p>
    <w:p w14:paraId="2738E74B" w14:textId="77777777" w:rsidR="0062417A" w:rsidRDefault="0062417A" w:rsidP="000E5536">
      <w:pPr>
        <w:pStyle w:val="Heading2"/>
      </w:pPr>
      <w:r>
        <w:t>Importing the Ecoregions data</w:t>
      </w:r>
    </w:p>
    <w:p w14:paraId="4D0DDFFE" w14:textId="3012B1CD" w:rsidR="0062417A" w:rsidRPr="0062417A" w:rsidRDefault="0062417A" w:rsidP="000E5536">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0E5536">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0E5536">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0" w:name="_Ref332966125"/>
      <w:r>
        <w:t>Importing the log file</w:t>
      </w:r>
      <w:bookmarkEnd w:id="50"/>
    </w:p>
    <w:p w14:paraId="70FDB350" w14:textId="77777777" w:rsidR="00006478" w:rsidRDefault="00C200AF" w:rsidP="000E5536">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0E5536">
      <w:pPr>
        <w:pStyle w:val="sql"/>
      </w:pPr>
      <w:r>
        <w:t>drop table species_wdpa_analysis_summary;</w:t>
      </w:r>
    </w:p>
    <w:p w14:paraId="35DB86E0" w14:textId="77777777" w:rsidR="002024C4" w:rsidRDefault="002024C4" w:rsidP="000E5536">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0E5536">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0E5536">
      <w:pPr>
        <w:pStyle w:val="sql"/>
      </w:pPr>
      <w:r>
        <w:t>update species_wdpa_analysis_summary set wfs_failed=false where wfs_failed is null;</w:t>
      </w:r>
    </w:p>
    <w:p w14:paraId="56D8AAD7" w14:textId="77777777" w:rsidR="002024C4" w:rsidRDefault="002024C4" w:rsidP="000E5536">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0E5536">
      <w:pPr>
        <w:pStyle w:val="sql"/>
      </w:pPr>
      <w:r>
        <w:t>update species_wdpa_analysis_summary set no_features_returned=false where no_features_returned is null;</w:t>
      </w:r>
    </w:p>
    <w:p w14:paraId="270638F7" w14:textId="77777777" w:rsidR="002024C4" w:rsidRDefault="002024C4" w:rsidP="000E5536">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0E5536">
      <w:pPr>
        <w:pStyle w:val="sql"/>
      </w:pPr>
      <w:r>
        <w:t>update species_wdpa_analysis_summary set no_speciesid=false where no_speciesid is null;</w:t>
      </w:r>
    </w:p>
    <w:p w14:paraId="662B3501" w14:textId="77777777" w:rsidR="002024C4" w:rsidRDefault="002024C4" w:rsidP="000E5536">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0E5536">
      <w:pPr>
        <w:pStyle w:val="sql"/>
      </w:pPr>
      <w:r>
        <w:t>update species_wdpa_analysis_summary set no_presence_value=false where no_presence_value is null;</w:t>
      </w:r>
    </w:p>
    <w:p w14:paraId="0637356E" w14:textId="77777777" w:rsidR="002024C4" w:rsidRDefault="002024C4" w:rsidP="000E5536">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0E5536">
      <w:pPr>
        <w:pStyle w:val="sql"/>
      </w:pPr>
      <w:r>
        <w:t>update species_wdpa_analysis_summary set no_wfs_polygons=false where no_wfs_polygons is null;</w:t>
      </w:r>
    </w:p>
    <w:p w14:paraId="7596281A" w14:textId="77777777" w:rsidR="002024C4" w:rsidRDefault="002024C4" w:rsidP="000E5536">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0E5536">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0E5536">
      <w:pPr>
        <w:pStyle w:val="sql"/>
      </w:pPr>
      <w:r>
        <w:t>update species_wdpa_analysis_summary set intersecting_features=true where intersecting_features is null and analysis_done is true;</w:t>
      </w:r>
    </w:p>
    <w:p w14:paraId="04C78B24" w14:textId="77777777" w:rsidR="005C0E87" w:rsidRDefault="005C0E87" w:rsidP="000E5536">
      <w:pPr>
        <w:pStyle w:val="BodyText2"/>
      </w:pPr>
      <w:r>
        <w:lastRenderedPageBreak/>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0E5536">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0E5536">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1" w:name="_Ref333394603"/>
      <w:r>
        <w:t>Importing the intersection</w:t>
      </w:r>
      <w:bookmarkEnd w:id="51"/>
    </w:p>
    <w:p w14:paraId="6C57286A" w14:textId="77777777" w:rsidR="00C412F3" w:rsidRDefault="0067585A" w:rsidP="000E5536">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0E5536">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0E5536">
      <w:pPr>
        <w:pStyle w:val="Code"/>
      </w:pPr>
      <w:r>
        <w:t>157827,1,155963,18196</w:t>
      </w:r>
    </w:p>
    <w:p w14:paraId="42C3C948" w14:textId="77777777" w:rsidR="00C36DBD" w:rsidRDefault="00C36DBD" w:rsidP="000E5536">
      <w:pPr>
        <w:pStyle w:val="Code"/>
      </w:pPr>
      <w:r w:rsidRPr="00C36DBD">
        <w:rPr>
          <w:highlight w:val="green"/>
        </w:rPr>
        <w:t>1578</w:t>
      </w:r>
      <w:r w:rsidRPr="00C36DBD">
        <w:t>1</w:t>
      </w:r>
      <w:r>
        <w:t>73249,1,92616,18216</w:t>
      </w:r>
    </w:p>
    <w:p w14:paraId="6C0DAEFD" w14:textId="77777777" w:rsidR="003E156F" w:rsidRDefault="00C36DBD" w:rsidP="000E5536">
      <w:pPr>
        <w:pStyle w:val="Code"/>
      </w:pPr>
      <w:r>
        <w:t>173249,1,92622,18216</w:t>
      </w:r>
      <w:r w:rsidR="00880ADE">
        <w:t xml:space="preserve"> </w:t>
      </w:r>
    </w:p>
    <w:p w14:paraId="63FF05F6" w14:textId="77777777" w:rsidR="00C36DBD" w:rsidRDefault="00C36DBD" w:rsidP="000E5536">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0E5536">
      <w:pPr>
        <w:pStyle w:val="Code"/>
      </w:pPr>
      <w:r>
        <w:t>157722,1,67923,18210</w:t>
      </w:r>
    </w:p>
    <w:p w14:paraId="6484908B" w14:textId="77777777" w:rsidR="00D14173" w:rsidRDefault="00D14173" w:rsidP="000E5536">
      <w:pPr>
        <w:pStyle w:val="Code"/>
      </w:pPr>
      <w:r>
        <w:t>173249,1,92616,18216</w:t>
      </w:r>
    </w:p>
    <w:p w14:paraId="4CAA012F" w14:textId="77777777" w:rsidR="00D14173" w:rsidRDefault="00D14173" w:rsidP="000E5536">
      <w:pPr>
        <w:pStyle w:val="Code"/>
      </w:pPr>
      <w:r>
        <w:t>173249,1,92622,18216</w:t>
      </w:r>
    </w:p>
    <w:p w14:paraId="30FC3600" w14:textId="77777777" w:rsidR="00D14173" w:rsidRDefault="00D14173" w:rsidP="000E5536">
      <w:pPr>
        <w:pStyle w:val="BodyText2"/>
      </w:pPr>
      <w:r>
        <w:t>No problem, although the objected before is different.</w:t>
      </w:r>
      <w:r w:rsidR="007C2DA1">
        <w:t xml:space="preserve"> But, it is still here:</w:t>
      </w:r>
    </w:p>
    <w:p w14:paraId="56B0743E" w14:textId="77777777" w:rsidR="007C2DA1" w:rsidRDefault="007C2DA1" w:rsidP="000E5536">
      <w:pPr>
        <w:pStyle w:val="Code"/>
      </w:pPr>
      <w:r>
        <w:t>157827,1,155963,18196</w:t>
      </w:r>
    </w:p>
    <w:p w14:paraId="4A684AFC" w14:textId="77777777" w:rsidR="007C2DA1" w:rsidRDefault="007C2DA1" w:rsidP="000E5536">
      <w:pPr>
        <w:pStyle w:val="Code"/>
      </w:pPr>
      <w:r w:rsidRPr="007C2DA1">
        <w:rPr>
          <w:highlight w:val="green"/>
        </w:rPr>
        <w:t>1578</w:t>
      </w:r>
      <w:r>
        <w:t>157848,1,81339,18185</w:t>
      </w:r>
    </w:p>
    <w:p w14:paraId="1E1184EF" w14:textId="77777777" w:rsidR="007C2DA1" w:rsidRDefault="007C2DA1" w:rsidP="000E5536">
      <w:pPr>
        <w:pStyle w:val="Code"/>
      </w:pPr>
      <w:r>
        <w:t>157848,1,103294,18185</w:t>
      </w:r>
    </w:p>
    <w:p w14:paraId="21258112" w14:textId="77777777" w:rsidR="007C2DA1" w:rsidRDefault="007C2DA1" w:rsidP="000E5536">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0E5536">
      <w:pPr>
        <w:pStyle w:val="Code"/>
      </w:pPr>
      <w:r>
        <w:t>157827,1,155222,18196</w:t>
      </w:r>
    </w:p>
    <w:p w14:paraId="2EB23F8A" w14:textId="77777777" w:rsidR="0017539A" w:rsidRDefault="0017539A" w:rsidP="000E5536">
      <w:pPr>
        <w:pStyle w:val="Code"/>
      </w:pPr>
      <w:r>
        <w:t>157827,1,155963,18196</w:t>
      </w:r>
    </w:p>
    <w:p w14:paraId="073C64D5" w14:textId="77777777" w:rsidR="0017539A" w:rsidRDefault="0017539A" w:rsidP="000E5536">
      <w:pPr>
        <w:pStyle w:val="Code"/>
      </w:pPr>
      <w:r w:rsidRPr="009335C7">
        <w:rPr>
          <w:highlight w:val="green"/>
        </w:rPr>
        <w:t>1578</w:t>
      </w:r>
    </w:p>
    <w:p w14:paraId="32F4EEBC" w14:textId="77777777" w:rsidR="009335C7" w:rsidRDefault="009335C7" w:rsidP="000E5536">
      <w:pPr>
        <w:pStyle w:val="BodyText2"/>
      </w:pPr>
      <w:r>
        <w:t>Then at the end it becomes:</w:t>
      </w:r>
    </w:p>
    <w:p w14:paraId="79777457" w14:textId="77777777" w:rsidR="009335C7" w:rsidRDefault="009335C7" w:rsidP="000E5536">
      <w:pPr>
        <w:pStyle w:val="Code"/>
      </w:pPr>
      <w:r w:rsidRPr="009335C7">
        <w:t>157827,1,155222,18196</w:t>
      </w:r>
    </w:p>
    <w:p w14:paraId="76B729D5" w14:textId="77777777" w:rsidR="009335C7" w:rsidRDefault="009335C7" w:rsidP="000E5536">
      <w:pPr>
        <w:pStyle w:val="Code"/>
      </w:pPr>
      <w:r>
        <w:t>157827,1,155963,18196</w:t>
      </w:r>
    </w:p>
    <w:p w14:paraId="6BCCD6DF" w14:textId="77777777" w:rsidR="009335C7" w:rsidRDefault="009335C7" w:rsidP="000E5536">
      <w:pPr>
        <w:pStyle w:val="Code"/>
      </w:pPr>
      <w:r>
        <w:t>157827,1,155369,18196</w:t>
      </w:r>
    </w:p>
    <w:p w14:paraId="2C5C2B04" w14:textId="77777777" w:rsidR="009335C7" w:rsidRDefault="009335C7" w:rsidP="000E5536">
      <w:pPr>
        <w:pStyle w:val="Code"/>
      </w:pPr>
      <w:r>
        <w:t>157827,1,155658,18196</w:t>
      </w:r>
    </w:p>
    <w:p w14:paraId="66EAF19F" w14:textId="77777777" w:rsidR="00740C2E" w:rsidRDefault="00740C2E" w:rsidP="000E5536">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0E5536">
      <w:pPr>
        <w:pStyle w:val="BodyText2"/>
      </w:pPr>
      <w:r>
        <w:t>We can run a check by seeing if a single OBJECTID has more than 1 speciesid for it:</w:t>
      </w:r>
    </w:p>
    <w:p w14:paraId="7DEFF06E" w14:textId="77777777" w:rsidR="00960EAC" w:rsidRDefault="00960EAC" w:rsidP="000E5536">
      <w:pPr>
        <w:pStyle w:val="sql"/>
      </w:pPr>
      <w:r>
        <w:t>drop table _tmp;</w:t>
      </w:r>
    </w:p>
    <w:p w14:paraId="78E796A8" w14:textId="77777777" w:rsidR="00960EAC" w:rsidRDefault="00960EAC" w:rsidP="000E5536">
      <w:pPr>
        <w:pStyle w:val="sql"/>
      </w:pPr>
      <w:r>
        <w:t>create table _tmp with oids as SELECT distinct speciesid,objectid FROM species_wdpa;</w:t>
      </w:r>
    </w:p>
    <w:p w14:paraId="678B9E0B" w14:textId="77777777" w:rsidR="00960EAC" w:rsidRPr="001A5C55" w:rsidRDefault="00960EAC" w:rsidP="000E5536">
      <w:pPr>
        <w:pStyle w:val="sql"/>
      </w:pPr>
      <w:r>
        <w:t>select count(speciesid) from _tmp group by objectid having count(speciesid)&gt;1 ;</w:t>
      </w:r>
    </w:p>
    <w:p w14:paraId="723B054D" w14:textId="77777777" w:rsidR="003F6CD4" w:rsidRDefault="003F6CD4" w:rsidP="000E5536">
      <w:pPr>
        <w:pStyle w:val="Heading2"/>
      </w:pPr>
      <w:bookmarkStart w:id="52" w:name="_Ref326849613"/>
      <w:r>
        <w:t>Importing the Biofuels data into PostGIS</w:t>
      </w:r>
      <w:bookmarkEnd w:id="52"/>
    </w:p>
    <w:p w14:paraId="5D475E19" w14:textId="77777777" w:rsidR="003F6CD4" w:rsidRDefault="003F6CD4" w:rsidP="000E5536">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0E5536">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0E5536">
      <w:pPr>
        <w:pStyle w:val="Code"/>
      </w:pPr>
      <w:r>
        <w:t>2012-06-11 10:20:30| 167.8|  0.0|INFORM|Translation was SUCCESSFUL with 6 warning(s) (2668981 feature(s) output)</w:t>
      </w:r>
    </w:p>
    <w:p w14:paraId="0711372C" w14:textId="77777777" w:rsidR="004C3A86" w:rsidRDefault="004C3A86" w:rsidP="000E5536">
      <w:pPr>
        <w:pStyle w:val="Code"/>
      </w:pPr>
      <w:r>
        <w:t>2012-06-11 10:20:30| 167.8|  0.0|INFORM|FME Session Duration: 3 minutes 4.0 seconds. (CPU: 166.6s user, 1.1s system)</w:t>
      </w:r>
    </w:p>
    <w:p w14:paraId="3A7E494F" w14:textId="77777777" w:rsidR="002D240E" w:rsidRPr="003F6CD4" w:rsidRDefault="002D240E" w:rsidP="000E5536">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0E5536">
      <w:pPr>
        <w:pStyle w:val="Heading2"/>
      </w:pPr>
      <w:r>
        <w:t>Exporting the PA/Species analysis into Access</w:t>
      </w:r>
    </w:p>
    <w:p w14:paraId="3B7CB55E" w14:textId="77777777" w:rsidR="00B9631B" w:rsidRDefault="00B9631B" w:rsidP="000E5536">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0E5536">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0E5536">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0E5536">
      <w:pPr>
        <w:pStyle w:val="Heading2"/>
      </w:pPr>
      <w:bookmarkStart w:id="53" w:name="_Ref330907904"/>
      <w:r>
        <w:t>Importing the Country Species analysis into PostGIS</w:t>
      </w:r>
      <w:bookmarkEnd w:id="53"/>
    </w:p>
    <w:p w14:paraId="63CA4FA3" w14:textId="77777777" w:rsidR="00935DFF" w:rsidRPr="00935DFF" w:rsidRDefault="00E37B9F" w:rsidP="000E5536">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79DA2D93" w:rsidR="00B37D09" w:rsidRDefault="00C476E5" w:rsidP="000E5536">
      <w:pPr>
        <w:pStyle w:val="Heading1"/>
      </w:pPr>
      <w:r>
        <w:t>Database Architecture</w:t>
      </w:r>
      <w:bookmarkEnd w:id="13"/>
      <w:r w:rsidR="005518CC">
        <w:t xml:space="preserve"> and Schema</w:t>
      </w:r>
    </w:p>
    <w:p w14:paraId="29B8C0F4" w14:textId="77777777" w:rsidR="00B37D09" w:rsidRDefault="00C476E5" w:rsidP="000E5536">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0E5536">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0E5536">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0E5536">
      <w:pPr>
        <w:pStyle w:val="BodyText2"/>
      </w:pPr>
      <w:r>
        <w:t>We need to try these things!!! NOW!</w:t>
      </w:r>
    </w:p>
    <w:p w14:paraId="6DD72FAD" w14:textId="77777777" w:rsidR="003C733A" w:rsidRDefault="003C733A" w:rsidP="000E5536">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0E5536">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0E5536">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lastRenderedPageBreak/>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0E5536">
      <w:pPr>
        <w:pStyle w:val="BodyText2"/>
      </w:pPr>
      <w:r>
        <w:t xml:space="preserve">PASSWORD: </w:t>
      </w:r>
      <w:r>
        <w:tab/>
        <w:t>gem2011</w:t>
      </w:r>
    </w:p>
    <w:p w14:paraId="7148C74B" w14:textId="77777777" w:rsidR="003C733A" w:rsidRDefault="003C733A" w:rsidP="0034374E">
      <w:pPr>
        <w:pStyle w:val="Heading3"/>
      </w:pPr>
      <w:bookmarkStart w:id="57" w:name="_Toc315774580"/>
      <w:r>
        <w:t>Querying</w:t>
      </w:r>
      <w:bookmarkEnd w:id="57"/>
    </w:p>
    <w:p w14:paraId="10127E7C" w14:textId="77777777" w:rsidR="003C733A" w:rsidRDefault="003C733A" w:rsidP="007D2F52">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0E5536">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0E5536">
      <w:pPr>
        <w:pStyle w:val="BodyText2"/>
      </w:pPr>
      <w:r>
        <w:t>Changed the FME transformation to read and write the data to EPSG:3857</w:t>
      </w:r>
    </w:p>
    <w:p w14:paraId="73437CBE" w14:textId="77777777" w:rsidR="00583E6D" w:rsidRDefault="00583E6D" w:rsidP="000E5536">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0E5536">
      <w:pPr>
        <w:pStyle w:val="Code"/>
      </w:pPr>
      <w:r>
        <w:t>SELECT st_Intersects(ST_GeomFromText('POINT(0 0)', 3857), species.geom) from species;</w:t>
      </w:r>
    </w:p>
    <w:p w14:paraId="65EBAD23" w14:textId="77777777" w:rsidR="00583E6D" w:rsidRDefault="00583E6D" w:rsidP="000E5536">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0E5536">
      <w:pPr>
        <w:pStyle w:val="Code"/>
      </w:pPr>
      <w:r>
        <w:t>SELECT * from species where st_Intersects(ST_GeomFromText('POINT(0 0)', 3857), species.geom)='t' ; worked in 377sec = 6min 17sec</w:t>
      </w:r>
      <w:r>
        <w:tab/>
        <w:t>- 37 species returned</w:t>
      </w:r>
    </w:p>
    <w:p w14:paraId="228AFAFA" w14:textId="77777777" w:rsidR="00583E6D" w:rsidRDefault="00583E6D" w:rsidP="000E5536">
      <w:pPr>
        <w:pStyle w:val="Code"/>
      </w:pPr>
      <w:r>
        <w:t>SELECT st_Intersects(ST_GeomFromText('POINT(0 0)', 3857), "Species".geom) from "Species"; 292s</w:t>
      </w:r>
    </w:p>
    <w:p w14:paraId="48CB15B2" w14:textId="77777777" w:rsidR="00583E6D" w:rsidRDefault="00583E6D" w:rsidP="000E5536">
      <w:pPr>
        <w:pStyle w:val="Code"/>
      </w:pPr>
      <w:r>
        <w:t>SELECT * from species where st_Intersects(ST_GeomFromText('POINT(0 0)', 3857), species.geom)='t' ; 279s</w:t>
      </w:r>
    </w:p>
    <w:p w14:paraId="320C3571" w14:textId="77777777" w:rsidR="00583E6D" w:rsidRDefault="00583E6D" w:rsidP="000E5536">
      <w:pPr>
        <w:pStyle w:val="Code"/>
      </w:pPr>
      <w:r>
        <w:t>SELECT id_no from species where st_Intersects(ST_GeomFromText('POINT(0 0)', 3857), species.geom)='t' ; 238s</w:t>
      </w:r>
    </w:p>
    <w:p w14:paraId="196AF97C" w14:textId="77777777" w:rsidR="00583E6D" w:rsidRDefault="00583E6D" w:rsidP="000E5536">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0E5536">
      <w:pPr>
        <w:pStyle w:val="Code"/>
      </w:pPr>
      <w:r>
        <w:t>select * from (select geom from species where id_no = '17975') as geom1, (select geom from species where id_no = '136541') as geom2</w:t>
      </w:r>
    </w:p>
    <w:p w14:paraId="79A1F0A5"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0E5536">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0E5536">
      <w:pPr>
        <w:pStyle w:val="Code"/>
      </w:pPr>
      <w:r>
        <w:t>CREATE TABLE test(geom geometry);</w:t>
      </w:r>
    </w:p>
    <w:p w14:paraId="6F7FC716" w14:textId="77777777" w:rsidR="00583E6D" w:rsidRDefault="00583E6D" w:rsidP="000E5536">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0E5536">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0E5536">
      <w:pPr>
        <w:pStyle w:val="Code"/>
      </w:pPr>
      <w:r>
        <w:t>SELECT ST_Intersection(species.geom,wdpa.geom) FROM species, wdpa WHERE species.id_no = '17975' AND wdpa.wdpaid=8673</w:t>
      </w:r>
    </w:p>
    <w:p w14:paraId="63061CC3" w14:textId="77777777" w:rsidR="00583E6D" w:rsidRDefault="00583E6D" w:rsidP="000E5536">
      <w:pPr>
        <w:pStyle w:val="Code"/>
      </w:pPr>
      <w:r>
        <w:t>SELECT objectid,ST_AsText(geom),ST_IsValid(geom) FROM species WHERE objectid=58493 - fine</w:t>
      </w:r>
    </w:p>
    <w:p w14:paraId="7C8A5A8C" w14:textId="77777777" w:rsidR="00583E6D" w:rsidRDefault="00583E6D" w:rsidP="000E5536">
      <w:pPr>
        <w:pStyle w:val="Code"/>
      </w:pPr>
      <w:r>
        <w:t>SELECT objectid,ST_AsText(geom),ST_IsValid(geom) FROM wdpa WHERE objectid=256461 - fine</w:t>
      </w:r>
    </w:p>
    <w:p w14:paraId="62C0BAC6" w14:textId="77777777" w:rsidR="00583E6D" w:rsidRDefault="00583E6D" w:rsidP="000E5536">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0E5536">
      <w:pPr>
        <w:pStyle w:val="Code"/>
      </w:pPr>
      <w:r>
        <w:t>SELECT ST_AsText(ST_Envelope(geom)) FROM species WHERE species.id_no = '17975' - bounding box for orang utan</w:t>
      </w:r>
    </w:p>
    <w:p w14:paraId="622CB02B" w14:textId="77777777" w:rsidR="003C733A" w:rsidRDefault="003C733A" w:rsidP="000E5536">
      <w:pPr>
        <w:pStyle w:val="Code"/>
      </w:pPr>
      <w:r>
        <w:t>SELECT ST_AsText(ST_Envelope(geom)) FROM species WHERE objectid = 59259 - bounding box for a feature of orang utan</w:t>
      </w:r>
    </w:p>
    <w:p w14:paraId="676F45CC" w14:textId="77777777" w:rsidR="003C733A" w:rsidRDefault="003C733A" w:rsidP="000E5536">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0E5536">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0E5536">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0E5536">
      <w:pPr>
        <w:pStyle w:val="Code"/>
      </w:pPr>
      <w:r w:rsidRPr="00F26060">
        <w:t>,IN language1 text DEFAULT 'english', IN language2 text DEFAULT 'none'</w:t>
      </w:r>
    </w:p>
    <w:p w14:paraId="6D4499E2" w14:textId="77777777" w:rsidR="00E25404" w:rsidRDefault="00E25404" w:rsidP="000E5536">
      <w:pPr>
        <w:pStyle w:val="ListBullet2"/>
      </w:pPr>
      <w:r>
        <w:lastRenderedPageBreak/>
        <w:t xml:space="preserve">Add the following to the end of the </w:t>
      </w:r>
      <w:r w:rsidR="001977C9">
        <w:t xml:space="preserve">parameters in the </w:t>
      </w:r>
      <w:r>
        <w:t>ALTER FUNCTION … and COMMENT ON FUNCTION … statements</w:t>
      </w:r>
    </w:p>
    <w:p w14:paraId="7BD066A3" w14:textId="77777777" w:rsidR="00E25404" w:rsidRDefault="00E25404" w:rsidP="000E5536">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0E5536">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0E5536">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0E5536">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0E5536">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0E5536">
      <w:pPr>
        <w:pStyle w:val="Code"/>
      </w:pPr>
      <w:r>
        <w:t>$BODY$</w:t>
      </w:r>
    </w:p>
    <w:p w14:paraId="3543B7A6" w14:textId="77777777" w:rsidR="00177446" w:rsidRDefault="00177446" w:rsidP="000E5536">
      <w:pPr>
        <w:pStyle w:val="Code"/>
      </w:pPr>
      <w:r>
        <w:t>declare</w:t>
      </w:r>
    </w:p>
    <w:p w14:paraId="01E92FFB" w14:textId="77777777" w:rsidR="00177446" w:rsidRDefault="00177446" w:rsidP="000E5536">
      <w:pPr>
        <w:pStyle w:val="Code"/>
      </w:pPr>
      <w:r>
        <w:t xml:space="preserve">   sql TEXT;</w:t>
      </w:r>
    </w:p>
    <w:p w14:paraId="69E25E0A" w14:textId="77777777" w:rsidR="00177446" w:rsidRDefault="00177446" w:rsidP="000E5536">
      <w:pPr>
        <w:pStyle w:val="Code"/>
      </w:pPr>
      <w:r>
        <w:t xml:space="preserve">   secondLanguage TEXT;</w:t>
      </w:r>
    </w:p>
    <w:p w14:paraId="2C3E85C5" w14:textId="77777777" w:rsidR="00177446" w:rsidRDefault="00177446" w:rsidP="000E5536">
      <w:pPr>
        <w:pStyle w:val="Code"/>
      </w:pPr>
      <w:r>
        <w:t>begin</w:t>
      </w:r>
    </w:p>
    <w:p w14:paraId="759EA2C4" w14:textId="77777777" w:rsidR="00177446" w:rsidRDefault="00177446" w:rsidP="000E5536">
      <w:pPr>
        <w:pStyle w:val="Code"/>
      </w:pPr>
      <w:r>
        <w:t>IF lower(language2) = 'none' THEN</w:t>
      </w:r>
    </w:p>
    <w:p w14:paraId="61D72EFD" w14:textId="77777777" w:rsidR="00177446" w:rsidRDefault="00177446" w:rsidP="000E5536">
      <w:pPr>
        <w:pStyle w:val="Code"/>
      </w:pPr>
      <w:r>
        <w:t xml:space="preserve"> secondLanguage = 'NULL';</w:t>
      </w:r>
    </w:p>
    <w:p w14:paraId="17328E6F" w14:textId="77777777" w:rsidR="00177446" w:rsidRDefault="00177446" w:rsidP="000E5536">
      <w:pPr>
        <w:pStyle w:val="Code"/>
      </w:pPr>
      <w:r>
        <w:t>ELSE</w:t>
      </w:r>
    </w:p>
    <w:p w14:paraId="098EE8BB" w14:textId="77777777" w:rsidR="00177446" w:rsidRDefault="00177446" w:rsidP="000E5536">
      <w:pPr>
        <w:pStyle w:val="Code"/>
      </w:pPr>
      <w:r>
        <w:t xml:space="preserve"> secondLanguage = language2;</w:t>
      </w:r>
    </w:p>
    <w:p w14:paraId="4A830E72" w14:textId="77777777" w:rsidR="00177446" w:rsidRDefault="00177446" w:rsidP="000E5536">
      <w:pPr>
        <w:pStyle w:val="Code"/>
      </w:pPr>
      <w:r>
        <w:t>END IF;</w:t>
      </w:r>
    </w:p>
    <w:p w14:paraId="20CE1451" w14:textId="77777777" w:rsidR="00177446" w:rsidRDefault="00177446" w:rsidP="000E5536">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0E5536">
      <w:pPr>
        <w:pStyle w:val="Code"/>
      </w:pPr>
      <w:r>
        <w:t>';</w:t>
      </w:r>
    </w:p>
    <w:p w14:paraId="65CC16A0" w14:textId="77777777" w:rsidR="00177446" w:rsidRDefault="00177446" w:rsidP="000E5536">
      <w:pPr>
        <w:pStyle w:val="Code"/>
      </w:pPr>
      <w:r>
        <w:t xml:space="preserve">RETURN QUERY EXECUTE sql using </w:t>
      </w:r>
      <w:r w:rsidRPr="00177446">
        <w:t>wdpa_id,taxonomicgroup,rlstatus,language1,language2</w:t>
      </w:r>
      <w:r>
        <w:t>;</w:t>
      </w:r>
    </w:p>
    <w:p w14:paraId="618CD901" w14:textId="77777777" w:rsidR="00177446" w:rsidRDefault="00177446" w:rsidP="000E5536">
      <w:pPr>
        <w:pStyle w:val="Code"/>
      </w:pPr>
      <w:r>
        <w:t>end</w:t>
      </w:r>
    </w:p>
    <w:p w14:paraId="736DF63E" w14:textId="77777777" w:rsidR="00177446" w:rsidRDefault="00177446" w:rsidP="000E5536">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0E5536">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0E5536">
      <w:pPr>
        <w:pStyle w:val="Code"/>
      </w:pPr>
      <w:r>
        <w:t xml:space="preserve"> CASE WHEN ' || language1 || ' IS NULL THEN </w:t>
      </w:r>
    </w:p>
    <w:p w14:paraId="3B6A1817" w14:textId="77777777" w:rsidR="00FC3C89" w:rsidRDefault="00FC3C89" w:rsidP="000E5536">
      <w:pPr>
        <w:pStyle w:val="Code"/>
      </w:pPr>
      <w:r>
        <w:tab/>
        <w:t xml:space="preserve">CASE WHEN ' || secondLanguage || ' IS NULL THEN </w:t>
      </w:r>
    </w:p>
    <w:p w14:paraId="702AF5CE" w14:textId="77777777" w:rsidR="00FC3C89" w:rsidRDefault="00FC3C89" w:rsidP="000E5536">
      <w:pPr>
        <w:pStyle w:val="Code"/>
      </w:pPr>
      <w:r>
        <w:tab/>
      </w:r>
      <w:r>
        <w:tab/>
        <w:t xml:space="preserve">NULL </w:t>
      </w:r>
    </w:p>
    <w:p w14:paraId="3B24DCAB" w14:textId="77777777" w:rsidR="00FC3C89" w:rsidRDefault="00FC3C89" w:rsidP="000E5536">
      <w:pPr>
        <w:pStyle w:val="Code"/>
      </w:pPr>
      <w:r>
        <w:tab/>
        <w:t xml:space="preserve">ELSE </w:t>
      </w:r>
    </w:p>
    <w:p w14:paraId="10325747" w14:textId="77777777" w:rsidR="00FC3C89" w:rsidRDefault="00FC3C89" w:rsidP="000E5536">
      <w:pPr>
        <w:pStyle w:val="Code"/>
      </w:pPr>
      <w:r>
        <w:tab/>
      </w:r>
      <w:r>
        <w:tab/>
        <w:t>lower(</w:t>
      </w:r>
      <w:r w:rsidRPr="00A467F2">
        <w:rPr>
          <w:color w:val="FF0000"/>
        </w:rPr>
        <w:t>$5</w:t>
      </w:r>
      <w:r>
        <w:t>)</w:t>
      </w:r>
    </w:p>
    <w:p w14:paraId="764AF962" w14:textId="77777777" w:rsidR="00FC3C89" w:rsidRDefault="00FC3C89" w:rsidP="000E5536">
      <w:pPr>
        <w:pStyle w:val="Code"/>
      </w:pPr>
      <w:r>
        <w:tab/>
        <w:t xml:space="preserve">END </w:t>
      </w:r>
    </w:p>
    <w:p w14:paraId="354E2674" w14:textId="77777777" w:rsidR="00FC3C89" w:rsidRDefault="00FC3C89" w:rsidP="000E5536">
      <w:pPr>
        <w:pStyle w:val="Code"/>
      </w:pPr>
      <w:r>
        <w:t xml:space="preserve"> ELSE</w:t>
      </w:r>
    </w:p>
    <w:p w14:paraId="122601BE" w14:textId="77777777" w:rsidR="00FC3C89" w:rsidRDefault="00FC3C89" w:rsidP="000E5536">
      <w:pPr>
        <w:pStyle w:val="Code"/>
      </w:pPr>
      <w:r>
        <w:tab/>
        <w:t>lower(</w:t>
      </w:r>
      <w:r w:rsidRPr="00A467F2">
        <w:rPr>
          <w:color w:val="FF0000"/>
        </w:rPr>
        <w:t>$4</w:t>
      </w:r>
      <w:r>
        <w:t>)</w:t>
      </w:r>
    </w:p>
    <w:p w14:paraId="571D8215" w14:textId="77777777" w:rsidR="00FC3C89" w:rsidRDefault="00A467F2" w:rsidP="000E5536">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0E5536">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0E5536">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0E5536">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0E5536">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0E5536">
      <w:pPr>
        <w:pStyle w:val="BodyText2"/>
      </w:pPr>
      <w:r>
        <w:t>wdpa.objectid 25543 - there are 2 in ArcGIS and only 1 in PostGIS</w:t>
      </w:r>
    </w:p>
    <w:p w14:paraId="0C5641E5" w14:textId="77777777" w:rsidR="003C733A" w:rsidRDefault="003C733A" w:rsidP="000E5536">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lastRenderedPageBreak/>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0E5536">
      <w:pPr>
        <w:pStyle w:val="BodyText2"/>
      </w:pPr>
      <w:r>
        <w:t>e.g. lseg '((-1,0),(1,0))' ?# box '((-2,-2),(2,2))'   ?# represents intersects!</w:t>
      </w:r>
    </w:p>
    <w:p w14:paraId="69E843D2" w14:textId="77777777" w:rsidR="007B5D60" w:rsidRDefault="007B5D60" w:rsidP="000E5536">
      <w:pPr>
        <w:pStyle w:val="BodyText2"/>
      </w:pPr>
      <w:r>
        <w:t>This works:</w:t>
      </w:r>
    </w:p>
    <w:p w14:paraId="0E7EB665" w14:textId="77777777" w:rsidR="007B5D60" w:rsidRDefault="007B5D60" w:rsidP="000E5536">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77777777" w:rsidR="00E65B54" w:rsidRPr="00E65B54" w:rsidRDefault="00E65B54" w:rsidP="000E5536">
      <w:pPr>
        <w:pStyle w:val="BodyText2"/>
      </w:pP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0E5536">
            <w:pPr>
              <w:pStyle w:val="TableTextHeader"/>
            </w:pPr>
            <w:r w:rsidRPr="00E65B54">
              <w:t>Server</w:t>
            </w:r>
          </w:p>
        </w:tc>
        <w:tc>
          <w:tcPr>
            <w:tcW w:w="1553" w:type="dxa"/>
          </w:tcPr>
          <w:p w14:paraId="627458A3" w14:textId="5B92FBF4"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0E5536">
            <w:pPr>
              <w:pStyle w:val="TableText"/>
            </w:pPr>
            <w:r w:rsidRPr="00E65B54">
              <w:t>durga.jrc.org</w:t>
            </w:r>
          </w:p>
        </w:tc>
        <w:tc>
          <w:tcPr>
            <w:tcW w:w="1553" w:type="dxa"/>
          </w:tcPr>
          <w:p w14:paraId="21C1D9B6" w14:textId="050AB8C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0E5536">
            <w:pPr>
              <w:pStyle w:val="TableText"/>
            </w:pPr>
            <w:r w:rsidRPr="00E65B54">
              <w:t>species.jrc.org</w:t>
            </w:r>
          </w:p>
        </w:tc>
        <w:tc>
          <w:tcPr>
            <w:tcW w:w="1553" w:type="dxa"/>
          </w:tcPr>
          <w:p w14:paraId="0623D89E"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0E5536">
            <w:pPr>
              <w:pStyle w:val="TableText"/>
            </w:pPr>
            <w:r w:rsidRPr="00E65B54">
              <w:t>species.jrc.org</w:t>
            </w:r>
          </w:p>
        </w:tc>
        <w:tc>
          <w:tcPr>
            <w:tcW w:w="1553" w:type="dxa"/>
          </w:tcPr>
          <w:p w14:paraId="7A9E797D"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0E5536">
            <w:pPr>
              <w:pStyle w:val="TableText"/>
            </w:pPr>
            <w:r w:rsidRPr="00E65B54">
              <w:t>species.jrc.org</w:t>
            </w:r>
          </w:p>
        </w:tc>
        <w:tc>
          <w:tcPr>
            <w:tcW w:w="1553" w:type="dxa"/>
          </w:tcPr>
          <w:p w14:paraId="7DB1B3B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0E5536">
            <w:pPr>
              <w:pStyle w:val="TableText"/>
            </w:pPr>
            <w:r w:rsidRPr="00E65B54">
              <w:t>species.jrc.org</w:t>
            </w:r>
          </w:p>
        </w:tc>
        <w:tc>
          <w:tcPr>
            <w:tcW w:w="1553" w:type="dxa"/>
          </w:tcPr>
          <w:p w14:paraId="51F8C64A" w14:textId="5497088B"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E65B54" w:rsidRDefault="00261640" w:rsidP="000E5536">
            <w:pPr>
              <w:pStyle w:val="TableText"/>
            </w:pPr>
            <w:r w:rsidRPr="00E65B54">
              <w:t>ies-pgsql.jrc.org</w:t>
            </w:r>
          </w:p>
        </w:tc>
        <w:tc>
          <w:tcPr>
            <w:tcW w:w="1553" w:type="dxa"/>
          </w:tcPr>
          <w:p w14:paraId="0E87633D" w14:textId="0A70BB8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15" w:type="dxa"/>
          </w:tcPr>
          <w:p w14:paraId="7AF6DE11" w14:textId="16B86CE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65" w:type="dxa"/>
          </w:tcPr>
          <w:p w14:paraId="6BB23A3E" w14:textId="706BF4D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3390" w:type="dxa"/>
          </w:tcPr>
          <w:p w14:paraId="2F715755"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E65B54" w:rsidRDefault="00261640" w:rsidP="000E5536">
            <w:pPr>
              <w:pStyle w:val="TableText"/>
            </w:pPr>
            <w:r w:rsidRPr="00E65B54">
              <w:t>ies-pgsql.jrc.org</w:t>
            </w:r>
          </w:p>
        </w:tc>
        <w:tc>
          <w:tcPr>
            <w:tcW w:w="1553" w:type="dxa"/>
          </w:tcPr>
          <w:p w14:paraId="676B73E2" w14:textId="7BE169A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15" w:type="dxa"/>
          </w:tcPr>
          <w:p w14:paraId="20498529" w14:textId="77DC8222"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65" w:type="dxa"/>
          </w:tcPr>
          <w:p w14:paraId="3F864A7D" w14:textId="4421287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1DE47A0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0E5536">
            <w:pPr>
              <w:pStyle w:val="TableText"/>
            </w:pPr>
            <w:r w:rsidRPr="00E65B54">
              <w:t>ies-pgsql2.jrc.org</w:t>
            </w:r>
          </w:p>
        </w:tc>
        <w:tc>
          <w:tcPr>
            <w:tcW w:w="1553" w:type="dxa"/>
          </w:tcPr>
          <w:p w14:paraId="4D926950" w14:textId="47D99CA3"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0E5536">
            <w:pPr>
              <w:pStyle w:val="TableText"/>
            </w:pPr>
            <w:r w:rsidRPr="00E65B54">
              <w:t>ies-pgsql2.jrc.org</w:t>
            </w:r>
          </w:p>
        </w:tc>
        <w:tc>
          <w:tcPr>
            <w:tcW w:w="1553" w:type="dxa"/>
          </w:tcPr>
          <w:p w14:paraId="2762999F"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72404C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65" w:type="dxa"/>
          </w:tcPr>
          <w:p w14:paraId="443C8561" w14:textId="4564E57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0E5536">
            <w:pPr>
              <w:pStyle w:val="TableText"/>
            </w:pPr>
            <w:r w:rsidRPr="00E65B54">
              <w:t>123.176.76.184</w:t>
            </w:r>
          </w:p>
        </w:tc>
        <w:tc>
          <w:tcPr>
            <w:tcW w:w="1553" w:type="dxa"/>
          </w:tcPr>
          <w:p w14:paraId="0BC2DA9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0E5536">
            <w:pPr>
              <w:pStyle w:val="TableText"/>
            </w:pPr>
            <w:r w:rsidRPr="00E65B54">
              <w:t>123.176.76.184</w:t>
            </w:r>
          </w:p>
        </w:tc>
        <w:tc>
          <w:tcPr>
            <w:tcW w:w="1553" w:type="dxa"/>
          </w:tcPr>
          <w:p w14:paraId="7D04175A" w14:textId="4BD2389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0E5536">
            <w:pPr>
              <w:pStyle w:val="TableText"/>
            </w:pPr>
            <w:r w:rsidRPr="00E65B54">
              <w:t>gis.sprep.org</w:t>
            </w:r>
          </w:p>
        </w:tc>
        <w:tc>
          <w:tcPr>
            <w:tcW w:w="1553" w:type="dxa"/>
          </w:tcPr>
          <w:p w14:paraId="1E67A899" w14:textId="46FA740D"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261640">
            <w:pPr>
              <w:pStyle w:val="TableText"/>
            </w:pPr>
            <w:r w:rsidRPr="00261640">
              <w:t>db-server-blishten.c9users.io</w:t>
            </w:r>
          </w:p>
        </w:tc>
        <w:tc>
          <w:tcPr>
            <w:tcW w:w="1553" w:type="dxa"/>
          </w:tcPr>
          <w:p w14:paraId="1B17293E" w14:textId="4E78BD7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872957">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0E5536">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0E5536">
      <w:pPr>
        <w:pStyle w:val="BodyText2"/>
      </w:pPr>
      <w:r>
        <w:t>Need to set the default user to especies as tables are not being found unless they are specifically prefixed with especies.</w:t>
      </w:r>
    </w:p>
    <w:p w14:paraId="64F9C73D" w14:textId="177EB3DF" w:rsidR="00B37D09" w:rsidRDefault="00C476E5" w:rsidP="000E5536">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8809F7" w:rsidP="000E5536">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0E5536">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0E5536">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8809F7" w:rsidP="000E5536">
      <w:pPr>
        <w:pStyle w:val="BodyText"/>
      </w:pPr>
      <w:hyperlink r:id="rId187"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8809F7" w:rsidP="000E5536">
      <w:pPr>
        <w:pStyle w:val="BodyText"/>
      </w:pPr>
      <w:hyperlink r:id="rId188"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8809F7" w:rsidP="000E5536">
      <w:pPr>
        <w:pStyle w:val="BodyText"/>
      </w:pPr>
      <w:hyperlink r:id="rId189"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8809F7" w:rsidP="000E5536">
      <w:pPr>
        <w:pStyle w:val="BodyText2"/>
      </w:pPr>
      <w:hyperlink r:id="rId190" w:history="1">
        <w:r w:rsidR="0042694C" w:rsidRPr="0077669C">
          <w:rPr>
            <w:rStyle w:val="Hyperlink"/>
          </w:rPr>
          <w:t>http://www.scidb.org/</w:t>
        </w:r>
      </w:hyperlink>
    </w:p>
    <w:p w14:paraId="07360DA6" w14:textId="6E0656A6" w:rsidR="00B37D09" w:rsidRDefault="00C476E5" w:rsidP="0034374E">
      <w:pPr>
        <w:pStyle w:val="Heading3"/>
      </w:pPr>
      <w:bookmarkStart w:id="60" w:name="_Toc315774571"/>
      <w:r>
        <w:t>yMapReduce</w:t>
      </w:r>
      <w:bookmarkEnd w:id="60"/>
    </w:p>
    <w:p w14:paraId="3FB65147" w14:textId="77777777" w:rsidR="00B37D09" w:rsidRDefault="00C476E5" w:rsidP="000E5536">
      <w:pPr>
        <w:pStyle w:val="BodyText"/>
      </w:pPr>
      <w:r>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0E5536">
      <w:pPr>
        <w:pStyle w:val="BodyText2"/>
      </w:pPr>
      <w:r>
        <w:lastRenderedPageBreak/>
        <w:t xml:space="preserve">Amazon offer it: Amazon Elastic MapReduce </w:t>
      </w:r>
      <w:hyperlink r:id="rId193" w:history="1">
        <w:r w:rsidRPr="0077669C">
          <w:rPr>
            <w:rStyle w:val="Hyperlink"/>
          </w:rPr>
          <w:t>http://aws.amazon.com/elasticmapreduce/</w:t>
        </w:r>
      </w:hyperlink>
    </w:p>
    <w:p w14:paraId="6F73C7AB" w14:textId="2D2840A3" w:rsidR="00B37D09" w:rsidRDefault="00C476E5" w:rsidP="0034374E">
      <w:pPr>
        <w:pStyle w:val="Heading3"/>
      </w:pPr>
      <w:bookmarkStart w:id="61" w:name="_Toc315774572"/>
      <w:r>
        <w:t>Performance</w:t>
      </w:r>
      <w:bookmarkEnd w:id="61"/>
    </w:p>
    <w:p w14:paraId="47BFF01E" w14:textId="77777777" w:rsidR="00B37D09" w:rsidRDefault="008809F7" w:rsidP="000E5536">
      <w:pPr>
        <w:pStyle w:val="BodyText2"/>
      </w:pPr>
      <w:hyperlink r:id="rId194" w:history="1">
        <w:r w:rsidR="00C476E5" w:rsidRPr="0077669C">
          <w:rPr>
            <w:rStyle w:val="Hyperlink"/>
          </w:rPr>
          <w:t>http://sortbenchmark.org/</w:t>
        </w:r>
      </w:hyperlink>
    </w:p>
    <w:p w14:paraId="296B98A0" w14:textId="5A8569A6" w:rsidR="00B37D09" w:rsidRDefault="004520D3" w:rsidP="000E5536">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8809F7" w:rsidP="000E5536">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0E5536">
      <w:pPr>
        <w:pStyle w:val="Heading2"/>
      </w:pPr>
      <w:bookmarkStart w:id="63"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0E5536">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0E5536">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0E5536">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0E5536">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0E5536">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0E5536">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0E5536">
      <w:pPr>
        <w:pStyle w:val="BodyText2"/>
      </w:pPr>
      <w:r>
        <w:t>122,296,622 records</w:t>
      </w:r>
    </w:p>
    <w:p w14:paraId="46CB8769" w14:textId="77777777" w:rsidR="00857554" w:rsidRDefault="00857554" w:rsidP="000E5536">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0E5536">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lastRenderedPageBreak/>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0E5536">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0E5536">
      <w:pPr>
        <w:pStyle w:val="BodyText2"/>
      </w:pPr>
      <w:r>
        <w:t>at the bottom in the bit about zoom levels it says how to calculate the scale</w:t>
      </w:r>
    </w:p>
    <w:p w14:paraId="7B6E0665" w14:textId="77777777" w:rsidR="00857554" w:rsidRDefault="00857554" w:rsidP="000E5536">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0E5536">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0E5536">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0E5536">
      <w:pPr>
        <w:pStyle w:val="BodyText2"/>
      </w:pPr>
      <w:r>
        <w:t>We could compress the output sparse array data with quadtree/fractal compression to save storage space.</w:t>
      </w:r>
    </w:p>
    <w:p w14:paraId="6EA8D36B" w14:textId="77777777" w:rsidR="00857554" w:rsidRDefault="008809F7" w:rsidP="000E5536">
      <w:pPr>
        <w:pStyle w:val="BodyText2"/>
      </w:pPr>
      <w:hyperlink r:id="rId197" w:history="1">
        <w:r w:rsidR="00857554">
          <w:rPr>
            <w:rStyle w:val="Hyperlink"/>
          </w:rPr>
          <w:t>http://devmag.org.za/2011/02/23/quadtrees-implementation/</w:t>
        </w:r>
      </w:hyperlink>
    </w:p>
    <w:p w14:paraId="5DC38F67" w14:textId="77777777" w:rsidR="00857554" w:rsidRDefault="00857554" w:rsidP="000E5536">
      <w:pPr>
        <w:pStyle w:val="BodyText2"/>
      </w:pPr>
      <w:r>
        <w:t>Looking at Orang Utan:</w:t>
      </w:r>
    </w:p>
    <w:p w14:paraId="32615309" w14:textId="77777777" w:rsidR="00857554" w:rsidRDefault="00B7567C" w:rsidP="000E5536">
      <w:pPr>
        <w:pStyle w:val="BodyText2"/>
      </w:pPr>
      <w:r>
        <w:t xml:space="preserve">Level 16: </w:t>
      </w:r>
      <w:r>
        <w:tab/>
        <w:t>100873</w:t>
      </w:r>
      <w:r w:rsidR="00857554">
        <w:t xml:space="preserve"> records with all 1 quadkey leaves</w:t>
      </w:r>
    </w:p>
    <w:p w14:paraId="5ABB5A55" w14:textId="77777777" w:rsidR="00857554" w:rsidRDefault="00857554" w:rsidP="000E5536">
      <w:pPr>
        <w:pStyle w:val="BodyText2"/>
      </w:pPr>
      <w:r>
        <w:t>Level 15:</w:t>
      </w:r>
      <w:r>
        <w:tab/>
        <w:t>22064 records with all 4 quadkey leaves</w:t>
      </w:r>
    </w:p>
    <w:p w14:paraId="60855574" w14:textId="77777777" w:rsidR="00857554" w:rsidRDefault="00857554" w:rsidP="000E5536">
      <w:pPr>
        <w:pStyle w:val="BodyText2"/>
      </w:pPr>
      <w:r>
        <w:t>Level 14:</w:t>
      </w:r>
      <w:r>
        <w:tab/>
        <w:t>4023 records with all 16 quadkey leaves</w:t>
      </w:r>
    </w:p>
    <w:p w14:paraId="762C3687" w14:textId="77777777" w:rsidR="00857554" w:rsidRDefault="00857554" w:rsidP="000E5536">
      <w:pPr>
        <w:pStyle w:val="BodyText2"/>
      </w:pPr>
      <w:r>
        <w:t>Level 13:</w:t>
      </w:r>
      <w:r>
        <w:tab/>
        <w:t>545 records with all 64 quadkey leaves</w:t>
      </w:r>
    </w:p>
    <w:p w14:paraId="1934CEC2" w14:textId="77777777" w:rsidR="00857554" w:rsidRDefault="00857554" w:rsidP="000E5536">
      <w:pPr>
        <w:pStyle w:val="BodyText2"/>
      </w:pPr>
      <w:r>
        <w:t>Level 12:</w:t>
      </w:r>
      <w:r>
        <w:tab/>
        <w:t>50 records with all 256 quadkey leaves</w:t>
      </w:r>
    </w:p>
    <w:p w14:paraId="19ECA9BE" w14:textId="77777777" w:rsidR="00857554" w:rsidRDefault="00857554" w:rsidP="000E5536">
      <w:pPr>
        <w:pStyle w:val="BodyText2"/>
      </w:pPr>
      <w:r>
        <w:t>Level 11:</w:t>
      </w:r>
      <w:r>
        <w:tab/>
        <w:t>1 record with all 1024 quadkey leaves</w:t>
      </w:r>
      <w:r>
        <w:tab/>
      </w:r>
    </w:p>
    <w:p w14:paraId="27389985" w14:textId="77777777" w:rsidR="00857554" w:rsidRDefault="00857554" w:rsidP="000E5536">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0E5536">
      <w:pPr>
        <w:pStyle w:val="BodyText2"/>
      </w:pPr>
      <w:r>
        <w:t>So how many records will this be?</w:t>
      </w:r>
    </w:p>
    <w:p w14:paraId="0A988CAE" w14:textId="77777777" w:rsidR="00857554" w:rsidRDefault="00857554" w:rsidP="000E5536">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0E5536">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0E5536">
      <w:pPr>
        <w:pStyle w:val="BodyText2"/>
      </w:pPr>
      <w:r>
        <w:t>Creating a compressed table for Orang Utan:</w:t>
      </w:r>
    </w:p>
    <w:p w14:paraId="7FBD8E45" w14:textId="77777777" w:rsidR="00857554" w:rsidRDefault="00857554" w:rsidP="000E5536">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0E5536">
      <w:pPr>
        <w:pStyle w:val="Code"/>
      </w:pPr>
      <w:r w:rsidRPr="00596FEA">
        <w:t>delete from tmp where quadkey in (select quadkey.quadkey from quadkey,compressed17975 where quadkey.qk10=compressed17975.quadkey)</w:t>
      </w:r>
    </w:p>
    <w:p w14:paraId="17B6525F" w14:textId="77777777" w:rsidR="00857554" w:rsidRDefault="00857554" w:rsidP="000E5536">
      <w:pPr>
        <w:pStyle w:val="Code"/>
      </w:pPr>
      <w:r w:rsidRPr="00596FEA">
        <w:t>insert into compressed17975(select substring(quadkey from 0 for 12) from tmp group by substring(quadkey from 0 for 12) having count(quadkey)=256)</w:t>
      </w:r>
    </w:p>
    <w:p w14:paraId="4882B6EA" w14:textId="77777777" w:rsidR="00857554" w:rsidRDefault="00857554" w:rsidP="000E5536">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0E5536">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0E5536">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0E5536">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0E5536">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0E5536">
      <w:pPr>
        <w:pStyle w:val="Code"/>
      </w:pPr>
      <w:r w:rsidRPr="00596FEA">
        <w:lastRenderedPageBreak/>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0E5536">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0E5536">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0E5536">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0E5536">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0E5536">
      <w:pPr>
        <w:pStyle w:val="Code"/>
      </w:pPr>
      <w:r>
        <w:t>insert into compressed12421(select substring(quadkey from 0 for 9) from tmp group by substring(quadkey from 0 for 9) having count(quadkey)=16384);</w:t>
      </w:r>
    </w:p>
    <w:p w14:paraId="1C3C0256" w14:textId="77777777" w:rsidR="00857554" w:rsidRDefault="00857554" w:rsidP="000E5536">
      <w:pPr>
        <w:pStyle w:val="Code"/>
      </w:pPr>
      <w:r>
        <w:t>delete from tmp where quadkey in (select quadkey.quadkey from quadkey,compressed12421 where quadkey.qk8=compressed12421.quadkey);</w:t>
      </w:r>
    </w:p>
    <w:p w14:paraId="45325CDC" w14:textId="77777777" w:rsidR="00857554" w:rsidRDefault="00857554" w:rsidP="000E5536">
      <w:pPr>
        <w:pStyle w:val="Code"/>
      </w:pPr>
      <w:r>
        <w:t>insert into compressed12421(select substring(quadkey from 0 for 10) from tmp group by substring(quadkey from 0 for 10) having count(quadkey)=4096);</w:t>
      </w:r>
    </w:p>
    <w:p w14:paraId="38213692" w14:textId="77777777" w:rsidR="00857554" w:rsidRDefault="00857554" w:rsidP="000E5536">
      <w:pPr>
        <w:pStyle w:val="Code"/>
      </w:pPr>
      <w:r>
        <w:t>delete from tmp where quadkey in (select quadkey.quadkey from quadkey,compressed12421 where quadkey.qk9=compressed12421.quadkey);</w:t>
      </w:r>
    </w:p>
    <w:p w14:paraId="6D373FED" w14:textId="77777777" w:rsidR="00857554" w:rsidRDefault="00857554" w:rsidP="000E5536">
      <w:pPr>
        <w:pStyle w:val="Code"/>
      </w:pPr>
      <w:r>
        <w:t>insert into compressed12421(select substring(quadkey from 0 for 11) from tmp group by substring(quadkey from 0 for 11) having count(quadkey)=1024);</w:t>
      </w:r>
    </w:p>
    <w:p w14:paraId="7B9C4C79" w14:textId="77777777" w:rsidR="00857554" w:rsidRDefault="00857554" w:rsidP="000E5536">
      <w:pPr>
        <w:pStyle w:val="Code"/>
      </w:pPr>
      <w:r>
        <w:t>delete from tmp where quadkey in (select quadkey.quadkey from quadkey,compressed12421 where quadkey.qk10=compressed12421.quadkey);</w:t>
      </w:r>
    </w:p>
    <w:p w14:paraId="362EB505" w14:textId="77777777" w:rsidR="00857554" w:rsidRDefault="00857554" w:rsidP="000E5536">
      <w:pPr>
        <w:pStyle w:val="Code"/>
      </w:pPr>
      <w:r>
        <w:t>insert into compressed12421(select substring(quadkey from 0 for 12) from tmp group by substring(quadkey from 0 for 12) having count(quadkey)=256);</w:t>
      </w:r>
    </w:p>
    <w:p w14:paraId="38E34C6B" w14:textId="77777777" w:rsidR="00857554" w:rsidRDefault="00857554" w:rsidP="000E5536">
      <w:pPr>
        <w:pStyle w:val="Code"/>
      </w:pPr>
      <w:r>
        <w:t>delete from tmp where quadkey in (select quadkey.quadkey from quadkey,compressed12421 where quadkey.qk11=compressed12421.quadkey);</w:t>
      </w:r>
    </w:p>
    <w:p w14:paraId="02F78947" w14:textId="77777777" w:rsidR="00857554" w:rsidRDefault="00857554" w:rsidP="000E5536">
      <w:pPr>
        <w:pStyle w:val="Code"/>
      </w:pPr>
      <w:r>
        <w:t>insert into compressed12421(select substring(quadkey from 0 for 13) from tmp group by substring(quadkey from 0 for 13) having count(quadkey)=64);</w:t>
      </w:r>
    </w:p>
    <w:p w14:paraId="6D5A2B8D" w14:textId="77777777" w:rsidR="00857554" w:rsidRDefault="00857554" w:rsidP="000E5536">
      <w:pPr>
        <w:pStyle w:val="Code"/>
      </w:pPr>
      <w:r>
        <w:t>delete from tmp where quadkey in (select quadkey.quadkey from quadkey,compressed12421 where quadkey.qk12=compressed12421.quadkey);</w:t>
      </w:r>
    </w:p>
    <w:p w14:paraId="3745BA5C" w14:textId="77777777" w:rsidR="00857554" w:rsidRDefault="00857554" w:rsidP="000E5536">
      <w:pPr>
        <w:pStyle w:val="Code"/>
      </w:pPr>
      <w:r>
        <w:t>insert into compressed12421(select substring(quadkey from 0 for 14) from tmp group by substring(quadkey from 0 for 14) having count(quadkey)=16);</w:t>
      </w:r>
    </w:p>
    <w:p w14:paraId="090B28D4" w14:textId="77777777" w:rsidR="00857554" w:rsidRDefault="00857554" w:rsidP="000E5536">
      <w:pPr>
        <w:pStyle w:val="Code"/>
      </w:pPr>
      <w:r>
        <w:t>delete from tmp where quadkey in (select quadkey.quadkey from quadkey,compressed12421 where quadkey.qk13=compressed12421.quadkey);</w:t>
      </w:r>
    </w:p>
    <w:p w14:paraId="0C29F27C" w14:textId="77777777" w:rsidR="00857554" w:rsidRDefault="00857554" w:rsidP="000E5536">
      <w:pPr>
        <w:pStyle w:val="Code"/>
      </w:pPr>
      <w:r>
        <w:t>insert into compressed12421(select substring(quadkey from 0 for 15) from tmp group by substring(quadkey from 0 for 15) having count(quadkey)=4);</w:t>
      </w:r>
    </w:p>
    <w:p w14:paraId="40482BA1" w14:textId="77777777" w:rsidR="00857554" w:rsidRDefault="00857554" w:rsidP="000E5536">
      <w:pPr>
        <w:pStyle w:val="Code"/>
      </w:pPr>
      <w:r>
        <w:t>delete from tmp where quadkey in (select quadkey.quadkey from quadkey,compressed12421 where quadkey.qk14=compressed12421.quadkey);</w:t>
      </w:r>
    </w:p>
    <w:p w14:paraId="2BBE9C40" w14:textId="77777777" w:rsidR="00857554" w:rsidRDefault="00857554" w:rsidP="000E5536">
      <w:pPr>
        <w:pStyle w:val="Code"/>
      </w:pPr>
      <w:r>
        <w:t>insert into compressed12421(select substring(quadkey from 0 for 16) from tmp group by substring(quadkey from 0 for 16) having count(quadkey)=1);</w:t>
      </w:r>
    </w:p>
    <w:p w14:paraId="4A7D1825" w14:textId="77777777" w:rsidR="00857554" w:rsidRDefault="00857554" w:rsidP="000E5536">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0E5536">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0E5536">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0E5536">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0E5536">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0E5536">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0E5536">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7D2F52">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szCs w:val="22"/>
        </w:rPr>
        <w:fldChar w:fldCharType="begin"/>
      </w:r>
      <w:r w:rsidR="009D0A66">
        <w:instrText xml:space="preserve"> REF _Ref326927581 \h </w:instrText>
      </w:r>
      <w:r w:rsidR="009D0A66">
        <w:rPr>
          <w:szCs w:val="22"/>
        </w:rPr>
      </w:r>
      <w:r w:rsidR="009D0A66">
        <w:rPr>
          <w:szCs w:val="22"/>
        </w:rPr>
        <w:fldChar w:fldCharType="separate"/>
      </w:r>
      <w:r w:rsidR="00EA3299">
        <w:t>Spatial References</w:t>
      </w:r>
    </w:p>
    <w:p w14:paraId="71E5D9F5" w14:textId="77777777" w:rsidR="00EA3299" w:rsidRDefault="00EA3299" w:rsidP="000E5536">
      <w:pPr>
        <w:pStyle w:val="BodyText2"/>
      </w:pPr>
      <w:r>
        <w:lastRenderedPageBreak/>
        <w:t>To get the srid of a geometry use st_srid()</w:t>
      </w:r>
    </w:p>
    <w:p w14:paraId="19E79054" w14:textId="77777777" w:rsidR="00EA3299" w:rsidRDefault="00EA3299" w:rsidP="000E5536">
      <w:pPr>
        <w:pStyle w:val="BodyText2"/>
      </w:pPr>
      <w:r>
        <w:t xml:space="preserve">How do you list the spatial reference systems available in PostGIS? </w:t>
      </w:r>
    </w:p>
    <w:p w14:paraId="6398B7F6" w14:textId="77777777" w:rsidR="00EA3299" w:rsidRDefault="00EA3299" w:rsidP="000E5536">
      <w:pPr>
        <w:pStyle w:val="sql"/>
      </w:pPr>
      <w:r w:rsidRPr="004E4197">
        <w:t>select * from spatial_ref_sys</w:t>
      </w:r>
    </w:p>
    <w:p w14:paraId="74D64336" w14:textId="77777777" w:rsidR="00EA3299" w:rsidRDefault="00EA3299" w:rsidP="000E5536">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0E5536">
      <w:pPr>
        <w:pStyle w:val="BodyText2"/>
      </w:pPr>
      <w:r>
        <w:t>So until Will puts the new Mollweide projection in, I can test using something relating to Malaysia (I will use srid 3376 East Malaysia):</w:t>
      </w:r>
    </w:p>
    <w:p w14:paraId="3FF29C89" w14:textId="77777777" w:rsidR="00EA3299" w:rsidRDefault="00EA3299" w:rsidP="000E5536">
      <w:pPr>
        <w:pStyle w:val="sql"/>
      </w:pPr>
      <w:r w:rsidRPr="00EB52DF">
        <w:t>select * from spatial_ref_sys where srtext like '%Malaysia%'</w:t>
      </w:r>
    </w:p>
    <w:p w14:paraId="596C019E" w14:textId="77777777" w:rsidR="00EA3299" w:rsidRDefault="00EA3299" w:rsidP="000E5536">
      <w:pPr>
        <w:pStyle w:val="BodyText2"/>
      </w:pPr>
      <w:r>
        <w:t>Here is the finished query:</w:t>
      </w:r>
    </w:p>
    <w:p w14:paraId="1F87000A" w14:textId="77777777" w:rsidR="00EA3299" w:rsidRDefault="00EA3299"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0E5536">
      <w:pPr>
        <w:pStyle w:val="BodyText2"/>
      </w:pPr>
    </w:p>
    <w:p w14:paraId="12A2F464" w14:textId="77777777" w:rsidR="00CD793F" w:rsidRDefault="00EA3299" w:rsidP="000E5536">
      <w:pPr>
        <w:pStyle w:val="BodyText2"/>
      </w:pPr>
      <w:r>
        <w:t>Triggers</w:t>
      </w:r>
      <w:r w:rsidR="009D0A66">
        <w:fldChar w:fldCharType="end"/>
      </w:r>
      <w:r w:rsidR="009667AF">
        <w:t xml:space="preserve">? </w:t>
      </w:r>
    </w:p>
    <w:p w14:paraId="10864E4D" w14:textId="77777777" w:rsidR="00DE6FB3" w:rsidRPr="005518CC" w:rsidRDefault="00DE6FB3" w:rsidP="000E5536">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0E5536">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0E5536">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0E5536">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0E5536">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0E5536">
            <w:pPr>
              <w:pStyle w:val="Tiny"/>
            </w:pPr>
            <w:r w:rsidRPr="00F01A29">
              <w:t>wdpa_id</w:t>
            </w:r>
          </w:p>
        </w:tc>
        <w:tc>
          <w:tcPr>
            <w:tcW w:w="2866" w:type="dxa"/>
          </w:tcPr>
          <w:p w14:paraId="30C4246A" w14:textId="77777777" w:rsidR="00F01A29" w:rsidRPr="00F01A29" w:rsidRDefault="00F01A29" w:rsidP="000E5536">
            <w:pPr>
              <w:pStyle w:val="Tiny"/>
            </w:pPr>
            <w:r>
              <w:t>name</w:t>
            </w:r>
          </w:p>
        </w:tc>
        <w:tc>
          <w:tcPr>
            <w:tcW w:w="1417" w:type="dxa"/>
          </w:tcPr>
          <w:p w14:paraId="6FB5CCFA" w14:textId="77777777" w:rsidR="00F01A29" w:rsidRPr="00F01A29" w:rsidRDefault="00F01A29" w:rsidP="000E5536">
            <w:pPr>
              <w:pStyle w:val="Tiny"/>
            </w:pPr>
            <w:r w:rsidRPr="00F01A29">
              <w:t>country</w:t>
            </w:r>
          </w:p>
        </w:tc>
        <w:tc>
          <w:tcPr>
            <w:tcW w:w="4223" w:type="dxa"/>
          </w:tcPr>
          <w:p w14:paraId="2C8574D4" w14:textId="77777777" w:rsidR="00F01A29" w:rsidRPr="00F01A29" w:rsidRDefault="00F01A29" w:rsidP="000E5536">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0E5536">
            <w:pPr>
              <w:pStyle w:val="Tiny"/>
            </w:pPr>
            <w:r w:rsidRPr="00F01A29">
              <w:t>555512238</w:t>
            </w:r>
          </w:p>
        </w:tc>
        <w:tc>
          <w:tcPr>
            <w:tcW w:w="2866" w:type="dxa"/>
          </w:tcPr>
          <w:p w14:paraId="54758900" w14:textId="77777777" w:rsidR="00F01A29" w:rsidRPr="00F01A29" w:rsidRDefault="00F01A29" w:rsidP="000E5536">
            <w:pPr>
              <w:pStyle w:val="Tiny"/>
            </w:pPr>
            <w:r w:rsidRPr="00F01A29">
              <w:t>Josephine Seamount Marine Protected Area</w:t>
            </w:r>
          </w:p>
        </w:tc>
        <w:tc>
          <w:tcPr>
            <w:tcW w:w="1417" w:type="dxa"/>
          </w:tcPr>
          <w:p w14:paraId="3C15B6E4" w14:textId="77777777" w:rsidR="00F01A29" w:rsidRPr="00F01A29" w:rsidRDefault="00F01A29" w:rsidP="000E5536">
            <w:pPr>
              <w:pStyle w:val="Tiny"/>
            </w:pPr>
            <w:r w:rsidRPr="00F01A29">
              <w:t>ABNJ</w:t>
            </w:r>
          </w:p>
        </w:tc>
        <w:tc>
          <w:tcPr>
            <w:tcW w:w="4223" w:type="dxa"/>
          </w:tcPr>
          <w:p w14:paraId="28162644" w14:textId="77777777" w:rsidR="00F01A29" w:rsidRPr="00F01A29" w:rsidRDefault="00F01A29" w:rsidP="000E5536">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0E5536">
            <w:pPr>
              <w:pStyle w:val="Tiny"/>
            </w:pPr>
            <w:r w:rsidRPr="00F01A29">
              <w:t>1372</w:t>
            </w:r>
          </w:p>
        </w:tc>
        <w:tc>
          <w:tcPr>
            <w:tcW w:w="2866" w:type="dxa"/>
          </w:tcPr>
          <w:p w14:paraId="1EF18AC0" w14:textId="77777777" w:rsidR="00F01A29" w:rsidRPr="00F01A29" w:rsidRDefault="00F01A29" w:rsidP="000E5536">
            <w:pPr>
              <w:pStyle w:val="Tiny"/>
            </w:pPr>
            <w:r w:rsidRPr="00F01A29">
              <w:t>Shambe National Park</w:t>
            </w:r>
          </w:p>
        </w:tc>
        <w:tc>
          <w:tcPr>
            <w:tcW w:w="1417" w:type="dxa"/>
          </w:tcPr>
          <w:p w14:paraId="3364AAE3" w14:textId="77777777" w:rsidR="00F01A29" w:rsidRPr="00F01A29" w:rsidRDefault="00F01A29" w:rsidP="000E5536">
            <w:pPr>
              <w:pStyle w:val="Tiny"/>
            </w:pPr>
            <w:r>
              <w:t>SSD</w:t>
            </w:r>
          </w:p>
        </w:tc>
        <w:tc>
          <w:tcPr>
            <w:tcW w:w="4223" w:type="dxa"/>
          </w:tcPr>
          <w:p w14:paraId="37FC96B7" w14:textId="77777777" w:rsidR="00F01A29" w:rsidRPr="00F01A29" w:rsidRDefault="00F01A29" w:rsidP="000E5536">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0E5536">
            <w:pPr>
              <w:pStyle w:val="Tiny"/>
            </w:pPr>
            <w:r w:rsidRPr="00AD1E11">
              <w:t>555512163</w:t>
            </w:r>
          </w:p>
        </w:tc>
        <w:tc>
          <w:tcPr>
            <w:tcW w:w="2866" w:type="dxa"/>
          </w:tcPr>
          <w:p w14:paraId="6D7B333E" w14:textId="77777777" w:rsidR="00AD1E11" w:rsidRPr="00F01A29" w:rsidRDefault="00AD1E11" w:rsidP="000E5536">
            <w:pPr>
              <w:pStyle w:val="Tiny"/>
            </w:pPr>
            <w:r w:rsidRPr="00AD1E11">
              <w:t>Kenting</w:t>
            </w:r>
          </w:p>
        </w:tc>
        <w:tc>
          <w:tcPr>
            <w:tcW w:w="1417" w:type="dxa"/>
          </w:tcPr>
          <w:p w14:paraId="2A69C105" w14:textId="77777777" w:rsidR="00AD1E11" w:rsidRDefault="00AD1E11" w:rsidP="000E5536">
            <w:pPr>
              <w:pStyle w:val="Tiny"/>
            </w:pPr>
            <w:r>
              <w:t>TWN</w:t>
            </w:r>
          </w:p>
        </w:tc>
        <w:tc>
          <w:tcPr>
            <w:tcW w:w="4223" w:type="dxa"/>
          </w:tcPr>
          <w:p w14:paraId="361E9B15" w14:textId="77777777" w:rsidR="00AD1E11" w:rsidRDefault="00AD1E11" w:rsidP="000E5536">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0E5536">
            <w:pPr>
              <w:pStyle w:val="Tiny"/>
            </w:pPr>
            <w:r w:rsidRPr="00AD1E11">
              <w:t>17755</w:t>
            </w:r>
          </w:p>
        </w:tc>
        <w:tc>
          <w:tcPr>
            <w:tcW w:w="2866" w:type="dxa"/>
          </w:tcPr>
          <w:p w14:paraId="123EC244" w14:textId="77777777" w:rsidR="00AD1E11" w:rsidRPr="00AD1E11" w:rsidRDefault="00AD1E11" w:rsidP="000E5536">
            <w:pPr>
              <w:pStyle w:val="Tiny"/>
            </w:pPr>
            <w:r w:rsidRPr="00AD1E11">
              <w:t>Tawushan</w:t>
            </w:r>
          </w:p>
        </w:tc>
        <w:tc>
          <w:tcPr>
            <w:tcW w:w="1417" w:type="dxa"/>
          </w:tcPr>
          <w:p w14:paraId="0CAF6E11" w14:textId="77777777" w:rsidR="00AD1E11" w:rsidRDefault="00AD1E11" w:rsidP="000E5536">
            <w:pPr>
              <w:pStyle w:val="Tiny"/>
            </w:pPr>
            <w:r>
              <w:t>TWN</w:t>
            </w:r>
          </w:p>
        </w:tc>
        <w:tc>
          <w:tcPr>
            <w:tcW w:w="4223" w:type="dxa"/>
          </w:tcPr>
          <w:p w14:paraId="411E40F7" w14:textId="77777777" w:rsidR="00AD1E11" w:rsidRPr="00F01A29" w:rsidRDefault="00AD1E11" w:rsidP="000E5536">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0E5536">
            <w:pPr>
              <w:pStyle w:val="Tiny"/>
            </w:pPr>
            <w:r w:rsidRPr="00AD1E11">
              <w:t>9286</w:t>
            </w:r>
          </w:p>
        </w:tc>
        <w:tc>
          <w:tcPr>
            <w:tcW w:w="2866" w:type="dxa"/>
          </w:tcPr>
          <w:p w14:paraId="34570E7B" w14:textId="77777777" w:rsidR="00AD1E11" w:rsidRPr="00AD1E11" w:rsidRDefault="00AD1E11" w:rsidP="000E5536">
            <w:pPr>
              <w:pStyle w:val="Tiny"/>
            </w:pPr>
            <w:r w:rsidRPr="00AD1E11">
              <w:t>Kenting</w:t>
            </w:r>
          </w:p>
        </w:tc>
        <w:tc>
          <w:tcPr>
            <w:tcW w:w="1417" w:type="dxa"/>
          </w:tcPr>
          <w:p w14:paraId="0AD355C2" w14:textId="77777777" w:rsidR="00AD1E11" w:rsidRDefault="00AD1E11" w:rsidP="000E5536">
            <w:pPr>
              <w:pStyle w:val="Tiny"/>
            </w:pPr>
            <w:r>
              <w:t>TWN</w:t>
            </w:r>
          </w:p>
        </w:tc>
        <w:tc>
          <w:tcPr>
            <w:tcW w:w="4223" w:type="dxa"/>
          </w:tcPr>
          <w:p w14:paraId="688DBB7B" w14:textId="77777777" w:rsidR="00AD1E11" w:rsidRPr="00F01A29" w:rsidRDefault="00AD1E11" w:rsidP="000E5536">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0E5536">
            <w:pPr>
              <w:pStyle w:val="Tiny"/>
            </w:pPr>
            <w:r w:rsidRPr="00AD1E11">
              <w:t>10096</w:t>
            </w:r>
          </w:p>
        </w:tc>
        <w:tc>
          <w:tcPr>
            <w:tcW w:w="2866" w:type="dxa"/>
          </w:tcPr>
          <w:p w14:paraId="1E29F5ED" w14:textId="77777777" w:rsidR="00AD1E11" w:rsidRPr="00AD1E11" w:rsidRDefault="00AD1E11" w:rsidP="000E5536">
            <w:pPr>
              <w:pStyle w:val="Tiny"/>
            </w:pPr>
            <w:r w:rsidRPr="00AD1E11">
              <w:t>Hua-Tung Coast</w:t>
            </w:r>
          </w:p>
        </w:tc>
        <w:tc>
          <w:tcPr>
            <w:tcW w:w="1417" w:type="dxa"/>
          </w:tcPr>
          <w:p w14:paraId="4ACC4B01" w14:textId="77777777" w:rsidR="00AD1E11" w:rsidRDefault="00AD1E11" w:rsidP="000E5536">
            <w:pPr>
              <w:pStyle w:val="Tiny"/>
            </w:pPr>
            <w:r>
              <w:t>TWN</w:t>
            </w:r>
          </w:p>
        </w:tc>
        <w:tc>
          <w:tcPr>
            <w:tcW w:w="4223" w:type="dxa"/>
          </w:tcPr>
          <w:p w14:paraId="1A665143" w14:textId="77777777" w:rsidR="00AD1E11" w:rsidRPr="00F01A29" w:rsidRDefault="00AD1E11" w:rsidP="000E5536">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0E5536">
            <w:pPr>
              <w:pStyle w:val="Tiny"/>
            </w:pPr>
            <w:r w:rsidRPr="00AD1E11">
              <w:t>9030</w:t>
            </w:r>
          </w:p>
        </w:tc>
        <w:tc>
          <w:tcPr>
            <w:tcW w:w="2866" w:type="dxa"/>
          </w:tcPr>
          <w:p w14:paraId="5E40987B" w14:textId="77777777" w:rsidR="00AD1E11" w:rsidRPr="00AD1E11" w:rsidRDefault="00AD1E11" w:rsidP="000E5536">
            <w:pPr>
              <w:pStyle w:val="Tiny"/>
            </w:pPr>
          </w:p>
        </w:tc>
        <w:tc>
          <w:tcPr>
            <w:tcW w:w="1417" w:type="dxa"/>
          </w:tcPr>
          <w:p w14:paraId="6F269414" w14:textId="77777777" w:rsidR="00AD1E11" w:rsidRDefault="00AD1E11" w:rsidP="000E5536">
            <w:pPr>
              <w:pStyle w:val="Tiny"/>
            </w:pPr>
            <w:r>
              <w:t>TWN</w:t>
            </w:r>
          </w:p>
        </w:tc>
        <w:tc>
          <w:tcPr>
            <w:tcW w:w="4223" w:type="dxa"/>
          </w:tcPr>
          <w:p w14:paraId="360BA499" w14:textId="77777777" w:rsidR="00AD1E11" w:rsidRPr="00F01A29" w:rsidRDefault="00AD1E11" w:rsidP="000E5536">
            <w:pPr>
              <w:pStyle w:val="Tiny"/>
            </w:pPr>
          </w:p>
        </w:tc>
      </w:tr>
    </w:tbl>
    <w:p w14:paraId="29991303" w14:textId="77777777" w:rsidR="00F01A29" w:rsidRPr="00C53C0F" w:rsidRDefault="00F01A29" w:rsidP="000E5536">
      <w:pPr>
        <w:pStyle w:val="BodyText2"/>
      </w:pPr>
    </w:p>
    <w:p w14:paraId="707B2371" w14:textId="77777777" w:rsidR="005A4B16" w:rsidRDefault="005A4B16" w:rsidP="000E5536">
      <w:pPr>
        <w:pStyle w:val="BodyText2"/>
      </w:pPr>
      <w:r>
        <w:lastRenderedPageBreak/>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0E5536">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0E5536">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0E5536">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0E5536">
      <w:pPr>
        <w:pStyle w:val="BodyText2"/>
      </w:pPr>
      <w:r>
        <w:t>For OrangUtan, the wdpa_ids with the highest areas are:</w:t>
      </w:r>
    </w:p>
    <w:p w14:paraId="056958E6" w14:textId="77777777" w:rsidR="000D10CB" w:rsidRDefault="000D10CB" w:rsidP="000E5536">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0E5536">
            <w:pPr>
              <w:pStyle w:val="TableTextHeader"/>
            </w:pPr>
            <w:r>
              <w:t>id_no</w:t>
            </w:r>
          </w:p>
        </w:tc>
        <w:tc>
          <w:tcPr>
            <w:tcW w:w="1152" w:type="dxa"/>
          </w:tcPr>
          <w:p w14:paraId="27D0CC22"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0E5536">
            <w:pPr>
              <w:pStyle w:val="Tiny"/>
            </w:pPr>
            <w:r w:rsidRPr="000D10CB">
              <w:t>17975</w:t>
            </w:r>
          </w:p>
        </w:tc>
        <w:tc>
          <w:tcPr>
            <w:tcW w:w="1152" w:type="dxa"/>
          </w:tcPr>
          <w:p w14:paraId="48C00EE8"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0E5536">
            <w:pPr>
              <w:pStyle w:val="Tiny"/>
            </w:pPr>
            <w:r w:rsidRPr="000D10CB">
              <w:t>17975</w:t>
            </w:r>
          </w:p>
        </w:tc>
        <w:tc>
          <w:tcPr>
            <w:tcW w:w="1152" w:type="dxa"/>
          </w:tcPr>
          <w:p w14:paraId="3B4362E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0E5536">
            <w:pPr>
              <w:pStyle w:val="Tiny"/>
            </w:pPr>
            <w:r w:rsidRPr="000D10CB">
              <w:t>17975</w:t>
            </w:r>
          </w:p>
        </w:tc>
        <w:tc>
          <w:tcPr>
            <w:tcW w:w="1152" w:type="dxa"/>
          </w:tcPr>
          <w:p w14:paraId="0A26C67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0E5536">
            <w:pPr>
              <w:pStyle w:val="Tiny"/>
            </w:pPr>
            <w:r w:rsidRPr="000D10CB">
              <w:t>17975</w:t>
            </w:r>
          </w:p>
        </w:tc>
        <w:tc>
          <w:tcPr>
            <w:tcW w:w="1152" w:type="dxa"/>
          </w:tcPr>
          <w:p w14:paraId="4A371A84"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0E5536">
            <w:pPr>
              <w:pStyle w:val="Tiny"/>
            </w:pPr>
            <w:r w:rsidRPr="000D10CB">
              <w:t>17975</w:t>
            </w:r>
          </w:p>
        </w:tc>
        <w:tc>
          <w:tcPr>
            <w:tcW w:w="1152" w:type="dxa"/>
          </w:tcPr>
          <w:p w14:paraId="453084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0E5536">
            <w:pPr>
              <w:pStyle w:val="Tiny"/>
            </w:pPr>
            <w:r w:rsidRPr="000D10CB">
              <w:t>17975</w:t>
            </w:r>
          </w:p>
        </w:tc>
        <w:tc>
          <w:tcPr>
            <w:tcW w:w="1152" w:type="dxa"/>
          </w:tcPr>
          <w:p w14:paraId="3FF9917E"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0E5536">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0E5536">
      <w:pPr>
        <w:pStyle w:val="Code"/>
      </w:pPr>
      <w:r w:rsidRPr="002011F2">
        <w:t>select id_no, SUM(ST_Area(ST_GeomFromWKB(ST_Transform("EPSG:4326","EPSG:54009",shape)))) /1000000 area from species_2014_2 group by id_no;</w:t>
      </w:r>
    </w:p>
    <w:p w14:paraId="28100E63" w14:textId="77777777" w:rsidR="00D66C02" w:rsidRDefault="00D66C02" w:rsidP="000E5536">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 xml:space="preserve">Looking at the areas without the ST_Transform function, they </w:t>
      </w:r>
      <w:r w:rsidR="00586296">
        <w:lastRenderedPageBreak/>
        <w:t>match between Hadoop and ArcGIS and so the bug is in the ST_Transform function.</w:t>
      </w:r>
      <w:r w:rsidR="00BD09B4">
        <w:t xml:space="preserve"> Therefore, we need to use the areas in ArcGIS.</w:t>
      </w:r>
    </w:p>
    <w:p w14:paraId="0B04BFAA" w14:textId="77777777" w:rsidR="00273032" w:rsidRDefault="00273032" w:rsidP="000E5536">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0E5536">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0E5536">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0E5536">
      <w:pPr>
        <w:pStyle w:val="BodyText2"/>
      </w:pPr>
      <w:r>
        <w:t>We need first to calculate the percentage of the species distri bution in each PA (easy) then transform with the following function:</w:t>
      </w:r>
    </w:p>
    <w:p w14:paraId="4A5972F0" w14:textId="77777777" w:rsidR="008572C4" w:rsidRPr="008572C4" w:rsidRDefault="008572C4" w:rsidP="000E5536">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0E5536">
      <w:pPr>
        <w:pStyle w:val="BodyText2"/>
      </w:pPr>
      <w:r>
        <w:t xml:space="preserve">So for a site that has 50% of the distribution within it, this equates to 0.76. </w:t>
      </w:r>
    </w:p>
    <w:p w14:paraId="31E6B0B5" w14:textId="77777777" w:rsidR="008572C4" w:rsidRDefault="008572C4" w:rsidP="000E5536">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0E5536">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0E5536">
      <w:pPr>
        <w:pStyle w:val="BodyText2"/>
      </w:pPr>
      <w:r>
        <w:t>We now need to rescale from 0 (0% overlap) to 1 (100% overlap) according to the following equation:</w:t>
      </w:r>
    </w:p>
    <w:p w14:paraId="43668FE2" w14:textId="77777777" w:rsidR="00ED7422" w:rsidRDefault="008809F7" w:rsidP="000E5536">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0E5536">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0E5536">
      <w:pPr>
        <w:pStyle w:val="BodyText2"/>
      </w:pPr>
      <w:r>
        <w:t>When I try and produce the results for all species, I get an error in Postgresql:</w:t>
      </w:r>
    </w:p>
    <w:p w14:paraId="56BB012A" w14:textId="77777777" w:rsidR="002E7E50" w:rsidRDefault="002E7E50" w:rsidP="000E5536">
      <w:pPr>
        <w:pStyle w:val="sql"/>
      </w:pPr>
      <w:r>
        <w:t>ERROR: value out of range: underflow</w:t>
      </w:r>
    </w:p>
    <w:p w14:paraId="5F2882B2" w14:textId="77777777" w:rsidR="002E7E50" w:rsidRDefault="002E7E50" w:rsidP="000E5536">
      <w:pPr>
        <w:pStyle w:val="sql"/>
      </w:pPr>
      <w:r>
        <w:t>SQL state: 22003</w:t>
      </w:r>
    </w:p>
    <w:p w14:paraId="302AD52F" w14:textId="0E4F12A0" w:rsidR="00567B28" w:rsidRPr="002E7E50" w:rsidRDefault="002E7E50" w:rsidP="000E5536">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0E5536">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0E5536">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0E5536">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lastRenderedPageBreak/>
        <w:t>Ranked PAs</w:t>
      </w:r>
    </w:p>
    <w:p w14:paraId="21191FAE" w14:textId="77777777" w:rsidR="000B1C00" w:rsidRDefault="000B1C00" w:rsidP="000E5536">
      <w:pPr>
        <w:pStyle w:val="BodyText2"/>
      </w:pPr>
      <w:r>
        <w:t>To get the ranks for PAs, use this query:</w:t>
      </w:r>
    </w:p>
    <w:p w14:paraId="5BE10D48" w14:textId="77777777" w:rsidR="000B1C00" w:rsidRDefault="000B1C00" w:rsidP="000E5536">
      <w:pPr>
        <w:pStyle w:val="sql"/>
      </w:pPr>
      <w:r w:rsidRPr="000B1C00">
        <w:t>SELECT wdpaid, count,row_number() OVER (ORDER BY count desc) AS rank FROM species_wdpa_counts</w:t>
      </w:r>
    </w:p>
    <w:p w14:paraId="63C77066" w14:textId="77777777" w:rsidR="002C7B71" w:rsidRDefault="002C7B71" w:rsidP="000E5536">
      <w:pPr>
        <w:pStyle w:val="BodyText2"/>
      </w:pPr>
      <w:r>
        <w:t>To get the best 5 parks in ea</w:t>
      </w:r>
      <w:r w:rsidR="002D38FC">
        <w:t>ch country (i.e. the 5 parks with the most species):</w:t>
      </w:r>
    </w:p>
    <w:p w14:paraId="752FF2CF" w14:textId="77777777" w:rsidR="002C7B71" w:rsidRDefault="002C7B71" w:rsidP="000E5536">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0E5536">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0E5536">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0E5536">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0E5536">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5" w:name="_Ref333232962"/>
      <w:r>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0E5536">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0E5536">
      <w:pPr>
        <w:pStyle w:val="BodyText2"/>
      </w:pPr>
      <w:r>
        <w:t>Put an index on the wdpaid field as queries were quite slow.</w:t>
      </w:r>
    </w:p>
    <w:p w14:paraId="058AFFD3" w14:textId="77777777" w:rsidR="00DE085D" w:rsidRDefault="00DE085D" w:rsidP="000E5536">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0E5536">
      <w:pPr>
        <w:pStyle w:val="BodyText2"/>
      </w:pPr>
      <w:r>
        <w:t>New version of the query to create the species_wdpa_unique table including the presence field:</w:t>
      </w:r>
    </w:p>
    <w:p w14:paraId="47160C29" w14:textId="77777777" w:rsidR="00C72CA4" w:rsidRDefault="00C72CA4" w:rsidP="000E5536">
      <w:pPr>
        <w:pStyle w:val="sql"/>
      </w:pPr>
      <w:r>
        <w:t>drop table species_wdpa_unique_new;</w:t>
      </w:r>
    </w:p>
    <w:p w14:paraId="33DD6320" w14:textId="77777777" w:rsidR="00C72CA4" w:rsidRDefault="00C72CA4" w:rsidP="000E5536">
      <w:pPr>
        <w:pStyle w:val="sql"/>
      </w:pPr>
      <w:r>
        <w:t>create table species_wdpa_unique_new with oids as select distinct speciesid::bigint,wdpaid::bigint,presence::bigint from species_wdpa_new;</w:t>
      </w:r>
    </w:p>
    <w:p w14:paraId="4F30A17C" w14:textId="77777777" w:rsidR="00C72CA4" w:rsidRDefault="00C72CA4" w:rsidP="000E5536">
      <w:pPr>
        <w:pStyle w:val="sql"/>
      </w:pPr>
      <w:r>
        <w:t>CREATE INDEX swu1 ON species_wdpa_unique_new USING btree (speciesid);</w:t>
      </w:r>
    </w:p>
    <w:p w14:paraId="17AFEA3E" w14:textId="77777777" w:rsidR="00C72CA4" w:rsidRDefault="00C72CA4" w:rsidP="000E5536">
      <w:pPr>
        <w:pStyle w:val="sql"/>
      </w:pPr>
      <w:r>
        <w:t>CREATE INDEX swu2 ON species_wdpa_unique_new USING btree (wdpaid);</w:t>
      </w:r>
    </w:p>
    <w:p w14:paraId="52B9F7FB" w14:textId="77777777" w:rsidR="00C72CA4" w:rsidRDefault="00C72CA4" w:rsidP="000E5536">
      <w:pPr>
        <w:pStyle w:val="sql"/>
      </w:pPr>
      <w:r>
        <w:t>CREATE INDEX swu3 ON species_wdpa_unique_new USING btree (presence);</w:t>
      </w:r>
    </w:p>
    <w:p w14:paraId="436B3F83" w14:textId="77777777" w:rsidR="00404D8E" w:rsidRDefault="00C72CA4" w:rsidP="000E5536">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0E5536">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0E5536">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0E5536">
      <w:pPr>
        <w:pStyle w:val="BodyText2"/>
      </w:pPr>
      <w:r>
        <w:t>48,403,804 records in the species_wdpa_final table which has the iucn_species_id values and the wdpa_id values.</w:t>
      </w:r>
    </w:p>
    <w:p w14:paraId="6E50B7B7" w14:textId="77777777" w:rsidR="007818B1" w:rsidRDefault="007818B1" w:rsidP="000E5536">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0E5536">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0E5536">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0E5536">
      <w:pPr>
        <w:pStyle w:val="BodyText2"/>
      </w:pPr>
      <w:r>
        <w:lastRenderedPageBreak/>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0E5536">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0E5536">
      <w:pPr>
        <w:pStyle w:val="BodyText2"/>
      </w:pPr>
      <w:r>
        <w:t>To see the processes running:</w:t>
      </w:r>
    </w:p>
    <w:p w14:paraId="185A9915" w14:textId="77777777" w:rsidR="0064137A" w:rsidRDefault="0064137A" w:rsidP="000E5536">
      <w:pPr>
        <w:pStyle w:val="Code"/>
      </w:pPr>
      <w:r w:rsidRPr="0064137A">
        <w:t>ps fax | grep python</w:t>
      </w:r>
    </w:p>
    <w:p w14:paraId="66AF7AFE" w14:textId="77777777" w:rsidR="0064137A" w:rsidRDefault="0064137A" w:rsidP="000E5536">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0E5536">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0E5536">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0E5536">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0E5536">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0E5536">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0E5536">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8809F7" w:rsidP="000E5536">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0E5536">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0E5536">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0E5536">
      <w:pPr>
        <w:pStyle w:val="BodyText2"/>
      </w:pPr>
      <w:r>
        <w:t>Rewrote the _set_pa_species_validation_info function to insert a new record into the validation table. Testing with the following call:</w:t>
      </w:r>
    </w:p>
    <w:p w14:paraId="7E892895" w14:textId="77777777" w:rsidR="003B113A" w:rsidRDefault="008809F7" w:rsidP="000E5536">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0E5536">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0E5536">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0E5536">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0E5536">
      <w:pPr>
        <w:pStyle w:val="BodyText2"/>
      </w:pPr>
      <w:r>
        <w:t>There are duplicate records in the country</w:t>
      </w:r>
      <w:r w:rsidR="00BA534A">
        <w:t>_grouping</w:t>
      </w:r>
      <w:r>
        <w:t xml:space="preserve"> table for </w:t>
      </w:r>
      <w:r w:rsidR="00BA534A">
        <w:t>many countries</w:t>
      </w:r>
      <w:r>
        <w:t>.</w:t>
      </w:r>
    </w:p>
    <w:p w14:paraId="78D92FDD" w14:textId="373FB394" w:rsidR="00B37D09" w:rsidRDefault="00C476E5" w:rsidP="000E5536">
      <w:pPr>
        <w:pStyle w:val="Heading1"/>
      </w:pPr>
      <w:r>
        <w:t>Analysis</w:t>
      </w:r>
      <w:bookmarkEnd w:id="63"/>
    </w:p>
    <w:p w14:paraId="3F0E2BCB" w14:textId="77777777" w:rsidR="00E25E0B" w:rsidRDefault="00E25E0B" w:rsidP="000E5536">
      <w:pPr>
        <w:pStyle w:val="Heading2"/>
      </w:pPr>
      <w:bookmarkStart w:id="66" w:name="_Toc315774588"/>
      <w:r>
        <w:t>Biofuels</w:t>
      </w:r>
    </w:p>
    <w:p w14:paraId="1DB2E3FD" w14:textId="77777777" w:rsidR="00E25E0B" w:rsidRDefault="00E25E0B" w:rsidP="000E5536">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34374E">
      <w:pPr>
        <w:pStyle w:val="Heading3"/>
      </w:pPr>
      <w:bookmarkStart w:id="67" w:name="_Ref327170130"/>
      <w:r>
        <w:t>Red List Analysis</w:t>
      </w:r>
      <w:bookmarkEnd w:id="67"/>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0E5536">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0E5536">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0E5536">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0E5536">
      <w:pPr>
        <w:pStyle w:val="BodyText2"/>
      </w:pPr>
      <w:r>
        <w:t>Updating the code in overlay.py to be able to overlay against another feature class. Started at 16:59 running on 6 processors on cruise.</w:t>
      </w:r>
    </w:p>
    <w:p w14:paraId="61EF72D0" w14:textId="77777777" w:rsidR="00E25E0B" w:rsidRDefault="00E25E0B" w:rsidP="000E5536">
      <w:pPr>
        <w:pStyle w:val="BodyText2"/>
      </w:pPr>
      <w:r>
        <w:t>Weird log:</w:t>
      </w:r>
    </w:p>
    <w:p w14:paraId="3A1483C8" w14:textId="77777777" w:rsidR="00E25E0B" w:rsidRDefault="00E25E0B" w:rsidP="000E5536">
      <w:pPr>
        <w:pStyle w:val="Code"/>
      </w:pPr>
      <w:r>
        <w:t>Species 60212 Legend Extant (resident) 2012-06-08 09:19:21.710153</w:t>
      </w:r>
    </w:p>
    <w:p w14:paraId="401070EA" w14:textId="77777777" w:rsidR="00E25E0B" w:rsidRDefault="00E25E0B" w:rsidP="000E5536">
      <w:pPr>
        <w:pStyle w:val="Code"/>
      </w:pPr>
      <w:r>
        <w:t>Species 41825 Legend Extant (resident) 2012-06-08 09:19:23.001725</w:t>
      </w:r>
    </w:p>
    <w:p w14:paraId="51C89201" w14:textId="77777777" w:rsidR="00E25E0B" w:rsidRDefault="00E25E0B" w:rsidP="000E5536">
      <w:pPr>
        <w:pStyle w:val="Code"/>
      </w:pPr>
      <w:r>
        <w:t>Species 39378 Legend Extant (resident) 2012-06-08 09:19:32.659269</w:t>
      </w:r>
    </w:p>
    <w:p w14:paraId="169617C4" w14:textId="77777777" w:rsidR="00E25E0B" w:rsidRDefault="00E25E0B" w:rsidP="000E5536">
      <w:pPr>
        <w:pStyle w:val="Code"/>
      </w:pPr>
      <w:r>
        <w:t>()</w:t>
      </w:r>
    </w:p>
    <w:p w14:paraId="171A8728" w14:textId="77777777" w:rsidR="00E25E0B" w:rsidRDefault="00E25E0B" w:rsidP="000E5536">
      <w:pPr>
        <w:pStyle w:val="Code"/>
      </w:pPr>
      <w:r>
        <w:t>()</w:t>
      </w:r>
    </w:p>
    <w:p w14:paraId="6FBFD1E9" w14:textId="77777777" w:rsidR="00E25E0B" w:rsidRDefault="00E25E0B" w:rsidP="000E5536">
      <w:pPr>
        <w:pStyle w:val="Code"/>
      </w:pPr>
      <w:r>
        <w:t>()</w:t>
      </w:r>
    </w:p>
    <w:p w14:paraId="2CE4C351" w14:textId="77777777" w:rsidR="00E25E0B" w:rsidRDefault="00E25E0B" w:rsidP="000E5536">
      <w:pPr>
        <w:pStyle w:val="Code"/>
      </w:pPr>
      <w:r>
        <w:t>Species 44612 Legend Extant (resident) 2012-06-08 09:20:43.811995</w:t>
      </w:r>
    </w:p>
    <w:p w14:paraId="5F25D503" w14:textId="77777777" w:rsidR="00E25E0B" w:rsidRDefault="00E25E0B" w:rsidP="000E5536">
      <w:pPr>
        <w:pStyle w:val="Code"/>
      </w:pPr>
      <w:r>
        <w:t>Species 44613 Legend Extant (resident) 2012-06-08 09:20:43.960689</w:t>
      </w:r>
    </w:p>
    <w:p w14:paraId="4969C515" w14:textId="77777777" w:rsidR="00E25E0B" w:rsidRDefault="00E25E0B" w:rsidP="000E5536">
      <w:pPr>
        <w:pStyle w:val="Code"/>
      </w:pPr>
      <w:r>
        <w:t>New run:</w:t>
      </w:r>
    </w:p>
    <w:p w14:paraId="79BA8D2B" w14:textId="77777777" w:rsidR="00E25E0B" w:rsidRDefault="00E25E0B" w:rsidP="000E5536">
      <w:pPr>
        <w:pStyle w:val="Code"/>
      </w:pPr>
      <w:r>
        <w:t>Species 41792 Legend Extant (resident) 2012-06-08 10:05:53.463271 (807 out of 127929)</w:t>
      </w:r>
    </w:p>
    <w:p w14:paraId="04C6A2F6" w14:textId="77777777" w:rsidR="00E25E0B" w:rsidRDefault="00E25E0B" w:rsidP="000E5536">
      <w:pPr>
        <w:pStyle w:val="Code"/>
      </w:pPr>
      <w:r>
        <w:t>Species 41791 Legend Extant (resident) 2012-06-08 10:06:04.953297 (809 out of 127929)</w:t>
      </w:r>
    </w:p>
    <w:p w14:paraId="5366600D" w14:textId="77777777" w:rsidR="00E25E0B" w:rsidRDefault="00E25E0B" w:rsidP="000E5536">
      <w:pPr>
        <w:pStyle w:val="Code"/>
      </w:pPr>
      <w:r>
        <w:t>()</w:t>
      </w:r>
    </w:p>
    <w:p w14:paraId="197FC4C4" w14:textId="77777777" w:rsidR="00E25E0B" w:rsidRDefault="00E25E0B" w:rsidP="000E5536">
      <w:pPr>
        <w:pStyle w:val="Code"/>
      </w:pPr>
      <w:r>
        <w:t>Species 41794 Legend Extant (resident) 2012-06-08 10:06:08.884920 (812 out of 127929)</w:t>
      </w:r>
    </w:p>
    <w:p w14:paraId="55AC5836" w14:textId="77777777" w:rsidR="00E25E0B" w:rsidRDefault="00E25E0B" w:rsidP="000E5536">
      <w:pPr>
        <w:pStyle w:val="Code"/>
      </w:pPr>
      <w:r>
        <w:t>Species 161321 Legend Extant (resident) 2012-06-08 10:06:09.403991 (813 out of 127929)</w:t>
      </w:r>
    </w:p>
    <w:p w14:paraId="4FC0F49F" w14:textId="77777777" w:rsidR="00E25E0B" w:rsidRDefault="00E25E0B" w:rsidP="000E5536">
      <w:pPr>
        <w:pStyle w:val="Code"/>
      </w:pPr>
      <w:r>
        <w:t>Species 41795 Legend Extant (resident) 2012-06-08 10:06:10.158137 (814 out of 127929)</w:t>
      </w:r>
    </w:p>
    <w:p w14:paraId="38754BE8" w14:textId="77777777" w:rsidR="00E25E0B" w:rsidRDefault="00E25E0B" w:rsidP="000E5536">
      <w:pPr>
        <w:pStyle w:val="BodyText2"/>
      </w:pPr>
      <w:r>
        <w:t>Why the brackets? Something weird going on. Not the same species each time!</w:t>
      </w:r>
    </w:p>
    <w:p w14:paraId="06EDDC73" w14:textId="77777777" w:rsidR="00E25E0B" w:rsidRDefault="00E25E0B" w:rsidP="000E5536">
      <w:pPr>
        <w:pStyle w:val="BodyText2"/>
      </w:pPr>
      <w:r>
        <w:lastRenderedPageBreak/>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0E5536">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0E5536">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0E5536">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0E5536">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0E5536">
      <w:pPr>
        <w:pStyle w:val="BodyText2"/>
      </w:pPr>
      <w:r>
        <w:t>The actual impact analysis methodology will be based on the number of species that are impacted by biofuel development. The method is described below:</w:t>
      </w:r>
    </w:p>
    <w:p w14:paraId="41B7E8BD" w14:textId="77777777" w:rsidR="00E25E0B" w:rsidRDefault="00E25E0B" w:rsidP="000E5536">
      <w:pPr>
        <w:pStyle w:val="BodyText2"/>
      </w:pPr>
      <w:r>
        <w:t>Analytical workflow is:</w:t>
      </w:r>
    </w:p>
    <w:p w14:paraId="47688489" w14:textId="77777777" w:rsidR="00E25E0B" w:rsidRDefault="00E25E0B" w:rsidP="0006252E">
      <w:pPr>
        <w:pStyle w:val="ListNumber"/>
        <w:numPr>
          <w:ilvl w:val="0"/>
          <w:numId w:val="15"/>
        </w:numPr>
      </w:pPr>
      <w:r>
        <w:t>Filter species for non-marine</w:t>
      </w:r>
    </w:p>
    <w:p w14:paraId="0FB14880" w14:textId="77777777" w:rsidR="00E25E0B" w:rsidRDefault="00E25E0B" w:rsidP="0006252E">
      <w:pPr>
        <w:pStyle w:val="ListNumber"/>
      </w:pPr>
      <w:r>
        <w:t>Extract the ‘Extant’ and ‘Probably Extant’ classes in the species data</w:t>
      </w:r>
    </w:p>
    <w:p w14:paraId="1F3709FA" w14:textId="77777777" w:rsidR="00E25E0B" w:rsidRDefault="00E25E0B" w:rsidP="0006252E">
      <w:pPr>
        <w:pStyle w:val="ListNumber"/>
      </w:pPr>
      <w:r>
        <w:t>Intersect the species data from 2. with the country data to get the area for each species within each country</w:t>
      </w:r>
    </w:p>
    <w:p w14:paraId="1D868D7F" w14:textId="77777777" w:rsidR="00E25E0B" w:rsidRDefault="00E25E0B" w:rsidP="0006252E">
      <w:pPr>
        <w:pStyle w:val="ListNumber"/>
      </w:pPr>
      <w:r>
        <w:t>Intersect the grid data with the country data to create a spatial dataset</w:t>
      </w:r>
    </w:p>
    <w:p w14:paraId="4DEEF42A" w14:textId="77777777" w:rsidR="00E25E0B" w:rsidRDefault="00E25E0B" w:rsidP="0006252E">
      <w:pPr>
        <w:pStyle w:val="ListNumber"/>
      </w:pPr>
      <w:r>
        <w:t>Intersect the d</w:t>
      </w:r>
      <w:r w:rsidR="00541760">
        <w:t>ata from 3. with the data from 4</w:t>
      </w:r>
      <w:r>
        <w:t>. to get the area of each species within each grid</w:t>
      </w:r>
    </w:p>
    <w:p w14:paraId="6319BD7B" w14:textId="77777777" w:rsidR="00E25E0B" w:rsidRDefault="00E25E0B" w:rsidP="0006252E">
      <w:pPr>
        <w:pStyle w:val="ListNumber"/>
      </w:pPr>
      <w:r>
        <w:t>Calculate the % of each species that is within the grids compared to the country</w:t>
      </w:r>
    </w:p>
    <w:p w14:paraId="6D8709CC" w14:textId="77777777" w:rsidR="00E25E0B" w:rsidRDefault="00E25E0B" w:rsidP="000E5536">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0E5536">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0E5536">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0E5536">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0E5536">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0E5536">
      <w:pPr>
        <w:pStyle w:val="BodyText2"/>
      </w:pPr>
      <w:r>
        <w:t xml:space="preserve">There are 82681 NULL values in the Ecosystem field (out of 127929 records) which isnt very good! Only 35% populated. </w:t>
      </w:r>
    </w:p>
    <w:p w14:paraId="245065E1" w14:textId="77777777" w:rsidR="00E25E0B" w:rsidRDefault="00E25E0B" w:rsidP="000E5536">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0E5536">
      <w:pPr>
        <w:pStyle w:val="BodyText2"/>
      </w:pPr>
      <w:r>
        <w:t>I am using this as a quick way before we can use taxonomy as a marine filter. Put indexes on Ecosystem and Owner.</w:t>
      </w:r>
    </w:p>
    <w:p w14:paraId="63F52071" w14:textId="77777777" w:rsidR="00E25E0B" w:rsidRDefault="00E25E0B" w:rsidP="000E5536">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0E5536">
      <w:pPr>
        <w:pStyle w:val="BodyText2"/>
      </w:pPr>
      <w:r>
        <w:lastRenderedPageBreak/>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0E5536">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0E5536">
      <w:pPr>
        <w:pStyle w:val="BodyText2"/>
      </w:pPr>
      <w:r>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8809F7" w:rsidP="000E5536">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0E5536">
      <w:pPr>
        <w:pStyle w:val="BodyText2"/>
      </w:pPr>
      <w:r>
        <w:t>Which returns some marine species, which is good. But if we search for Turdus:</w:t>
      </w:r>
    </w:p>
    <w:p w14:paraId="5C5AA4B5" w14:textId="77777777" w:rsidR="00E25E0B" w:rsidRDefault="008809F7" w:rsidP="000E5536">
      <w:pPr>
        <w:pStyle w:val="BodyText2"/>
      </w:pPr>
      <w:hyperlink r:id="rId217" w:history="1">
        <w:r w:rsidR="00E25E0B">
          <w:rPr>
            <w:rStyle w:val="Hyperlink"/>
          </w:rPr>
          <w:t>http://ecat-dev.gbif.org/ws/usage/?rkey=1007&amp;q=Turdus</w:t>
        </w:r>
      </w:hyperlink>
    </w:p>
    <w:p w14:paraId="1C6D8B59" w14:textId="77777777" w:rsidR="00E25E0B" w:rsidRDefault="00E25E0B" w:rsidP="000E5536">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0E5536">
      <w:pPr>
        <w:pStyle w:val="BodyText2"/>
      </w:pPr>
      <w:r>
        <w:t xml:space="preserve">This is a checklist on GBIF that is used to discriminate between marine/non-marine. </w:t>
      </w:r>
      <w:hyperlink r:id="rId21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0E5536">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0E5536">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0E5536">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0E5536">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0E5536">
      <w:pPr>
        <w:pStyle w:val="BodyText2"/>
      </w:pPr>
      <w:r>
        <w:t>The following query in one go gets the total area for Orang Utan in Malaysia in m2:</w:t>
      </w:r>
    </w:p>
    <w:p w14:paraId="00C6CAF6" w14:textId="77777777" w:rsidR="00BF09C0" w:rsidRDefault="00BF09C0" w:rsidP="000E5536">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0E5536">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0E5536">
      <w:pPr>
        <w:pStyle w:val="Code"/>
      </w:pPr>
      <w:r>
        <w:t>CREATE TABLE biofuels_grids_changed WITH OIDS AS SELECT DISTINCT * from biofuels_grids where cropland&lt;&gt;0</w:t>
      </w:r>
    </w:p>
    <w:p w14:paraId="2DA034FD" w14:textId="77777777" w:rsidR="005B2A5D" w:rsidRDefault="00D7544E" w:rsidP="000E5536">
      <w:pPr>
        <w:pStyle w:val="BodyText2"/>
      </w:pPr>
      <w:r>
        <w:t>The problem is there are 25 invalid rows in PostGIS speciesll for the OrangUtan features.</w:t>
      </w:r>
    </w:p>
    <w:p w14:paraId="761DA68C" w14:textId="77777777" w:rsidR="00CC0FAE" w:rsidRDefault="00CC0FAE" w:rsidP="000E5536">
      <w:pPr>
        <w:pStyle w:val="Code"/>
      </w:pPr>
      <w:r w:rsidRPr="00CC0FAE">
        <w:lastRenderedPageBreak/>
        <w:t>select * from speciesll where speciesid='17975' and st_isvalid(geom)='f'</w:t>
      </w:r>
    </w:p>
    <w:p w14:paraId="6A8B447D" w14:textId="77777777" w:rsidR="000967E7" w:rsidRDefault="000967E7" w:rsidP="000E5536">
      <w:pPr>
        <w:pStyle w:val="BodyText2"/>
      </w:pPr>
      <w:r>
        <w:t>Trying to fix the geometries:</w:t>
      </w:r>
    </w:p>
    <w:p w14:paraId="7BCF6485" w14:textId="77777777" w:rsidR="000967E7" w:rsidRDefault="000967E7" w:rsidP="000E5536">
      <w:pPr>
        <w:pStyle w:val="Code"/>
      </w:pPr>
      <w:r w:rsidRPr="000967E7">
        <w:t>update speciesll set geom = ST_MakeValid (geom) where speciesid='17975' and st_isvalid(geom)='f'</w:t>
      </w:r>
    </w:p>
    <w:p w14:paraId="5E503ED9" w14:textId="77777777" w:rsidR="000967E7" w:rsidRDefault="000967E7" w:rsidP="000E5536">
      <w:pPr>
        <w:pStyle w:val="BodyText2"/>
      </w:pPr>
      <w:r>
        <w:t>Seems to have worked!</w:t>
      </w:r>
    </w:p>
    <w:p w14:paraId="4787E07A" w14:textId="77777777" w:rsidR="00EA2E0A" w:rsidRDefault="00EA2E0A" w:rsidP="000E5536">
      <w:pPr>
        <w:pStyle w:val="BodyText2"/>
      </w:pPr>
      <w:r>
        <w:t>The following query in one go gets the total cropland increase in area for Orang Utan:</w:t>
      </w:r>
    </w:p>
    <w:p w14:paraId="42BB7366" w14:textId="77777777" w:rsidR="00EA2E0A" w:rsidRDefault="00EA2E0A" w:rsidP="000E5536">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0E5536">
      <w:pPr>
        <w:pStyle w:val="BodyText2"/>
      </w:pPr>
      <w:r>
        <w:t>Doing for all species:</w:t>
      </w:r>
    </w:p>
    <w:p w14:paraId="378D879B" w14:textId="77777777" w:rsidR="000A5E8E" w:rsidRDefault="000A5E8E" w:rsidP="000E5536">
      <w:pPr>
        <w:pStyle w:val="Code"/>
      </w:pPr>
      <w:r w:rsidRPr="000A5E8E">
        <w:t>update speciesll set geom = st_makevalid(geom) where st_isvalid(geom)='f'</w:t>
      </w:r>
    </w:p>
    <w:p w14:paraId="4B981675" w14:textId="77777777" w:rsidR="00E41885" w:rsidRDefault="00E41885" w:rsidP="000E5536">
      <w:pPr>
        <w:pStyle w:val="BodyText2"/>
      </w:pPr>
      <w:r>
        <w:t>Finished script which you can run from the command line:</w:t>
      </w:r>
    </w:p>
    <w:p w14:paraId="24A2557B" w14:textId="77777777" w:rsidR="00E41885" w:rsidRDefault="00E41885" w:rsidP="000E5536">
      <w:pPr>
        <w:pStyle w:val="Code"/>
      </w:pPr>
      <w:r>
        <w:t>import psycopg2</w:t>
      </w:r>
    </w:p>
    <w:p w14:paraId="02B61466" w14:textId="77777777" w:rsidR="00E41885" w:rsidRDefault="00E41885" w:rsidP="000E5536">
      <w:pPr>
        <w:pStyle w:val="Code"/>
      </w:pPr>
      <w:r>
        <w:t>from dbconnect import dbconnect</w:t>
      </w:r>
    </w:p>
    <w:p w14:paraId="1E392FD3" w14:textId="77777777" w:rsidR="00E41885" w:rsidRDefault="00E41885" w:rsidP="000E5536">
      <w:pPr>
        <w:pStyle w:val="Code"/>
      </w:pPr>
      <w:r>
        <w:t>conn = dbconnect('species_dev')</w:t>
      </w:r>
    </w:p>
    <w:p w14:paraId="12EC6FEC" w14:textId="77777777" w:rsidR="00E41885" w:rsidRDefault="00E41885" w:rsidP="000E5536">
      <w:pPr>
        <w:pStyle w:val="Code"/>
      </w:pPr>
      <w:r>
        <w:t>cur = conn.cur</w:t>
      </w:r>
    </w:p>
    <w:p w14:paraId="138E790B" w14:textId="77777777" w:rsidR="00E41885" w:rsidRDefault="00E41885" w:rsidP="000E5536">
      <w:pPr>
        <w:pStyle w:val="Code"/>
      </w:pPr>
      <w:r>
        <w:t>cur.execute("SELECT speciesid FROM biofuels_species")</w:t>
      </w:r>
    </w:p>
    <w:p w14:paraId="5BC65956" w14:textId="77777777" w:rsidR="00E41885" w:rsidRDefault="00E41885" w:rsidP="000E5536">
      <w:pPr>
        <w:pStyle w:val="Code"/>
      </w:pPr>
      <w:r>
        <w:t>species = cur.fetchall()</w:t>
      </w:r>
    </w:p>
    <w:p w14:paraId="635E16E0" w14:textId="77777777" w:rsidR="00E41885" w:rsidRDefault="00E41885" w:rsidP="000E5536">
      <w:pPr>
        <w:pStyle w:val="Code"/>
      </w:pPr>
      <w:r>
        <w:t>for s in species:</w:t>
      </w:r>
    </w:p>
    <w:p w14:paraId="2BA07907" w14:textId="77777777" w:rsidR="00E41885" w:rsidRDefault="00E41885" w:rsidP="000E5536">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0E5536">
      <w:pPr>
        <w:pStyle w:val="Code"/>
      </w:pPr>
      <w:r>
        <w:t xml:space="preserve">    countryarea = conn.cur.fetchone()[0]</w:t>
      </w:r>
    </w:p>
    <w:p w14:paraId="7B870AFC" w14:textId="77777777" w:rsidR="00E41885" w:rsidRDefault="00E41885" w:rsidP="000E5536">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0E5536">
      <w:pPr>
        <w:pStyle w:val="Code"/>
      </w:pPr>
      <w:r>
        <w:t xml:space="preserve">    croplandincrease = conn.cur.fetchone()[0]</w:t>
      </w:r>
    </w:p>
    <w:p w14:paraId="2990D889" w14:textId="77777777" w:rsidR="00E41885" w:rsidRDefault="00E41885" w:rsidP="000E5536">
      <w:pPr>
        <w:pStyle w:val="Code"/>
      </w:pPr>
      <w:r>
        <w:t xml:space="preserve">    print s[0] + "," + str(countryarea) + "," + str(croplandincrease) + "," + str((croplandincrease/countryarea)*100)</w:t>
      </w:r>
    </w:p>
    <w:p w14:paraId="34CFC60E" w14:textId="77777777" w:rsidR="00E41885" w:rsidRDefault="00E41885" w:rsidP="000E5536">
      <w:pPr>
        <w:pStyle w:val="Code"/>
      </w:pPr>
      <w:r>
        <w:t xml:space="preserve">    break</w:t>
      </w:r>
    </w:p>
    <w:p w14:paraId="21EDC91A" w14:textId="77777777" w:rsidR="00E41885" w:rsidRDefault="00E41885" w:rsidP="000E5536">
      <w:pPr>
        <w:pStyle w:val="BodyText2"/>
      </w:pPr>
      <w:r>
        <w:t>Example output:</w:t>
      </w:r>
    </w:p>
    <w:p w14:paraId="3A489EE5" w14:textId="77777777" w:rsidR="00E41885" w:rsidRDefault="00E41885" w:rsidP="000E5536">
      <w:pPr>
        <w:pStyle w:val="Code"/>
      </w:pPr>
      <w:r>
        <w:t>src&gt;python calculateBiofuelsImpactPostGIS.py</w:t>
      </w:r>
    </w:p>
    <w:p w14:paraId="0F0496BA" w14:textId="77777777" w:rsidR="00E41885" w:rsidRDefault="00E41885" w:rsidP="000E5536">
      <w:pPr>
        <w:pStyle w:val="Code"/>
      </w:pPr>
      <w:r>
        <w:t>10108,417432584848.0,342031042.392,0.0819368335886</w:t>
      </w:r>
    </w:p>
    <w:p w14:paraId="3E1727C0" w14:textId="77777777" w:rsidR="004D0735" w:rsidRPr="00BF09C0" w:rsidRDefault="004D0735" w:rsidP="000E5536">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0E5536">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0E5536">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0E5536">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0E5536">
            <w:pPr>
              <w:pStyle w:val="Tiny"/>
            </w:pPr>
            <w:r>
              <w:t>Parameter</w:t>
            </w:r>
          </w:p>
        </w:tc>
        <w:tc>
          <w:tcPr>
            <w:tcW w:w="1231" w:type="dxa"/>
            <w:vAlign w:val="center"/>
          </w:tcPr>
          <w:p w14:paraId="12B8E139" w14:textId="77777777" w:rsidR="00D9333E" w:rsidRPr="00BC1B22" w:rsidRDefault="00D9333E" w:rsidP="000E5536">
            <w:pPr>
              <w:pStyle w:val="Tiny"/>
            </w:pPr>
            <w:r w:rsidRPr="00BC1B22">
              <w:t>Asia_North_Albers_Equal_Area_Conic</w:t>
            </w:r>
          </w:p>
        </w:tc>
        <w:tc>
          <w:tcPr>
            <w:tcW w:w="1134" w:type="dxa"/>
            <w:vAlign w:val="center"/>
          </w:tcPr>
          <w:p w14:paraId="59A4F317" w14:textId="77777777" w:rsidR="00D9333E" w:rsidRPr="00BC1B22" w:rsidRDefault="00D9333E" w:rsidP="000E5536">
            <w:pPr>
              <w:pStyle w:val="Tiny"/>
            </w:pPr>
            <w:r w:rsidRPr="00BC1B22">
              <w:t>Asia_South_Albers_Equal_Area_Conic</w:t>
            </w:r>
          </w:p>
        </w:tc>
        <w:tc>
          <w:tcPr>
            <w:tcW w:w="1134" w:type="dxa"/>
          </w:tcPr>
          <w:p w14:paraId="280E99B7" w14:textId="77777777" w:rsidR="00D9333E" w:rsidRPr="00BC1B22" w:rsidRDefault="00D9333E" w:rsidP="000E5536">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0E5536">
            <w:pPr>
              <w:pStyle w:val="Tiny"/>
            </w:pPr>
            <w:r w:rsidRPr="00BC1B22">
              <w:t>False Easting</w:t>
            </w:r>
          </w:p>
        </w:tc>
        <w:tc>
          <w:tcPr>
            <w:tcW w:w="1231" w:type="dxa"/>
            <w:vAlign w:val="center"/>
          </w:tcPr>
          <w:p w14:paraId="4A9A6D38" w14:textId="77777777" w:rsidR="00D9333E" w:rsidRPr="00BC1B22" w:rsidRDefault="00D9333E" w:rsidP="000E5536">
            <w:pPr>
              <w:pStyle w:val="Tiny"/>
            </w:pPr>
            <w:r>
              <w:t>0</w:t>
            </w:r>
          </w:p>
        </w:tc>
        <w:tc>
          <w:tcPr>
            <w:tcW w:w="1134" w:type="dxa"/>
            <w:vAlign w:val="center"/>
          </w:tcPr>
          <w:p w14:paraId="215CC99F" w14:textId="77777777" w:rsidR="00D9333E" w:rsidRPr="00BC1B22" w:rsidRDefault="00D9333E" w:rsidP="000E5536">
            <w:pPr>
              <w:pStyle w:val="Tiny"/>
            </w:pPr>
            <w:r>
              <w:t>0</w:t>
            </w:r>
          </w:p>
        </w:tc>
        <w:tc>
          <w:tcPr>
            <w:tcW w:w="1134" w:type="dxa"/>
          </w:tcPr>
          <w:p w14:paraId="7FAFAF27" w14:textId="77777777" w:rsidR="00D9333E" w:rsidRDefault="00D9333E" w:rsidP="000E5536">
            <w:pPr>
              <w:pStyle w:val="Tiny"/>
            </w:pPr>
            <w:r>
              <w:t>0</w:t>
            </w:r>
          </w:p>
        </w:tc>
      </w:tr>
      <w:tr w:rsidR="00D9333E" w:rsidRPr="00BC1B22" w14:paraId="4962F220" w14:textId="77777777" w:rsidTr="008C7117">
        <w:tc>
          <w:tcPr>
            <w:tcW w:w="1287" w:type="dxa"/>
          </w:tcPr>
          <w:p w14:paraId="3FE272D1" w14:textId="77777777" w:rsidR="00D9333E" w:rsidRPr="00BC1B22" w:rsidRDefault="00D9333E" w:rsidP="000E5536">
            <w:pPr>
              <w:pStyle w:val="Tiny"/>
            </w:pPr>
            <w:r w:rsidRPr="00BC1B22">
              <w:t>False Northing</w:t>
            </w:r>
          </w:p>
        </w:tc>
        <w:tc>
          <w:tcPr>
            <w:tcW w:w="1231" w:type="dxa"/>
            <w:vAlign w:val="center"/>
          </w:tcPr>
          <w:p w14:paraId="6D5B9F47" w14:textId="77777777" w:rsidR="00D9333E" w:rsidRPr="00BC1B22" w:rsidRDefault="00D9333E" w:rsidP="000E5536">
            <w:pPr>
              <w:pStyle w:val="Tiny"/>
            </w:pPr>
            <w:r>
              <w:t>0</w:t>
            </w:r>
          </w:p>
        </w:tc>
        <w:tc>
          <w:tcPr>
            <w:tcW w:w="1134" w:type="dxa"/>
            <w:vAlign w:val="center"/>
          </w:tcPr>
          <w:p w14:paraId="6EFA6173" w14:textId="77777777" w:rsidR="00D9333E" w:rsidRPr="00BC1B22" w:rsidRDefault="00D9333E" w:rsidP="000E5536">
            <w:pPr>
              <w:pStyle w:val="Tiny"/>
            </w:pPr>
            <w:r>
              <w:t>0</w:t>
            </w:r>
          </w:p>
        </w:tc>
        <w:tc>
          <w:tcPr>
            <w:tcW w:w="1134" w:type="dxa"/>
          </w:tcPr>
          <w:p w14:paraId="16795FF5" w14:textId="77777777" w:rsidR="00D9333E" w:rsidRDefault="00D9333E" w:rsidP="000E5536">
            <w:pPr>
              <w:pStyle w:val="Tiny"/>
            </w:pPr>
            <w:r>
              <w:t>0</w:t>
            </w:r>
          </w:p>
        </w:tc>
      </w:tr>
      <w:tr w:rsidR="00D9333E" w:rsidRPr="00BC1B22" w14:paraId="0FFCC1F8" w14:textId="77777777" w:rsidTr="008C7117">
        <w:tc>
          <w:tcPr>
            <w:tcW w:w="1287" w:type="dxa"/>
          </w:tcPr>
          <w:p w14:paraId="73EF9156" w14:textId="77777777" w:rsidR="00D9333E" w:rsidRPr="00BC1B22" w:rsidRDefault="00D9333E" w:rsidP="000E5536">
            <w:pPr>
              <w:pStyle w:val="Tiny"/>
            </w:pPr>
            <w:r w:rsidRPr="00BC1B22">
              <w:t>Central Meridian</w:t>
            </w:r>
          </w:p>
        </w:tc>
        <w:tc>
          <w:tcPr>
            <w:tcW w:w="1231" w:type="dxa"/>
            <w:vAlign w:val="center"/>
          </w:tcPr>
          <w:p w14:paraId="48A776AB" w14:textId="77777777" w:rsidR="00D9333E" w:rsidRPr="00BC1B22" w:rsidRDefault="00D9333E" w:rsidP="000E5536">
            <w:pPr>
              <w:pStyle w:val="Tiny"/>
            </w:pPr>
            <w:r>
              <w:t>95</w:t>
            </w:r>
          </w:p>
        </w:tc>
        <w:tc>
          <w:tcPr>
            <w:tcW w:w="1134" w:type="dxa"/>
            <w:vAlign w:val="center"/>
          </w:tcPr>
          <w:p w14:paraId="5B8063A6" w14:textId="77777777" w:rsidR="00D9333E" w:rsidRPr="00BC1B22" w:rsidRDefault="00D9333E" w:rsidP="000E5536">
            <w:pPr>
              <w:pStyle w:val="Tiny"/>
            </w:pPr>
            <w:r>
              <w:t>125</w:t>
            </w:r>
          </w:p>
        </w:tc>
        <w:tc>
          <w:tcPr>
            <w:tcW w:w="1134" w:type="dxa"/>
          </w:tcPr>
          <w:p w14:paraId="677BB5DD" w14:textId="77777777" w:rsidR="00D9333E" w:rsidRDefault="00D9333E" w:rsidP="000E5536">
            <w:pPr>
              <w:pStyle w:val="Tiny"/>
            </w:pPr>
            <w:r>
              <w:t>98</w:t>
            </w:r>
          </w:p>
        </w:tc>
      </w:tr>
      <w:tr w:rsidR="00D9333E" w:rsidRPr="00BC1B22" w14:paraId="0370187C" w14:textId="77777777" w:rsidTr="008C7117">
        <w:tc>
          <w:tcPr>
            <w:tcW w:w="1287" w:type="dxa"/>
          </w:tcPr>
          <w:p w14:paraId="6EAA0309" w14:textId="77777777" w:rsidR="00D9333E" w:rsidRPr="00BC1B22" w:rsidRDefault="00D9333E" w:rsidP="000E5536">
            <w:pPr>
              <w:pStyle w:val="Tiny"/>
            </w:pPr>
            <w:r w:rsidRPr="00BC1B22">
              <w:t>Standard Parallel 1</w:t>
            </w:r>
          </w:p>
        </w:tc>
        <w:tc>
          <w:tcPr>
            <w:tcW w:w="1231" w:type="dxa"/>
            <w:vAlign w:val="center"/>
          </w:tcPr>
          <w:p w14:paraId="0B43561A" w14:textId="77777777" w:rsidR="00D9333E" w:rsidRPr="00BC1B22" w:rsidRDefault="00D9333E" w:rsidP="000E5536">
            <w:pPr>
              <w:pStyle w:val="Tiny"/>
            </w:pPr>
            <w:r>
              <w:t>15</w:t>
            </w:r>
          </w:p>
        </w:tc>
        <w:tc>
          <w:tcPr>
            <w:tcW w:w="1134" w:type="dxa"/>
            <w:vAlign w:val="center"/>
          </w:tcPr>
          <w:p w14:paraId="314AD13A" w14:textId="77777777" w:rsidR="00D9333E" w:rsidRPr="00BC1B22" w:rsidRDefault="00D9333E" w:rsidP="000E5536">
            <w:pPr>
              <w:pStyle w:val="Tiny"/>
            </w:pPr>
            <w:r>
              <w:t>7</w:t>
            </w:r>
          </w:p>
        </w:tc>
        <w:tc>
          <w:tcPr>
            <w:tcW w:w="1134" w:type="dxa"/>
          </w:tcPr>
          <w:p w14:paraId="1E49773D" w14:textId="77777777" w:rsidR="00D9333E" w:rsidRDefault="00D9333E" w:rsidP="000E5536">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0E5536">
            <w:pPr>
              <w:pStyle w:val="Tiny"/>
            </w:pPr>
            <w:r w:rsidRPr="00BC1B22">
              <w:t>Standard Parallel 2</w:t>
            </w:r>
          </w:p>
        </w:tc>
        <w:tc>
          <w:tcPr>
            <w:tcW w:w="1231" w:type="dxa"/>
            <w:vAlign w:val="center"/>
          </w:tcPr>
          <w:p w14:paraId="76A6C953" w14:textId="77777777" w:rsidR="00D9333E" w:rsidRPr="00BC1B22" w:rsidRDefault="00D9333E" w:rsidP="000E5536">
            <w:pPr>
              <w:pStyle w:val="Tiny"/>
            </w:pPr>
            <w:r>
              <w:t>65</w:t>
            </w:r>
          </w:p>
        </w:tc>
        <w:tc>
          <w:tcPr>
            <w:tcW w:w="1134" w:type="dxa"/>
            <w:vAlign w:val="center"/>
          </w:tcPr>
          <w:p w14:paraId="778660AC" w14:textId="77777777" w:rsidR="00D9333E" w:rsidRPr="00BC1B22" w:rsidRDefault="00D9333E" w:rsidP="000E5536">
            <w:pPr>
              <w:pStyle w:val="Tiny"/>
            </w:pPr>
            <w:r>
              <w:t>-32</w:t>
            </w:r>
          </w:p>
        </w:tc>
        <w:tc>
          <w:tcPr>
            <w:tcW w:w="1134" w:type="dxa"/>
          </w:tcPr>
          <w:p w14:paraId="7937997F" w14:textId="77777777" w:rsidR="00D9333E" w:rsidRDefault="00D9333E" w:rsidP="000E5536">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0E5536">
            <w:pPr>
              <w:pStyle w:val="Tiny"/>
            </w:pPr>
            <w:r w:rsidRPr="00BC1B22">
              <w:t>Latitude of origin</w:t>
            </w:r>
          </w:p>
        </w:tc>
        <w:tc>
          <w:tcPr>
            <w:tcW w:w="1231" w:type="dxa"/>
            <w:vAlign w:val="center"/>
          </w:tcPr>
          <w:p w14:paraId="7B5F231C" w14:textId="77777777" w:rsidR="00D9333E" w:rsidRPr="00BC1B22" w:rsidRDefault="00D9333E" w:rsidP="000E5536">
            <w:pPr>
              <w:pStyle w:val="Tiny"/>
            </w:pPr>
            <w:r>
              <w:t>30</w:t>
            </w:r>
          </w:p>
        </w:tc>
        <w:tc>
          <w:tcPr>
            <w:tcW w:w="1134" w:type="dxa"/>
            <w:vAlign w:val="center"/>
          </w:tcPr>
          <w:p w14:paraId="0BD2DD8A" w14:textId="77777777" w:rsidR="00D9333E" w:rsidRPr="00BC1B22" w:rsidRDefault="00D9333E" w:rsidP="000E5536">
            <w:pPr>
              <w:pStyle w:val="Tiny"/>
            </w:pPr>
            <w:r>
              <w:t>-15</w:t>
            </w:r>
          </w:p>
        </w:tc>
        <w:tc>
          <w:tcPr>
            <w:tcW w:w="1134" w:type="dxa"/>
          </w:tcPr>
          <w:p w14:paraId="3389AE0E" w14:textId="77777777" w:rsidR="00D9333E" w:rsidRDefault="00D9333E" w:rsidP="000E5536">
            <w:pPr>
              <w:pStyle w:val="Tiny"/>
            </w:pPr>
            <w:r>
              <w:t>0</w:t>
            </w:r>
          </w:p>
        </w:tc>
      </w:tr>
    </w:tbl>
    <w:p w14:paraId="16EBB455" w14:textId="77777777" w:rsidR="00D9333E" w:rsidRDefault="00D9333E" w:rsidP="000E5536">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0E5536">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9" w:anchor="724211" w:history="1">
        <w:r w:rsidRPr="005E028F">
          <w:rPr>
            <w:rStyle w:val="Hyperlink"/>
          </w:rPr>
          <w:t>here</w:t>
        </w:r>
      </w:hyperlink>
      <w:r>
        <w:t xml:space="preserve">). Not sure I can create </w:t>
      </w:r>
      <w:r>
        <w:lastRenderedPageBreak/>
        <w:t xml:space="preserve">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0E5536">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0E5536">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0E5536">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0E5536">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0E5536">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0E5536">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0E5536">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0E5536">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0E5536">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0E5536">
      <w:pPr>
        <w:pStyle w:val="BodyText2"/>
      </w:pPr>
      <w:r>
        <w:lastRenderedPageBreak/>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0E5536">
            <w:pPr>
              <w:pStyle w:val="Tiny"/>
            </w:pPr>
            <w:r w:rsidRPr="007508F4">
              <w:t>id_no</w:t>
            </w:r>
          </w:p>
        </w:tc>
        <w:tc>
          <w:tcPr>
            <w:tcW w:w="6158" w:type="dxa"/>
            <w:vAlign w:val="center"/>
          </w:tcPr>
          <w:p w14:paraId="4B167471" w14:textId="77777777" w:rsidR="00155BEB" w:rsidRPr="007508F4" w:rsidRDefault="00155BEB" w:rsidP="000E5536">
            <w:pPr>
              <w:pStyle w:val="Tiny"/>
            </w:pPr>
            <w:r w:rsidRPr="007508F4">
              <w:t>Land cover</w:t>
            </w:r>
          </w:p>
        </w:tc>
        <w:tc>
          <w:tcPr>
            <w:tcW w:w="1559" w:type="dxa"/>
            <w:noWrap/>
            <w:vAlign w:val="center"/>
            <w:hideMark/>
          </w:tcPr>
          <w:p w14:paraId="377DE519" w14:textId="77777777" w:rsidR="00155BEB" w:rsidRPr="007508F4" w:rsidRDefault="00155BEB" w:rsidP="000E5536">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0E5536">
            <w:pPr>
              <w:pStyle w:val="Tiny"/>
            </w:pPr>
            <w:r w:rsidRPr="007508F4">
              <w:t>PRESENCE</w:t>
            </w:r>
          </w:p>
        </w:tc>
        <w:tc>
          <w:tcPr>
            <w:tcW w:w="6158" w:type="dxa"/>
            <w:vAlign w:val="center"/>
          </w:tcPr>
          <w:p w14:paraId="65A0670A" w14:textId="77777777" w:rsidR="00155BEB" w:rsidRPr="007508F4" w:rsidRDefault="00155BEB" w:rsidP="000E5536">
            <w:pPr>
              <w:pStyle w:val="Tiny"/>
            </w:pPr>
          </w:p>
        </w:tc>
        <w:tc>
          <w:tcPr>
            <w:tcW w:w="1559" w:type="dxa"/>
            <w:noWrap/>
            <w:vAlign w:val="center"/>
            <w:hideMark/>
          </w:tcPr>
          <w:p w14:paraId="559DD255" w14:textId="77777777" w:rsidR="00155BEB" w:rsidRPr="007508F4" w:rsidRDefault="00155BEB" w:rsidP="000E5536">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0E5536">
            <w:pPr>
              <w:pStyle w:val="Tiny"/>
            </w:pPr>
            <w:r w:rsidRPr="007508F4">
              <w:t>Value_0</w:t>
            </w:r>
          </w:p>
        </w:tc>
        <w:tc>
          <w:tcPr>
            <w:tcW w:w="6158" w:type="dxa"/>
            <w:vAlign w:val="center"/>
          </w:tcPr>
          <w:p w14:paraId="41A18F7A" w14:textId="77777777" w:rsidR="00155BEB" w:rsidRPr="007508F4" w:rsidRDefault="00E91800" w:rsidP="000E5536">
            <w:pPr>
              <w:pStyle w:val="Tiny"/>
            </w:pPr>
            <w:r w:rsidRPr="007508F4">
              <w:t>Sea</w:t>
            </w:r>
          </w:p>
        </w:tc>
        <w:tc>
          <w:tcPr>
            <w:tcW w:w="1559" w:type="dxa"/>
            <w:noWrap/>
            <w:vAlign w:val="center"/>
            <w:hideMark/>
          </w:tcPr>
          <w:p w14:paraId="6E0A07BF" w14:textId="77777777" w:rsidR="00155BEB" w:rsidRPr="007508F4" w:rsidRDefault="00155BEB" w:rsidP="000E5536">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0E5536">
            <w:pPr>
              <w:pStyle w:val="Tiny"/>
            </w:pPr>
            <w:r w:rsidRPr="007508F4">
              <w:t>Value_1</w:t>
            </w:r>
          </w:p>
        </w:tc>
        <w:tc>
          <w:tcPr>
            <w:tcW w:w="6158" w:type="dxa"/>
            <w:vAlign w:val="center"/>
          </w:tcPr>
          <w:p w14:paraId="6B5978F9" w14:textId="77777777" w:rsidR="00155BEB" w:rsidRPr="007508F4" w:rsidRDefault="00E91800" w:rsidP="000E5536">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0E5536">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0E5536">
            <w:pPr>
              <w:pStyle w:val="Tiny"/>
            </w:pPr>
            <w:r w:rsidRPr="007508F4">
              <w:t>Value_2</w:t>
            </w:r>
          </w:p>
        </w:tc>
        <w:tc>
          <w:tcPr>
            <w:tcW w:w="6158" w:type="dxa"/>
            <w:vAlign w:val="center"/>
          </w:tcPr>
          <w:p w14:paraId="5D825454" w14:textId="77777777" w:rsidR="00155BEB" w:rsidRPr="007508F4" w:rsidRDefault="00E91800" w:rsidP="000E5536">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0E5536">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0E5536">
            <w:pPr>
              <w:pStyle w:val="Tiny"/>
            </w:pPr>
            <w:r w:rsidRPr="007508F4">
              <w:t>Value_3</w:t>
            </w:r>
          </w:p>
        </w:tc>
        <w:tc>
          <w:tcPr>
            <w:tcW w:w="6158" w:type="dxa"/>
            <w:vAlign w:val="center"/>
          </w:tcPr>
          <w:p w14:paraId="41B82DFC" w14:textId="77777777" w:rsidR="00155BEB" w:rsidRPr="007508F4" w:rsidRDefault="00E91800" w:rsidP="000E5536">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0E5536">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0E5536">
            <w:pPr>
              <w:pStyle w:val="Tiny"/>
            </w:pPr>
            <w:r w:rsidRPr="007508F4">
              <w:t>Value_4</w:t>
            </w:r>
          </w:p>
        </w:tc>
        <w:tc>
          <w:tcPr>
            <w:tcW w:w="6158" w:type="dxa"/>
            <w:vAlign w:val="center"/>
          </w:tcPr>
          <w:p w14:paraId="55318DB5" w14:textId="77777777" w:rsidR="00155BEB" w:rsidRPr="007508F4" w:rsidRDefault="00E91800" w:rsidP="000E5536">
            <w:pPr>
              <w:pStyle w:val="Tiny"/>
            </w:pPr>
            <w:r w:rsidRPr="007508F4">
              <w:t>Tree cover, regularly flooded, Mangrove</w:t>
            </w:r>
          </w:p>
        </w:tc>
        <w:tc>
          <w:tcPr>
            <w:tcW w:w="1559" w:type="dxa"/>
            <w:noWrap/>
            <w:vAlign w:val="center"/>
            <w:hideMark/>
          </w:tcPr>
          <w:p w14:paraId="69164745" w14:textId="77777777" w:rsidR="00155BEB" w:rsidRPr="007508F4" w:rsidRDefault="00DA4068" w:rsidP="000E5536">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0E5536">
            <w:pPr>
              <w:pStyle w:val="Tiny"/>
            </w:pPr>
            <w:r w:rsidRPr="007508F4">
              <w:t>Value_5</w:t>
            </w:r>
          </w:p>
        </w:tc>
        <w:tc>
          <w:tcPr>
            <w:tcW w:w="6158" w:type="dxa"/>
            <w:vAlign w:val="center"/>
          </w:tcPr>
          <w:p w14:paraId="1CB17089" w14:textId="77777777" w:rsidR="00155BEB" w:rsidRPr="007508F4" w:rsidRDefault="00E91800" w:rsidP="000E5536">
            <w:pPr>
              <w:pStyle w:val="Tiny"/>
            </w:pPr>
            <w:r w:rsidRPr="007508F4">
              <w:t>Tree cover, regularly flooded, Swamp</w:t>
            </w:r>
          </w:p>
        </w:tc>
        <w:tc>
          <w:tcPr>
            <w:tcW w:w="1559" w:type="dxa"/>
            <w:noWrap/>
            <w:vAlign w:val="center"/>
            <w:hideMark/>
          </w:tcPr>
          <w:p w14:paraId="5E36F6A2" w14:textId="77777777" w:rsidR="00155BEB" w:rsidRPr="007508F4" w:rsidRDefault="00DA4068" w:rsidP="000E5536">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0E5536">
            <w:pPr>
              <w:pStyle w:val="Tiny"/>
            </w:pPr>
            <w:r w:rsidRPr="007508F4">
              <w:t>Value_6</w:t>
            </w:r>
          </w:p>
        </w:tc>
        <w:tc>
          <w:tcPr>
            <w:tcW w:w="6158" w:type="dxa"/>
            <w:vAlign w:val="center"/>
          </w:tcPr>
          <w:p w14:paraId="6345AAB9" w14:textId="77777777" w:rsidR="00155BEB" w:rsidRPr="007508F4" w:rsidRDefault="00E91800" w:rsidP="000E5536">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0E5536">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0E5536">
            <w:pPr>
              <w:pStyle w:val="Tiny"/>
            </w:pPr>
            <w:r w:rsidRPr="007508F4">
              <w:t>Value_7</w:t>
            </w:r>
          </w:p>
        </w:tc>
        <w:tc>
          <w:tcPr>
            <w:tcW w:w="6158" w:type="dxa"/>
            <w:vAlign w:val="center"/>
          </w:tcPr>
          <w:p w14:paraId="55798542" w14:textId="77777777" w:rsidR="00155BEB" w:rsidRPr="007508F4" w:rsidRDefault="00E91800" w:rsidP="000E5536">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0E5536">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0E5536">
            <w:pPr>
              <w:pStyle w:val="Tiny"/>
            </w:pPr>
            <w:r w:rsidRPr="007508F4">
              <w:t>Value_8</w:t>
            </w:r>
          </w:p>
        </w:tc>
        <w:tc>
          <w:tcPr>
            <w:tcW w:w="6158" w:type="dxa"/>
            <w:vAlign w:val="center"/>
          </w:tcPr>
          <w:p w14:paraId="5B390131" w14:textId="77777777" w:rsidR="00155BEB" w:rsidRPr="007508F4" w:rsidRDefault="00A76CE6" w:rsidP="000E5536">
            <w:pPr>
              <w:pStyle w:val="Tiny"/>
            </w:pPr>
            <w:r w:rsidRPr="007508F4">
              <w:t>Shrub cover, mainly deciduous, (Dry or burnt)</w:t>
            </w:r>
          </w:p>
        </w:tc>
        <w:tc>
          <w:tcPr>
            <w:tcW w:w="1559" w:type="dxa"/>
            <w:noWrap/>
            <w:vAlign w:val="center"/>
            <w:hideMark/>
          </w:tcPr>
          <w:p w14:paraId="34EFA857" w14:textId="77777777" w:rsidR="00155BEB" w:rsidRPr="007508F4" w:rsidRDefault="00DA4068" w:rsidP="000E5536">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0E5536">
            <w:pPr>
              <w:pStyle w:val="Tiny"/>
            </w:pPr>
            <w:r w:rsidRPr="007508F4">
              <w:t>Value_9</w:t>
            </w:r>
          </w:p>
        </w:tc>
        <w:tc>
          <w:tcPr>
            <w:tcW w:w="6158" w:type="dxa"/>
            <w:vAlign w:val="center"/>
          </w:tcPr>
          <w:p w14:paraId="32B69A5A" w14:textId="77777777" w:rsidR="00155BEB" w:rsidRPr="007508F4" w:rsidRDefault="00A76CE6" w:rsidP="000E5536">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0E5536">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0E5536">
            <w:pPr>
              <w:pStyle w:val="Tiny"/>
            </w:pPr>
            <w:r w:rsidRPr="007508F4">
              <w:t>Value_10</w:t>
            </w:r>
          </w:p>
        </w:tc>
        <w:tc>
          <w:tcPr>
            <w:tcW w:w="6158" w:type="dxa"/>
            <w:vAlign w:val="center"/>
          </w:tcPr>
          <w:p w14:paraId="469C2D7C" w14:textId="77777777" w:rsidR="00155BEB" w:rsidRPr="007508F4" w:rsidRDefault="00A76CE6" w:rsidP="000E5536">
            <w:pPr>
              <w:pStyle w:val="Tiny"/>
            </w:pPr>
            <w:r w:rsidRPr="007508F4">
              <w:t>Herbaceous Cover (incl.alpine grassland)</w:t>
            </w:r>
          </w:p>
        </w:tc>
        <w:tc>
          <w:tcPr>
            <w:tcW w:w="1559" w:type="dxa"/>
            <w:noWrap/>
            <w:vAlign w:val="center"/>
            <w:hideMark/>
          </w:tcPr>
          <w:p w14:paraId="7089BE38" w14:textId="77777777" w:rsidR="00155BEB" w:rsidRPr="007508F4" w:rsidRDefault="00155BEB" w:rsidP="000E5536">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0E5536">
            <w:pPr>
              <w:pStyle w:val="Tiny"/>
            </w:pPr>
            <w:r w:rsidRPr="007508F4">
              <w:t>Value_11</w:t>
            </w:r>
          </w:p>
        </w:tc>
        <w:tc>
          <w:tcPr>
            <w:tcW w:w="6158" w:type="dxa"/>
            <w:vAlign w:val="center"/>
          </w:tcPr>
          <w:p w14:paraId="67AEF0D2" w14:textId="77777777" w:rsidR="00155BEB" w:rsidRPr="007508F4" w:rsidRDefault="00A76CE6" w:rsidP="000E5536">
            <w:pPr>
              <w:pStyle w:val="Tiny"/>
            </w:pPr>
            <w:r w:rsidRPr="007508F4">
              <w:t>Sparse herbaceous cover &gt; 3000m</w:t>
            </w:r>
          </w:p>
        </w:tc>
        <w:tc>
          <w:tcPr>
            <w:tcW w:w="1559" w:type="dxa"/>
            <w:noWrap/>
            <w:vAlign w:val="center"/>
            <w:hideMark/>
          </w:tcPr>
          <w:p w14:paraId="3D59972F" w14:textId="77777777" w:rsidR="00155BEB" w:rsidRPr="007508F4" w:rsidRDefault="00155BEB" w:rsidP="000E5536">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0E5536">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0E5536">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0E5536">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0E5536">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0E5536">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0E5536">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0E5536">
            <w:pPr>
              <w:pStyle w:val="Tiny"/>
            </w:pPr>
            <w:r w:rsidRPr="007508F4">
              <w:t>Value_14</w:t>
            </w:r>
          </w:p>
        </w:tc>
        <w:tc>
          <w:tcPr>
            <w:tcW w:w="6158" w:type="dxa"/>
            <w:vAlign w:val="center"/>
          </w:tcPr>
          <w:p w14:paraId="427DCA2E" w14:textId="77777777" w:rsidR="00155BEB" w:rsidRPr="007508F4" w:rsidRDefault="00A76CE6" w:rsidP="000E5536">
            <w:pPr>
              <w:pStyle w:val="Tiny"/>
            </w:pPr>
            <w:r w:rsidRPr="007508F4">
              <w:t>Bare Areas (Rock: Lime stone )</w:t>
            </w:r>
          </w:p>
        </w:tc>
        <w:tc>
          <w:tcPr>
            <w:tcW w:w="1559" w:type="dxa"/>
            <w:noWrap/>
            <w:vAlign w:val="center"/>
            <w:hideMark/>
          </w:tcPr>
          <w:p w14:paraId="6EC21A67" w14:textId="77777777" w:rsidR="00155BEB" w:rsidRPr="007508F4" w:rsidRDefault="00155BEB" w:rsidP="000E5536">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0E5536">
            <w:pPr>
              <w:pStyle w:val="Tiny"/>
            </w:pPr>
            <w:r w:rsidRPr="007508F4">
              <w:t>Value_15</w:t>
            </w:r>
          </w:p>
        </w:tc>
        <w:tc>
          <w:tcPr>
            <w:tcW w:w="6158" w:type="dxa"/>
            <w:vAlign w:val="center"/>
          </w:tcPr>
          <w:p w14:paraId="0B2B55BB" w14:textId="77777777" w:rsidR="00155BEB" w:rsidRPr="007508F4" w:rsidRDefault="00A76CE6" w:rsidP="000E5536">
            <w:pPr>
              <w:pStyle w:val="Tiny"/>
            </w:pPr>
            <w:r w:rsidRPr="007508F4">
              <w:t>Snow and Ice</w:t>
            </w:r>
          </w:p>
        </w:tc>
        <w:tc>
          <w:tcPr>
            <w:tcW w:w="1559" w:type="dxa"/>
            <w:noWrap/>
            <w:vAlign w:val="center"/>
            <w:hideMark/>
          </w:tcPr>
          <w:p w14:paraId="1884A08E" w14:textId="77777777" w:rsidR="00155BEB" w:rsidRPr="007508F4" w:rsidRDefault="00155BEB" w:rsidP="000E5536">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0E5536">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0E5536">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0E5536">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0E5536">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0E5536">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0E5536">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0E5536">
            <w:pPr>
              <w:pStyle w:val="Tiny"/>
            </w:pPr>
            <w:r w:rsidRPr="007508F4">
              <w:t>Value_18</w:t>
            </w:r>
          </w:p>
        </w:tc>
        <w:tc>
          <w:tcPr>
            <w:tcW w:w="6158" w:type="dxa"/>
            <w:vAlign w:val="center"/>
          </w:tcPr>
          <w:p w14:paraId="0A6EEB8C" w14:textId="77777777" w:rsidR="00155BEB" w:rsidRPr="007508F4" w:rsidRDefault="00A76CE6" w:rsidP="000E5536">
            <w:pPr>
              <w:pStyle w:val="Tiny"/>
            </w:pPr>
            <w:r w:rsidRPr="007508F4">
              <w:t>No Data</w:t>
            </w:r>
          </w:p>
        </w:tc>
        <w:tc>
          <w:tcPr>
            <w:tcW w:w="1559" w:type="dxa"/>
            <w:noWrap/>
            <w:vAlign w:val="center"/>
            <w:hideMark/>
          </w:tcPr>
          <w:p w14:paraId="5C4F0863" w14:textId="77777777" w:rsidR="00155BEB" w:rsidRPr="007508F4" w:rsidRDefault="00155BEB" w:rsidP="000E5536">
            <w:pPr>
              <w:pStyle w:val="Tiny"/>
            </w:pPr>
          </w:p>
        </w:tc>
      </w:tr>
    </w:tbl>
    <w:p w14:paraId="5FC1369D" w14:textId="77777777" w:rsidR="001B353D" w:rsidRDefault="001B353D" w:rsidP="000E5536">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0E5536">
            <w:pPr>
              <w:pStyle w:val="Tiny"/>
            </w:pPr>
          </w:p>
        </w:tc>
        <w:tc>
          <w:tcPr>
            <w:tcW w:w="6279" w:type="dxa"/>
            <w:noWrap/>
          </w:tcPr>
          <w:p w14:paraId="7B84458D" w14:textId="77777777" w:rsidR="00405432" w:rsidRPr="007508F4" w:rsidRDefault="00405432" w:rsidP="000E5536">
            <w:pPr>
              <w:pStyle w:val="Tiny"/>
            </w:pPr>
          </w:p>
        </w:tc>
        <w:tc>
          <w:tcPr>
            <w:tcW w:w="997" w:type="dxa"/>
            <w:noWrap/>
            <w:vAlign w:val="center"/>
          </w:tcPr>
          <w:p w14:paraId="1C6D35CD" w14:textId="77777777" w:rsidR="00405432" w:rsidRPr="007508F4" w:rsidRDefault="00405432" w:rsidP="000E5536">
            <w:pPr>
              <w:pStyle w:val="Tiny"/>
            </w:pPr>
            <w:r>
              <w:t>m2</w:t>
            </w:r>
          </w:p>
        </w:tc>
        <w:tc>
          <w:tcPr>
            <w:tcW w:w="803" w:type="dxa"/>
          </w:tcPr>
          <w:p w14:paraId="24B5AB74" w14:textId="77777777" w:rsidR="00405432" w:rsidRPr="007508F4" w:rsidRDefault="00405432" w:rsidP="000E5536">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0E5536">
            <w:pPr>
              <w:pStyle w:val="Tiny"/>
            </w:pPr>
            <w:r w:rsidRPr="007508F4">
              <w:t>Value_1</w:t>
            </w:r>
          </w:p>
        </w:tc>
        <w:tc>
          <w:tcPr>
            <w:tcW w:w="6279" w:type="dxa"/>
            <w:noWrap/>
            <w:hideMark/>
          </w:tcPr>
          <w:p w14:paraId="2B2A304B" w14:textId="77777777" w:rsidR="00405432" w:rsidRPr="007508F4" w:rsidRDefault="00405432" w:rsidP="000E5536">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0E5536">
            <w:pPr>
              <w:pStyle w:val="Tiny"/>
            </w:pPr>
            <w:r w:rsidRPr="00DA4068">
              <w:t>17934873871</w:t>
            </w:r>
          </w:p>
        </w:tc>
        <w:tc>
          <w:tcPr>
            <w:tcW w:w="803" w:type="dxa"/>
          </w:tcPr>
          <w:p w14:paraId="5CBC4BD7" w14:textId="77777777" w:rsidR="00405432" w:rsidRPr="007508F4" w:rsidRDefault="00405432" w:rsidP="000E5536">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0E5536">
            <w:pPr>
              <w:pStyle w:val="Tiny"/>
            </w:pPr>
            <w:r w:rsidRPr="007508F4">
              <w:t>Value_9</w:t>
            </w:r>
          </w:p>
        </w:tc>
        <w:tc>
          <w:tcPr>
            <w:tcW w:w="6279" w:type="dxa"/>
            <w:noWrap/>
            <w:hideMark/>
          </w:tcPr>
          <w:p w14:paraId="74729D4A" w14:textId="77777777" w:rsidR="00405432" w:rsidRPr="007508F4" w:rsidRDefault="00405432" w:rsidP="000E5536">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0E5536">
            <w:pPr>
              <w:pStyle w:val="Tiny"/>
            </w:pPr>
            <w:r w:rsidRPr="00DA4068">
              <w:t>3203750973</w:t>
            </w:r>
          </w:p>
        </w:tc>
        <w:tc>
          <w:tcPr>
            <w:tcW w:w="803" w:type="dxa"/>
          </w:tcPr>
          <w:p w14:paraId="3399CF54" w14:textId="77777777" w:rsidR="00405432" w:rsidRPr="007508F4" w:rsidRDefault="00DA4068" w:rsidP="000E5536">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0E5536">
            <w:pPr>
              <w:pStyle w:val="Tiny"/>
            </w:pPr>
            <w:r w:rsidRPr="007508F4">
              <w:t>Value_2</w:t>
            </w:r>
          </w:p>
        </w:tc>
        <w:tc>
          <w:tcPr>
            <w:tcW w:w="6279" w:type="dxa"/>
            <w:noWrap/>
            <w:hideMark/>
          </w:tcPr>
          <w:p w14:paraId="0990AA93" w14:textId="77777777" w:rsidR="00405432" w:rsidRPr="007508F4" w:rsidRDefault="00405432" w:rsidP="000E5536">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0E5536">
            <w:pPr>
              <w:pStyle w:val="Tiny"/>
            </w:pPr>
            <w:r w:rsidRPr="00DA4068">
              <w:t>2307518245</w:t>
            </w:r>
          </w:p>
        </w:tc>
        <w:tc>
          <w:tcPr>
            <w:tcW w:w="803" w:type="dxa"/>
          </w:tcPr>
          <w:p w14:paraId="42380FAA" w14:textId="77777777" w:rsidR="00405432" w:rsidRPr="007508F4" w:rsidRDefault="00405432" w:rsidP="000E5536">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0E5536">
            <w:pPr>
              <w:pStyle w:val="Tiny"/>
            </w:pPr>
            <w:r w:rsidRPr="007508F4">
              <w:t>Value_4</w:t>
            </w:r>
          </w:p>
        </w:tc>
        <w:tc>
          <w:tcPr>
            <w:tcW w:w="6279" w:type="dxa"/>
            <w:noWrap/>
            <w:hideMark/>
          </w:tcPr>
          <w:p w14:paraId="07BA0190" w14:textId="77777777" w:rsidR="00405432" w:rsidRPr="007508F4" w:rsidRDefault="00405432" w:rsidP="000E5536">
            <w:pPr>
              <w:pStyle w:val="Tiny"/>
            </w:pPr>
            <w:r w:rsidRPr="007508F4">
              <w:t>Tree cover, regularly flooded, Mangrove</w:t>
            </w:r>
          </w:p>
        </w:tc>
        <w:tc>
          <w:tcPr>
            <w:tcW w:w="997" w:type="dxa"/>
            <w:noWrap/>
            <w:vAlign w:val="center"/>
            <w:hideMark/>
          </w:tcPr>
          <w:p w14:paraId="05DA9F2C" w14:textId="77777777" w:rsidR="00405432" w:rsidRPr="007508F4" w:rsidRDefault="00056C5E" w:rsidP="000E5536">
            <w:pPr>
              <w:pStyle w:val="Tiny"/>
            </w:pPr>
            <w:r w:rsidRPr="00056C5E">
              <w:t>727614256</w:t>
            </w:r>
          </w:p>
        </w:tc>
        <w:tc>
          <w:tcPr>
            <w:tcW w:w="803" w:type="dxa"/>
          </w:tcPr>
          <w:p w14:paraId="2F1914C1" w14:textId="77777777" w:rsidR="00405432" w:rsidRPr="007508F4" w:rsidRDefault="00D05998" w:rsidP="000E5536">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0E5536">
            <w:pPr>
              <w:pStyle w:val="Tiny"/>
            </w:pPr>
            <w:r w:rsidRPr="007508F4">
              <w:t>Value_6</w:t>
            </w:r>
          </w:p>
        </w:tc>
        <w:tc>
          <w:tcPr>
            <w:tcW w:w="6279" w:type="dxa"/>
            <w:noWrap/>
            <w:hideMark/>
          </w:tcPr>
          <w:p w14:paraId="5D430503" w14:textId="77777777" w:rsidR="00405432" w:rsidRPr="007508F4" w:rsidRDefault="00405432" w:rsidP="000E5536">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0E5536">
            <w:pPr>
              <w:pStyle w:val="Tiny"/>
            </w:pPr>
            <w:r w:rsidRPr="00DA4068">
              <w:t>388333451</w:t>
            </w:r>
          </w:p>
        </w:tc>
        <w:tc>
          <w:tcPr>
            <w:tcW w:w="803" w:type="dxa"/>
          </w:tcPr>
          <w:p w14:paraId="58355E47" w14:textId="77777777" w:rsidR="00405432" w:rsidRDefault="000F4B72" w:rsidP="000E5536">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0E5536">
            <w:pPr>
              <w:pStyle w:val="Tiny"/>
            </w:pPr>
            <w:r w:rsidRPr="007508F4">
              <w:t>Value_5</w:t>
            </w:r>
          </w:p>
        </w:tc>
        <w:tc>
          <w:tcPr>
            <w:tcW w:w="6279" w:type="dxa"/>
            <w:noWrap/>
            <w:hideMark/>
          </w:tcPr>
          <w:p w14:paraId="372E8073" w14:textId="77777777" w:rsidR="00405432" w:rsidRPr="007508F4" w:rsidRDefault="00405432" w:rsidP="000E5536">
            <w:pPr>
              <w:pStyle w:val="Tiny"/>
            </w:pPr>
            <w:r w:rsidRPr="007508F4">
              <w:t>Tree cover, regularly flooded, Swamp</w:t>
            </w:r>
          </w:p>
        </w:tc>
        <w:tc>
          <w:tcPr>
            <w:tcW w:w="997" w:type="dxa"/>
            <w:noWrap/>
            <w:vAlign w:val="center"/>
            <w:hideMark/>
          </w:tcPr>
          <w:p w14:paraId="0E029C97" w14:textId="77777777" w:rsidR="00405432" w:rsidRPr="007508F4" w:rsidRDefault="00977465" w:rsidP="000E5536">
            <w:pPr>
              <w:pStyle w:val="Tiny"/>
            </w:pPr>
            <w:r w:rsidRPr="00DA4068">
              <w:t>342346595</w:t>
            </w:r>
          </w:p>
        </w:tc>
        <w:tc>
          <w:tcPr>
            <w:tcW w:w="803" w:type="dxa"/>
          </w:tcPr>
          <w:p w14:paraId="153DF40C" w14:textId="77777777" w:rsidR="00405432" w:rsidRDefault="00977465" w:rsidP="000E5536">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0E5536">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0E5536">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0E5536">
            <w:pPr>
              <w:pStyle w:val="Tiny"/>
            </w:pPr>
            <w:r w:rsidRPr="00DA4068">
              <w:t>167596542</w:t>
            </w:r>
          </w:p>
        </w:tc>
        <w:tc>
          <w:tcPr>
            <w:tcW w:w="803" w:type="dxa"/>
            <w:shd w:val="clear" w:color="auto" w:fill="C7E2FA" w:themeFill="accent1" w:themeFillTint="33"/>
          </w:tcPr>
          <w:p w14:paraId="7D43D309" w14:textId="77777777" w:rsidR="00405432" w:rsidRDefault="00B47194" w:rsidP="000E5536">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0E5536">
            <w:pPr>
              <w:pStyle w:val="Tiny"/>
            </w:pPr>
            <w:r w:rsidRPr="007508F4">
              <w:t>Value_8</w:t>
            </w:r>
          </w:p>
        </w:tc>
        <w:tc>
          <w:tcPr>
            <w:tcW w:w="6279" w:type="dxa"/>
            <w:shd w:val="clear" w:color="auto" w:fill="FFFFFF" w:themeFill="background1"/>
            <w:noWrap/>
          </w:tcPr>
          <w:p w14:paraId="675D5AE8" w14:textId="77777777" w:rsidR="0061160C" w:rsidRPr="007508F4" w:rsidRDefault="0061160C" w:rsidP="000E5536">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0E5536">
            <w:pPr>
              <w:pStyle w:val="Tiny"/>
            </w:pPr>
            <w:r w:rsidRPr="00DA4068">
              <w:t>9197371</w:t>
            </w:r>
          </w:p>
        </w:tc>
        <w:tc>
          <w:tcPr>
            <w:tcW w:w="803" w:type="dxa"/>
            <w:shd w:val="clear" w:color="auto" w:fill="FFFFFF" w:themeFill="background1"/>
          </w:tcPr>
          <w:p w14:paraId="494167E5" w14:textId="77777777" w:rsidR="0061160C" w:rsidRDefault="0061160C" w:rsidP="000E5536">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0E5536">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0E5536">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0E5536">
            <w:pPr>
              <w:pStyle w:val="Tiny"/>
            </w:pPr>
            <w:r>
              <w:t>4087720</w:t>
            </w:r>
          </w:p>
        </w:tc>
        <w:tc>
          <w:tcPr>
            <w:tcW w:w="803" w:type="dxa"/>
            <w:shd w:val="clear" w:color="auto" w:fill="C7E2FA" w:themeFill="accent1" w:themeFillTint="33"/>
          </w:tcPr>
          <w:p w14:paraId="0AF03059" w14:textId="77777777" w:rsidR="00405432" w:rsidRDefault="00405432" w:rsidP="000E5536">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0E5536">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0E5536">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0E5536">
            <w:pPr>
              <w:pStyle w:val="Tiny"/>
            </w:pPr>
            <w:r w:rsidRPr="00DA4068">
              <w:t>1021930</w:t>
            </w:r>
          </w:p>
        </w:tc>
        <w:tc>
          <w:tcPr>
            <w:tcW w:w="803" w:type="dxa"/>
            <w:shd w:val="clear" w:color="auto" w:fill="C7E2FA" w:themeFill="accent1" w:themeFillTint="33"/>
          </w:tcPr>
          <w:p w14:paraId="0546D85A" w14:textId="77777777" w:rsidR="006F2B4B" w:rsidRDefault="0011076F" w:rsidP="000E5536">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0E5536">
            <w:pPr>
              <w:pStyle w:val="Tiny"/>
            </w:pPr>
            <w:r w:rsidRPr="007508F4">
              <w:t>Value_0</w:t>
            </w:r>
          </w:p>
        </w:tc>
        <w:tc>
          <w:tcPr>
            <w:tcW w:w="6279" w:type="dxa"/>
            <w:noWrap/>
            <w:hideMark/>
          </w:tcPr>
          <w:p w14:paraId="2769B65B" w14:textId="77777777" w:rsidR="00405432" w:rsidRPr="007508F4" w:rsidRDefault="00405432" w:rsidP="000E5536">
            <w:pPr>
              <w:pStyle w:val="Tiny"/>
            </w:pPr>
            <w:r w:rsidRPr="007508F4">
              <w:t>Sea</w:t>
            </w:r>
          </w:p>
        </w:tc>
        <w:tc>
          <w:tcPr>
            <w:tcW w:w="997" w:type="dxa"/>
            <w:noWrap/>
            <w:vAlign w:val="center"/>
            <w:hideMark/>
          </w:tcPr>
          <w:p w14:paraId="1D859043" w14:textId="77777777" w:rsidR="00405432" w:rsidRPr="007508F4" w:rsidRDefault="00405432" w:rsidP="000E5536">
            <w:pPr>
              <w:pStyle w:val="Tiny"/>
            </w:pPr>
            <w:r>
              <w:t>1021930</w:t>
            </w:r>
          </w:p>
        </w:tc>
        <w:tc>
          <w:tcPr>
            <w:tcW w:w="803" w:type="dxa"/>
          </w:tcPr>
          <w:p w14:paraId="27FC0D98" w14:textId="77777777" w:rsidR="00405432" w:rsidRDefault="00405432" w:rsidP="000E5536">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0E5536">
            <w:pPr>
              <w:pStyle w:val="Tiny"/>
            </w:pPr>
          </w:p>
        </w:tc>
        <w:tc>
          <w:tcPr>
            <w:tcW w:w="6279" w:type="dxa"/>
            <w:noWrap/>
          </w:tcPr>
          <w:p w14:paraId="2E42D813" w14:textId="77777777" w:rsidR="000F3D24" w:rsidRPr="007508F4" w:rsidRDefault="000F3D24" w:rsidP="000E5536">
            <w:pPr>
              <w:pStyle w:val="Tiny"/>
            </w:pPr>
            <w:r>
              <w:t>TOTAL</w:t>
            </w:r>
          </w:p>
        </w:tc>
        <w:tc>
          <w:tcPr>
            <w:tcW w:w="997" w:type="dxa"/>
            <w:noWrap/>
            <w:vAlign w:val="center"/>
          </w:tcPr>
          <w:p w14:paraId="55682738" w14:textId="77777777" w:rsidR="000F3D24" w:rsidRDefault="00107826" w:rsidP="000E5536">
            <w:pPr>
              <w:pStyle w:val="Tiny"/>
            </w:pPr>
            <w:r w:rsidRPr="00107826">
              <w:t>25087362886</w:t>
            </w:r>
          </w:p>
        </w:tc>
        <w:tc>
          <w:tcPr>
            <w:tcW w:w="803" w:type="dxa"/>
          </w:tcPr>
          <w:p w14:paraId="17B572C7" w14:textId="77777777" w:rsidR="000F3D24" w:rsidRDefault="00107826" w:rsidP="000E5536">
            <w:pPr>
              <w:pStyle w:val="Tiny"/>
            </w:pPr>
            <w:r>
              <w:t>25087</w:t>
            </w:r>
          </w:p>
        </w:tc>
      </w:tr>
    </w:tbl>
    <w:p w14:paraId="6A31C7C7" w14:textId="77777777" w:rsidR="00D55CA0" w:rsidRDefault="007D3021" w:rsidP="000E5536">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0E5536">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EB1C41B" w:rsidR="008804F8" w:rsidRDefault="008804F8"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w:t>
      </w:r>
      <w:r w:rsidR="0079252F">
        <w:rPr>
          <w:noProof/>
        </w:rPr>
        <w:fldChar w:fldCharType="end"/>
      </w:r>
      <w:r>
        <w:t>: Extract by mask example and extracted GLC 2000 cells for Orang Utan</w:t>
      </w:r>
    </w:p>
    <w:p w14:paraId="29A04D8B" w14:textId="77777777" w:rsidR="009E4630" w:rsidRDefault="00D55CA0" w:rsidP="000E5536">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0E5536">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0E5536">
      <w:pPr>
        <w:pStyle w:val="BodyText2"/>
      </w:pPr>
      <w:r>
        <w:lastRenderedPageBreak/>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0E5536">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0E5536">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0E5536">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0E5536">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0E5536">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0E5536">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0E5536">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0E5536">
      <w:pPr>
        <w:pStyle w:val="BodyText2"/>
      </w:pPr>
      <w:r>
        <w:t>The following query retrieves the area of intersection between a particular species and a particular grid:</w:t>
      </w:r>
    </w:p>
    <w:p w14:paraId="677FB439" w14:textId="77777777" w:rsidR="00E25E0B" w:rsidRDefault="00E25E0B" w:rsidP="000E5536">
      <w:pPr>
        <w:pStyle w:val="Code"/>
      </w:pPr>
      <w:r>
        <w:t>SELECT id_no, gridid,st_area(st_intersection(species.geom,biofuels_grids.geom))  FROM species,biofuels_grids where species.objectid=103255 and gridid=540722</w:t>
      </w:r>
    </w:p>
    <w:p w14:paraId="2931CD58" w14:textId="77777777" w:rsidR="00E25E0B" w:rsidRDefault="00E25E0B" w:rsidP="000E5536">
      <w:pPr>
        <w:pStyle w:val="BodyText2"/>
      </w:pPr>
      <w:r>
        <w:lastRenderedPageBreak/>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0E5536">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0E5536">
      <w:pPr>
        <w:pStyle w:val="BodyText2"/>
      </w:pPr>
      <w:r>
        <w:t>OK. Now the next step is to get the areas of intersection:</w:t>
      </w:r>
    </w:p>
    <w:p w14:paraId="374B9363" w14:textId="77777777" w:rsidR="00E25E0B" w:rsidRDefault="00E25E0B" w:rsidP="000E5536">
      <w:pPr>
        <w:pStyle w:val="Code"/>
      </w:pPr>
      <w:r>
        <w:t>SELECT distinct id_no, gridid, st_intersection(species.geom,biofuels_grids.geom)  FROM species,biofuels_grids where species.id_no='17975'</w:t>
      </w:r>
    </w:p>
    <w:p w14:paraId="6962147B" w14:textId="77777777" w:rsidR="00E25E0B" w:rsidRDefault="00E25E0B" w:rsidP="000E5536">
      <w:pPr>
        <w:pStyle w:val="BodyText2"/>
      </w:pPr>
      <w:r>
        <w:t>But this produces the following error:</w:t>
      </w:r>
    </w:p>
    <w:p w14:paraId="72B89284" w14:textId="77777777" w:rsidR="00E25E0B" w:rsidRDefault="00E25E0B" w:rsidP="000E5536">
      <w:pPr>
        <w:pStyle w:val="Code"/>
      </w:pPr>
      <w:r w:rsidRPr="00440E8E">
        <w:t>ERROR:  Error performing intersection: TopologyException: EdgeRing::computePoints: found null Directed Edge</w:t>
      </w:r>
    </w:p>
    <w:p w14:paraId="2DD9B802" w14:textId="77777777" w:rsidR="00E25E0B" w:rsidRDefault="00E25E0B" w:rsidP="000E5536">
      <w:pPr>
        <w:pStyle w:val="BodyText2"/>
      </w:pPr>
      <w:r>
        <w:t>But if I only do the intersection on valid geometries:</w:t>
      </w:r>
    </w:p>
    <w:p w14:paraId="1474E77E" w14:textId="77777777" w:rsidR="00E25E0B" w:rsidRDefault="00E25E0B" w:rsidP="000E5536">
      <w:pPr>
        <w:pStyle w:val="Code"/>
      </w:pPr>
      <w:r>
        <w:t>SELECT distinct id_no, gridid, st_intersection(species.geom,biofuels_grids.geom)  FROM species,biofuels_grids where species.id_no='17975' and st_isvalid(species.geom)='t'</w:t>
      </w:r>
    </w:p>
    <w:p w14:paraId="63E17A2E" w14:textId="77777777" w:rsidR="00E25E0B" w:rsidRDefault="00E25E0B" w:rsidP="000E5536">
      <w:pPr>
        <w:pStyle w:val="BodyText2"/>
      </w:pPr>
      <w:r>
        <w:t>This produces the following output:</w:t>
      </w:r>
    </w:p>
    <w:p w14:paraId="5C191365" w14:textId="77777777" w:rsidR="00E25E0B" w:rsidRDefault="00E25E0B" w:rsidP="000E5536">
      <w:pPr>
        <w:pStyle w:val="Code"/>
      </w:pPr>
      <w:r>
        <w:t>NOTICE:  Holes are nested at or near point 1.26568e+07 -258438</w:t>
      </w:r>
    </w:p>
    <w:p w14:paraId="4909FDFB" w14:textId="77777777" w:rsidR="00E25E0B" w:rsidRDefault="00E25E0B" w:rsidP="000E5536">
      <w:pPr>
        <w:pStyle w:val="Code"/>
      </w:pPr>
      <w:r>
        <w:t>NOTICE:  Ring Self-intersection at or near point 1.30653e+07 522764</w:t>
      </w:r>
    </w:p>
    <w:p w14:paraId="1F615C6E" w14:textId="77777777" w:rsidR="00E25E0B" w:rsidRDefault="00E25E0B" w:rsidP="000E5536">
      <w:pPr>
        <w:pStyle w:val="Code"/>
      </w:pPr>
      <w:r>
        <w:t>.. ..</w:t>
      </w:r>
    </w:p>
    <w:p w14:paraId="75239E0E" w14:textId="77777777" w:rsidR="00E25E0B" w:rsidRDefault="00E25E0B" w:rsidP="000E5536">
      <w:pPr>
        <w:pStyle w:val="Code"/>
      </w:pPr>
      <w:r>
        <w:t>NOTICE:  Ring Self-intersection at or near point 1.23719e+07 -136895</w:t>
      </w:r>
    </w:p>
    <w:p w14:paraId="727384D5" w14:textId="77777777" w:rsidR="00E25E0B" w:rsidRDefault="00E25E0B" w:rsidP="000E5536">
      <w:pPr>
        <w:pStyle w:val="Code"/>
      </w:pPr>
      <w:r>
        <w:t>NOTICE:  Holes are nested at or near point 1.25319e+07 -93853.4</w:t>
      </w:r>
    </w:p>
    <w:p w14:paraId="54BBC20F" w14:textId="77777777" w:rsidR="00E25E0B" w:rsidRDefault="00E25E0B" w:rsidP="000E5536">
      <w:pPr>
        <w:pStyle w:val="BodyText2"/>
      </w:pPr>
      <w:r>
        <w:t>This is very quick as it gets the intersecting features first:</w:t>
      </w:r>
    </w:p>
    <w:p w14:paraId="42109BD5" w14:textId="77777777" w:rsidR="00E25E0B" w:rsidRPr="00611ED7" w:rsidRDefault="00E25E0B" w:rsidP="000E5536">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0E5536">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0E5536">
      <w:pPr>
        <w:pStyle w:val="BodyText2"/>
      </w:pPr>
      <w:r>
        <w:rPr>
          <w:noProof/>
          <w:lang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0E5536">
      <w:pPr>
        <w:pStyle w:val="Heading2"/>
      </w:pPr>
      <w:r>
        <w:t xml:space="preserve">Country </w:t>
      </w:r>
      <w:bookmarkEnd w:id="71"/>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0E5536">
      <w:pPr>
        <w:pStyle w:val="BodyText2"/>
      </w:pPr>
      <w:r>
        <w:t>Can be got by executing a query similar to the following:</w:t>
      </w:r>
    </w:p>
    <w:p w14:paraId="4EBB19B6" w14:textId="77777777" w:rsidR="00C1434D" w:rsidRDefault="00C1434D" w:rsidP="000E5536">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0E5536">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lastRenderedPageBreak/>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0E5536">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0E5536">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0E5536">
            <w:pPr>
              <w:pStyle w:val="TableTextHeader"/>
            </w:pPr>
            <w:r w:rsidRPr="002E39D8">
              <w:t>Taxon</w:t>
            </w:r>
          </w:p>
        </w:tc>
        <w:tc>
          <w:tcPr>
            <w:tcW w:w="1260" w:type="dxa"/>
          </w:tcPr>
          <w:p w14:paraId="6374CF61" w14:textId="77777777" w:rsidR="00471D41" w:rsidRPr="00D16644" w:rsidRDefault="00471D41" w:rsidP="000E5536">
            <w:pPr>
              <w:pStyle w:val="TableTextHeader"/>
            </w:pPr>
            <w:r w:rsidRPr="00D16644">
              <w:t>Common name</w:t>
            </w:r>
          </w:p>
        </w:tc>
        <w:tc>
          <w:tcPr>
            <w:tcW w:w="1170" w:type="dxa"/>
          </w:tcPr>
          <w:p w14:paraId="1344A584" w14:textId="77777777" w:rsidR="00471D41" w:rsidRDefault="00471D41" w:rsidP="000E5536">
            <w:pPr>
              <w:pStyle w:val="TableTextHeader"/>
            </w:pPr>
            <w:r>
              <w:t>Spatial data</w:t>
            </w:r>
          </w:p>
        </w:tc>
        <w:tc>
          <w:tcPr>
            <w:tcW w:w="1260" w:type="dxa"/>
          </w:tcPr>
          <w:p w14:paraId="4B8E744C" w14:textId="77777777" w:rsidR="00471D41" w:rsidRDefault="00471D41" w:rsidP="000E5536">
            <w:pPr>
              <w:pStyle w:val="TableTextHeader"/>
            </w:pPr>
            <w:r>
              <w:t>Non-spatial data</w:t>
            </w:r>
          </w:p>
        </w:tc>
        <w:tc>
          <w:tcPr>
            <w:tcW w:w="3367" w:type="dxa"/>
          </w:tcPr>
          <w:p w14:paraId="33105C0E" w14:textId="77777777" w:rsidR="00471D41" w:rsidRDefault="00471D41" w:rsidP="000E5536">
            <w:pPr>
              <w:pStyle w:val="TableTextHeader"/>
            </w:pPr>
            <w:r>
              <w:t>Missing countries</w:t>
            </w:r>
          </w:p>
        </w:tc>
        <w:tc>
          <w:tcPr>
            <w:tcW w:w="1223" w:type="dxa"/>
          </w:tcPr>
          <w:p w14:paraId="15A853C3" w14:textId="77777777" w:rsidR="00471D41" w:rsidRDefault="00471D41" w:rsidP="000E5536">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0E5536">
            <w:pPr>
              <w:pStyle w:val="Tiny"/>
            </w:pPr>
            <w:r w:rsidRPr="002E39D8">
              <w:t>Vulpes ferrilata</w:t>
            </w:r>
          </w:p>
        </w:tc>
        <w:tc>
          <w:tcPr>
            <w:tcW w:w="1260" w:type="dxa"/>
          </w:tcPr>
          <w:p w14:paraId="3A8C9004" w14:textId="77777777" w:rsidR="00471D41" w:rsidRPr="00D16644" w:rsidRDefault="00471D41" w:rsidP="000E5536">
            <w:pPr>
              <w:pStyle w:val="Tiny"/>
            </w:pPr>
            <w:r w:rsidRPr="00D16644">
              <w:t>Tibetan Fox</w:t>
            </w:r>
          </w:p>
        </w:tc>
        <w:tc>
          <w:tcPr>
            <w:tcW w:w="1170" w:type="dxa"/>
          </w:tcPr>
          <w:p w14:paraId="3D7DCF35" w14:textId="77777777" w:rsidR="00471D41" w:rsidRDefault="008809F7" w:rsidP="000E5536">
            <w:pPr>
              <w:pStyle w:val="Tiny"/>
            </w:pPr>
            <w:hyperlink r:id="rId229" w:history="1">
              <w:r w:rsidR="00471D41" w:rsidRPr="00D03753">
                <w:rPr>
                  <w:rStyle w:val="Hyperlink"/>
                </w:rPr>
                <w:t>here</w:t>
              </w:r>
            </w:hyperlink>
          </w:p>
        </w:tc>
        <w:tc>
          <w:tcPr>
            <w:tcW w:w="1260" w:type="dxa"/>
          </w:tcPr>
          <w:p w14:paraId="1E82F15C" w14:textId="77777777" w:rsidR="00471D41" w:rsidRDefault="008809F7" w:rsidP="000E5536">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0E5536">
            <w:pPr>
              <w:pStyle w:val="Tiny"/>
            </w:pPr>
            <w:r>
              <w:t>Bhutan</w:t>
            </w:r>
          </w:p>
        </w:tc>
        <w:tc>
          <w:tcPr>
            <w:tcW w:w="1223" w:type="dxa"/>
          </w:tcPr>
          <w:p w14:paraId="516B744E" w14:textId="77777777" w:rsidR="00471D41" w:rsidRPr="00EE5166" w:rsidRDefault="00471D41" w:rsidP="000E5536">
            <w:pPr>
              <w:pStyle w:val="Tiny"/>
            </w:pPr>
            <w:r>
              <w:t>LC</w:t>
            </w:r>
          </w:p>
        </w:tc>
      </w:tr>
      <w:tr w:rsidR="00471D41" w14:paraId="1242036C" w14:textId="77777777" w:rsidTr="00EE31C7">
        <w:tc>
          <w:tcPr>
            <w:tcW w:w="1435" w:type="dxa"/>
          </w:tcPr>
          <w:p w14:paraId="65B2638F" w14:textId="77777777" w:rsidR="00471D41" w:rsidRPr="002E39D8" w:rsidRDefault="00471D41" w:rsidP="000E5536">
            <w:pPr>
              <w:pStyle w:val="Tiny"/>
            </w:pPr>
            <w:r w:rsidRPr="002E39D8">
              <w:t>Rucervus eldii</w:t>
            </w:r>
          </w:p>
        </w:tc>
        <w:tc>
          <w:tcPr>
            <w:tcW w:w="1260" w:type="dxa"/>
          </w:tcPr>
          <w:p w14:paraId="07A26322" w14:textId="77777777" w:rsidR="00471D41" w:rsidRPr="00D16644" w:rsidRDefault="00471D41" w:rsidP="000E5536">
            <w:pPr>
              <w:pStyle w:val="Tiny"/>
            </w:pPr>
            <w:r w:rsidRPr="00D16644">
              <w:t>Eld's Deer</w:t>
            </w:r>
          </w:p>
        </w:tc>
        <w:tc>
          <w:tcPr>
            <w:tcW w:w="1170" w:type="dxa"/>
          </w:tcPr>
          <w:p w14:paraId="7BC1BE54" w14:textId="77777777" w:rsidR="00471D41" w:rsidRDefault="008809F7" w:rsidP="000E5536">
            <w:pPr>
              <w:pStyle w:val="Tiny"/>
            </w:pPr>
            <w:hyperlink r:id="rId231" w:history="1">
              <w:r w:rsidR="00471D41" w:rsidRPr="00D03753">
                <w:rPr>
                  <w:rStyle w:val="Hyperlink"/>
                </w:rPr>
                <w:t>here</w:t>
              </w:r>
            </w:hyperlink>
          </w:p>
        </w:tc>
        <w:tc>
          <w:tcPr>
            <w:tcW w:w="1260" w:type="dxa"/>
          </w:tcPr>
          <w:p w14:paraId="52AF9872" w14:textId="77777777" w:rsidR="00471D41" w:rsidRDefault="008809F7" w:rsidP="000E5536">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0E5536">
            <w:pPr>
              <w:pStyle w:val="Tiny"/>
            </w:pPr>
            <w:r>
              <w:t>Vietnam</w:t>
            </w:r>
          </w:p>
        </w:tc>
        <w:tc>
          <w:tcPr>
            <w:tcW w:w="1223" w:type="dxa"/>
          </w:tcPr>
          <w:p w14:paraId="600A9D51" w14:textId="77777777" w:rsidR="00471D41" w:rsidRDefault="00471D41" w:rsidP="000E5536">
            <w:pPr>
              <w:pStyle w:val="Tiny"/>
            </w:pPr>
            <w:r>
              <w:t>EN</w:t>
            </w:r>
          </w:p>
        </w:tc>
      </w:tr>
      <w:tr w:rsidR="00471D41" w14:paraId="1AF601E9" w14:textId="77777777" w:rsidTr="00EE31C7">
        <w:tc>
          <w:tcPr>
            <w:tcW w:w="1435" w:type="dxa"/>
          </w:tcPr>
          <w:p w14:paraId="0989F54B" w14:textId="77777777" w:rsidR="00471D41" w:rsidRPr="002E39D8" w:rsidRDefault="00471D41" w:rsidP="000E5536">
            <w:pPr>
              <w:pStyle w:val="Tiny"/>
            </w:pPr>
            <w:r w:rsidRPr="002E39D8">
              <w:t>Avicennia germinans</w:t>
            </w:r>
          </w:p>
        </w:tc>
        <w:tc>
          <w:tcPr>
            <w:tcW w:w="1260" w:type="dxa"/>
          </w:tcPr>
          <w:p w14:paraId="0C93F46C" w14:textId="77777777" w:rsidR="00471D41" w:rsidRPr="00480BAB" w:rsidRDefault="00471D41" w:rsidP="000E5536">
            <w:pPr>
              <w:pStyle w:val="Tiny"/>
            </w:pPr>
            <w:r w:rsidRPr="00AB68ED">
              <w:t>Black Mangrove</w:t>
            </w:r>
          </w:p>
        </w:tc>
        <w:tc>
          <w:tcPr>
            <w:tcW w:w="1170" w:type="dxa"/>
          </w:tcPr>
          <w:p w14:paraId="2314933A" w14:textId="77777777" w:rsidR="00471D41" w:rsidRPr="00AB68ED" w:rsidRDefault="008809F7" w:rsidP="000E5536">
            <w:pPr>
              <w:pStyle w:val="Tiny"/>
            </w:pPr>
            <w:hyperlink r:id="rId233" w:history="1">
              <w:r w:rsidR="00471D41" w:rsidRPr="00D03753">
                <w:rPr>
                  <w:rStyle w:val="Hyperlink"/>
                </w:rPr>
                <w:t>here</w:t>
              </w:r>
            </w:hyperlink>
          </w:p>
        </w:tc>
        <w:tc>
          <w:tcPr>
            <w:tcW w:w="1260" w:type="dxa"/>
          </w:tcPr>
          <w:p w14:paraId="6760D031" w14:textId="77777777" w:rsidR="00471D41" w:rsidRPr="00AB68ED" w:rsidRDefault="008809F7" w:rsidP="000E5536">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0E5536">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0E5536">
            <w:pPr>
              <w:pStyle w:val="Tiny"/>
            </w:pPr>
            <w:r>
              <w:t>LC</w:t>
            </w:r>
          </w:p>
        </w:tc>
      </w:tr>
      <w:tr w:rsidR="00471D41" w14:paraId="121C39A4" w14:textId="77777777" w:rsidTr="00EE31C7">
        <w:tc>
          <w:tcPr>
            <w:tcW w:w="1435" w:type="dxa"/>
          </w:tcPr>
          <w:p w14:paraId="6AB3F8DF" w14:textId="77777777" w:rsidR="00471D41" w:rsidRPr="002E39D8" w:rsidRDefault="00471D41" w:rsidP="000E5536">
            <w:pPr>
              <w:pStyle w:val="Tiny"/>
            </w:pPr>
            <w:r w:rsidRPr="002E39D8">
              <w:t>Python regius</w:t>
            </w:r>
          </w:p>
        </w:tc>
        <w:tc>
          <w:tcPr>
            <w:tcW w:w="1260" w:type="dxa"/>
          </w:tcPr>
          <w:p w14:paraId="155F69D1" w14:textId="77777777" w:rsidR="00471D41" w:rsidRPr="00AB68ED" w:rsidRDefault="00471D41" w:rsidP="000E5536">
            <w:pPr>
              <w:pStyle w:val="Tiny"/>
            </w:pPr>
            <w:r>
              <w:t>Royal Python</w:t>
            </w:r>
          </w:p>
        </w:tc>
        <w:tc>
          <w:tcPr>
            <w:tcW w:w="1170" w:type="dxa"/>
          </w:tcPr>
          <w:p w14:paraId="086B327F" w14:textId="77777777" w:rsidR="00471D41" w:rsidRDefault="008809F7" w:rsidP="000E5536">
            <w:pPr>
              <w:pStyle w:val="Tiny"/>
            </w:pPr>
            <w:hyperlink r:id="rId235" w:history="1">
              <w:r w:rsidR="00471D41" w:rsidRPr="001F5986">
                <w:rPr>
                  <w:rStyle w:val="Hyperlink"/>
                </w:rPr>
                <w:t>here</w:t>
              </w:r>
            </w:hyperlink>
          </w:p>
        </w:tc>
        <w:tc>
          <w:tcPr>
            <w:tcW w:w="1260" w:type="dxa"/>
          </w:tcPr>
          <w:p w14:paraId="137CF520" w14:textId="77777777" w:rsidR="00471D41" w:rsidRDefault="008809F7" w:rsidP="000E5536">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0E5536">
            <w:pPr>
              <w:pStyle w:val="Tiny"/>
            </w:pPr>
            <w:r>
              <w:t>Burkina Faso, Chad, Congo</w:t>
            </w:r>
          </w:p>
        </w:tc>
        <w:tc>
          <w:tcPr>
            <w:tcW w:w="1223" w:type="dxa"/>
          </w:tcPr>
          <w:p w14:paraId="647C5D82" w14:textId="77777777" w:rsidR="00471D41" w:rsidRDefault="00471D41" w:rsidP="000E5536">
            <w:pPr>
              <w:pStyle w:val="Tiny"/>
            </w:pPr>
            <w:r>
              <w:t>LC</w:t>
            </w:r>
          </w:p>
        </w:tc>
      </w:tr>
      <w:tr w:rsidR="00471D41" w14:paraId="19D4E165" w14:textId="77777777" w:rsidTr="00EE31C7">
        <w:tc>
          <w:tcPr>
            <w:tcW w:w="1435" w:type="dxa"/>
          </w:tcPr>
          <w:p w14:paraId="5FDC1441" w14:textId="77777777" w:rsidR="00471D41" w:rsidRPr="002E39D8" w:rsidRDefault="00471D41" w:rsidP="000E5536">
            <w:pPr>
              <w:pStyle w:val="Tiny"/>
            </w:pPr>
            <w:r w:rsidRPr="002E39D8">
              <w:t>Alopias pelagicus</w:t>
            </w:r>
          </w:p>
        </w:tc>
        <w:tc>
          <w:tcPr>
            <w:tcW w:w="1260" w:type="dxa"/>
          </w:tcPr>
          <w:p w14:paraId="1901ECFD" w14:textId="77777777" w:rsidR="00471D41" w:rsidRDefault="00471D41" w:rsidP="000E5536">
            <w:pPr>
              <w:pStyle w:val="Tiny"/>
            </w:pPr>
            <w:r w:rsidRPr="00120B3E">
              <w:t>Pelagic Thresher</w:t>
            </w:r>
          </w:p>
        </w:tc>
        <w:tc>
          <w:tcPr>
            <w:tcW w:w="1170" w:type="dxa"/>
          </w:tcPr>
          <w:p w14:paraId="79ED648C" w14:textId="77777777" w:rsidR="00471D41" w:rsidRDefault="008809F7" w:rsidP="000E5536">
            <w:pPr>
              <w:pStyle w:val="Tiny"/>
            </w:pPr>
            <w:hyperlink r:id="rId237" w:history="1">
              <w:r w:rsidR="00471D41" w:rsidRPr="00120B3E">
                <w:rPr>
                  <w:rStyle w:val="Hyperlink"/>
                </w:rPr>
                <w:t>here</w:t>
              </w:r>
            </w:hyperlink>
          </w:p>
        </w:tc>
        <w:tc>
          <w:tcPr>
            <w:tcW w:w="1260" w:type="dxa"/>
          </w:tcPr>
          <w:p w14:paraId="2337495F" w14:textId="77777777" w:rsidR="00471D41" w:rsidRDefault="008809F7" w:rsidP="000E5536">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0E5536">
            <w:pPr>
              <w:pStyle w:val="Tiny"/>
            </w:pPr>
            <w:r>
              <w:t>&gt;60 countries</w:t>
            </w:r>
          </w:p>
        </w:tc>
        <w:tc>
          <w:tcPr>
            <w:tcW w:w="1223" w:type="dxa"/>
          </w:tcPr>
          <w:p w14:paraId="61ABE09D" w14:textId="77777777" w:rsidR="00471D41" w:rsidRDefault="00471D41" w:rsidP="000E5536">
            <w:pPr>
              <w:pStyle w:val="Tiny"/>
            </w:pPr>
            <w:r>
              <w:t>VU</w:t>
            </w:r>
          </w:p>
        </w:tc>
      </w:tr>
      <w:tr w:rsidR="00471D41" w14:paraId="3714E8D0" w14:textId="77777777" w:rsidTr="00EE31C7">
        <w:tc>
          <w:tcPr>
            <w:tcW w:w="1435" w:type="dxa"/>
          </w:tcPr>
          <w:p w14:paraId="16D7AAEC" w14:textId="77777777" w:rsidR="00471D41" w:rsidRPr="002E39D8" w:rsidRDefault="00471D41" w:rsidP="000E5536">
            <w:pPr>
              <w:pStyle w:val="Tiny"/>
            </w:pPr>
            <w:r w:rsidRPr="002E39D8">
              <w:t>Glyphis gangeticus</w:t>
            </w:r>
          </w:p>
        </w:tc>
        <w:tc>
          <w:tcPr>
            <w:tcW w:w="1260" w:type="dxa"/>
          </w:tcPr>
          <w:p w14:paraId="6AC4E14B" w14:textId="77777777" w:rsidR="00471D41" w:rsidRPr="00120B3E" w:rsidRDefault="00471D41" w:rsidP="000E5536">
            <w:pPr>
              <w:pStyle w:val="Tiny"/>
            </w:pPr>
            <w:r>
              <w:t>Ganges Shark</w:t>
            </w:r>
          </w:p>
        </w:tc>
        <w:tc>
          <w:tcPr>
            <w:tcW w:w="1170" w:type="dxa"/>
          </w:tcPr>
          <w:p w14:paraId="1E03F7FA" w14:textId="77777777" w:rsidR="00471D41" w:rsidRDefault="008809F7" w:rsidP="000E5536">
            <w:pPr>
              <w:pStyle w:val="Tiny"/>
            </w:pPr>
            <w:hyperlink r:id="rId239" w:history="1">
              <w:r w:rsidR="00471D41" w:rsidRPr="00F52BA7">
                <w:rPr>
                  <w:rStyle w:val="Hyperlink"/>
                </w:rPr>
                <w:t>here</w:t>
              </w:r>
            </w:hyperlink>
          </w:p>
        </w:tc>
        <w:tc>
          <w:tcPr>
            <w:tcW w:w="1260" w:type="dxa"/>
          </w:tcPr>
          <w:p w14:paraId="194D03DF" w14:textId="77777777" w:rsidR="00471D41" w:rsidRDefault="008809F7" w:rsidP="000E5536">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0E5536">
            <w:pPr>
              <w:pStyle w:val="Tiny"/>
            </w:pPr>
            <w:r w:rsidRPr="00F52BA7">
              <w:t>Bangladesh, Myanmar, Pakistan</w:t>
            </w:r>
          </w:p>
        </w:tc>
        <w:tc>
          <w:tcPr>
            <w:tcW w:w="1223" w:type="dxa"/>
          </w:tcPr>
          <w:p w14:paraId="486A74F0" w14:textId="77777777" w:rsidR="00471D41" w:rsidRDefault="00471D41" w:rsidP="000E5536">
            <w:pPr>
              <w:pStyle w:val="Tiny"/>
            </w:pPr>
            <w:r>
              <w:t>CR</w:t>
            </w:r>
          </w:p>
        </w:tc>
      </w:tr>
      <w:tr w:rsidR="00471D41" w14:paraId="2DCA55AA" w14:textId="77777777" w:rsidTr="00EE31C7">
        <w:tc>
          <w:tcPr>
            <w:tcW w:w="1435" w:type="dxa"/>
          </w:tcPr>
          <w:p w14:paraId="3834544C" w14:textId="77777777" w:rsidR="00471D41" w:rsidRPr="002E39D8" w:rsidRDefault="00471D41" w:rsidP="000E5536">
            <w:pPr>
              <w:pStyle w:val="Tiny"/>
            </w:pPr>
            <w:r w:rsidRPr="002E39D8">
              <w:t>Nomascus leucogenys</w:t>
            </w:r>
          </w:p>
        </w:tc>
        <w:tc>
          <w:tcPr>
            <w:tcW w:w="1260" w:type="dxa"/>
          </w:tcPr>
          <w:p w14:paraId="4A92AE31" w14:textId="77777777" w:rsidR="00471D41" w:rsidRDefault="00471D41" w:rsidP="000E5536">
            <w:pPr>
              <w:pStyle w:val="Tiny"/>
            </w:pPr>
            <w:r w:rsidRPr="00D3378A">
              <w:t>Northern White cheeked Gibbon</w:t>
            </w:r>
          </w:p>
        </w:tc>
        <w:tc>
          <w:tcPr>
            <w:tcW w:w="1170" w:type="dxa"/>
          </w:tcPr>
          <w:p w14:paraId="78316BAF" w14:textId="77777777" w:rsidR="00471D41" w:rsidRDefault="008809F7" w:rsidP="000E5536">
            <w:pPr>
              <w:pStyle w:val="Tiny"/>
            </w:pPr>
            <w:hyperlink r:id="rId241" w:history="1">
              <w:r w:rsidR="00471D41" w:rsidRPr="00D3378A">
                <w:rPr>
                  <w:rStyle w:val="Hyperlink"/>
                </w:rPr>
                <w:t>here</w:t>
              </w:r>
            </w:hyperlink>
          </w:p>
        </w:tc>
        <w:tc>
          <w:tcPr>
            <w:tcW w:w="1260" w:type="dxa"/>
          </w:tcPr>
          <w:p w14:paraId="1AFD0945" w14:textId="77777777" w:rsidR="00471D41" w:rsidRDefault="008809F7" w:rsidP="000E5536">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0E5536">
            <w:pPr>
              <w:pStyle w:val="Tiny"/>
            </w:pPr>
            <w:r>
              <w:t>China</w:t>
            </w:r>
          </w:p>
        </w:tc>
        <w:tc>
          <w:tcPr>
            <w:tcW w:w="1223" w:type="dxa"/>
          </w:tcPr>
          <w:p w14:paraId="16614CC1" w14:textId="77777777" w:rsidR="00471D41" w:rsidRDefault="00471D41" w:rsidP="000E5536">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0E5536">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0E5536">
      <w:pPr>
        <w:pStyle w:val="Code"/>
      </w:pPr>
      <w:r>
        <w:t>Executing (Intersect): Intersect "GAUL2008 #;Species #" "E:\cottaan\My Documents\ArcGIS\Default.gdb\GAUL2008_Intersect1" ALL # INPUT</w:t>
      </w:r>
    </w:p>
    <w:p w14:paraId="07FCF73E" w14:textId="77777777" w:rsidR="00E25E0B" w:rsidRDefault="00E25E0B" w:rsidP="000E5536">
      <w:pPr>
        <w:pStyle w:val="Code"/>
      </w:pPr>
      <w:r>
        <w:t>Start Time: Mon Jun 18 16:37:20 2012</w:t>
      </w:r>
    </w:p>
    <w:p w14:paraId="0EA5BFBF" w14:textId="77777777" w:rsidR="00E25E0B" w:rsidRDefault="00E25E0B" w:rsidP="000E5536">
      <w:pPr>
        <w:pStyle w:val="Code"/>
      </w:pPr>
      <w:r>
        <w:t>Reading Features...</w:t>
      </w:r>
    </w:p>
    <w:p w14:paraId="07B9BB09" w14:textId="77777777" w:rsidR="00E25E0B" w:rsidRDefault="00E25E0B" w:rsidP="000E5536">
      <w:pPr>
        <w:pStyle w:val="Code"/>
      </w:pPr>
      <w:r>
        <w:t>Processing Tiles...</w:t>
      </w:r>
    </w:p>
    <w:p w14:paraId="7B490808" w14:textId="77777777" w:rsidR="00E25E0B" w:rsidRDefault="00E25E0B" w:rsidP="000E5536">
      <w:pPr>
        <w:pStyle w:val="Code"/>
      </w:pPr>
      <w:r>
        <w:t>ERROR 999999: Error executing function.</w:t>
      </w:r>
    </w:p>
    <w:p w14:paraId="3BC60ADA" w14:textId="77777777" w:rsidR="00E25E0B" w:rsidRDefault="00E25E0B" w:rsidP="000E5536">
      <w:pPr>
        <w:pStyle w:val="Code"/>
      </w:pPr>
      <w:r>
        <w:t>Invalid Topology [Topoengine error.]</w:t>
      </w:r>
    </w:p>
    <w:p w14:paraId="379B0F0F" w14:textId="77777777" w:rsidR="00E25E0B" w:rsidRDefault="00E25E0B" w:rsidP="000E5536">
      <w:pPr>
        <w:pStyle w:val="Code"/>
      </w:pPr>
      <w:r>
        <w:t>Failed to execute (Intersect).</w:t>
      </w:r>
    </w:p>
    <w:p w14:paraId="529D7F53" w14:textId="77777777" w:rsidR="00E25E0B" w:rsidRDefault="00E25E0B" w:rsidP="000E5536">
      <w:pPr>
        <w:pStyle w:val="Code"/>
      </w:pPr>
      <w:r>
        <w:t>Failed at Tue Jun 19 01:43:13 2012 (Elapsed Time: 9 hours 5 minutes 53 seconds)</w:t>
      </w:r>
    </w:p>
    <w:p w14:paraId="7F2A7AED" w14:textId="77777777" w:rsidR="00E25E0B" w:rsidRDefault="00E25E0B" w:rsidP="000E5536">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0E5536">
      <w:pPr>
        <w:pStyle w:val="Code"/>
      </w:pPr>
      <w:r>
        <w:t>Executing: Intersect "Species #;GAUL2008 #" "E:\cottaan\My Documents\ArcGIS\Biofuels.gdb\BiofuelsGAUL2008" ALL # INPUT</w:t>
      </w:r>
    </w:p>
    <w:p w14:paraId="19F41247" w14:textId="77777777" w:rsidR="00E25E0B" w:rsidRDefault="00E25E0B" w:rsidP="000E5536">
      <w:pPr>
        <w:pStyle w:val="Code"/>
      </w:pPr>
      <w:r>
        <w:t>Start Time: Wed Jun 20 07:58:13 2012</w:t>
      </w:r>
    </w:p>
    <w:p w14:paraId="436DF6B3" w14:textId="77777777" w:rsidR="00E25E0B" w:rsidRDefault="00E25E0B" w:rsidP="000E5536">
      <w:pPr>
        <w:pStyle w:val="Code"/>
      </w:pPr>
      <w:r>
        <w:t>Reading Features...</w:t>
      </w:r>
    </w:p>
    <w:p w14:paraId="6C9E00C0" w14:textId="77777777" w:rsidR="00E25E0B" w:rsidRDefault="00E25E0B" w:rsidP="000E5536">
      <w:pPr>
        <w:pStyle w:val="Code"/>
      </w:pPr>
      <w:r>
        <w:t>Processing Tiles...</w:t>
      </w:r>
    </w:p>
    <w:p w14:paraId="048FA9C9" w14:textId="77777777" w:rsidR="00E25E0B" w:rsidRDefault="00E25E0B" w:rsidP="000E5536">
      <w:pPr>
        <w:pStyle w:val="Code"/>
      </w:pPr>
      <w:r>
        <w:t>ERROR 999999: Error executing function.</w:t>
      </w:r>
    </w:p>
    <w:p w14:paraId="16712404" w14:textId="77777777" w:rsidR="00E25E0B" w:rsidRDefault="00E25E0B" w:rsidP="000E5536">
      <w:pPr>
        <w:pStyle w:val="Code"/>
      </w:pPr>
      <w:r>
        <w:t>Invalid Topology [Topoengine error.]</w:t>
      </w:r>
    </w:p>
    <w:p w14:paraId="0D7F7670" w14:textId="77777777" w:rsidR="00E25E0B" w:rsidRDefault="00E25E0B" w:rsidP="000E5536">
      <w:pPr>
        <w:pStyle w:val="Code"/>
      </w:pPr>
      <w:r>
        <w:t>Failed to execute (Intersect).</w:t>
      </w:r>
    </w:p>
    <w:p w14:paraId="6DEF5704" w14:textId="77777777" w:rsidR="00E25E0B" w:rsidRDefault="00E25E0B" w:rsidP="000E5536">
      <w:pPr>
        <w:pStyle w:val="Code"/>
      </w:pPr>
      <w:r>
        <w:t>Failed at Wed Jun 20 14:28:25 2012 (Elapsed Time: 6 hours 30 minutes 12 seconds)</w:t>
      </w:r>
    </w:p>
    <w:p w14:paraId="11EA145D" w14:textId="77777777" w:rsidR="00E25E0B" w:rsidRDefault="00E25E0B" w:rsidP="000E5536">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0E5536">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0E5536">
      <w:pPr>
        <w:pStyle w:val="BodyText2"/>
      </w:pPr>
      <w:r>
        <w:t>Trying to update the overlay to LatLong. This works:</w:t>
      </w:r>
    </w:p>
    <w:p w14:paraId="7BEE4BD0" w14:textId="77777777" w:rsidR="00E25E0B" w:rsidRDefault="00E25E0B" w:rsidP="000E5536">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0E5536">
      <w:pPr>
        <w:pStyle w:val="BodyText2"/>
      </w:pPr>
      <w:r>
        <w:t>But I cant get it to work for a species. Because when you use lat/long coordinates for some reason they are round the wrong way in the wfs!</w:t>
      </w:r>
    </w:p>
    <w:p w14:paraId="39D32A28" w14:textId="77777777" w:rsidR="00E25E0B" w:rsidRDefault="00E25E0B" w:rsidP="000E5536">
      <w:pPr>
        <w:pStyle w:val="BodyText2"/>
      </w:pPr>
      <w:r>
        <w:lastRenderedPageBreak/>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0E5536">
      <w:pPr>
        <w:pStyle w:val="BodyText2"/>
      </w:pPr>
      <w:r>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0E5536">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0E5536">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0E5536">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0E5536">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t>Attempt 1</w:t>
      </w:r>
      <w:bookmarkEnd w:id="72"/>
    </w:p>
    <w:p w14:paraId="581D0B0E" w14:textId="77777777" w:rsidR="0026003A" w:rsidRDefault="007225E6" w:rsidP="000E5536">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0E5536">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0E5536">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0E5536">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0E5536">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0E5536">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0E5536">
      <w:pPr>
        <w:pStyle w:val="BodyText2"/>
      </w:pPr>
      <w:r>
        <w:t>Using WFS</w:t>
      </w:r>
      <w:r w:rsidR="00931CC6">
        <w:t xml:space="preserve"> to get the GML and then doing the intersection. E</w:t>
      </w:r>
      <w:r>
        <w:t>xample call:</w:t>
      </w:r>
    </w:p>
    <w:p w14:paraId="096086C6" w14:textId="77777777" w:rsidR="001F7DD6" w:rsidRPr="001F7DD6" w:rsidRDefault="008809F7" w:rsidP="000E5536">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lastRenderedPageBreak/>
        <w:t>Using Lat/Long</w:t>
      </w:r>
    </w:p>
    <w:p w14:paraId="60182082" w14:textId="77777777" w:rsidR="00E25E0B" w:rsidRDefault="00E25E0B" w:rsidP="000E5536">
      <w:pPr>
        <w:pStyle w:val="BodyText2"/>
      </w:pPr>
      <w:r>
        <w:t>The following query works and gets the area of intersection in 221ms using st_intersects:</w:t>
      </w:r>
    </w:p>
    <w:p w14:paraId="18A40687" w14:textId="77777777" w:rsidR="00E25E0B" w:rsidRDefault="00E25E0B" w:rsidP="000E5536">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0E5536">
      <w:pPr>
        <w:pStyle w:val="BodyText2"/>
      </w:pPr>
      <w:r>
        <w:t>The following query works and gets the area of intersection in 1041ms using &amp;&amp;:</w:t>
      </w:r>
    </w:p>
    <w:p w14:paraId="4542E4BF" w14:textId="77777777" w:rsidR="00E25E0B" w:rsidRDefault="00E25E0B" w:rsidP="000E5536">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0E5536">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0E5536">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0E5536">
      <w:pPr>
        <w:pStyle w:val="Code"/>
      </w:pPr>
      <w:r w:rsidRPr="00455DFE">
        <w:t>conn  = psycopg2.connect(host="species.jrc.it",database="dopa",user="appuser",password="5Ti5k9")</w:t>
      </w:r>
    </w:p>
    <w:p w14:paraId="2EABAAE6" w14:textId="77777777" w:rsidR="00455DFE" w:rsidRDefault="00455DFE" w:rsidP="000E5536">
      <w:pPr>
        <w:pStyle w:val="Code"/>
      </w:pPr>
      <w:r w:rsidRPr="00455DFE">
        <w:t>cur = conn.cursor()</w:t>
      </w:r>
    </w:p>
    <w:p w14:paraId="0AC7F55A" w14:textId="77777777" w:rsidR="00455DFE" w:rsidRDefault="00455DFE" w:rsidP="000E5536">
      <w:pPr>
        <w:pStyle w:val="Code"/>
      </w:pPr>
      <w:r w:rsidRPr="00455DFE">
        <w:t xml:space="preserve">cur.execute("SHOW </w:t>
      </w:r>
      <w:r>
        <w:t>statement_timeout</w:t>
      </w:r>
      <w:r w:rsidRPr="00455DFE">
        <w:t>")</w:t>
      </w:r>
    </w:p>
    <w:p w14:paraId="341C2F39" w14:textId="77777777" w:rsidR="00455DFE" w:rsidRDefault="000E4C49" w:rsidP="000E5536">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0E5536">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0E5536">
      <w:pPr>
        <w:pStyle w:val="Code"/>
      </w:pPr>
      <w:r w:rsidRPr="0023279C">
        <w:t xml:space="preserve">nohup python </w:t>
      </w:r>
      <w:r>
        <w:t>overlay</w:t>
      </w:r>
      <w:r w:rsidRPr="0023279C">
        <w:t>.py &gt; /dev/null 2&gt; /dev/null &lt; /dev/null</w:t>
      </w:r>
    </w:p>
    <w:p w14:paraId="324B4807" w14:textId="77777777" w:rsidR="006D72EA" w:rsidRDefault="00C27C65" w:rsidP="000E5536">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0E5536">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0E5536">
      <w:pPr>
        <w:pStyle w:val="BodyText2"/>
      </w:pPr>
      <w:r>
        <w:t xml:space="preserve">Testing on the small polygon from speciesis = </w:t>
      </w:r>
      <w:r w:rsidRPr="002274F6">
        <w:t>61554</w:t>
      </w:r>
      <w:r>
        <w:t xml:space="preserve"> (OBJECTID=13006):</w:t>
      </w:r>
    </w:p>
    <w:p w14:paraId="02A5B2CE" w14:textId="77777777" w:rsidR="005B564F" w:rsidRDefault="005B564F" w:rsidP="000E5536">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0E5536">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 xml:space="preserve">C:\Program Files (x86)\ArcGIS\Desktop10.0\Coordinate Systems\Projected Coordinate Systems\National Grids\Malaysia and </w:t>
      </w:r>
      <w:r w:rsidRPr="00570972">
        <w:lastRenderedPageBreak/>
        <w:t>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0E5536">
      <w:pPr>
        <w:pStyle w:val="BodyText2"/>
      </w:pPr>
      <w:r>
        <w:t>OK, Will has added the Mollweide projection to the species dopa and dev databases so we can try again. The srid = 97099. So what is the area using 97099:</w:t>
      </w:r>
    </w:p>
    <w:p w14:paraId="67D6910E" w14:textId="77777777" w:rsidR="005B564F" w:rsidRDefault="005B564F" w:rsidP="000E5536">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0E5536">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t>Using Lat/Long</w:t>
      </w:r>
    </w:p>
    <w:p w14:paraId="044F1865" w14:textId="77777777" w:rsidR="005B564F" w:rsidRDefault="00796326" w:rsidP="000E5536">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0E5536">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0E5536">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0E5536">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0E5536">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0E5536">
      <w:pPr>
        <w:pStyle w:val="Heading2"/>
      </w:pPr>
      <w:r>
        <w:t>GLC2000 Intersection</w:t>
      </w:r>
    </w:p>
    <w:p w14:paraId="7607EC16" w14:textId="77777777" w:rsidR="001E4845" w:rsidRDefault="001E4845" w:rsidP="000E5536">
      <w:pPr>
        <w:pStyle w:val="BodyText2"/>
      </w:pPr>
      <w:r>
        <w:t>There is an internal only WMS service to the GLC2000 dataset:</w:t>
      </w:r>
    </w:p>
    <w:p w14:paraId="28F8ED12" w14:textId="77777777" w:rsidR="001E4845" w:rsidRDefault="008809F7" w:rsidP="000E5536">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0E5536">
      <w:pPr>
        <w:pStyle w:val="BodyText2"/>
      </w:pPr>
      <w:r>
        <w:t>Added this to the Biofuels Malaysia map document by adding a connection to a new WMS Server.</w:t>
      </w:r>
    </w:p>
    <w:p w14:paraId="04280996" w14:textId="77777777" w:rsidR="004A2AEA" w:rsidRDefault="004A2AEA" w:rsidP="000E5536">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0E5536">
      <w:pPr>
        <w:pStyle w:val="BodyText2"/>
      </w:pPr>
      <w:r>
        <w:lastRenderedPageBreak/>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0E5536">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0E5536">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0E5536">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0E5536">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0E5536">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0E5536">
            <w:pPr>
              <w:pStyle w:val="BodyText2"/>
            </w:pPr>
            <w:r w:rsidRPr="00413726">
              <w:t>1</w:t>
            </w:r>
          </w:p>
        </w:tc>
        <w:tc>
          <w:tcPr>
            <w:tcW w:w="1020" w:type="dxa"/>
            <w:noWrap/>
            <w:vAlign w:val="center"/>
            <w:hideMark/>
          </w:tcPr>
          <w:p w14:paraId="40233E32" w14:textId="77777777" w:rsidR="004A2AEA" w:rsidRPr="00413726" w:rsidRDefault="004A2AEA" w:rsidP="000E5536">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0E5536">
            <w:pPr>
              <w:pStyle w:val="BodyText2"/>
            </w:pPr>
            <w:r w:rsidRPr="00413726">
              <w:t>2</w:t>
            </w:r>
          </w:p>
        </w:tc>
        <w:tc>
          <w:tcPr>
            <w:tcW w:w="1020" w:type="dxa"/>
            <w:noWrap/>
            <w:vAlign w:val="center"/>
            <w:hideMark/>
          </w:tcPr>
          <w:p w14:paraId="3AAA8294" w14:textId="77777777" w:rsidR="004A2AEA" w:rsidRPr="00413726" w:rsidRDefault="004A2AEA" w:rsidP="000E5536">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0E5536">
            <w:pPr>
              <w:pStyle w:val="BodyText2"/>
            </w:pPr>
            <w:r w:rsidRPr="00413726">
              <w:t>3</w:t>
            </w:r>
          </w:p>
        </w:tc>
        <w:tc>
          <w:tcPr>
            <w:tcW w:w="1020" w:type="dxa"/>
            <w:noWrap/>
            <w:vAlign w:val="center"/>
            <w:hideMark/>
          </w:tcPr>
          <w:p w14:paraId="39C6BB21" w14:textId="77777777" w:rsidR="004A2AEA" w:rsidRPr="00413726" w:rsidRDefault="004A2AEA" w:rsidP="000E5536">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0E5536">
            <w:pPr>
              <w:pStyle w:val="BodyText2"/>
            </w:pPr>
            <w:r w:rsidRPr="00413726">
              <w:t>4</w:t>
            </w:r>
          </w:p>
        </w:tc>
        <w:tc>
          <w:tcPr>
            <w:tcW w:w="1020" w:type="dxa"/>
            <w:noWrap/>
            <w:vAlign w:val="center"/>
            <w:hideMark/>
          </w:tcPr>
          <w:p w14:paraId="5FE76317" w14:textId="77777777" w:rsidR="004A2AEA" w:rsidRPr="00413726" w:rsidRDefault="004A2AEA" w:rsidP="000E5536">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0E5536">
            <w:pPr>
              <w:pStyle w:val="BodyText2"/>
            </w:pPr>
            <w:r w:rsidRPr="00413726">
              <w:t>5</w:t>
            </w:r>
          </w:p>
        </w:tc>
        <w:tc>
          <w:tcPr>
            <w:tcW w:w="1020" w:type="dxa"/>
            <w:noWrap/>
            <w:vAlign w:val="center"/>
            <w:hideMark/>
          </w:tcPr>
          <w:p w14:paraId="0B990CEB" w14:textId="77777777" w:rsidR="004A2AEA" w:rsidRPr="00413726" w:rsidRDefault="004A2AEA" w:rsidP="000E5536">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0E5536">
            <w:pPr>
              <w:pStyle w:val="BodyText2"/>
            </w:pPr>
            <w:r w:rsidRPr="00413726">
              <w:t>6</w:t>
            </w:r>
          </w:p>
        </w:tc>
        <w:tc>
          <w:tcPr>
            <w:tcW w:w="1020" w:type="dxa"/>
            <w:noWrap/>
            <w:vAlign w:val="center"/>
            <w:hideMark/>
          </w:tcPr>
          <w:p w14:paraId="3D38681B" w14:textId="77777777" w:rsidR="004A2AEA" w:rsidRPr="00413726" w:rsidRDefault="004A2AEA" w:rsidP="000E5536">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0E5536">
            <w:pPr>
              <w:pStyle w:val="BodyText2"/>
            </w:pPr>
            <w:r w:rsidRPr="00413726">
              <w:t>7</w:t>
            </w:r>
          </w:p>
        </w:tc>
        <w:tc>
          <w:tcPr>
            <w:tcW w:w="1020" w:type="dxa"/>
            <w:noWrap/>
            <w:vAlign w:val="center"/>
            <w:hideMark/>
          </w:tcPr>
          <w:p w14:paraId="27740278" w14:textId="77777777" w:rsidR="004A2AEA" w:rsidRPr="00413726" w:rsidRDefault="004A2AEA" w:rsidP="000E5536">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0E5536">
            <w:pPr>
              <w:pStyle w:val="BodyText2"/>
            </w:pPr>
            <w:r w:rsidRPr="00413726">
              <w:t>8</w:t>
            </w:r>
          </w:p>
        </w:tc>
        <w:tc>
          <w:tcPr>
            <w:tcW w:w="1020" w:type="dxa"/>
            <w:noWrap/>
            <w:vAlign w:val="center"/>
            <w:hideMark/>
          </w:tcPr>
          <w:p w14:paraId="22024237" w14:textId="77777777" w:rsidR="004A2AEA" w:rsidRPr="00413726" w:rsidRDefault="004A2AEA" w:rsidP="000E5536">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0E5536">
            <w:pPr>
              <w:pStyle w:val="BodyText2"/>
            </w:pPr>
            <w:r w:rsidRPr="00413726">
              <w:t>9</w:t>
            </w:r>
          </w:p>
        </w:tc>
        <w:tc>
          <w:tcPr>
            <w:tcW w:w="1020" w:type="dxa"/>
            <w:noWrap/>
            <w:vAlign w:val="center"/>
            <w:hideMark/>
          </w:tcPr>
          <w:p w14:paraId="34B14CB6" w14:textId="77777777" w:rsidR="004A2AEA" w:rsidRPr="00413726" w:rsidRDefault="004A2AEA" w:rsidP="000E5536">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0E5536">
            <w:pPr>
              <w:pStyle w:val="BodyText2"/>
            </w:pPr>
            <w:r w:rsidRPr="00413726">
              <w:t>10</w:t>
            </w:r>
          </w:p>
        </w:tc>
        <w:tc>
          <w:tcPr>
            <w:tcW w:w="1020" w:type="dxa"/>
            <w:noWrap/>
            <w:vAlign w:val="center"/>
            <w:hideMark/>
          </w:tcPr>
          <w:p w14:paraId="31609C08" w14:textId="77777777" w:rsidR="004A2AEA" w:rsidRPr="00413726" w:rsidRDefault="004A2AEA" w:rsidP="000E5536">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0E5536">
            <w:pPr>
              <w:pStyle w:val="BodyText2"/>
            </w:pPr>
            <w:r w:rsidRPr="00413726">
              <w:t>11</w:t>
            </w:r>
          </w:p>
        </w:tc>
        <w:tc>
          <w:tcPr>
            <w:tcW w:w="1020" w:type="dxa"/>
            <w:noWrap/>
            <w:vAlign w:val="center"/>
            <w:hideMark/>
          </w:tcPr>
          <w:p w14:paraId="7ED34EC4" w14:textId="77777777" w:rsidR="004A2AEA" w:rsidRPr="00413726" w:rsidRDefault="004A2AEA" w:rsidP="000E5536">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0E5536">
            <w:pPr>
              <w:pStyle w:val="BodyText2"/>
            </w:pPr>
            <w:r w:rsidRPr="00413726">
              <w:t>12</w:t>
            </w:r>
          </w:p>
        </w:tc>
        <w:tc>
          <w:tcPr>
            <w:tcW w:w="1020" w:type="dxa"/>
            <w:noWrap/>
            <w:vAlign w:val="center"/>
            <w:hideMark/>
          </w:tcPr>
          <w:p w14:paraId="33F0F4EC" w14:textId="77777777" w:rsidR="004A2AEA" w:rsidRPr="00413726" w:rsidRDefault="004A2AEA" w:rsidP="000E5536">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0E5536">
            <w:pPr>
              <w:pStyle w:val="BodyText2"/>
            </w:pPr>
            <w:r w:rsidRPr="00413726">
              <w:t>13</w:t>
            </w:r>
          </w:p>
        </w:tc>
        <w:tc>
          <w:tcPr>
            <w:tcW w:w="1020" w:type="dxa"/>
            <w:noWrap/>
            <w:vAlign w:val="center"/>
            <w:hideMark/>
          </w:tcPr>
          <w:p w14:paraId="251F8CEB" w14:textId="77777777" w:rsidR="004A2AEA" w:rsidRPr="00413726" w:rsidRDefault="004A2AEA" w:rsidP="000E5536">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0E5536">
            <w:pPr>
              <w:pStyle w:val="BodyText2"/>
            </w:pPr>
            <w:r w:rsidRPr="00413726">
              <w:t>14</w:t>
            </w:r>
          </w:p>
        </w:tc>
        <w:tc>
          <w:tcPr>
            <w:tcW w:w="1020" w:type="dxa"/>
            <w:noWrap/>
            <w:vAlign w:val="center"/>
            <w:hideMark/>
          </w:tcPr>
          <w:p w14:paraId="5DEAEA57" w14:textId="77777777" w:rsidR="004A2AEA" w:rsidRPr="00413726" w:rsidRDefault="004A2AEA" w:rsidP="000E5536">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0E5536">
            <w:pPr>
              <w:pStyle w:val="BodyText2"/>
            </w:pPr>
            <w:r w:rsidRPr="00413726">
              <w:t>15</w:t>
            </w:r>
          </w:p>
        </w:tc>
        <w:tc>
          <w:tcPr>
            <w:tcW w:w="1020" w:type="dxa"/>
            <w:noWrap/>
            <w:vAlign w:val="center"/>
            <w:hideMark/>
          </w:tcPr>
          <w:p w14:paraId="52BB2C82" w14:textId="77777777" w:rsidR="004A2AEA" w:rsidRPr="00413726" w:rsidRDefault="004A2AEA" w:rsidP="000E5536">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0E5536">
            <w:pPr>
              <w:pStyle w:val="BodyText2"/>
            </w:pPr>
            <w:r w:rsidRPr="00413726">
              <w:t>16</w:t>
            </w:r>
          </w:p>
        </w:tc>
        <w:tc>
          <w:tcPr>
            <w:tcW w:w="1020" w:type="dxa"/>
            <w:noWrap/>
            <w:vAlign w:val="center"/>
            <w:hideMark/>
          </w:tcPr>
          <w:p w14:paraId="601A2EDE" w14:textId="77777777" w:rsidR="004A2AEA" w:rsidRPr="00413726" w:rsidRDefault="004A2AEA" w:rsidP="000E5536">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0E5536">
            <w:pPr>
              <w:pStyle w:val="BodyText2"/>
            </w:pPr>
            <w:r w:rsidRPr="00413726">
              <w:t>17</w:t>
            </w:r>
          </w:p>
        </w:tc>
        <w:tc>
          <w:tcPr>
            <w:tcW w:w="1020" w:type="dxa"/>
            <w:noWrap/>
            <w:vAlign w:val="center"/>
            <w:hideMark/>
          </w:tcPr>
          <w:p w14:paraId="5CB4BFB4" w14:textId="77777777" w:rsidR="004A2AEA" w:rsidRPr="00413726" w:rsidRDefault="004A2AEA" w:rsidP="000E5536">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0E5536">
            <w:pPr>
              <w:pStyle w:val="BodyText2"/>
            </w:pPr>
            <w:r w:rsidRPr="00413726">
              <w:t>18</w:t>
            </w:r>
          </w:p>
        </w:tc>
        <w:tc>
          <w:tcPr>
            <w:tcW w:w="1020" w:type="dxa"/>
            <w:noWrap/>
            <w:vAlign w:val="center"/>
            <w:hideMark/>
          </w:tcPr>
          <w:p w14:paraId="5BED9D85" w14:textId="77777777" w:rsidR="004A2AEA" w:rsidRPr="00413726" w:rsidRDefault="004A2AEA" w:rsidP="000E5536">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0E5536">
            <w:pPr>
              <w:pStyle w:val="BodyText2"/>
            </w:pPr>
            <w:r w:rsidRPr="00413726">
              <w:t>19</w:t>
            </w:r>
          </w:p>
        </w:tc>
        <w:tc>
          <w:tcPr>
            <w:tcW w:w="1020" w:type="dxa"/>
            <w:noWrap/>
            <w:vAlign w:val="center"/>
            <w:hideMark/>
          </w:tcPr>
          <w:p w14:paraId="72C242CB" w14:textId="77777777" w:rsidR="004A2AEA" w:rsidRPr="00413726" w:rsidRDefault="004A2AEA" w:rsidP="000E5536">
            <w:pPr>
              <w:pStyle w:val="BodyText2"/>
            </w:pPr>
            <w:r w:rsidRPr="00413726">
              <w:t>0</w:t>
            </w:r>
          </w:p>
        </w:tc>
      </w:tr>
    </w:tbl>
    <w:p w14:paraId="2FA8A68F" w14:textId="77777777" w:rsidR="004A2AEA" w:rsidRDefault="004A2AEA" w:rsidP="000E5536">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4" w:name="_Ref392843156"/>
      <w:r>
        <w:t>Tabulate Area</w:t>
      </w:r>
      <w:bookmarkEnd w:id="74"/>
    </w:p>
    <w:p w14:paraId="53F92560" w14:textId="77777777" w:rsidR="004A2AEA" w:rsidRDefault="004A2AEA" w:rsidP="000E5536">
      <w:pPr>
        <w:pStyle w:val="BodyText2"/>
      </w:pPr>
      <w:r>
        <w:t>The tool ‘Tabulate Area’ is better because it calculates the total area within each land cover type. Notes on ‘Tabulate Area’:</w:t>
      </w:r>
    </w:p>
    <w:p w14:paraId="181BAFD1" w14:textId="77777777" w:rsidR="004A2AEA" w:rsidRDefault="004A2AEA" w:rsidP="000E5536">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0E5536">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0E5536">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0E5536">
      <w:pPr>
        <w:pStyle w:val="BodyText2"/>
      </w:pPr>
      <w:r>
        <w:t>Need to populate a new table:</w:t>
      </w:r>
    </w:p>
    <w:p w14:paraId="65CC3060" w14:textId="77777777" w:rsidR="004A2AEA" w:rsidRDefault="004A2AEA" w:rsidP="000E5536">
      <w:pPr>
        <w:pStyle w:val="Code"/>
      </w:pPr>
      <w:r>
        <w:t>OBJECTID – OBJECT ID</w:t>
      </w:r>
    </w:p>
    <w:p w14:paraId="6568C690" w14:textId="77777777" w:rsidR="004A2AEA" w:rsidRDefault="004A2AEA" w:rsidP="000E5536">
      <w:pPr>
        <w:pStyle w:val="Code"/>
      </w:pPr>
      <w:r>
        <w:t>Presence – Long Integer</w:t>
      </w:r>
    </w:p>
    <w:p w14:paraId="7F966D88" w14:textId="77777777" w:rsidR="004A2AEA" w:rsidRDefault="004A2AEA" w:rsidP="000E5536">
      <w:pPr>
        <w:pStyle w:val="Code"/>
      </w:pPr>
      <w:r>
        <w:t>Value_0 – Double</w:t>
      </w:r>
    </w:p>
    <w:p w14:paraId="48F4F7D6" w14:textId="77777777" w:rsidR="004A2AEA" w:rsidRDefault="004A2AEA" w:rsidP="000E5536">
      <w:pPr>
        <w:pStyle w:val="Code"/>
      </w:pPr>
      <w:r>
        <w:t>..</w:t>
      </w:r>
    </w:p>
    <w:p w14:paraId="78D4A947" w14:textId="77777777" w:rsidR="004A2AEA" w:rsidRDefault="004A2AEA" w:rsidP="000E5536">
      <w:pPr>
        <w:pStyle w:val="Code"/>
      </w:pPr>
      <w:r>
        <w:t>Value_18 – Double</w:t>
      </w:r>
    </w:p>
    <w:p w14:paraId="116EEF26" w14:textId="77777777" w:rsidR="001D7A74" w:rsidRDefault="001D7A74" w:rsidP="000E5536">
      <w:pPr>
        <w:pStyle w:val="BodyText2"/>
      </w:pPr>
      <w:r>
        <w:t>No</w:t>
      </w:r>
      <w:r w:rsidR="009D7FE7">
        <w:t>w</w:t>
      </w:r>
      <w:r>
        <w:t xml:space="preserve"> we have calculated the area we can do all sorts of interesting analyses. </w:t>
      </w:r>
    </w:p>
    <w:p w14:paraId="67D93D13" w14:textId="77777777" w:rsidR="00C34F5E" w:rsidRDefault="00C34F5E" w:rsidP="000E5536">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w:t>
      </w:r>
      <w:r w:rsidR="003F6BCE">
        <w:lastRenderedPageBreak/>
        <w:t>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0E5536">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0E5536">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0E5536">
      <w:pPr>
        <w:pStyle w:val="Heading2"/>
      </w:pPr>
      <w:r>
        <w:t>PA/Accessibility</w:t>
      </w:r>
    </w:p>
    <w:p w14:paraId="7CA4AE41" w14:textId="77777777" w:rsidR="00383670" w:rsidRDefault="00383670" w:rsidP="000E5536">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0E5536">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0E5536">
      <w:pPr>
        <w:pStyle w:val="Code"/>
      </w:pPr>
      <w:r>
        <w:t>Start Time: Tue Sep 24 11:56:47 2013</w:t>
      </w:r>
    </w:p>
    <w:p w14:paraId="081375A1" w14:textId="77777777" w:rsidR="00383670" w:rsidRDefault="00383670" w:rsidP="000E5536">
      <w:pPr>
        <w:pStyle w:val="Code"/>
      </w:pPr>
      <w:r>
        <w:t>ERROR 010423: C:\Users\cottaan\AppData\Local\Temp\arc435C\t_t845 does not have valid statistics as required by the operation.</w:t>
      </w:r>
    </w:p>
    <w:p w14:paraId="6D945DF4" w14:textId="77777777" w:rsidR="00383670" w:rsidRDefault="00383670" w:rsidP="000E5536">
      <w:pPr>
        <w:pStyle w:val="Code"/>
      </w:pPr>
      <w:r>
        <w:t>Failed to execute (ZonalStatisticsAsTable).</w:t>
      </w:r>
    </w:p>
    <w:p w14:paraId="6FE549E1" w14:textId="77777777" w:rsidR="00383670" w:rsidRPr="00D32E3E" w:rsidRDefault="00383670" w:rsidP="000E5536">
      <w:pPr>
        <w:pStyle w:val="Code"/>
      </w:pPr>
      <w:r>
        <w:t>Failed at Tue Sep 24 11:57:14 2013 (Elapsed Time: 27.00 seconds)</w:t>
      </w:r>
    </w:p>
    <w:p w14:paraId="4A5040D6" w14:textId="77777777" w:rsidR="00680B70" w:rsidRDefault="00BB0FD3" w:rsidP="000E5536">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8809F7" w:rsidP="000E5536">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0E5536">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0E5536">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0E5536">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lastRenderedPageBreak/>
        <w:t xml:space="preserve">Using Tabulate Area </w:t>
      </w:r>
      <w:r w:rsidR="00DA57B1">
        <w:t>one-by-one</w:t>
      </w:r>
    </w:p>
    <w:p w14:paraId="00A7318C" w14:textId="77777777" w:rsidR="00E7125F" w:rsidRDefault="00E60C26" w:rsidP="000E5536">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0E5536">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0E5536">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0E5536">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0E5536">
      <w:pPr>
        <w:pStyle w:val="Code"/>
      </w:pPr>
      <w:r>
        <w:t>ERROR 010236: Error in building VAT.</w:t>
      </w:r>
    </w:p>
    <w:p w14:paraId="680E0783" w14:textId="77777777" w:rsidR="007146AF" w:rsidRDefault="007146AF" w:rsidP="000E5536">
      <w:pPr>
        <w:pStyle w:val="Code"/>
      </w:pPr>
      <w:r>
        <w:t>ERROR 010067: Error in executing grid expression.</w:t>
      </w:r>
    </w:p>
    <w:p w14:paraId="7D430899" w14:textId="77777777" w:rsidR="007146AF" w:rsidRDefault="007146AF" w:rsidP="000E5536">
      <w:pPr>
        <w:pStyle w:val="Code"/>
      </w:pPr>
      <w:r>
        <w:t>ERROR 010419: Unable to build the attribute table of raster as required by the operation.</w:t>
      </w:r>
    </w:p>
    <w:p w14:paraId="0FADD7E3" w14:textId="77777777" w:rsidR="00DD394C" w:rsidRDefault="008809F7" w:rsidP="000E5536">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0E5536">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0E5536">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0E5536">
            <w:pPr>
              <w:pStyle w:val="TableTextHeader"/>
            </w:pPr>
            <w:r>
              <w:t>Python</w:t>
            </w:r>
          </w:p>
        </w:tc>
        <w:tc>
          <w:tcPr>
            <w:tcW w:w="1528" w:type="dxa"/>
          </w:tcPr>
          <w:p w14:paraId="10C79569" w14:textId="77777777" w:rsidR="007E7432" w:rsidRPr="00134D2E" w:rsidRDefault="007E7432" w:rsidP="000E5536">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0E5536">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0E5536">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0E5536">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0E5536">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0E5536">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0E5536">
            <w:pPr>
              <w:pStyle w:val="Tiny"/>
            </w:pPr>
            <w:r>
              <w:t>56204</w:t>
            </w:r>
          </w:p>
        </w:tc>
      </w:tr>
    </w:tbl>
    <w:p w14:paraId="590639F5" w14:textId="77777777" w:rsidR="007E7432" w:rsidRDefault="006D0C13" w:rsidP="000E5536">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0E5536">
      <w:pPr>
        <w:pStyle w:val="BodyText2"/>
      </w:pPr>
    </w:p>
    <w:p w14:paraId="5EC52746" w14:textId="4029F807" w:rsidR="00B34B72" w:rsidRDefault="00B34B72"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2</w:t>
      </w:r>
      <w:r w:rsidR="0079252F">
        <w:rPr>
          <w:noProof/>
        </w:rPr>
        <w:fldChar w:fldCharType="end"/>
      </w:r>
      <w:r>
        <w:t xml:space="preserve"> Tabulate Area issues</w:t>
      </w:r>
    </w:p>
    <w:p w14:paraId="5B75669E" w14:textId="77777777" w:rsidR="00EA3299" w:rsidRDefault="00B34B72" w:rsidP="000E5536">
      <w:pPr>
        <w:pStyle w:val="Heading7"/>
      </w:pPr>
      <w:r>
        <w:lastRenderedPageBreak/>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0E5536">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0E5536">
      <w:pPr>
        <w:pStyle w:val="BodyText2"/>
      </w:pPr>
      <w:r>
        <w:t>Validate Topology</w:t>
      </w:r>
      <w:r w:rsidR="00BF3059">
        <w:fldChar w:fldCharType="end"/>
      </w:r>
      <w:r w:rsidR="00BF3059">
        <w:t>.</w:t>
      </w:r>
    </w:p>
    <w:p w14:paraId="7BF8015E" w14:textId="03269FCD" w:rsidR="00B37D09" w:rsidRDefault="00C476E5" w:rsidP="000E5536">
      <w:pPr>
        <w:pStyle w:val="Heading2"/>
      </w:pPr>
      <w:r>
        <w:t>PA/</w:t>
      </w:r>
      <w:r w:rsidR="00587F0C">
        <w:t>Red List</w:t>
      </w:r>
      <w:r>
        <w:t xml:space="preserve"> Intersection</w:t>
      </w:r>
      <w:bookmarkEnd w:id="66"/>
    </w:p>
    <w:p w14:paraId="74597DD6" w14:textId="77777777" w:rsidR="00742B34" w:rsidRPr="00742B34" w:rsidRDefault="00742B34" w:rsidP="0034374E">
      <w:pPr>
        <w:pStyle w:val="Heading3"/>
      </w:pPr>
      <w:bookmarkStart w:id="75" w:name="_Toc315774589"/>
      <w:r>
        <w:t>Using ArcGIS</w:t>
      </w:r>
      <w:bookmarkEnd w:id="75"/>
    </w:p>
    <w:p w14:paraId="283D8357" w14:textId="77777777" w:rsidR="00B37D09" w:rsidRDefault="00C476E5" w:rsidP="000E5536">
      <w:pPr>
        <w:pStyle w:val="BodyText2"/>
      </w:pPr>
      <w:r>
        <w:t xml:space="preserve">10030 took 1hr 5mins </w:t>
      </w:r>
    </w:p>
    <w:p w14:paraId="5AE4592D" w14:textId="77777777" w:rsidR="00B37D09" w:rsidRDefault="00C476E5" w:rsidP="000E5536">
      <w:pPr>
        <w:pStyle w:val="BodyText"/>
      </w:pPr>
      <w:r>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0E5536">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0E5536">
      <w:pPr>
        <w:pStyle w:val="BodyText2"/>
      </w:pPr>
      <w:r>
        <w:t>in memory = same</w:t>
      </w:r>
    </w:p>
    <w:p w14:paraId="315D8842" w14:textId="77777777" w:rsidR="00B37D09" w:rsidRDefault="00C476E5" w:rsidP="000E5536">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8809F7" w:rsidP="000E5536">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8809F7" w:rsidP="000E5536">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0E5536">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lastRenderedPageBreak/>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0E5536">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0E5536">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0E5536">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0E5536">
      <w:pPr>
        <w:pStyle w:val="BodyText2"/>
      </w:pPr>
      <w:r>
        <w:t>Strange - not sure why - it should be the same data as local machine.</w:t>
      </w:r>
    </w:p>
    <w:p w14:paraId="6B63CB6C" w14:textId="77777777" w:rsidR="00B37D09" w:rsidRDefault="00C476E5" w:rsidP="000E5536">
      <w:pPr>
        <w:pStyle w:val="BodyText"/>
      </w:pPr>
      <w:r>
        <w:t>Ooops! I interruped it - 13488 is the next one to do - restarted it after deleting the code that recreates the overlay table</w:t>
      </w:r>
    </w:p>
    <w:p w14:paraId="6E7FE1FF" w14:textId="77777777" w:rsidR="00B37D09" w:rsidRDefault="00C476E5" w:rsidP="000E5536">
      <w:pPr>
        <w:pStyle w:val="BodyText2"/>
      </w:pPr>
      <w:r>
        <w:t>select those species which had not been done</w:t>
      </w:r>
    </w:p>
    <w:p w14:paraId="3B0DE5E7" w14:textId="77777777" w:rsidR="00B37D09" w:rsidRDefault="00C476E5" w:rsidP="000E5536">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0E5536">
      <w:pPr>
        <w:pStyle w:val="BodyText2"/>
      </w:pPr>
      <w:r>
        <w:t>PAs:</w:t>
      </w:r>
      <w:r>
        <w:tab/>
      </w:r>
      <w:r>
        <w:tab/>
        <w:t>SabahPAs</w:t>
      </w:r>
      <w:r>
        <w:tab/>
      </w:r>
    </w:p>
    <w:p w14:paraId="34A3B7CC" w14:textId="77777777" w:rsidR="00B37D09" w:rsidRDefault="00C476E5" w:rsidP="000E5536">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0E5536">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0E5536">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lastRenderedPageBreak/>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0E5536">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0E5536">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0E5536">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0E5536">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0E5536">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0E5536">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lastRenderedPageBreak/>
        <w:t>11,095,075 records - too big for Access so putting into damon postgresql</w:t>
      </w:r>
    </w:p>
    <w:p w14:paraId="1C02EB76" w14:textId="77777777" w:rsidR="000054B5" w:rsidRDefault="000054B5" w:rsidP="000E5536">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0E5536">
      <w:pPr>
        <w:pStyle w:val="BodyText2"/>
      </w:pPr>
      <w:r>
        <w:t>Intersect looks fine!</w:t>
      </w:r>
    </w:p>
    <w:p w14:paraId="2DEFC7C0"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0E5536">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0E5536">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0E5536">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0E5536">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0E5536">
      <w:pPr>
        <w:pStyle w:val="BodyText2"/>
      </w:pPr>
      <w:r>
        <w:lastRenderedPageBreak/>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0E5536">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0E5536">
      <w:pPr>
        <w:pStyle w:val="Code"/>
        <w:rPr>
          <w:lang w:bidi="ar-SA"/>
        </w:rPr>
      </w:pPr>
      <w:r w:rsidRPr="00444B38">
        <w:rPr>
          <w:lang w:bidi="ar-SA"/>
        </w:rPr>
        <w:t>Start Time: Wed Mar 07 14:14:39 2012</w:t>
      </w:r>
    </w:p>
    <w:p w14:paraId="48CA4822" w14:textId="77777777" w:rsidR="00A15A4B" w:rsidRDefault="00444B38" w:rsidP="000E5536">
      <w:pPr>
        <w:pStyle w:val="Code"/>
        <w:rPr>
          <w:lang w:bidi="ar-SA"/>
        </w:rPr>
      </w:pPr>
      <w:r w:rsidRPr="00444B38">
        <w:rPr>
          <w:lang w:bidi="ar-SA"/>
        </w:rPr>
        <w:t>Succeeded at Wed Mar 07 14:26:32 2012 (Elapsed Time: 11 minutes 53 seconds)</w:t>
      </w:r>
    </w:p>
    <w:p w14:paraId="133E2522" w14:textId="77777777" w:rsidR="00444B38" w:rsidRDefault="00444B38" w:rsidP="000E5536">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0E5536">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0E5536">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0E5536">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0E5536">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0E5536">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0E5536">
      <w:pPr>
        <w:pStyle w:val="BodyText2"/>
      </w:pPr>
      <w:r>
        <w:t>There were 6767 records of species with range sizes. How did I produce this table?</w:t>
      </w:r>
      <w:r w:rsidR="007D7D93">
        <w:t xml:space="preserve"> Here is some sample data:</w:t>
      </w:r>
    </w:p>
    <w:p w14:paraId="2F46CFE9" w14:textId="77777777" w:rsidR="007D7D93" w:rsidRDefault="007D7D93" w:rsidP="000E5536">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0E5536">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0E5536">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0E5536">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0E5536">
      <w:pPr>
        <w:pStyle w:val="BodyText2"/>
      </w:pPr>
      <w:r>
        <w:t>Using fetchall takes ages on the spe</w:t>
      </w:r>
      <w:r w:rsidR="00D10AD2">
        <w:t>cies table – about 6 mins</w:t>
      </w:r>
      <w:r w:rsidR="00857B24">
        <w:t xml:space="preserve"> – then an error:</w:t>
      </w:r>
    </w:p>
    <w:p w14:paraId="77D1311E" w14:textId="77777777" w:rsidR="00857B24" w:rsidRDefault="00857B24" w:rsidP="000E5536">
      <w:pPr>
        <w:pStyle w:val="Code"/>
      </w:pPr>
      <w:r>
        <w:t>psycopg2.DatabaseError: out of memory for query result</w:t>
      </w:r>
    </w:p>
    <w:p w14:paraId="2F564C07" w14:textId="77777777" w:rsidR="00A5062D" w:rsidRDefault="00D10AD2" w:rsidP="000E5536">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0E5536">
      <w:pPr>
        <w:pStyle w:val="BodyText2"/>
      </w:pPr>
      <w:r>
        <w:t>ST_Intersects is documented at the following places:</w:t>
      </w:r>
      <w:r w:rsidRPr="00BE191D">
        <w:t xml:space="preserve"> </w:t>
      </w:r>
    </w:p>
    <w:p w14:paraId="78FF8BAF" w14:textId="77777777" w:rsidR="00BE191D" w:rsidRDefault="00BE191D" w:rsidP="000E5536">
      <w:pPr>
        <w:pStyle w:val="BodyText2"/>
      </w:pPr>
      <w:r>
        <w:lastRenderedPageBreak/>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0E5536">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0E5536">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0E5536">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0E5536">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0E5536">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0E5536">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t>Create a point:</w:t>
      </w:r>
    </w:p>
    <w:p w14:paraId="0B6E4D07" w14:textId="77777777" w:rsidR="006D5A34" w:rsidRDefault="006D5A34" w:rsidP="000E5536">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0E5536">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0E5536">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0E5536">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0E5536">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0E5536">
      <w:pPr>
        <w:pStyle w:val="Code"/>
      </w:pPr>
      <w:r>
        <w:t>SELECT species.id_no, wdpa.wdpaid,st_area(st_intersection(species.geom,wdpa.geom))  FROM species,wdpa where species.objectid=103255 and wdpaid=8810</w:t>
      </w:r>
    </w:p>
    <w:p w14:paraId="4AED72AE" w14:textId="77777777" w:rsidR="001F663E" w:rsidRDefault="001F663E" w:rsidP="000E5536">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0E5536">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0E5536">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0E5536">
      <w:pPr>
        <w:pStyle w:val="BodyText2"/>
      </w:pPr>
      <w:r>
        <w:t>Using durga</w:t>
      </w:r>
    </w:p>
    <w:p w14:paraId="54C066D6" w14:textId="77777777" w:rsidR="000F35A7" w:rsidRDefault="000F35A7" w:rsidP="000E5536">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0E5536">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0E5536">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0E5536">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0E5536">
      <w:pPr>
        <w:pStyle w:val="BodyText2"/>
      </w:pPr>
      <w:r>
        <w:t>Trying again this time I will attempt to expl</w:t>
      </w:r>
      <w:r w:rsidR="00013D25">
        <w:t>ode the Multipolygon geometries:</w:t>
      </w:r>
    </w:p>
    <w:p w14:paraId="79A25428" w14:textId="77777777" w:rsidR="00013D25" w:rsidRDefault="00013D25" w:rsidP="000E5536">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0E5536">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0E5536">
      <w:pPr>
        <w:pStyle w:val="sql"/>
      </w:pPr>
      <w:r w:rsidRPr="000E7FD1">
        <w:lastRenderedPageBreak/>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0E5536">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0E5536">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0E5536">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0E5536">
      <w:pPr>
        <w:pStyle w:val="BodyText2"/>
      </w:pPr>
      <w:r>
        <w:t>BUT, there were errors in the log:</w:t>
      </w:r>
    </w:p>
    <w:p w14:paraId="21E1297D" w14:textId="77777777" w:rsidR="00B91908" w:rsidRDefault="00B91908" w:rsidP="000E5536">
      <w:pPr>
        <w:pStyle w:val="Code"/>
      </w:pPr>
      <w:r w:rsidRPr="00B91908">
        <w:t>2012-09-28 16:48:49,756 ERROR 6993 server closed the connection unexpectedly</w:t>
      </w:r>
      <w:r>
        <w:t>…</w:t>
      </w:r>
    </w:p>
    <w:p w14:paraId="56016A83" w14:textId="77777777" w:rsidR="00A17030" w:rsidRDefault="00A17030" w:rsidP="000E5536">
      <w:pPr>
        <w:pStyle w:val="BodyText2"/>
      </w:pPr>
      <w:r>
        <w:t>Not sure where this error is raised – might be in psycopg2.DataError, not sure.</w:t>
      </w:r>
    </w:p>
    <w:p w14:paraId="0F601615" w14:textId="77777777" w:rsidR="00240E7D" w:rsidRDefault="00B91908" w:rsidP="000E5536">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0E5536">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0E5536">
            <w:pPr>
              <w:pStyle w:val="BodyText2"/>
            </w:pPr>
            <w:r w:rsidRPr="00695A7D">
              <w:t>id</w:t>
            </w:r>
          </w:p>
        </w:tc>
        <w:tc>
          <w:tcPr>
            <w:tcW w:w="965" w:type="dxa"/>
          </w:tcPr>
          <w:p w14:paraId="67C8319B"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0E5536">
            <w:pPr>
              <w:pStyle w:val="BodyText2"/>
            </w:pPr>
            <w:r w:rsidRPr="00695A7D">
              <w:t>124</w:t>
            </w:r>
          </w:p>
        </w:tc>
        <w:tc>
          <w:tcPr>
            <w:tcW w:w="965" w:type="dxa"/>
          </w:tcPr>
          <w:p w14:paraId="64ABCFE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0E5536">
            <w:pPr>
              <w:pStyle w:val="BodyText2"/>
            </w:pPr>
            <w:r w:rsidRPr="00695A7D">
              <w:t>585</w:t>
            </w:r>
          </w:p>
        </w:tc>
        <w:tc>
          <w:tcPr>
            <w:tcW w:w="965" w:type="dxa"/>
          </w:tcPr>
          <w:p w14:paraId="7CE5E9D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0E5536">
            <w:pPr>
              <w:pStyle w:val="BodyText2"/>
            </w:pPr>
            <w:r w:rsidRPr="00695A7D">
              <w:t>18397</w:t>
            </w:r>
          </w:p>
        </w:tc>
        <w:tc>
          <w:tcPr>
            <w:tcW w:w="965" w:type="dxa"/>
          </w:tcPr>
          <w:p w14:paraId="31112BEC"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0E5536">
            <w:pPr>
              <w:pStyle w:val="BodyText2"/>
            </w:pPr>
            <w:r w:rsidRPr="00695A7D">
              <w:t>18752</w:t>
            </w:r>
          </w:p>
        </w:tc>
        <w:tc>
          <w:tcPr>
            <w:tcW w:w="965" w:type="dxa"/>
          </w:tcPr>
          <w:p w14:paraId="78A1D551"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0E5536">
            <w:pPr>
              <w:pStyle w:val="BodyText2"/>
            </w:pPr>
            <w:r w:rsidRPr="00695A7D">
              <w:t>64372</w:t>
            </w:r>
          </w:p>
        </w:tc>
        <w:tc>
          <w:tcPr>
            <w:tcW w:w="965" w:type="dxa"/>
          </w:tcPr>
          <w:p w14:paraId="583230F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0E5536">
            <w:pPr>
              <w:pStyle w:val="BodyText2"/>
            </w:pPr>
            <w:r w:rsidRPr="00695A7D">
              <w:t>64427</w:t>
            </w:r>
          </w:p>
        </w:tc>
        <w:tc>
          <w:tcPr>
            <w:tcW w:w="965" w:type="dxa"/>
          </w:tcPr>
          <w:p w14:paraId="0483C1ED"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0E5536">
            <w:pPr>
              <w:pStyle w:val="BodyText2"/>
            </w:pPr>
            <w:r w:rsidRPr="00695A7D">
              <w:t>64567</w:t>
            </w:r>
          </w:p>
        </w:tc>
        <w:tc>
          <w:tcPr>
            <w:tcW w:w="965" w:type="dxa"/>
          </w:tcPr>
          <w:p w14:paraId="6CC2D835"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0E5536">
            <w:pPr>
              <w:pStyle w:val="BodyText2"/>
            </w:pPr>
            <w:r w:rsidRPr="00695A7D">
              <w:t>64565</w:t>
            </w:r>
          </w:p>
        </w:tc>
        <w:tc>
          <w:tcPr>
            <w:tcW w:w="965" w:type="dxa"/>
          </w:tcPr>
          <w:p w14:paraId="54254FC9"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0E5536">
      <w:pPr>
        <w:pStyle w:val="BodyText2"/>
      </w:pPr>
      <w:r>
        <w:t>So this is the actual process:</w:t>
      </w:r>
    </w:p>
    <w:p w14:paraId="425E2EC9" w14:textId="77777777" w:rsidR="00BA68EB" w:rsidRDefault="00BA68EB" w:rsidP="0006252E">
      <w:pPr>
        <w:pStyle w:val="ListNumber"/>
        <w:numPr>
          <w:ilvl w:val="0"/>
          <w:numId w:val="13"/>
        </w:numPr>
      </w:pPr>
      <w:r>
        <w:t>Delete the data in especies.species_wdpa.</w:t>
      </w:r>
    </w:p>
    <w:p w14:paraId="3235ABDD" w14:textId="77777777" w:rsidR="00C11489" w:rsidRDefault="00C11489" w:rsidP="0006252E">
      <w:pPr>
        <w:pStyle w:val="ListNumber"/>
        <w:numPr>
          <w:ilvl w:val="0"/>
          <w:numId w:val="13"/>
        </w:numPr>
      </w:pPr>
      <w:r>
        <w:t>Create a table using the wdpa_latest view in the temp schema (i.e. temp.wdpa)</w:t>
      </w:r>
    </w:p>
    <w:p w14:paraId="500F04C4" w14:textId="77777777" w:rsidR="00C11489" w:rsidRDefault="00C11489" w:rsidP="0006252E">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0E5536">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0E5536">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0E5536">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0E5536">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0E5536">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w:t>
      </w:r>
      <w:r w:rsidR="00320B87">
        <w:lastRenderedPageBreak/>
        <w:t>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0E5536">
      <w:pPr>
        <w:pStyle w:val="Code"/>
      </w:pPr>
      <w:r w:rsidRPr="001E0572">
        <w:t>2012-10-02 16:39:08,645 INFO 6081 OBJECTID 124 (124 out of 127866)</w:t>
      </w:r>
    </w:p>
    <w:p w14:paraId="603FCEC5" w14:textId="77777777" w:rsidR="00AD5C41" w:rsidRDefault="00AD5C41" w:rsidP="000E5536">
      <w:pPr>
        <w:pStyle w:val="BodyText2"/>
      </w:pPr>
      <w:r>
        <w:t>Comparing the processes from the logs from the 29/9/12 and 2/10/12:</w:t>
      </w:r>
    </w:p>
    <w:p w14:paraId="0AEC4239" w14:textId="77777777" w:rsidR="00AD5C41" w:rsidRDefault="001D1DD8" w:rsidP="000E5536">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0E5536">
      <w:pPr>
        <w:pStyle w:val="Code"/>
      </w:pPr>
      <w:r>
        <w:t>pid</w:t>
      </w:r>
      <w:r>
        <w:tab/>
        <w:t>count</w:t>
      </w:r>
    </w:p>
    <w:p w14:paraId="5658FED5" w14:textId="77777777" w:rsidR="001D1DD8" w:rsidRDefault="001D1DD8" w:rsidP="000E5536">
      <w:pPr>
        <w:pStyle w:val="Code"/>
      </w:pPr>
      <w:r>
        <w:t>6986</w:t>
      </w:r>
      <w:r>
        <w:tab/>
        <w:t>22106</w:t>
      </w:r>
    </w:p>
    <w:p w14:paraId="2F35194E" w14:textId="77777777" w:rsidR="001D1DD8" w:rsidRDefault="001D1DD8" w:rsidP="000E5536">
      <w:pPr>
        <w:pStyle w:val="Code"/>
      </w:pPr>
      <w:r>
        <w:t>6987</w:t>
      </w:r>
      <w:r>
        <w:tab/>
        <w:t>13604</w:t>
      </w:r>
    </w:p>
    <w:p w14:paraId="23189CB4" w14:textId="77777777" w:rsidR="001D1DD8" w:rsidRDefault="001D1DD8" w:rsidP="000E5536">
      <w:pPr>
        <w:pStyle w:val="Code"/>
      </w:pPr>
      <w:r>
        <w:t>6988</w:t>
      </w:r>
      <w:r>
        <w:tab/>
        <w:t>19339</w:t>
      </w:r>
    </w:p>
    <w:p w14:paraId="0240774B" w14:textId="77777777" w:rsidR="001D1DD8" w:rsidRDefault="001D1DD8" w:rsidP="000E5536">
      <w:pPr>
        <w:pStyle w:val="Code"/>
      </w:pPr>
      <w:r>
        <w:t>6989</w:t>
      </w:r>
      <w:r>
        <w:tab/>
        <w:t>15255</w:t>
      </w:r>
    </w:p>
    <w:p w14:paraId="7E2D19CF" w14:textId="77777777" w:rsidR="001D1DD8" w:rsidRDefault="001D1DD8" w:rsidP="000E5536">
      <w:pPr>
        <w:pStyle w:val="Code"/>
      </w:pPr>
      <w:r>
        <w:t>6990</w:t>
      </w:r>
      <w:r>
        <w:tab/>
        <w:t>14505</w:t>
      </w:r>
    </w:p>
    <w:p w14:paraId="234428CB" w14:textId="77777777" w:rsidR="001D1DD8" w:rsidRDefault="001D1DD8" w:rsidP="000E5536">
      <w:pPr>
        <w:pStyle w:val="Code"/>
      </w:pPr>
      <w:r>
        <w:t>6991</w:t>
      </w:r>
      <w:r>
        <w:tab/>
        <w:t>14780</w:t>
      </w:r>
    </w:p>
    <w:p w14:paraId="08DDB144" w14:textId="77777777" w:rsidR="001D1DD8" w:rsidRDefault="001D1DD8" w:rsidP="000E5536">
      <w:pPr>
        <w:pStyle w:val="Code"/>
      </w:pPr>
      <w:r>
        <w:t>6992</w:t>
      </w:r>
      <w:r>
        <w:tab/>
        <w:t>16735</w:t>
      </w:r>
    </w:p>
    <w:p w14:paraId="3BE6360D" w14:textId="77777777" w:rsidR="001D1DD8" w:rsidRPr="005739BF" w:rsidRDefault="001D1DD8" w:rsidP="000E5536">
      <w:pPr>
        <w:pStyle w:val="Code"/>
      </w:pPr>
      <w:r>
        <w:t>6993</w:t>
      </w:r>
      <w:r>
        <w:tab/>
        <w:t>11538</w:t>
      </w:r>
    </w:p>
    <w:p w14:paraId="09B45AFB" w14:textId="77777777" w:rsidR="00A03661" w:rsidRDefault="00A03661" w:rsidP="000E5536">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0E5536">
      <w:pPr>
        <w:pStyle w:val="Code"/>
      </w:pPr>
      <w:r>
        <w:t>pid</w:t>
      </w:r>
      <w:r>
        <w:tab/>
        <w:t>count</w:t>
      </w:r>
      <w:r w:rsidR="00162EB4">
        <w:tab/>
        <w:t>id</w:t>
      </w:r>
      <w:r w:rsidR="00162EB4">
        <w:tab/>
        <w:t>area (m2)</w:t>
      </w:r>
    </w:p>
    <w:p w14:paraId="5F627EAD" w14:textId="77777777" w:rsidR="00A03661" w:rsidRDefault="00A03661" w:rsidP="000E5536">
      <w:pPr>
        <w:pStyle w:val="Code"/>
      </w:pPr>
      <w:r>
        <w:t>6080</w:t>
      </w:r>
      <w:r>
        <w:tab/>
        <w:t>6788</w:t>
      </w:r>
      <w:r w:rsidR="00162EB4">
        <w:tab/>
      </w:r>
    </w:p>
    <w:p w14:paraId="60A2A63C" w14:textId="77777777" w:rsidR="00A03661" w:rsidRDefault="00A03661" w:rsidP="000E5536">
      <w:pPr>
        <w:pStyle w:val="Code"/>
      </w:pPr>
      <w:r>
        <w:t>6081</w:t>
      </w:r>
      <w:r>
        <w:tab/>
        <w:t>11</w:t>
      </w:r>
      <w:r w:rsidR="00162EB4">
        <w:tab/>
        <w:t>124</w:t>
      </w:r>
      <w:r w:rsidR="00162EB4">
        <w:tab/>
      </w:r>
      <w:r w:rsidR="00162EB4" w:rsidRPr="00162EB4">
        <w:t>223698151737208</w:t>
      </w:r>
    </w:p>
    <w:p w14:paraId="5AD04182" w14:textId="77777777" w:rsidR="00A03661" w:rsidRDefault="00A03661" w:rsidP="000E5536">
      <w:pPr>
        <w:pStyle w:val="Code"/>
      </w:pPr>
      <w:r>
        <w:t>6082</w:t>
      </w:r>
      <w:r>
        <w:tab/>
        <w:t>42</w:t>
      </w:r>
      <w:r w:rsidR="00162EB4">
        <w:tab/>
        <w:t>585</w:t>
      </w:r>
      <w:r w:rsidR="00162EB4">
        <w:tab/>
      </w:r>
      <w:r w:rsidR="00162EB4" w:rsidRPr="00162EB4">
        <w:t>265595941954164</w:t>
      </w:r>
    </w:p>
    <w:p w14:paraId="026DFFC8" w14:textId="77777777" w:rsidR="00A03661" w:rsidRDefault="00A03661" w:rsidP="000E5536">
      <w:pPr>
        <w:pStyle w:val="Code"/>
      </w:pPr>
      <w:r>
        <w:t>6083</w:t>
      </w:r>
      <w:r>
        <w:tab/>
        <w:t>9347</w:t>
      </w:r>
    </w:p>
    <w:p w14:paraId="50FA502E" w14:textId="77777777" w:rsidR="00A03661" w:rsidRDefault="00A03661" w:rsidP="000E5536">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0E5536">
      <w:pPr>
        <w:pStyle w:val="Code"/>
      </w:pPr>
      <w:r>
        <w:t>6085</w:t>
      </w:r>
      <w:r>
        <w:tab/>
        <w:t>9187</w:t>
      </w:r>
    </w:p>
    <w:p w14:paraId="7300AA0A" w14:textId="77777777" w:rsidR="00A03661" w:rsidRDefault="00A03661" w:rsidP="000E5536">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0E5536">
      <w:pPr>
        <w:pStyle w:val="Code"/>
      </w:pPr>
      <w:r>
        <w:t>6087</w:t>
      </w:r>
      <w:r>
        <w:tab/>
        <w:t>9986</w:t>
      </w:r>
    </w:p>
    <w:p w14:paraId="33025B22" w14:textId="77777777" w:rsidR="0048291C" w:rsidRDefault="00A73306" w:rsidP="000E5536">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0E5536">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0E5536">
      <w:pPr>
        <w:pStyle w:val="BodyText2"/>
      </w:pPr>
      <w:r>
        <w:t>Here is code for an exception handling block:</w:t>
      </w:r>
    </w:p>
    <w:p w14:paraId="1EF4947E" w14:textId="77777777" w:rsidR="00217221" w:rsidRDefault="00217221" w:rsidP="000E5536">
      <w:pPr>
        <w:pStyle w:val="Code"/>
      </w:pPr>
      <w:r>
        <w:t>EXCEPTION</w:t>
      </w:r>
    </w:p>
    <w:p w14:paraId="27F160F8" w14:textId="77777777" w:rsidR="00217221" w:rsidRDefault="00217221" w:rsidP="000E5536">
      <w:pPr>
        <w:pStyle w:val="Code"/>
      </w:pPr>
      <w:r>
        <w:tab/>
        <w:t>WHEN division_by_zero THEN</w:t>
      </w:r>
    </w:p>
    <w:p w14:paraId="7221D099" w14:textId="77777777" w:rsidR="00217221" w:rsidRDefault="00217221" w:rsidP="000E5536">
      <w:pPr>
        <w:pStyle w:val="Code"/>
      </w:pPr>
      <w:r>
        <w:tab/>
      </w:r>
      <w:r>
        <w:tab/>
        <w:t xml:space="preserve">RAISE EXCEPTION 'division_by_zero'; </w:t>
      </w:r>
    </w:p>
    <w:p w14:paraId="164C7ADD" w14:textId="77777777" w:rsidR="00217221" w:rsidRDefault="00217221" w:rsidP="000E5536">
      <w:pPr>
        <w:pStyle w:val="Code"/>
      </w:pPr>
      <w:r>
        <w:tab/>
      </w:r>
      <w:r>
        <w:tab/>
        <w:t>RETURN 'division_by_zero';</w:t>
      </w:r>
    </w:p>
    <w:p w14:paraId="0F123EBD" w14:textId="77777777" w:rsidR="00217221" w:rsidRDefault="00217221" w:rsidP="000E5536">
      <w:pPr>
        <w:pStyle w:val="Code"/>
      </w:pPr>
      <w:r>
        <w:tab/>
        <w:t>WHEN connection_exception THEN</w:t>
      </w:r>
    </w:p>
    <w:p w14:paraId="49FD92F4" w14:textId="77777777" w:rsidR="00217221" w:rsidRDefault="00217221" w:rsidP="000E5536">
      <w:pPr>
        <w:pStyle w:val="Code"/>
      </w:pPr>
      <w:r>
        <w:tab/>
      </w:r>
      <w:r>
        <w:tab/>
        <w:t xml:space="preserve">RAISE EXCEPTION 'connection_exception'; </w:t>
      </w:r>
    </w:p>
    <w:p w14:paraId="1FFB809F" w14:textId="77777777" w:rsidR="00217221" w:rsidRDefault="00217221" w:rsidP="000E5536">
      <w:pPr>
        <w:pStyle w:val="Code"/>
      </w:pPr>
      <w:r>
        <w:tab/>
      </w:r>
      <w:r>
        <w:tab/>
        <w:t>RETURN 'connection_exception';</w:t>
      </w:r>
    </w:p>
    <w:p w14:paraId="0E820F68" w14:textId="77777777" w:rsidR="00217221" w:rsidRDefault="00217221" w:rsidP="000E5536">
      <w:pPr>
        <w:pStyle w:val="Code"/>
      </w:pPr>
      <w:r>
        <w:tab/>
        <w:t>WHEN connection_failure THEN</w:t>
      </w:r>
    </w:p>
    <w:p w14:paraId="2E95D2BD" w14:textId="77777777" w:rsidR="00217221" w:rsidRDefault="00217221" w:rsidP="000E5536">
      <w:pPr>
        <w:pStyle w:val="Code"/>
      </w:pPr>
      <w:r>
        <w:tab/>
      </w:r>
      <w:r>
        <w:tab/>
        <w:t xml:space="preserve">RAISE EXCEPTION 'connection_failure'; </w:t>
      </w:r>
    </w:p>
    <w:p w14:paraId="44C25ADA" w14:textId="77777777" w:rsidR="00217221" w:rsidRDefault="00217221" w:rsidP="000E5536">
      <w:pPr>
        <w:pStyle w:val="Code"/>
      </w:pPr>
      <w:r>
        <w:tab/>
      </w:r>
      <w:r>
        <w:tab/>
        <w:t>RETURN 'connection_failure';</w:t>
      </w:r>
      <w:r>
        <w:tab/>
      </w:r>
    </w:p>
    <w:p w14:paraId="6F242DE4" w14:textId="77777777" w:rsidR="00925DAE" w:rsidRDefault="00925DAE" w:rsidP="000E5536">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0E5536">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0E5536">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0E5536">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0E5536">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lastRenderedPageBreak/>
        <w:t>Attempt 5 9/10/12</w:t>
      </w:r>
    </w:p>
    <w:p w14:paraId="6071F660" w14:textId="77777777" w:rsidR="005311F7" w:rsidRDefault="005311F7" w:rsidP="000E5536">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0E5536">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0E5536">
            <w:pPr>
              <w:pStyle w:val="Tiny"/>
            </w:pPr>
            <w:r w:rsidRPr="00134D2E">
              <w:t>Geom index</w:t>
            </w:r>
          </w:p>
        </w:tc>
        <w:tc>
          <w:tcPr>
            <w:tcW w:w="992" w:type="dxa"/>
          </w:tcPr>
          <w:p w14:paraId="7EF7AC02" w14:textId="77777777" w:rsidR="00134D2E" w:rsidRPr="00134D2E" w:rsidRDefault="005E4B64" w:rsidP="000E5536">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0E5536">
            <w:pPr>
              <w:pStyle w:val="Tiny"/>
            </w:pPr>
            <w:r w:rsidRPr="00134D2E">
              <w:t>No Index</w:t>
            </w:r>
          </w:p>
        </w:tc>
        <w:tc>
          <w:tcPr>
            <w:tcW w:w="992" w:type="dxa"/>
          </w:tcPr>
          <w:p w14:paraId="061F7CEB" w14:textId="77777777" w:rsidR="00134D2E" w:rsidRPr="00134D2E" w:rsidRDefault="00134D2E" w:rsidP="000E5536">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0E5536">
            <w:pPr>
              <w:pStyle w:val="Tiny"/>
            </w:pPr>
            <w:r w:rsidRPr="00134D2E">
              <w:t>GIST Index</w:t>
            </w:r>
          </w:p>
        </w:tc>
        <w:tc>
          <w:tcPr>
            <w:tcW w:w="992" w:type="dxa"/>
          </w:tcPr>
          <w:p w14:paraId="28B19124" w14:textId="77777777" w:rsidR="00134D2E" w:rsidRPr="00134D2E" w:rsidRDefault="00134D2E" w:rsidP="000E5536">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0E5536">
      <w:pPr>
        <w:pStyle w:val="BodyText2"/>
      </w:pPr>
      <w:r>
        <w:t>Took 14 hours and 42 minutes to process 127866 species.</w:t>
      </w:r>
      <w:r w:rsidR="00A94DB9">
        <w:t xml:space="preserve"> </w:t>
      </w:r>
    </w:p>
    <w:p w14:paraId="4EACBD20" w14:textId="77777777" w:rsidR="00A94DB9" w:rsidRDefault="00A94DB9" w:rsidP="000E5536">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0E5536">
      <w:pPr>
        <w:pStyle w:val="BodyText2"/>
      </w:pPr>
      <w:r>
        <w:t>On the species database machine:</w:t>
      </w:r>
    </w:p>
    <w:p w14:paraId="4E9E6D75" w14:textId="77777777" w:rsidR="008A30C0" w:rsidRDefault="008A30C0" w:rsidP="00D96B97">
      <w:pPr>
        <w:pStyle w:val="Unix"/>
      </w:pPr>
      <w:r>
        <w:t>login as: arcgisuser</w:t>
      </w:r>
    </w:p>
    <w:p w14:paraId="2ED9FE91" w14:textId="77777777" w:rsidR="008A30C0" w:rsidRDefault="008A30C0" w:rsidP="00D96B97">
      <w:pPr>
        <w:pStyle w:val="Unix"/>
      </w:pPr>
      <w:r>
        <w:t>arcgisuser@species.jrc.org's password:</w:t>
      </w:r>
    </w:p>
    <w:p w14:paraId="7C07CB14" w14:textId="77777777" w:rsidR="008A30C0" w:rsidRDefault="008A30C0" w:rsidP="00D96B97">
      <w:pPr>
        <w:pStyle w:val="Unix"/>
      </w:pPr>
      <w:r>
        <w:t>Last login: Wed Aug 20 12:14:48 2014 from zetajones.jrc.it</w:t>
      </w:r>
    </w:p>
    <w:p w14:paraId="5206A644" w14:textId="77777777" w:rsidR="008958DF" w:rsidRDefault="008A30C0" w:rsidP="00D96B97">
      <w:pPr>
        <w:pStyle w:val="Unix"/>
      </w:pPr>
      <w:r>
        <w:t>-bash-4.1$ cd especies_python_scripts/</w:t>
      </w:r>
    </w:p>
    <w:p w14:paraId="64255D09" w14:textId="77777777" w:rsidR="009A1043" w:rsidRDefault="009A1043" w:rsidP="00D96B97">
      <w:pPr>
        <w:pStyle w:val="Unix"/>
      </w:pPr>
      <w:r w:rsidRPr="009A1043">
        <w:t>-bash-4.1$ python redlist_wdpa_intersect.py</w:t>
      </w:r>
    </w:p>
    <w:p w14:paraId="086F1669" w14:textId="77777777" w:rsidR="00230BA3" w:rsidRDefault="00230BA3" w:rsidP="000E5536">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0E5536">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0E5536">
            <w:pPr>
              <w:pStyle w:val="Tiny"/>
            </w:pPr>
            <w:r>
              <w:t>ID</w:t>
            </w:r>
          </w:p>
        </w:tc>
        <w:tc>
          <w:tcPr>
            <w:tcW w:w="1701" w:type="dxa"/>
          </w:tcPr>
          <w:p w14:paraId="5603FF51"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0E5536">
            <w:pPr>
              <w:pStyle w:val="Tiny"/>
            </w:pPr>
            <w:r w:rsidRPr="003D2DBC">
              <w:t>64565</w:t>
            </w:r>
          </w:p>
        </w:tc>
        <w:tc>
          <w:tcPr>
            <w:tcW w:w="1701" w:type="dxa"/>
          </w:tcPr>
          <w:p w14:paraId="3FF06EF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0E5536">
            <w:pPr>
              <w:pStyle w:val="Tiny"/>
            </w:pPr>
            <w:r>
              <w:t>108480</w:t>
            </w:r>
          </w:p>
        </w:tc>
        <w:tc>
          <w:tcPr>
            <w:tcW w:w="1701" w:type="dxa"/>
          </w:tcPr>
          <w:p w14:paraId="0C882B1E"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0E5536">
            <w:pPr>
              <w:pStyle w:val="Tiny"/>
            </w:pPr>
            <w:r>
              <w:t>108491</w:t>
            </w:r>
          </w:p>
        </w:tc>
        <w:tc>
          <w:tcPr>
            <w:tcW w:w="1701" w:type="dxa"/>
          </w:tcPr>
          <w:p w14:paraId="32721FBB"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0E5536">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0E5536">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D96B97">
      <w:pPr>
        <w:pStyle w:val="Unix"/>
      </w:pPr>
      <w:r>
        <w:t>login as: arcgisuser</w:t>
      </w:r>
    </w:p>
    <w:p w14:paraId="52217D57" w14:textId="77777777" w:rsidR="008A30C0" w:rsidRDefault="008A30C0" w:rsidP="00D96B97">
      <w:pPr>
        <w:pStyle w:val="Unix"/>
      </w:pPr>
      <w:r>
        <w:t>arcgisuser@species.jrc.org's password:</w:t>
      </w:r>
    </w:p>
    <w:p w14:paraId="69D24806" w14:textId="77777777" w:rsidR="008A30C0" w:rsidRDefault="008A30C0" w:rsidP="00D96B97">
      <w:pPr>
        <w:pStyle w:val="Unix"/>
      </w:pPr>
      <w:r>
        <w:t>Last login: Wed Aug 20 12:14:48 2014 from zetajones.jrc.it</w:t>
      </w:r>
    </w:p>
    <w:p w14:paraId="4321EAB7" w14:textId="77777777" w:rsidR="00470AD7" w:rsidRDefault="008A30C0" w:rsidP="00D96B97">
      <w:pPr>
        <w:pStyle w:val="Unix"/>
      </w:pPr>
      <w:r>
        <w:t>-bash-4.1$ cd especies_python_scripts/</w:t>
      </w:r>
      <w:r w:rsidRPr="009A1043">
        <w:t xml:space="preserve"> </w:t>
      </w:r>
    </w:p>
    <w:p w14:paraId="073654D6" w14:textId="77777777" w:rsidR="00464E48" w:rsidRDefault="00464E48" w:rsidP="00D96B97">
      <w:pPr>
        <w:pStyle w:val="Unix"/>
      </w:pPr>
      <w:r w:rsidRPr="009A1043">
        <w:t>-bash-4.1$ python redlist_wdpa_intersect.py</w:t>
      </w:r>
      <w:r>
        <w:t xml:space="preserve"> </w:t>
      </w:r>
    </w:p>
    <w:p w14:paraId="4A614DDD" w14:textId="77777777" w:rsidR="00A57612" w:rsidRDefault="00A57612" w:rsidP="000E5536">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0E5536">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0E5536">
      <w:pPr>
        <w:pStyle w:val="Heading5"/>
      </w:pPr>
      <w:r>
        <w:lastRenderedPageBreak/>
        <w:t>Using Species Geometries from WFS</w:t>
      </w:r>
    </w:p>
    <w:p w14:paraId="1C2AC672" w14:textId="77777777" w:rsidR="00C76EEB" w:rsidRDefault="00C76EEB" w:rsidP="000E5536">
      <w:pPr>
        <w:pStyle w:val="Heading6"/>
      </w:pPr>
      <w:r>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0E5536">
      <w:pPr>
        <w:pStyle w:val="Code"/>
      </w:pPr>
      <w:r>
        <w:t xml:space="preserve">    conn = psycopg2.connect(DSN)</w:t>
      </w:r>
    </w:p>
    <w:p w14:paraId="7B3A66D8" w14:textId="77777777" w:rsidR="009F3A56" w:rsidRDefault="009F3A56" w:rsidP="000E5536">
      <w:pPr>
        <w:pStyle w:val="Code"/>
      </w:pPr>
      <w:r>
        <w:t xml:space="preserve">    cursor = conn.cursor()</w:t>
      </w:r>
    </w:p>
    <w:p w14:paraId="0A886050" w14:textId="77777777" w:rsidR="009F3A56" w:rsidRDefault="009F3A56" w:rsidP="000E5536">
      <w:pPr>
        <w:pStyle w:val="Code"/>
      </w:pPr>
      <w:r>
        <w:t xml:space="preserve">    wfs = ogr.Open("WFS:http://mapservices.iucnredlist.org/ArcGIS/services/Andrew/OrangUtan/MapServer/WFSServer?request=GetCapabilities&amp;service=WFS")</w:t>
      </w:r>
    </w:p>
    <w:p w14:paraId="2CE389A5" w14:textId="77777777" w:rsidR="009F3A56" w:rsidRDefault="009F3A56" w:rsidP="000E5536">
      <w:pPr>
        <w:pStyle w:val="Code"/>
      </w:pPr>
      <w:r>
        <w:t xml:space="preserve">    layer = wfs.GetLayer(0) </w:t>
      </w:r>
    </w:p>
    <w:p w14:paraId="30245BB4" w14:textId="77777777" w:rsidR="009F3A56" w:rsidRDefault="009F3A56" w:rsidP="000E5536">
      <w:pPr>
        <w:pStyle w:val="Code"/>
      </w:pPr>
      <w:r>
        <w:t xml:space="preserve">#    print layer.GetSpatialRef()    </w:t>
      </w:r>
    </w:p>
    <w:p w14:paraId="7DDEDD48" w14:textId="77777777" w:rsidR="009F3A56" w:rsidRDefault="009F3A56" w:rsidP="000E5536">
      <w:pPr>
        <w:pStyle w:val="Code"/>
      </w:pPr>
      <w:r>
        <w:t xml:space="preserve">    for feature in layer:</w:t>
      </w:r>
    </w:p>
    <w:p w14:paraId="69DC0BA4" w14:textId="77777777" w:rsidR="009F3A56" w:rsidRDefault="009F3A56" w:rsidP="000E5536">
      <w:pPr>
        <w:pStyle w:val="Code"/>
      </w:pPr>
      <w:r>
        <w:t xml:space="preserve">        geometry = feature.GetGeometryRef()</w:t>
      </w:r>
    </w:p>
    <w:p w14:paraId="39B76F6A" w14:textId="77777777" w:rsidR="009F3A56" w:rsidRDefault="009F3A56" w:rsidP="000E5536">
      <w:pPr>
        <w:pStyle w:val="Code"/>
      </w:pPr>
      <w:r>
        <w:t xml:space="preserve">        geoWkt = geometry.ExportToWkt()</w:t>
      </w:r>
    </w:p>
    <w:p w14:paraId="4D3A115F" w14:textId="77777777" w:rsidR="009F3A56" w:rsidRDefault="009F3A56" w:rsidP="000E5536">
      <w:pPr>
        <w:pStyle w:val="Code"/>
      </w:pPr>
      <w:r>
        <w:t xml:space="preserve">        cursor.execute("select wdpaid from wdpa where st_intersects(ST_GeometryFromText('" + geoWkt + "',3857), geom)")</w:t>
      </w:r>
    </w:p>
    <w:p w14:paraId="47B93783" w14:textId="77777777" w:rsidR="009F3A56" w:rsidRDefault="009F3A56" w:rsidP="000E5536">
      <w:pPr>
        <w:pStyle w:val="Code"/>
      </w:pPr>
      <w:r>
        <w:t xml:space="preserve">        PAs = cursor.fetchall()</w:t>
      </w:r>
    </w:p>
    <w:p w14:paraId="279379CD" w14:textId="77777777" w:rsidR="009F3A56" w:rsidRDefault="009F3A56" w:rsidP="000E5536">
      <w:pPr>
        <w:pStyle w:val="Code"/>
      </w:pPr>
      <w:r>
        <w:t xml:space="preserve">        for PA in PAs:</w:t>
      </w:r>
    </w:p>
    <w:p w14:paraId="5FB485D0" w14:textId="77777777" w:rsidR="009F3A56" w:rsidRDefault="009F3A56" w:rsidP="000E5536">
      <w:pPr>
        <w:pStyle w:val="Code"/>
      </w:pPr>
      <w:r>
        <w:t xml:space="preserve">            print str(PA[0])</w:t>
      </w:r>
    </w:p>
    <w:p w14:paraId="2B7E5C53" w14:textId="77777777" w:rsidR="009F3A56" w:rsidRDefault="009F3A56" w:rsidP="000E5536">
      <w:pPr>
        <w:pStyle w:val="Code"/>
      </w:pPr>
      <w:r>
        <w:t xml:space="preserve">    cursor.close()                                                      </w:t>
      </w:r>
    </w:p>
    <w:p w14:paraId="29A894E0" w14:textId="77777777" w:rsidR="009F3A56" w:rsidRDefault="009F3A56" w:rsidP="000E5536">
      <w:pPr>
        <w:pStyle w:val="Code"/>
      </w:pPr>
      <w:r>
        <w:t xml:space="preserve">    conn.close()                                                        </w:t>
      </w:r>
    </w:p>
    <w:p w14:paraId="43641C1C" w14:textId="77777777" w:rsidR="009F3A56" w:rsidRDefault="009F3A56" w:rsidP="000E5536">
      <w:pPr>
        <w:pStyle w:val="Code"/>
      </w:pPr>
      <w:r>
        <w:t xml:space="preserve">    return</w:t>
      </w:r>
    </w:p>
    <w:p w14:paraId="729723A1" w14:textId="77777777" w:rsidR="009F3A56" w:rsidRDefault="009F3A56" w:rsidP="000E5536">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0E5536">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0E5536">
      <w:pPr>
        <w:pStyle w:val="BodyText2"/>
      </w:pPr>
      <w:r>
        <w:t>Can we try using OWSlib? Installed on the cruise – so trying.</w:t>
      </w:r>
    </w:p>
    <w:p w14:paraId="7EDE7543" w14:textId="77777777" w:rsidR="00516793" w:rsidRDefault="00516793" w:rsidP="000E5536">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0E5536">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0E5536">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0E5536">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0E5536">
      <w:pPr>
        <w:pStyle w:val="BodyText2"/>
      </w:pPr>
      <w:r>
        <w:t>Checking out the OWSLib code from ‘</w:t>
      </w:r>
      <w:r w:rsidRPr="000B5FD8">
        <w:t>https://owslib.svn.sourc</w:t>
      </w:r>
      <w:r>
        <w:t>eforge.net/svnroot/owslib’.</w:t>
      </w:r>
    </w:p>
    <w:p w14:paraId="4D54466F" w14:textId="77777777" w:rsidR="00516793" w:rsidRPr="005D7774" w:rsidRDefault="00516793" w:rsidP="000E5536">
      <w:pPr>
        <w:pStyle w:val="Code"/>
      </w:pPr>
      <w:r w:rsidRPr="005D7774">
        <w:t>import sys</w:t>
      </w:r>
    </w:p>
    <w:p w14:paraId="351EF6D4" w14:textId="77777777" w:rsidR="00516793" w:rsidRPr="005D7774" w:rsidRDefault="00516793" w:rsidP="000E5536">
      <w:pPr>
        <w:pStyle w:val="Code"/>
      </w:pPr>
      <w:r w:rsidRPr="005D7774">
        <w:t>import psycopg2</w:t>
      </w:r>
    </w:p>
    <w:p w14:paraId="7FEFE912" w14:textId="77777777" w:rsidR="00516793" w:rsidRPr="005D7774" w:rsidRDefault="00516793" w:rsidP="000E5536">
      <w:pPr>
        <w:pStyle w:val="Code"/>
      </w:pPr>
      <w:r w:rsidRPr="005D7774">
        <w:t>DSN = "dbname='dev' user='appuser' host='species.jrc.it' password='5Ti5k9'"</w:t>
      </w:r>
    </w:p>
    <w:p w14:paraId="31CD5160" w14:textId="77777777" w:rsidR="00516793" w:rsidRPr="005D7774" w:rsidRDefault="00516793" w:rsidP="000E5536">
      <w:pPr>
        <w:pStyle w:val="Code"/>
      </w:pPr>
      <w:r w:rsidRPr="005D7774">
        <w:t>sys.path.append('E:\\cottaan\\Aptana Studio 3\\Aptana Studio Workspace\\')</w:t>
      </w:r>
    </w:p>
    <w:p w14:paraId="2CB790D7" w14:textId="77777777" w:rsidR="00516793" w:rsidRPr="005D7774" w:rsidRDefault="00516793" w:rsidP="000E5536">
      <w:pPr>
        <w:pStyle w:val="Code"/>
      </w:pPr>
      <w:r w:rsidRPr="005D7774">
        <w:t>from owslib.wfs import WebFeatureService</w:t>
      </w:r>
    </w:p>
    <w:p w14:paraId="193C4E17" w14:textId="77777777" w:rsidR="00516793" w:rsidRPr="005D7774" w:rsidRDefault="00516793" w:rsidP="000E5536">
      <w:pPr>
        <w:pStyle w:val="Code"/>
      </w:pPr>
      <w:r w:rsidRPr="005D7774">
        <w:t>from xml.etree import ElementTree as ET</w:t>
      </w:r>
    </w:p>
    <w:p w14:paraId="398C94DC" w14:textId="77777777" w:rsidR="00516793" w:rsidRPr="005D7774" w:rsidRDefault="00516793" w:rsidP="000E5536">
      <w:pPr>
        <w:pStyle w:val="Code"/>
      </w:pPr>
      <w:r w:rsidRPr="005D7774">
        <w:t>conn = psycopg2.connect(DSN)</w:t>
      </w:r>
    </w:p>
    <w:p w14:paraId="613780DB" w14:textId="77777777" w:rsidR="00516793" w:rsidRPr="005D7774" w:rsidRDefault="00516793" w:rsidP="000E5536">
      <w:pPr>
        <w:pStyle w:val="Code"/>
      </w:pPr>
      <w:r w:rsidRPr="005D7774">
        <w:t>cursor = conn.cursor()</w:t>
      </w:r>
    </w:p>
    <w:p w14:paraId="29572F98" w14:textId="77777777" w:rsidR="00516793" w:rsidRPr="005D7774" w:rsidRDefault="00516793" w:rsidP="000E5536">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0E5536">
      <w:pPr>
        <w:pStyle w:val="Code"/>
      </w:pPr>
      <w:r w:rsidRPr="005D7774">
        <w:t>stream = wfs.getfeature(typename=['Andrew_OrangUtan:OrangUtan'], maxfeatures=1000,propertyname=[])</w:t>
      </w:r>
    </w:p>
    <w:p w14:paraId="24D117D7" w14:textId="77777777" w:rsidR="00516793" w:rsidRPr="005D7774" w:rsidRDefault="00516793" w:rsidP="000E5536">
      <w:pPr>
        <w:pStyle w:val="Code"/>
      </w:pPr>
      <w:r w:rsidRPr="005D7774">
        <w:t>elementTree = ET.parse(stream)</w:t>
      </w:r>
    </w:p>
    <w:p w14:paraId="048C4FF4" w14:textId="77777777" w:rsidR="00516793" w:rsidRPr="005D7774" w:rsidRDefault="00516793" w:rsidP="000E5536">
      <w:pPr>
        <w:pStyle w:val="Code"/>
      </w:pPr>
      <w:r w:rsidRPr="005D7774">
        <w:lastRenderedPageBreak/>
        <w:t>iterator = elementTree.getiterator('{http://www.opengis.net/gml}Polygon')</w:t>
      </w:r>
    </w:p>
    <w:p w14:paraId="15E3E3A3" w14:textId="77777777" w:rsidR="00516793" w:rsidRPr="005D7774" w:rsidRDefault="00516793" w:rsidP="000E5536">
      <w:pPr>
        <w:pStyle w:val="Code"/>
      </w:pPr>
      <w:r w:rsidRPr="005D7774">
        <w:t>for i in iterator:</w:t>
      </w:r>
    </w:p>
    <w:p w14:paraId="62A0AD31" w14:textId="77777777" w:rsidR="00516793" w:rsidRPr="005D7774" w:rsidRDefault="00516793" w:rsidP="000E5536">
      <w:pPr>
        <w:pStyle w:val="Code"/>
      </w:pPr>
      <w:r w:rsidRPr="005D7774">
        <w:t xml:space="preserve">    sql = "select wdpaid from wdpa where st_intersects(ST_GeomFromGML('" + ET.tostring(i) + "',3857), geom)"</w:t>
      </w:r>
    </w:p>
    <w:p w14:paraId="49212DDB" w14:textId="77777777" w:rsidR="00516793" w:rsidRPr="005D7774" w:rsidRDefault="00516793" w:rsidP="000E5536">
      <w:pPr>
        <w:pStyle w:val="Code"/>
      </w:pPr>
      <w:r w:rsidRPr="005D7774">
        <w:t xml:space="preserve">    cursor.execute(sql)</w:t>
      </w:r>
    </w:p>
    <w:p w14:paraId="18E90A78" w14:textId="77777777" w:rsidR="00516793" w:rsidRPr="005D7774" w:rsidRDefault="00516793" w:rsidP="000E5536">
      <w:pPr>
        <w:pStyle w:val="Code"/>
      </w:pPr>
      <w:r w:rsidRPr="005D7774">
        <w:t xml:space="preserve">    PAs = cursor.fetchall()</w:t>
      </w:r>
    </w:p>
    <w:p w14:paraId="3F436440" w14:textId="77777777" w:rsidR="00516793" w:rsidRPr="005D7774" w:rsidRDefault="00516793" w:rsidP="000E5536">
      <w:pPr>
        <w:pStyle w:val="Code"/>
      </w:pPr>
      <w:r w:rsidRPr="005D7774">
        <w:t xml:space="preserve">    for PA in PAs:</w:t>
      </w:r>
    </w:p>
    <w:p w14:paraId="1769D01B" w14:textId="77777777" w:rsidR="00516793" w:rsidRPr="005D7774" w:rsidRDefault="00516793" w:rsidP="000E5536">
      <w:pPr>
        <w:pStyle w:val="Code"/>
      </w:pPr>
      <w:r w:rsidRPr="005D7774">
        <w:t xml:space="preserve">        print str(int(PA[0]))</w:t>
      </w:r>
    </w:p>
    <w:p w14:paraId="51616204" w14:textId="77777777" w:rsidR="00516793" w:rsidRPr="005D7774" w:rsidRDefault="00516793" w:rsidP="000E5536">
      <w:pPr>
        <w:pStyle w:val="Code"/>
      </w:pPr>
      <w:r w:rsidRPr="005D7774">
        <w:t xml:space="preserve">cursor.close()                                                      </w:t>
      </w:r>
    </w:p>
    <w:p w14:paraId="1FFA14DD" w14:textId="77777777" w:rsidR="00516793" w:rsidRDefault="00516793" w:rsidP="000E5536">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0E5536">
      <w:pPr>
        <w:pStyle w:val="BodyText2"/>
      </w:pPr>
      <w:r>
        <w:t xml:space="preserve">How do we filter the full species data? </w:t>
      </w:r>
    </w:p>
    <w:p w14:paraId="1F787E10" w14:textId="77777777" w:rsidR="00D36A40" w:rsidRDefault="00D36A40" w:rsidP="000E5536">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0E5536">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0E5536">
      <w:pPr>
        <w:pStyle w:val="BodyText2"/>
      </w:pPr>
      <w:r>
        <w:t>To return just a single feature using the featureid parameter use &lt;FeatureTypeName&gt;.&lt;gml:id&gt; syntax:</w:t>
      </w:r>
    </w:p>
    <w:p w14:paraId="6EB2494B" w14:textId="77777777" w:rsidR="00D36A40" w:rsidRDefault="008809F7" w:rsidP="000E5536">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0E5536">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0E5536">
      <w:pPr>
        <w:pStyle w:val="BodyText2"/>
      </w:pPr>
      <w:r>
        <w:t xml:space="preserve">This returns the IDs: </w:t>
      </w:r>
    </w:p>
    <w:p w14:paraId="6D013676" w14:textId="77777777" w:rsidR="000D273E" w:rsidRDefault="008809F7" w:rsidP="000E5536">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0E5536">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0E5536">
      <w:pPr>
        <w:pStyle w:val="BodyText2"/>
      </w:pPr>
      <w:r>
        <w:t>Here’s the finished code:</w:t>
      </w:r>
    </w:p>
    <w:p w14:paraId="12D10DF7" w14:textId="77777777" w:rsidR="000D5EB1" w:rsidRDefault="000D5EB1" w:rsidP="000E5536">
      <w:pPr>
        <w:pStyle w:val="Code"/>
      </w:pPr>
      <w:r>
        <w:t>#imports</w:t>
      </w:r>
    </w:p>
    <w:p w14:paraId="79118449" w14:textId="77777777" w:rsidR="000D5EB1" w:rsidRDefault="000D5EB1" w:rsidP="000E5536">
      <w:pPr>
        <w:pStyle w:val="Code"/>
      </w:pPr>
      <w:r>
        <w:t>import sys, psycopg2, urllib, json, datetime</w:t>
      </w:r>
    </w:p>
    <w:p w14:paraId="300CD045" w14:textId="77777777" w:rsidR="000D5EB1" w:rsidRDefault="000D5EB1" w:rsidP="000E5536">
      <w:pPr>
        <w:pStyle w:val="Code"/>
      </w:pPr>
      <w:r>
        <w:t>from xml.etree import ElementTree as ET</w:t>
      </w:r>
    </w:p>
    <w:p w14:paraId="769EA255" w14:textId="77777777" w:rsidR="000D5EB1" w:rsidRDefault="000D5EB1" w:rsidP="000E5536">
      <w:pPr>
        <w:pStyle w:val="Code"/>
      </w:pPr>
    </w:p>
    <w:p w14:paraId="3EC68AB8" w14:textId="77777777" w:rsidR="000D5EB1" w:rsidRDefault="000D5EB1" w:rsidP="000E5536">
      <w:pPr>
        <w:pStyle w:val="Code"/>
      </w:pPr>
      <w:r>
        <w:t>#constants</w:t>
      </w:r>
    </w:p>
    <w:p w14:paraId="61C487CA" w14:textId="77777777" w:rsidR="000D5EB1" w:rsidRDefault="000D5EB1" w:rsidP="000E5536">
      <w:pPr>
        <w:pStyle w:val="Code"/>
      </w:pPr>
      <w:r>
        <w:t>DSN = "dbname='dev' user='appuser' host='species.jrc.it' password='5Ti5k9'"</w:t>
      </w:r>
    </w:p>
    <w:p w14:paraId="4B9A2D25" w14:textId="77777777" w:rsidR="000D5EB1" w:rsidRDefault="000D5EB1" w:rsidP="000E5536">
      <w:pPr>
        <w:pStyle w:val="Code"/>
      </w:pPr>
      <w:r>
        <w:t>IUCN_DOMAIN = "http://79.125.16.106/ArcGIS/"</w:t>
      </w:r>
    </w:p>
    <w:p w14:paraId="74C2B955" w14:textId="77777777" w:rsidR="000D5EB1" w:rsidRDefault="000D5EB1" w:rsidP="000E5536">
      <w:pPr>
        <w:pStyle w:val="Code"/>
      </w:pPr>
      <w:r>
        <w:t>WFS_URL = IUCN_DOMAIN + "services/Andrew/SpeciesWFS/MapServer/WFSServer"</w:t>
      </w:r>
    </w:p>
    <w:p w14:paraId="6D4CEA5C" w14:textId="77777777" w:rsidR="000D5EB1" w:rsidRDefault="000D5EB1" w:rsidP="000E5536">
      <w:pPr>
        <w:pStyle w:val="Code"/>
      </w:pPr>
      <w:r>
        <w:t>REST_URL = IUCN_DOMAIN + "rest/services/Andrew/SpeciesWFS/MapServer/0"</w:t>
      </w:r>
    </w:p>
    <w:p w14:paraId="3AC7CE9F" w14:textId="77777777" w:rsidR="000D5EB1" w:rsidRDefault="000D5EB1" w:rsidP="000E5536">
      <w:pPr>
        <w:pStyle w:val="Code"/>
      </w:pPr>
    </w:p>
    <w:p w14:paraId="1E4E85B3" w14:textId="77777777" w:rsidR="000D5EB1" w:rsidRDefault="000D5EB1" w:rsidP="000E5536">
      <w:pPr>
        <w:pStyle w:val="Code"/>
      </w:pPr>
      <w:r>
        <w:t>sys.path.append('E:\\cottaan\\Aptana Studio 3\\Aptana Studio Workspace\\')</w:t>
      </w:r>
    </w:p>
    <w:p w14:paraId="456BF8FF" w14:textId="77777777" w:rsidR="000D5EB1" w:rsidRDefault="000D5EB1" w:rsidP="000E5536">
      <w:pPr>
        <w:pStyle w:val="Code"/>
      </w:pPr>
      <w:r>
        <w:t>from owslib.wfs import WebFeatureService</w:t>
      </w:r>
    </w:p>
    <w:p w14:paraId="5A3C27BA" w14:textId="77777777" w:rsidR="000D5EB1" w:rsidRDefault="000D5EB1" w:rsidP="000E5536">
      <w:pPr>
        <w:pStyle w:val="Code"/>
      </w:pPr>
    </w:p>
    <w:p w14:paraId="50CCE349" w14:textId="77777777" w:rsidR="000D5EB1" w:rsidRDefault="000D5EB1" w:rsidP="000E5536">
      <w:pPr>
        <w:pStyle w:val="Code"/>
      </w:pPr>
      <w:r>
        <w:t>#connect to db</w:t>
      </w:r>
    </w:p>
    <w:p w14:paraId="5F3843C1" w14:textId="77777777" w:rsidR="000D5EB1" w:rsidRDefault="000D5EB1" w:rsidP="000E5536">
      <w:pPr>
        <w:pStyle w:val="Code"/>
      </w:pPr>
      <w:r>
        <w:t>conn = psycopg2.connect(DSN)                                                                # connect to PostGIS</w:t>
      </w:r>
    </w:p>
    <w:p w14:paraId="0C8C33F5" w14:textId="77777777" w:rsidR="000D5EB1" w:rsidRDefault="000D5EB1" w:rsidP="000E5536">
      <w:pPr>
        <w:pStyle w:val="Code"/>
      </w:pPr>
      <w:r>
        <w:t>cursor = conn.cursor()                                                                      # get a cursor to PostGIS</w:t>
      </w:r>
    </w:p>
    <w:p w14:paraId="79B2069B" w14:textId="77777777" w:rsidR="000D5EB1" w:rsidRDefault="000D5EB1" w:rsidP="000E5536">
      <w:pPr>
        <w:pStyle w:val="Code"/>
      </w:pPr>
    </w:p>
    <w:p w14:paraId="3DB468E3" w14:textId="77777777" w:rsidR="000D5EB1" w:rsidRDefault="000D5EB1" w:rsidP="000E5536">
      <w:pPr>
        <w:pStyle w:val="Code"/>
      </w:pPr>
      <w:r>
        <w:t>#connect to the IUCN services and get the list of object ids to iterate through</w:t>
      </w:r>
    </w:p>
    <w:p w14:paraId="4D289A9D" w14:textId="77777777" w:rsidR="000D5EB1" w:rsidRDefault="000D5EB1" w:rsidP="000E5536">
      <w:pPr>
        <w:pStyle w:val="Code"/>
      </w:pPr>
      <w:r>
        <w:t>wfs = WebFeatureService(WFS_URL + '?request=GetCapabilities', version='1.1.0')              # get the WFS Service Capabilities</w:t>
      </w:r>
    </w:p>
    <w:p w14:paraId="29C0642F" w14:textId="77777777" w:rsidR="000D5EB1" w:rsidRDefault="000D5EB1" w:rsidP="000E5536">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0E5536">
      <w:pPr>
        <w:pStyle w:val="Code"/>
      </w:pPr>
      <w:r>
        <w:t>idlist = json.loads(ids)['objectIds']                                                       # convert the json ids to a python list</w:t>
      </w:r>
    </w:p>
    <w:p w14:paraId="51AE8B7E" w14:textId="77777777" w:rsidR="000D5EB1" w:rsidRDefault="000D5EB1" w:rsidP="000E5536">
      <w:pPr>
        <w:pStyle w:val="Code"/>
      </w:pPr>
      <w:r>
        <w:t>f = open(r"E:\cottaan\My Documents\ArcGIS\wdpa_iucn.csv", 'a')</w:t>
      </w:r>
    </w:p>
    <w:p w14:paraId="302A38D1" w14:textId="77777777" w:rsidR="000D5EB1" w:rsidRDefault="000D5EB1" w:rsidP="000E5536">
      <w:pPr>
        <w:pStyle w:val="Code"/>
      </w:pPr>
      <w:r>
        <w:t>count = 1</w:t>
      </w:r>
    </w:p>
    <w:p w14:paraId="5ED26DCF" w14:textId="77777777" w:rsidR="000D5EB1" w:rsidRDefault="000D5EB1" w:rsidP="000E5536">
      <w:pPr>
        <w:pStyle w:val="Code"/>
      </w:pPr>
      <w:r>
        <w:t>#iterate through the species range features</w:t>
      </w:r>
    </w:p>
    <w:p w14:paraId="49CB8DC4" w14:textId="77777777" w:rsidR="000D5EB1" w:rsidRDefault="000D5EB1" w:rsidP="000E5536">
      <w:pPr>
        <w:pStyle w:val="Code"/>
      </w:pPr>
      <w:r>
        <w:t>for OBJECTID in idlist:                                                                     # iterate through the OBJECTID values</w:t>
      </w:r>
    </w:p>
    <w:p w14:paraId="210A83CD" w14:textId="77777777" w:rsidR="000D5EB1" w:rsidRDefault="000D5EB1" w:rsidP="000E5536">
      <w:pPr>
        <w:pStyle w:val="Code"/>
      </w:pPr>
      <w:r>
        <w:t xml:space="preserve">    print "Species " + str(count) + " of " + str(len(idlist)) + " (" + str(datetime.datetime.now()) + ")" # feedback                                        </w:t>
      </w:r>
    </w:p>
    <w:p w14:paraId="2B6F2305" w14:textId="77777777" w:rsidR="000D5EB1" w:rsidRDefault="000D5EB1" w:rsidP="000E5536">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0E5536">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0E5536">
      <w:pPr>
        <w:pStyle w:val="Code"/>
      </w:pPr>
      <w:r>
        <w:t xml:space="preserve">    elementTree = ET.parse(stream)                                                          # load the gml into memory</w:t>
      </w:r>
    </w:p>
    <w:p w14:paraId="3F853921" w14:textId="77777777" w:rsidR="000D5EB1" w:rsidRDefault="000D5EB1" w:rsidP="000E5536">
      <w:pPr>
        <w:pStyle w:val="Code"/>
      </w:pPr>
      <w:r>
        <w:t xml:space="preserve">    id_no = elementTree.getiterator('{' + WFS_URL + '}ID_NO')[0].text                       # get the species id_no </w:t>
      </w:r>
    </w:p>
    <w:p w14:paraId="74ED8E03" w14:textId="77777777" w:rsidR="000D5EB1" w:rsidRDefault="000D5EB1" w:rsidP="000E5536">
      <w:pPr>
        <w:pStyle w:val="Code"/>
      </w:pPr>
      <w:r>
        <w:t xml:space="preserve">    iterator = elementTree.getiterator('{http://www.opengis.net/gml}Polygon')               # get all of the gml:polygon elements</w:t>
      </w:r>
    </w:p>
    <w:p w14:paraId="586DFFED" w14:textId="77777777" w:rsidR="000D5EB1" w:rsidRDefault="000D5EB1" w:rsidP="000E5536">
      <w:pPr>
        <w:pStyle w:val="Code"/>
      </w:pPr>
      <w:r>
        <w:t xml:space="preserve">    for i in iterator:                                                                      # iterate through all of the species range polygons</w:t>
      </w:r>
    </w:p>
    <w:p w14:paraId="0F00043D" w14:textId="77777777" w:rsidR="000D5EB1" w:rsidRDefault="000D5EB1" w:rsidP="000E5536">
      <w:pPr>
        <w:pStyle w:val="Code"/>
      </w:pPr>
      <w:r>
        <w:t xml:space="preserve">        </w:t>
      </w:r>
    </w:p>
    <w:p w14:paraId="0EAF432C" w14:textId="77777777" w:rsidR="000D5EB1" w:rsidRDefault="000D5EB1" w:rsidP="000E5536">
      <w:pPr>
        <w:pStyle w:val="Code"/>
      </w:pPr>
      <w:r>
        <w:t xml:space="preserve">        # intersect the species range features with the PA features</w:t>
      </w:r>
    </w:p>
    <w:p w14:paraId="74B0AC7F" w14:textId="77777777" w:rsidR="000D5EB1" w:rsidRDefault="000D5EB1" w:rsidP="000E5536">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0E5536">
      <w:pPr>
        <w:pStyle w:val="Code"/>
      </w:pPr>
      <w:r>
        <w:t xml:space="preserve">        cursor.execute(sql)                                                                 # execute the query</w:t>
      </w:r>
    </w:p>
    <w:p w14:paraId="195AA6E0" w14:textId="77777777" w:rsidR="000D5EB1" w:rsidRDefault="000D5EB1" w:rsidP="000E5536">
      <w:pPr>
        <w:pStyle w:val="Code"/>
      </w:pPr>
      <w:r>
        <w:t xml:space="preserve">        PAs = cursor.fetchall()                                                             # get all of the records</w:t>
      </w:r>
    </w:p>
    <w:p w14:paraId="45C09313" w14:textId="77777777" w:rsidR="000D5EB1" w:rsidRDefault="000D5EB1" w:rsidP="000E5536">
      <w:pPr>
        <w:pStyle w:val="Code"/>
      </w:pPr>
      <w:r>
        <w:t xml:space="preserve">        for PA in PAs:                                                                      # iterate through the PAs                                                                          </w:t>
      </w:r>
    </w:p>
    <w:p w14:paraId="07D7267C" w14:textId="77777777" w:rsidR="000D5EB1" w:rsidRDefault="000D5EB1" w:rsidP="000E5536">
      <w:pPr>
        <w:pStyle w:val="Code"/>
      </w:pPr>
      <w:r>
        <w:t xml:space="preserve">            f.write(id_no + "," + str(int(PA[0])) + "\n")</w:t>
      </w:r>
    </w:p>
    <w:p w14:paraId="63EC09B5" w14:textId="77777777" w:rsidR="000D5EB1" w:rsidRDefault="000D5EB1" w:rsidP="000E5536">
      <w:pPr>
        <w:pStyle w:val="Code"/>
      </w:pPr>
      <w:r>
        <w:t xml:space="preserve">    count += 1</w:t>
      </w:r>
    </w:p>
    <w:p w14:paraId="713D5A77" w14:textId="77777777" w:rsidR="000D5EB1" w:rsidRDefault="000D5EB1" w:rsidP="000E5536">
      <w:pPr>
        <w:pStyle w:val="Code"/>
      </w:pPr>
      <w:r>
        <w:t>f.close()</w:t>
      </w:r>
    </w:p>
    <w:p w14:paraId="59C46EC8" w14:textId="77777777" w:rsidR="000D5EB1" w:rsidRDefault="000D5EB1" w:rsidP="000E5536">
      <w:pPr>
        <w:pStyle w:val="Code"/>
      </w:pPr>
      <w:r>
        <w:t>cursor.close()                                                                              # close the cursor</w:t>
      </w:r>
    </w:p>
    <w:p w14:paraId="5FDAC9B1" w14:textId="77777777" w:rsidR="000D5EB1" w:rsidRDefault="000D5EB1" w:rsidP="000E5536">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0E5536">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0E5536">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0E5536">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0E5536">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0E5536">
            <w:pPr>
              <w:pStyle w:val="BodyText2"/>
            </w:pPr>
            <w:r w:rsidRPr="008562E2">
              <w:t>id_no</w:t>
            </w:r>
          </w:p>
        </w:tc>
        <w:tc>
          <w:tcPr>
            <w:tcW w:w="1525" w:type="dxa"/>
          </w:tcPr>
          <w:p w14:paraId="3E0CD814"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0E5536">
            <w:pPr>
              <w:pStyle w:val="BodyText2"/>
            </w:pPr>
            <w:r w:rsidRPr="008562E2">
              <w:t>13006</w:t>
            </w:r>
          </w:p>
        </w:tc>
        <w:tc>
          <w:tcPr>
            <w:tcW w:w="1525" w:type="dxa"/>
          </w:tcPr>
          <w:p w14:paraId="6E873AF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0E5536">
            <w:pPr>
              <w:pStyle w:val="BodyText2"/>
            </w:pPr>
            <w:r w:rsidRPr="008562E2">
              <w:t>141454</w:t>
            </w:r>
          </w:p>
        </w:tc>
        <w:tc>
          <w:tcPr>
            <w:tcW w:w="1525" w:type="dxa"/>
          </w:tcPr>
          <w:p w14:paraId="18A5AB18" w14:textId="77777777" w:rsidR="00366ABA" w:rsidRPr="008562E2" w:rsidRDefault="00366ABA" w:rsidP="000E5536">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8809F7" w:rsidP="000E5536">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0E5536">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lastRenderedPageBreak/>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E5536">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0E5536">
      <w:pPr>
        <w:pStyle w:val="BodyText2"/>
      </w:pPr>
      <w:r>
        <w:t>Performance</w:t>
      </w:r>
      <w:r w:rsidR="00366ABA">
        <w:fldChar w:fldCharType="end"/>
      </w:r>
      <w:r w:rsidR="00366ABA">
        <w:t>.</w:t>
      </w:r>
    </w:p>
    <w:p w14:paraId="64D2E0CE" w14:textId="77777777" w:rsidR="00366ABA" w:rsidRDefault="00366ABA" w:rsidP="000E5536">
      <w:pPr>
        <w:pStyle w:val="BodyText2"/>
      </w:pPr>
      <w:r>
        <w:t>So in summary – this code is:</w:t>
      </w:r>
    </w:p>
    <w:p w14:paraId="09073E4B" w14:textId="77777777" w:rsidR="00366ABA" w:rsidRDefault="008809F7" w:rsidP="000E5536">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0E5536">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0E5536">
      <w:pPr>
        <w:pStyle w:val="Code"/>
      </w:pPr>
      <w:r>
        <w:t>python overlay.py</w:t>
      </w:r>
    </w:p>
    <w:p w14:paraId="78D424D7" w14:textId="77777777" w:rsidR="00366ABA" w:rsidRDefault="00366ABA" w:rsidP="000E5536">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0E5536">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0E5536">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0E5536">
      <w:pPr>
        <w:pStyle w:val="BodyText2"/>
      </w:pPr>
      <w:r>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0E5536">
      <w:pPr>
        <w:pStyle w:val="BodyText2"/>
      </w:pPr>
      <w:r w:rsidRPr="00006478">
        <w:t>cottaan@cruise:~/code&gt; nohup python overlayWFS.py&gt; /dev/null 2&gt; /dev/null&lt;/dev/null</w:t>
      </w:r>
    </w:p>
    <w:p w14:paraId="31B681CB" w14:textId="77777777" w:rsidR="001A2020" w:rsidRPr="00006478" w:rsidRDefault="001A2020" w:rsidP="000E5536">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0E5536">
      <w:pPr>
        <w:pStyle w:val="BodyText2"/>
      </w:pPr>
      <w:r w:rsidRPr="00006478">
        <w:t>cottaan@cruise:~/code&gt; nohup python overlayWFS.py&gt; /dev/null 2&gt; /dev/null&lt;/dev/null</w:t>
      </w:r>
    </w:p>
    <w:p w14:paraId="141290FB" w14:textId="77777777" w:rsidR="0098530E" w:rsidRPr="00006478" w:rsidRDefault="001A2020" w:rsidP="000E5536">
      <w:pPr>
        <w:pStyle w:val="BodyText2"/>
      </w:pPr>
      <w:r>
        <w:lastRenderedPageBreak/>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6" w:name="_Ref333584356"/>
      <w:r>
        <w:t>High richness along the coasts</w:t>
      </w:r>
      <w:bookmarkEnd w:id="86"/>
    </w:p>
    <w:p w14:paraId="08AE1141" w14:textId="77777777" w:rsidR="00A81E95" w:rsidRDefault="00A81E95" w:rsidP="000E5536">
      <w:pPr>
        <w:pStyle w:val="BodyText2"/>
      </w:pPr>
      <w:r>
        <w:t>You can see this in the WebGL demo using the top 1000 most rich protected areas:</w:t>
      </w:r>
    </w:p>
    <w:p w14:paraId="18D89866" w14:textId="77777777" w:rsidR="00A81E95" w:rsidRDefault="00A81E95" w:rsidP="000E5536">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0E5536">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0E5536">
      <w:pPr>
        <w:pStyle w:val="Heading2"/>
      </w:pPr>
      <w:r>
        <w:t>PA/GBIF Intersection</w:t>
      </w:r>
    </w:p>
    <w:p w14:paraId="240D3506" w14:textId="62BAD95D" w:rsidR="00587F0C" w:rsidRDefault="00587F0C" w:rsidP="000E5536">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D96B97">
      <w:pPr>
        <w:pStyle w:val="Unix"/>
      </w:pPr>
      <w:r w:rsidRPr="00587F0C">
        <w:t>hive&gt; select st_point(decimallongitude,decimallatitude) from gbif_species_occurrences limit 100;</w:t>
      </w:r>
    </w:p>
    <w:p w14:paraId="61D72AAF" w14:textId="5E5EC93E" w:rsidR="00984531" w:rsidRDefault="00984531" w:rsidP="000E5536">
      <w:pPr>
        <w:pStyle w:val="BodyText2"/>
      </w:pPr>
      <w:r>
        <w:t>Test query</w:t>
      </w:r>
      <w:r w:rsidR="00770635">
        <w:t xml:space="preserve"> returns 15,000 species</w:t>
      </w:r>
      <w:r>
        <w:t>:</w:t>
      </w:r>
    </w:p>
    <w:p w14:paraId="298A8FF4" w14:textId="6AB97EAA" w:rsidR="00587F0C" w:rsidRDefault="00984531" w:rsidP="00D96B97">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0E5536">
      <w:pPr>
        <w:pStyle w:val="BodyText2"/>
      </w:pPr>
      <w:r>
        <w:t>Importing the latest WDPA data from ArcGIS using the FeatureClassToAvro tool.</w:t>
      </w:r>
    </w:p>
    <w:p w14:paraId="454D0BD0" w14:textId="79D21D15" w:rsidR="00B33B58" w:rsidRDefault="00B33B58" w:rsidP="00D96B97">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0E5536">
      <w:pPr>
        <w:pStyle w:val="BodyText2"/>
      </w:pPr>
      <w:r>
        <w:t>This results in a Java Heap Space error on the reducer (all maps complete) – upping memory:</w:t>
      </w:r>
    </w:p>
    <w:p w14:paraId="75C1DE8E" w14:textId="77777777" w:rsidR="00ED184A" w:rsidRDefault="00ED184A" w:rsidP="00D96B97">
      <w:pPr>
        <w:pStyle w:val="Unix"/>
      </w:pPr>
      <w:r>
        <w:t>mapreduce.map.memory.mb=1024</w:t>
      </w:r>
    </w:p>
    <w:p w14:paraId="6E924BEB" w14:textId="2983D55D" w:rsidR="00ED184A" w:rsidRDefault="00ED184A" w:rsidP="00D96B97">
      <w:pPr>
        <w:pStyle w:val="Unix"/>
      </w:pPr>
      <w:r>
        <w:t>hive&gt; SET mapreduce.map.memory.mb=2048;</w:t>
      </w:r>
    </w:p>
    <w:p w14:paraId="681CF855" w14:textId="43483AB8" w:rsidR="00ED184A" w:rsidRDefault="003C7C5C" w:rsidP="000E5536">
      <w:pPr>
        <w:pStyle w:val="BodyText2"/>
      </w:pPr>
      <w:r>
        <w:t>Still failed. Trying another setting:</w:t>
      </w:r>
    </w:p>
    <w:p w14:paraId="621FAC2B" w14:textId="77777777" w:rsidR="003C7C5C" w:rsidRDefault="003C7C5C" w:rsidP="00D96B97">
      <w:pPr>
        <w:pStyle w:val="Unix"/>
      </w:pPr>
      <w:r>
        <w:t>mapreduce.map.java.opts=-Djava.net.preferIPv4Stack=true -Xmx825955249</w:t>
      </w:r>
    </w:p>
    <w:p w14:paraId="148812DC" w14:textId="471736D4" w:rsidR="003C7C5C" w:rsidRDefault="003C7C5C" w:rsidP="00D96B97">
      <w:pPr>
        <w:pStyle w:val="Unix"/>
      </w:pPr>
      <w:r>
        <w:t>hive&gt; SET mapreduce.map.java.opts=-Djava.net.preferIPv4Stack=true –Xmx3400m;</w:t>
      </w:r>
    </w:p>
    <w:p w14:paraId="12026A2D" w14:textId="1F808696" w:rsidR="003C7C5C" w:rsidRDefault="003C7C5C" w:rsidP="000E5536">
      <w:pPr>
        <w:pStyle w:val="BodyText2"/>
      </w:pPr>
      <w:r>
        <w:t>Failed. Upping to Xmx2000m;</w:t>
      </w:r>
      <w:r w:rsidR="006F68DC">
        <w:t xml:space="preserve"> Nope. Trying this:</w:t>
      </w:r>
    </w:p>
    <w:p w14:paraId="7F712B08" w14:textId="77777777" w:rsidR="006F68DC" w:rsidRDefault="006F68DC" w:rsidP="00D96B97">
      <w:pPr>
        <w:pStyle w:val="Unix"/>
      </w:pPr>
      <w:r>
        <w:t>hive&gt; SET mapred.child.java.opts;</w:t>
      </w:r>
    </w:p>
    <w:p w14:paraId="338CD615" w14:textId="77777777" w:rsidR="006F68DC" w:rsidRDefault="006F68DC" w:rsidP="00D96B97">
      <w:pPr>
        <w:pStyle w:val="Unix"/>
      </w:pPr>
      <w:r>
        <w:t>mapred.child.java.opts=-Xmx200m</w:t>
      </w:r>
    </w:p>
    <w:p w14:paraId="1C5C644C" w14:textId="3CFDB287" w:rsidR="006F68DC" w:rsidRDefault="006F68DC" w:rsidP="00D96B97">
      <w:pPr>
        <w:pStyle w:val="Unix"/>
      </w:pPr>
      <w:r>
        <w:lastRenderedPageBreak/>
        <w:t>hive&gt; SET mapred.child.java.opts=-Xmx4G -XX:+UseConcMarkSweepGC;</w:t>
      </w:r>
    </w:p>
    <w:p w14:paraId="6BB6C925" w14:textId="53352EA0" w:rsidR="006F68DC" w:rsidRDefault="00C27328" w:rsidP="000E5536">
      <w:pPr>
        <w:pStyle w:val="BodyText2"/>
      </w:pPr>
      <w:r>
        <w:t>Nope!</w:t>
      </w:r>
      <w:r w:rsidR="006B45AB">
        <w:t xml:space="preserve"> Resetting all settings:</w:t>
      </w:r>
    </w:p>
    <w:p w14:paraId="24F6386A" w14:textId="3026804B" w:rsidR="006B45AB" w:rsidRDefault="006B45AB" w:rsidP="00D96B97">
      <w:pPr>
        <w:pStyle w:val="Unix"/>
      </w:pPr>
      <w:r>
        <w:t>SET mapreduce.map.memory.mb=1024;</w:t>
      </w:r>
    </w:p>
    <w:p w14:paraId="1395FDDB" w14:textId="270341A5" w:rsidR="006B45AB" w:rsidRDefault="006B45AB" w:rsidP="00D96B97">
      <w:pPr>
        <w:pStyle w:val="Unix"/>
      </w:pPr>
      <w:r>
        <w:t>SET mapreduce.map.java.opts=-Djava.net.preferIPv4Stack=true -Xmx825955249;</w:t>
      </w:r>
    </w:p>
    <w:p w14:paraId="67DAE2A1" w14:textId="2DF4E508" w:rsidR="006B45AB" w:rsidRDefault="006B45AB" w:rsidP="00D96B97">
      <w:pPr>
        <w:pStyle w:val="Unix"/>
      </w:pPr>
      <w:r>
        <w:t>SET  mapred.child.java.opts=-Xmx200m;</w:t>
      </w:r>
    </w:p>
    <w:p w14:paraId="6753C723" w14:textId="140B8AD2" w:rsidR="00B2613B" w:rsidRDefault="00B2613B" w:rsidP="000E5536">
      <w:pPr>
        <w:pStyle w:val="BodyText2"/>
      </w:pPr>
      <w:r>
        <w:t>The following fails too:</w:t>
      </w:r>
    </w:p>
    <w:p w14:paraId="0262FA4F" w14:textId="7FAF86C7" w:rsidR="00BA5179" w:rsidRPr="00587F0C" w:rsidRDefault="00BA5179" w:rsidP="00D96B97">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0E5536">
      <w:pPr>
        <w:pStyle w:val="Heading2"/>
      </w:pPr>
      <w:r>
        <w:t>P</w:t>
      </w:r>
      <w:r w:rsidR="009C5058">
        <w:t xml:space="preserve">rotection </w:t>
      </w:r>
      <w:r w:rsidR="004350B9">
        <w:t>Gap Analysis</w:t>
      </w:r>
    </w:p>
    <w:p w14:paraId="74377AA3" w14:textId="77777777" w:rsidR="001E4972" w:rsidRDefault="001E4972" w:rsidP="000E5536">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87" w:name="_Ref335985740"/>
      <w:r>
        <w:t>Species not protected</w:t>
      </w:r>
      <w:bookmarkEnd w:id="87"/>
    </w:p>
    <w:p w14:paraId="0539FCA1" w14:textId="77777777" w:rsidR="00FD32D2" w:rsidRDefault="00B74AFA" w:rsidP="000E5536">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0E5536">
      <w:pPr>
        <w:pStyle w:val="sql"/>
      </w:pPr>
      <w:r w:rsidRPr="00456F2D">
        <w:t>drop table species_unique;</w:t>
      </w:r>
    </w:p>
    <w:p w14:paraId="4A5E5125" w14:textId="77777777" w:rsidR="00874FE5" w:rsidRDefault="00874FE5" w:rsidP="000E5536">
      <w:pPr>
        <w:pStyle w:val="sql"/>
      </w:pPr>
      <w:r>
        <w:t>create table species_unique with oids as SELECT distinct speciesid::bigint FROM speciesll where speciesid is not null;</w:t>
      </w:r>
    </w:p>
    <w:p w14:paraId="1F5BCDB6" w14:textId="77777777" w:rsidR="009C5C5A" w:rsidRDefault="00874FE5" w:rsidP="000E5536">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0E5536">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0E5536">
      <w:pPr>
        <w:pStyle w:val="sql"/>
      </w:pPr>
      <w:r>
        <w:t>create index sga1 on species_gap_analysis using btree(speciesid);</w:t>
      </w:r>
    </w:p>
    <w:p w14:paraId="4492A1F8" w14:textId="77777777" w:rsidR="005166BD" w:rsidRDefault="005166BD" w:rsidP="000E5536">
      <w:pPr>
        <w:pStyle w:val="sql"/>
      </w:pPr>
      <w:r>
        <w:t>create index sga2 on species_gap_analysis using btree(phylum);</w:t>
      </w:r>
    </w:p>
    <w:p w14:paraId="485C905E" w14:textId="77777777" w:rsidR="005166BD" w:rsidRDefault="005166BD" w:rsidP="000E5536">
      <w:pPr>
        <w:pStyle w:val="sql"/>
      </w:pPr>
      <w:r>
        <w:t>create index sga3 on species_gap_analysis using btree(class);</w:t>
      </w:r>
    </w:p>
    <w:p w14:paraId="221B47DB" w14:textId="77777777" w:rsidR="005166BD" w:rsidRDefault="005166BD" w:rsidP="000E5536">
      <w:pPr>
        <w:pStyle w:val="sql"/>
      </w:pPr>
      <w:r>
        <w:t>create index sga4 on species_gap_analysis using btree(order_);</w:t>
      </w:r>
    </w:p>
    <w:p w14:paraId="0BA07102" w14:textId="77777777" w:rsidR="005166BD" w:rsidRDefault="005166BD" w:rsidP="000E5536">
      <w:pPr>
        <w:pStyle w:val="sql"/>
      </w:pPr>
      <w:r>
        <w:t>create index sga5 on species_gap_analysis using btree(family);</w:t>
      </w:r>
    </w:p>
    <w:p w14:paraId="251C020A" w14:textId="77777777" w:rsidR="005166BD" w:rsidRDefault="005166BD" w:rsidP="000E5536">
      <w:pPr>
        <w:pStyle w:val="sql"/>
      </w:pPr>
      <w:r>
        <w:t>create index sga6 on species_gap_analysis using btree(friendly_n);</w:t>
      </w:r>
    </w:p>
    <w:p w14:paraId="3E8708D5" w14:textId="77777777" w:rsidR="00456F2D" w:rsidRDefault="005166BD" w:rsidP="000E5536">
      <w:pPr>
        <w:pStyle w:val="sql"/>
      </w:pPr>
      <w:r>
        <w:t>create index sga7 on species_gap_analysis using btree(rl_categor);</w:t>
      </w:r>
    </w:p>
    <w:p w14:paraId="5D6AACFE" w14:textId="77777777" w:rsidR="006338AD" w:rsidRDefault="0026545E" w:rsidP="000E5536">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0E5536">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0E5536">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0E5536">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0E5536">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0E5536">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0E5536">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0E5536">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0E5536">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0E5536">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0E5536">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49D6E85B" w:rsidR="00B37D09" w:rsidRDefault="00C476E5" w:rsidP="000E5536">
      <w:pPr>
        <w:pStyle w:val="Heading2"/>
      </w:pPr>
      <w:r>
        <w:t>Species Charisma Index</w:t>
      </w:r>
      <w:bookmarkEnd w:id="77"/>
    </w:p>
    <w:p w14:paraId="7A0888C5" w14:textId="77777777" w:rsidR="003E1870" w:rsidRDefault="003E1870" w:rsidP="000E5536">
      <w:pPr>
        <w:pStyle w:val="BodyText2"/>
      </w:pPr>
      <w:r>
        <w:t xml:space="preserve">The species charisma index is based on the pa/species intersection analysis. </w:t>
      </w:r>
    </w:p>
    <w:p w14:paraId="3473E2AE" w14:textId="77777777" w:rsidR="00B37D09" w:rsidRDefault="00C476E5" w:rsidP="000E5536">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lastRenderedPageBreak/>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0E5536">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0E5536">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8809F7" w:rsidP="000E5536">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8809F7" w:rsidP="000E5536">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0E5536">
      <w:pPr>
        <w:pStyle w:val="BodyText2"/>
      </w:pPr>
      <w:r>
        <w:t>But according to the Google Code Playground you can use Google Search to search all websites and get the results:</w:t>
      </w:r>
    </w:p>
    <w:p w14:paraId="5996708A" w14:textId="77777777" w:rsidR="001C4EFA" w:rsidRDefault="008809F7" w:rsidP="000E5536">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0E5536">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0E5536">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0E5536">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0E5536">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0E5536">
            <w:pPr>
              <w:pStyle w:val="TableTextHeader"/>
            </w:pPr>
            <w:r w:rsidRPr="001A5308">
              <w:t>Microsoft Account Email</w:t>
            </w:r>
          </w:p>
        </w:tc>
        <w:tc>
          <w:tcPr>
            <w:tcW w:w="1984" w:type="dxa"/>
          </w:tcPr>
          <w:p w14:paraId="60248D95" w14:textId="77777777" w:rsidR="00845548" w:rsidRPr="00806594" w:rsidRDefault="00845548" w:rsidP="000E5536">
            <w:pPr>
              <w:pStyle w:val="TableTextHeader"/>
            </w:pPr>
            <w:r>
              <w:t>Microsoft Account Password</w:t>
            </w:r>
          </w:p>
        </w:tc>
        <w:tc>
          <w:tcPr>
            <w:tcW w:w="1560" w:type="dxa"/>
          </w:tcPr>
          <w:p w14:paraId="75588563" w14:textId="77777777" w:rsidR="00845548" w:rsidRDefault="00845548" w:rsidP="000E5536">
            <w:pPr>
              <w:pStyle w:val="TableTextHeader"/>
            </w:pPr>
            <w:r>
              <w:t>Azure First name</w:t>
            </w:r>
          </w:p>
        </w:tc>
        <w:tc>
          <w:tcPr>
            <w:tcW w:w="1417" w:type="dxa"/>
          </w:tcPr>
          <w:p w14:paraId="60021542" w14:textId="77777777" w:rsidR="00845548" w:rsidRDefault="00845548" w:rsidP="000E5536">
            <w:pPr>
              <w:pStyle w:val="TableTextHeader"/>
            </w:pPr>
            <w:r>
              <w:t>Azure Second name</w:t>
            </w:r>
          </w:p>
        </w:tc>
        <w:tc>
          <w:tcPr>
            <w:tcW w:w="1417" w:type="dxa"/>
          </w:tcPr>
          <w:p w14:paraId="4AF66D34" w14:textId="77777777" w:rsidR="00845548" w:rsidRDefault="00845548" w:rsidP="000E5536">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8809F7" w:rsidP="000E5536">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0E5536">
            <w:pPr>
              <w:pStyle w:val="TableText"/>
            </w:pPr>
            <w:r w:rsidRPr="001A5308">
              <w:t>charasmatic</w:t>
            </w:r>
          </w:p>
        </w:tc>
        <w:tc>
          <w:tcPr>
            <w:tcW w:w="1560" w:type="dxa"/>
          </w:tcPr>
          <w:p w14:paraId="46E2350B" w14:textId="77777777" w:rsidR="00845548" w:rsidRPr="001A5308" w:rsidRDefault="00845548" w:rsidP="000E5536">
            <w:pPr>
              <w:pStyle w:val="TableText"/>
            </w:pPr>
            <w:r w:rsidRPr="001A5308">
              <w:t>species</w:t>
            </w:r>
          </w:p>
        </w:tc>
        <w:tc>
          <w:tcPr>
            <w:tcW w:w="1417" w:type="dxa"/>
          </w:tcPr>
          <w:p w14:paraId="6F19D06B" w14:textId="77777777" w:rsidR="00845548" w:rsidRPr="001A5308" w:rsidRDefault="00845548" w:rsidP="000E5536">
            <w:pPr>
              <w:pStyle w:val="TableText"/>
            </w:pPr>
            <w:r w:rsidRPr="001A5308">
              <w:t>charisma1</w:t>
            </w:r>
          </w:p>
        </w:tc>
        <w:tc>
          <w:tcPr>
            <w:tcW w:w="1417" w:type="dxa"/>
          </w:tcPr>
          <w:p w14:paraId="4C5D8884" w14:textId="77777777" w:rsidR="00845548" w:rsidRPr="001A5308" w:rsidRDefault="00845548" w:rsidP="000E5536">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8809F7" w:rsidP="000E5536">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0E5536">
            <w:pPr>
              <w:pStyle w:val="TableText"/>
            </w:pPr>
            <w:r w:rsidRPr="001A5308">
              <w:t>charasmatic</w:t>
            </w:r>
          </w:p>
        </w:tc>
        <w:tc>
          <w:tcPr>
            <w:tcW w:w="1560" w:type="dxa"/>
          </w:tcPr>
          <w:p w14:paraId="62F3A011" w14:textId="77777777" w:rsidR="00845548" w:rsidRPr="001A5308" w:rsidRDefault="00C80018" w:rsidP="000E5536">
            <w:pPr>
              <w:pStyle w:val="TableText"/>
            </w:pPr>
            <w:r w:rsidRPr="001A5308">
              <w:t>Species</w:t>
            </w:r>
          </w:p>
        </w:tc>
        <w:tc>
          <w:tcPr>
            <w:tcW w:w="1417" w:type="dxa"/>
          </w:tcPr>
          <w:p w14:paraId="37508C03" w14:textId="77777777" w:rsidR="00845548" w:rsidRPr="001A5308" w:rsidRDefault="00C80018" w:rsidP="000E5536">
            <w:pPr>
              <w:pStyle w:val="TableText"/>
            </w:pPr>
            <w:r w:rsidRPr="001A5308">
              <w:t>charisma</w:t>
            </w:r>
          </w:p>
        </w:tc>
        <w:tc>
          <w:tcPr>
            <w:tcW w:w="1417" w:type="dxa"/>
          </w:tcPr>
          <w:p w14:paraId="28180EC8" w14:textId="77777777" w:rsidR="00845548" w:rsidRPr="001A5308" w:rsidRDefault="00C80018" w:rsidP="000E5536">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8809F7" w:rsidP="000E5536">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0E5536">
            <w:pPr>
              <w:pStyle w:val="TableText"/>
            </w:pPr>
            <w:r w:rsidRPr="001A5308">
              <w:t>charasmatic</w:t>
            </w:r>
          </w:p>
        </w:tc>
        <w:tc>
          <w:tcPr>
            <w:tcW w:w="1560" w:type="dxa"/>
          </w:tcPr>
          <w:p w14:paraId="6FFFDF39" w14:textId="77777777" w:rsidR="00356DA0" w:rsidRPr="001A5308" w:rsidRDefault="00975CFA" w:rsidP="000E5536">
            <w:pPr>
              <w:pStyle w:val="TableText"/>
            </w:pPr>
            <w:r w:rsidRPr="001A5308">
              <w:t>species</w:t>
            </w:r>
          </w:p>
        </w:tc>
        <w:tc>
          <w:tcPr>
            <w:tcW w:w="1417" w:type="dxa"/>
          </w:tcPr>
          <w:p w14:paraId="46237675" w14:textId="77777777" w:rsidR="00356DA0" w:rsidRPr="001A5308" w:rsidRDefault="00975CFA" w:rsidP="000E5536">
            <w:pPr>
              <w:pStyle w:val="TableText"/>
            </w:pPr>
            <w:r w:rsidRPr="001A5308">
              <w:t>charisma4</w:t>
            </w:r>
          </w:p>
        </w:tc>
        <w:tc>
          <w:tcPr>
            <w:tcW w:w="1417" w:type="dxa"/>
          </w:tcPr>
          <w:p w14:paraId="59843DF2" w14:textId="77777777" w:rsidR="00356DA0" w:rsidRPr="001A5308" w:rsidRDefault="00975CFA" w:rsidP="000E5536">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8809F7" w:rsidP="000E5536">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0E5536">
            <w:pPr>
              <w:pStyle w:val="TableText"/>
            </w:pPr>
            <w:r w:rsidRPr="001A5308">
              <w:t>charasmatic</w:t>
            </w:r>
          </w:p>
        </w:tc>
        <w:tc>
          <w:tcPr>
            <w:tcW w:w="1560" w:type="dxa"/>
          </w:tcPr>
          <w:p w14:paraId="0E1552BD" w14:textId="77777777" w:rsidR="00975CFA" w:rsidRPr="001A5308" w:rsidRDefault="002A60B3" w:rsidP="000E5536">
            <w:pPr>
              <w:pStyle w:val="TableText"/>
            </w:pPr>
            <w:r w:rsidRPr="001A5308">
              <w:t>species</w:t>
            </w:r>
          </w:p>
        </w:tc>
        <w:tc>
          <w:tcPr>
            <w:tcW w:w="1417" w:type="dxa"/>
          </w:tcPr>
          <w:p w14:paraId="6313C977" w14:textId="77777777" w:rsidR="00975CFA" w:rsidRPr="001A5308" w:rsidRDefault="002A60B3" w:rsidP="000E5536">
            <w:pPr>
              <w:pStyle w:val="TableText"/>
            </w:pPr>
            <w:r w:rsidRPr="001A5308">
              <w:t>charisma5</w:t>
            </w:r>
          </w:p>
        </w:tc>
        <w:tc>
          <w:tcPr>
            <w:tcW w:w="1417" w:type="dxa"/>
          </w:tcPr>
          <w:p w14:paraId="0924CBE6" w14:textId="77777777" w:rsidR="00975CFA" w:rsidRPr="001A5308" w:rsidRDefault="002A60B3" w:rsidP="000E5536">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8809F7" w:rsidP="000E5536">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0E5536">
            <w:pPr>
              <w:pStyle w:val="TableText"/>
            </w:pPr>
            <w:r w:rsidRPr="001A5308">
              <w:t>Thargal88$</w:t>
            </w:r>
          </w:p>
        </w:tc>
        <w:tc>
          <w:tcPr>
            <w:tcW w:w="1560" w:type="dxa"/>
          </w:tcPr>
          <w:p w14:paraId="52CA16BC" w14:textId="77777777" w:rsidR="00CD06BD" w:rsidRPr="001A5308" w:rsidRDefault="00CD06BD" w:rsidP="000E5536">
            <w:pPr>
              <w:pStyle w:val="TableText"/>
            </w:pPr>
            <w:r w:rsidRPr="001A5308">
              <w:t>species</w:t>
            </w:r>
          </w:p>
        </w:tc>
        <w:tc>
          <w:tcPr>
            <w:tcW w:w="1417" w:type="dxa"/>
          </w:tcPr>
          <w:p w14:paraId="2DD6FDEB" w14:textId="77777777" w:rsidR="00CD06BD" w:rsidRPr="001A5308" w:rsidRDefault="00CD06BD" w:rsidP="000E5536">
            <w:pPr>
              <w:pStyle w:val="TableText"/>
            </w:pPr>
            <w:r w:rsidRPr="001A5308">
              <w:t>charisma6</w:t>
            </w:r>
          </w:p>
        </w:tc>
        <w:tc>
          <w:tcPr>
            <w:tcW w:w="1417" w:type="dxa"/>
          </w:tcPr>
          <w:p w14:paraId="2BD7EF1F" w14:textId="77777777" w:rsidR="00CD06BD" w:rsidRPr="001A5308" w:rsidRDefault="004B4804" w:rsidP="000E5536">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8809F7" w:rsidP="000E5536">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0E5536">
            <w:pPr>
              <w:pStyle w:val="TableText"/>
            </w:pPr>
            <w:r w:rsidRPr="001A5308">
              <w:t>charismatic</w:t>
            </w:r>
          </w:p>
        </w:tc>
        <w:tc>
          <w:tcPr>
            <w:tcW w:w="1560" w:type="dxa"/>
          </w:tcPr>
          <w:p w14:paraId="6E16CC2B" w14:textId="77777777" w:rsidR="004B4804" w:rsidRPr="001A5308" w:rsidRDefault="004B4804" w:rsidP="000E5536">
            <w:pPr>
              <w:pStyle w:val="TableText"/>
            </w:pPr>
            <w:r w:rsidRPr="001A5308">
              <w:t>species</w:t>
            </w:r>
          </w:p>
        </w:tc>
        <w:tc>
          <w:tcPr>
            <w:tcW w:w="1417" w:type="dxa"/>
          </w:tcPr>
          <w:p w14:paraId="7BA392D7" w14:textId="77777777" w:rsidR="004B4804" w:rsidRPr="001A5308" w:rsidRDefault="004B4804" w:rsidP="000E5536">
            <w:pPr>
              <w:pStyle w:val="TableText"/>
            </w:pPr>
            <w:r w:rsidRPr="001A5308">
              <w:t>charisma7</w:t>
            </w:r>
          </w:p>
        </w:tc>
        <w:tc>
          <w:tcPr>
            <w:tcW w:w="1417" w:type="dxa"/>
          </w:tcPr>
          <w:p w14:paraId="4D4540CF" w14:textId="77777777" w:rsidR="004B4804" w:rsidRPr="001A5308" w:rsidRDefault="004B4804" w:rsidP="000E5536">
            <w:pPr>
              <w:pStyle w:val="TableText"/>
            </w:pPr>
            <w:r w:rsidRPr="001A5308">
              <w:t>28/2/13</w:t>
            </w:r>
          </w:p>
        </w:tc>
      </w:tr>
    </w:tbl>
    <w:p w14:paraId="099D89F6" w14:textId="77777777" w:rsidR="00A223BC" w:rsidRDefault="00A223BC" w:rsidP="000E5536">
      <w:pPr>
        <w:pStyle w:val="BodyText2"/>
      </w:pPr>
    </w:p>
    <w:p w14:paraId="7BC26520" w14:textId="77777777" w:rsidR="00806594" w:rsidRDefault="00C26BE6" w:rsidP="000E5536">
      <w:pPr>
        <w:pStyle w:val="BodyText2"/>
      </w:pPr>
      <w:r>
        <w:t>Copying the data from the '</w:t>
      </w:r>
      <w:r w:rsidRPr="00C26BE6">
        <w:t>E:\cottaan\My Documents\ArcGIS\UniqueSpecies.gdb\SpeciesUnique</w:t>
      </w:r>
      <w:r>
        <w:t>' database to postgresql.</w:t>
      </w:r>
    </w:p>
    <w:p w14:paraId="6BAE76C1" w14:textId="77777777" w:rsidR="009137D5" w:rsidRDefault="009137D5" w:rsidP="000E5536">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0E5536">
      <w:pPr>
        <w:pStyle w:val="BodyText2"/>
      </w:pPr>
      <w:r>
        <w:t>The Bing API includes Flickr images!</w:t>
      </w:r>
    </w:p>
    <w:p w14:paraId="15E75201" w14:textId="77777777" w:rsidR="00017B1F" w:rsidRDefault="00017B1F" w:rsidP="007D2F52">
      <w:pPr>
        <w:pStyle w:val="Heading4"/>
      </w:pPr>
      <w:r>
        <w:lastRenderedPageBreak/>
        <w:t>Flickr API</w:t>
      </w:r>
    </w:p>
    <w:p w14:paraId="66419EF7" w14:textId="77777777" w:rsidR="00017B1F" w:rsidRDefault="00017B1F" w:rsidP="000E5536">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0E5536">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0E5536">
            <w:pPr>
              <w:pStyle w:val="TableTextHeader"/>
            </w:pPr>
            <w:r>
              <w:t>search</w:t>
            </w:r>
          </w:p>
        </w:tc>
        <w:tc>
          <w:tcPr>
            <w:tcW w:w="654" w:type="dxa"/>
          </w:tcPr>
          <w:p w14:paraId="654A099E" w14:textId="77777777" w:rsidR="006661CA" w:rsidRDefault="006661CA" w:rsidP="000E5536">
            <w:pPr>
              <w:pStyle w:val="TableTextHeader"/>
            </w:pPr>
            <w:r>
              <w:t>hits</w:t>
            </w:r>
          </w:p>
        </w:tc>
      </w:tr>
      <w:tr w:rsidR="006661CA" w14:paraId="4A670F0A" w14:textId="77777777" w:rsidTr="00832421">
        <w:trPr>
          <w:jc w:val="center"/>
        </w:trPr>
        <w:tc>
          <w:tcPr>
            <w:tcW w:w="3487" w:type="dxa"/>
          </w:tcPr>
          <w:p w14:paraId="4D9D8A21" w14:textId="77777777" w:rsidR="006661CA" w:rsidRDefault="008809F7" w:rsidP="000E5536">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0E5536">
            <w:pPr>
              <w:pStyle w:val="TableText"/>
            </w:pPr>
            <w:r>
              <w:t>7433</w:t>
            </w:r>
          </w:p>
        </w:tc>
      </w:tr>
      <w:tr w:rsidR="006661CA" w14:paraId="20B2F9B3" w14:textId="77777777" w:rsidTr="00832421">
        <w:trPr>
          <w:jc w:val="center"/>
        </w:trPr>
        <w:tc>
          <w:tcPr>
            <w:tcW w:w="3487" w:type="dxa"/>
          </w:tcPr>
          <w:p w14:paraId="6EB8DDC7" w14:textId="77777777" w:rsidR="006661CA" w:rsidRDefault="008809F7" w:rsidP="000E5536">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0E5536">
            <w:pPr>
              <w:pStyle w:val="TableText"/>
            </w:pPr>
            <w:r>
              <w:t>7433</w:t>
            </w:r>
          </w:p>
        </w:tc>
      </w:tr>
      <w:tr w:rsidR="006661CA" w14:paraId="1F6ACC9E" w14:textId="77777777" w:rsidTr="00832421">
        <w:trPr>
          <w:jc w:val="center"/>
        </w:trPr>
        <w:tc>
          <w:tcPr>
            <w:tcW w:w="3487" w:type="dxa"/>
          </w:tcPr>
          <w:p w14:paraId="0D2200AD" w14:textId="77777777" w:rsidR="006661CA" w:rsidRDefault="008809F7" w:rsidP="000E5536">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0E5536">
            <w:pPr>
              <w:pStyle w:val="TableText"/>
            </w:pPr>
            <w:r>
              <w:t>1496</w:t>
            </w:r>
          </w:p>
        </w:tc>
      </w:tr>
      <w:tr w:rsidR="006661CA" w14:paraId="0D4F63C2" w14:textId="77777777" w:rsidTr="00832421">
        <w:trPr>
          <w:jc w:val="center"/>
        </w:trPr>
        <w:tc>
          <w:tcPr>
            <w:tcW w:w="3487" w:type="dxa"/>
          </w:tcPr>
          <w:p w14:paraId="5F388B42" w14:textId="77777777" w:rsidR="006661CA" w:rsidRDefault="008809F7" w:rsidP="000E5536">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0E5536">
            <w:pPr>
              <w:pStyle w:val="TableText"/>
            </w:pPr>
            <w:r>
              <w:t>191</w:t>
            </w:r>
          </w:p>
        </w:tc>
      </w:tr>
      <w:tr w:rsidR="006661CA" w14:paraId="0D4E3E6B" w14:textId="77777777" w:rsidTr="00832421">
        <w:trPr>
          <w:jc w:val="center"/>
        </w:trPr>
        <w:tc>
          <w:tcPr>
            <w:tcW w:w="3487" w:type="dxa"/>
          </w:tcPr>
          <w:p w14:paraId="39B2D2E8" w14:textId="77777777" w:rsidR="006661CA" w:rsidRPr="006661CA" w:rsidRDefault="008809F7" w:rsidP="000E5536">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0E5536">
            <w:pPr>
              <w:pStyle w:val="TableText"/>
            </w:pPr>
            <w:r>
              <w:t>107</w:t>
            </w:r>
          </w:p>
        </w:tc>
      </w:tr>
      <w:tr w:rsidR="006661CA" w14:paraId="497AA67B" w14:textId="77777777" w:rsidTr="00832421">
        <w:trPr>
          <w:jc w:val="center"/>
        </w:trPr>
        <w:tc>
          <w:tcPr>
            <w:tcW w:w="3487" w:type="dxa"/>
          </w:tcPr>
          <w:p w14:paraId="0DBD57C8" w14:textId="77777777" w:rsidR="006661CA" w:rsidRDefault="008809F7" w:rsidP="000E5536">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0E5536">
            <w:pPr>
              <w:pStyle w:val="TableText"/>
            </w:pPr>
            <w:r>
              <w:t>107</w:t>
            </w:r>
          </w:p>
        </w:tc>
      </w:tr>
      <w:tr w:rsidR="006661CA" w14:paraId="26087CA5" w14:textId="77777777" w:rsidTr="00832421">
        <w:trPr>
          <w:jc w:val="center"/>
        </w:trPr>
        <w:tc>
          <w:tcPr>
            <w:tcW w:w="3487" w:type="dxa"/>
          </w:tcPr>
          <w:p w14:paraId="0151A955" w14:textId="77777777" w:rsidR="006661CA" w:rsidRDefault="008809F7" w:rsidP="000E5536">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0E5536">
            <w:pPr>
              <w:pStyle w:val="TableText"/>
            </w:pPr>
            <w:r>
              <w:t>107</w:t>
            </w:r>
          </w:p>
        </w:tc>
      </w:tr>
      <w:tr w:rsidR="006661CA" w14:paraId="70FECECA" w14:textId="77777777" w:rsidTr="00832421">
        <w:trPr>
          <w:jc w:val="center"/>
        </w:trPr>
        <w:tc>
          <w:tcPr>
            <w:tcW w:w="3487" w:type="dxa"/>
          </w:tcPr>
          <w:p w14:paraId="2EA28A9D" w14:textId="77777777" w:rsidR="006661CA" w:rsidRDefault="008809F7" w:rsidP="000E5536">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0E5536">
            <w:pPr>
              <w:pStyle w:val="TableText"/>
            </w:pPr>
            <w:r>
              <w:t>99</w:t>
            </w:r>
          </w:p>
        </w:tc>
      </w:tr>
      <w:tr w:rsidR="00832421" w14:paraId="74595C19" w14:textId="77777777" w:rsidTr="00832421">
        <w:trPr>
          <w:jc w:val="center"/>
        </w:trPr>
        <w:tc>
          <w:tcPr>
            <w:tcW w:w="3487" w:type="dxa"/>
          </w:tcPr>
          <w:p w14:paraId="7A501939" w14:textId="77777777" w:rsidR="00832421" w:rsidRDefault="008809F7" w:rsidP="000E5536">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0E5536">
            <w:pPr>
              <w:pStyle w:val="TableText"/>
            </w:pPr>
            <w:r>
              <w:t>107</w:t>
            </w:r>
          </w:p>
        </w:tc>
      </w:tr>
      <w:tr w:rsidR="00832421" w14:paraId="500C70F8" w14:textId="77777777" w:rsidTr="00832421">
        <w:trPr>
          <w:jc w:val="center"/>
        </w:trPr>
        <w:tc>
          <w:tcPr>
            <w:tcW w:w="3487" w:type="dxa"/>
          </w:tcPr>
          <w:p w14:paraId="232F2C09" w14:textId="77777777" w:rsidR="00832421" w:rsidRDefault="008809F7" w:rsidP="000E5536">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0E5536">
            <w:pPr>
              <w:pStyle w:val="TableText"/>
            </w:pPr>
            <w:r>
              <w:t>99</w:t>
            </w:r>
          </w:p>
        </w:tc>
      </w:tr>
    </w:tbl>
    <w:p w14:paraId="0856A7F3" w14:textId="77777777" w:rsidR="009F6984" w:rsidRDefault="009F6984" w:rsidP="000E5536">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0E5536">
            <w:pPr>
              <w:pStyle w:val="TableTextHeader"/>
            </w:pPr>
            <w:r w:rsidRPr="00C8341F">
              <w:t>species_id</w:t>
            </w:r>
          </w:p>
        </w:tc>
        <w:tc>
          <w:tcPr>
            <w:tcW w:w="1134" w:type="dxa"/>
          </w:tcPr>
          <w:p w14:paraId="630E1805" w14:textId="77777777" w:rsidR="00273555" w:rsidRPr="009F6984" w:rsidRDefault="00273555" w:rsidP="000E5536">
            <w:pPr>
              <w:pStyle w:val="TableTextHeader"/>
            </w:pPr>
            <w:r>
              <w:t>Binomial</w:t>
            </w:r>
          </w:p>
        </w:tc>
        <w:tc>
          <w:tcPr>
            <w:tcW w:w="1559" w:type="dxa"/>
          </w:tcPr>
          <w:p w14:paraId="2EBC56E7" w14:textId="77777777" w:rsidR="00273555" w:rsidRPr="009F6984" w:rsidRDefault="00273555" w:rsidP="000E5536">
            <w:pPr>
              <w:pStyle w:val="TableTextHeader"/>
            </w:pPr>
            <w:r>
              <w:t>Common name</w:t>
            </w:r>
          </w:p>
        </w:tc>
        <w:tc>
          <w:tcPr>
            <w:tcW w:w="992" w:type="dxa"/>
          </w:tcPr>
          <w:p w14:paraId="0A5EA2A7" w14:textId="77777777" w:rsidR="00273555" w:rsidRPr="009F6984" w:rsidRDefault="00273555" w:rsidP="000E5536">
            <w:pPr>
              <w:pStyle w:val="TableTextHeader"/>
            </w:pPr>
            <w:r>
              <w:t>Image count</w:t>
            </w:r>
          </w:p>
        </w:tc>
        <w:tc>
          <w:tcPr>
            <w:tcW w:w="2694" w:type="dxa"/>
          </w:tcPr>
          <w:p w14:paraId="6B92A620" w14:textId="77777777" w:rsidR="00273555" w:rsidRPr="009F6984" w:rsidRDefault="00273555" w:rsidP="000E5536">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0E5536">
            <w:pPr>
              <w:pStyle w:val="TableText"/>
            </w:pPr>
            <w:r w:rsidRPr="00C8341F">
              <w:t>9404</w:t>
            </w:r>
          </w:p>
        </w:tc>
        <w:tc>
          <w:tcPr>
            <w:tcW w:w="1134" w:type="dxa"/>
          </w:tcPr>
          <w:p w14:paraId="61D6F8CD" w14:textId="77777777" w:rsidR="00273555" w:rsidRPr="009F6984" w:rsidRDefault="00273555" w:rsidP="000E5536">
            <w:pPr>
              <w:pStyle w:val="TableText"/>
            </w:pPr>
            <w:r w:rsidRPr="009F6984">
              <w:t>Gorilla gorilla</w:t>
            </w:r>
          </w:p>
        </w:tc>
        <w:tc>
          <w:tcPr>
            <w:tcW w:w="1559" w:type="dxa"/>
          </w:tcPr>
          <w:p w14:paraId="0F13C01E" w14:textId="77777777" w:rsidR="00273555" w:rsidRPr="009F6984" w:rsidRDefault="00273555" w:rsidP="000E5536">
            <w:pPr>
              <w:pStyle w:val="TableText"/>
            </w:pPr>
            <w:r w:rsidRPr="009F6984">
              <w:t>Lowland gorilla</w:t>
            </w:r>
          </w:p>
        </w:tc>
        <w:tc>
          <w:tcPr>
            <w:tcW w:w="992" w:type="dxa"/>
          </w:tcPr>
          <w:p w14:paraId="03BE0B1B" w14:textId="77777777" w:rsidR="00273555" w:rsidRPr="009F6984" w:rsidRDefault="00273555" w:rsidP="000E5536">
            <w:pPr>
              <w:pStyle w:val="TableText"/>
            </w:pPr>
            <w:r w:rsidRPr="009F6984">
              <w:t>73123</w:t>
            </w:r>
          </w:p>
        </w:tc>
        <w:tc>
          <w:tcPr>
            <w:tcW w:w="2694" w:type="dxa"/>
          </w:tcPr>
          <w:p w14:paraId="2CBCB3DF" w14:textId="77777777" w:rsidR="00273555" w:rsidRPr="009F6984" w:rsidRDefault="00273555" w:rsidP="000E5536">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0E5536">
            <w:pPr>
              <w:pStyle w:val="TableText"/>
            </w:pPr>
            <w:r w:rsidRPr="00C8341F">
              <w:t xml:space="preserve">150416         </w:t>
            </w:r>
          </w:p>
        </w:tc>
        <w:tc>
          <w:tcPr>
            <w:tcW w:w="1134" w:type="dxa"/>
          </w:tcPr>
          <w:p w14:paraId="22416ED8" w14:textId="77777777" w:rsidR="00273555" w:rsidRPr="00161455" w:rsidRDefault="00273555" w:rsidP="000E5536">
            <w:pPr>
              <w:pStyle w:val="TableText"/>
            </w:pPr>
            <w:r w:rsidRPr="00161455">
              <w:t xml:space="preserve">Dives dives                   </w:t>
            </w:r>
          </w:p>
        </w:tc>
        <w:tc>
          <w:tcPr>
            <w:tcW w:w="1559" w:type="dxa"/>
          </w:tcPr>
          <w:p w14:paraId="43461701" w14:textId="77777777" w:rsidR="00273555" w:rsidRPr="00161455" w:rsidRDefault="00273555" w:rsidP="000E5536">
            <w:pPr>
              <w:pStyle w:val="TableText"/>
            </w:pPr>
            <w:r w:rsidRPr="00161455">
              <w:t xml:space="preserve">Melodious blackbird                                         </w:t>
            </w:r>
          </w:p>
        </w:tc>
        <w:tc>
          <w:tcPr>
            <w:tcW w:w="992" w:type="dxa"/>
          </w:tcPr>
          <w:p w14:paraId="72ED6697" w14:textId="77777777" w:rsidR="00273555" w:rsidRPr="00161455" w:rsidRDefault="00273555" w:rsidP="000E5536">
            <w:pPr>
              <w:pStyle w:val="TableText"/>
            </w:pPr>
            <w:r>
              <w:t>140</w:t>
            </w:r>
          </w:p>
        </w:tc>
        <w:tc>
          <w:tcPr>
            <w:tcW w:w="2694" w:type="dxa"/>
          </w:tcPr>
          <w:p w14:paraId="188597E8" w14:textId="77777777" w:rsidR="00273555" w:rsidRPr="00161455" w:rsidRDefault="00273555" w:rsidP="000E5536">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0E5536">
            <w:pPr>
              <w:pStyle w:val="TableText"/>
            </w:pPr>
          </w:p>
        </w:tc>
        <w:tc>
          <w:tcPr>
            <w:tcW w:w="1134" w:type="dxa"/>
          </w:tcPr>
          <w:p w14:paraId="205A6406" w14:textId="77777777" w:rsidR="00273555" w:rsidRPr="00161455" w:rsidRDefault="00273555" w:rsidP="000E5536">
            <w:pPr>
              <w:pStyle w:val="TableText"/>
            </w:pPr>
            <w:r>
              <w:t>Bison bison</w:t>
            </w:r>
          </w:p>
        </w:tc>
        <w:tc>
          <w:tcPr>
            <w:tcW w:w="1559" w:type="dxa"/>
          </w:tcPr>
          <w:p w14:paraId="46BBEE54" w14:textId="77777777" w:rsidR="00273555" w:rsidRPr="00161455" w:rsidRDefault="00273555" w:rsidP="000E5536">
            <w:pPr>
              <w:pStyle w:val="TableText"/>
            </w:pPr>
            <w:r>
              <w:t>Bison</w:t>
            </w:r>
          </w:p>
        </w:tc>
        <w:tc>
          <w:tcPr>
            <w:tcW w:w="992" w:type="dxa"/>
          </w:tcPr>
          <w:p w14:paraId="32B2F68A" w14:textId="77777777" w:rsidR="00273555" w:rsidRDefault="00273555" w:rsidP="000E5536">
            <w:pPr>
              <w:pStyle w:val="TableText"/>
            </w:pPr>
            <w:r>
              <w:t>45326</w:t>
            </w:r>
          </w:p>
        </w:tc>
        <w:tc>
          <w:tcPr>
            <w:tcW w:w="2694" w:type="dxa"/>
          </w:tcPr>
          <w:p w14:paraId="16A8E6CD" w14:textId="77777777" w:rsidR="00273555" w:rsidRPr="00161455" w:rsidRDefault="00273555" w:rsidP="000E5536">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0E5536">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0E5536">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0E5536">
            <w:pPr>
              <w:pStyle w:val="TableTextHeader"/>
            </w:pPr>
            <w:r w:rsidRPr="00C323BB">
              <w:t>Binomial</w:t>
            </w:r>
          </w:p>
        </w:tc>
        <w:tc>
          <w:tcPr>
            <w:tcW w:w="1560" w:type="dxa"/>
          </w:tcPr>
          <w:p w14:paraId="14C7D5E7" w14:textId="77777777" w:rsidR="00D45188" w:rsidRPr="009F6984" w:rsidRDefault="00D45188" w:rsidP="000E5536">
            <w:pPr>
              <w:pStyle w:val="TableTextHeader"/>
            </w:pPr>
            <w:r>
              <w:t>Common name</w:t>
            </w:r>
          </w:p>
        </w:tc>
        <w:tc>
          <w:tcPr>
            <w:tcW w:w="1225" w:type="dxa"/>
          </w:tcPr>
          <w:p w14:paraId="5165AB80" w14:textId="77777777" w:rsidR="00D45188" w:rsidRPr="009F6984" w:rsidRDefault="00D45188" w:rsidP="000E5536">
            <w:pPr>
              <w:pStyle w:val="TableTextHeader"/>
            </w:pPr>
            <w:r>
              <w:t>Bing rank</w:t>
            </w:r>
          </w:p>
        </w:tc>
        <w:tc>
          <w:tcPr>
            <w:tcW w:w="1225" w:type="dxa"/>
          </w:tcPr>
          <w:p w14:paraId="44712A43" w14:textId="77777777" w:rsidR="00D45188" w:rsidRPr="009F6984" w:rsidRDefault="00D45188" w:rsidP="000E5536">
            <w:pPr>
              <w:pStyle w:val="TableTextHeader"/>
            </w:pPr>
            <w:r>
              <w:t>Flickr rank</w:t>
            </w:r>
          </w:p>
        </w:tc>
        <w:tc>
          <w:tcPr>
            <w:tcW w:w="1225" w:type="dxa"/>
          </w:tcPr>
          <w:p w14:paraId="446F213C" w14:textId="77777777" w:rsidR="00D45188" w:rsidRPr="009F6984" w:rsidRDefault="00D45188" w:rsidP="000E5536">
            <w:pPr>
              <w:pStyle w:val="TableTextHeader"/>
            </w:pPr>
            <w:r>
              <w:t>Bing count</w:t>
            </w:r>
          </w:p>
        </w:tc>
        <w:tc>
          <w:tcPr>
            <w:tcW w:w="1225" w:type="dxa"/>
          </w:tcPr>
          <w:p w14:paraId="765ACCEA" w14:textId="77777777" w:rsidR="00D45188" w:rsidRPr="009F6984" w:rsidRDefault="00D45188" w:rsidP="000E5536">
            <w:pPr>
              <w:pStyle w:val="TableTextHeader"/>
            </w:pPr>
            <w:r>
              <w:t>Flickr count</w:t>
            </w:r>
          </w:p>
        </w:tc>
        <w:tc>
          <w:tcPr>
            <w:tcW w:w="1225" w:type="dxa"/>
          </w:tcPr>
          <w:p w14:paraId="14743036" w14:textId="77777777" w:rsidR="00D45188" w:rsidRDefault="00D45188" w:rsidP="000E5536">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0E5536">
            <w:pPr>
              <w:pStyle w:val="TableText"/>
            </w:pPr>
            <w:r w:rsidRPr="00C323BB">
              <w:t>Capricornis sumatraensis</w:t>
            </w:r>
          </w:p>
        </w:tc>
        <w:tc>
          <w:tcPr>
            <w:tcW w:w="1560" w:type="dxa"/>
          </w:tcPr>
          <w:p w14:paraId="3D793FA8" w14:textId="77777777" w:rsidR="00D45188" w:rsidRPr="009F6984" w:rsidRDefault="00D45188" w:rsidP="000E5536">
            <w:pPr>
              <w:pStyle w:val="TableText"/>
            </w:pPr>
            <w:r w:rsidRPr="00221788">
              <w:t>Serow</w:t>
            </w:r>
          </w:p>
        </w:tc>
        <w:tc>
          <w:tcPr>
            <w:tcW w:w="1225" w:type="dxa"/>
          </w:tcPr>
          <w:p w14:paraId="6F8BE8BE" w14:textId="77777777" w:rsidR="00D45188" w:rsidRPr="009F6984" w:rsidRDefault="00D45188" w:rsidP="000E5536">
            <w:pPr>
              <w:pStyle w:val="TableText"/>
            </w:pPr>
            <w:r>
              <w:t>12</w:t>
            </w:r>
          </w:p>
        </w:tc>
        <w:tc>
          <w:tcPr>
            <w:tcW w:w="1225" w:type="dxa"/>
          </w:tcPr>
          <w:p w14:paraId="656CC39F" w14:textId="77777777" w:rsidR="00D45188" w:rsidRPr="009F6984" w:rsidRDefault="00D45188" w:rsidP="000E5536">
            <w:pPr>
              <w:pStyle w:val="TableText"/>
            </w:pPr>
            <w:r>
              <w:t>359</w:t>
            </w:r>
          </w:p>
        </w:tc>
        <w:tc>
          <w:tcPr>
            <w:tcW w:w="1225" w:type="dxa"/>
          </w:tcPr>
          <w:p w14:paraId="18999BAE" w14:textId="77777777" w:rsidR="00D45188" w:rsidRPr="009F6984" w:rsidRDefault="00D45188" w:rsidP="000E5536">
            <w:pPr>
              <w:pStyle w:val="TableText"/>
            </w:pPr>
            <w:r>
              <w:t>21300</w:t>
            </w:r>
          </w:p>
        </w:tc>
        <w:tc>
          <w:tcPr>
            <w:tcW w:w="1225" w:type="dxa"/>
          </w:tcPr>
          <w:p w14:paraId="57F631C9" w14:textId="77777777" w:rsidR="00D45188" w:rsidRPr="009F6984" w:rsidRDefault="00D45188" w:rsidP="000E5536">
            <w:pPr>
              <w:pStyle w:val="TableText"/>
            </w:pPr>
            <w:r>
              <w:t>18</w:t>
            </w:r>
          </w:p>
        </w:tc>
        <w:tc>
          <w:tcPr>
            <w:tcW w:w="1225" w:type="dxa"/>
          </w:tcPr>
          <w:p w14:paraId="1AE0C21D" w14:textId="77777777" w:rsidR="00D45188" w:rsidRDefault="00D45188" w:rsidP="000E5536">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0E5536">
            <w:pPr>
              <w:pStyle w:val="TableText"/>
            </w:pPr>
            <w:r w:rsidRPr="00C323BB">
              <w:t>Pygathrix nemaeus</w:t>
            </w:r>
          </w:p>
        </w:tc>
        <w:tc>
          <w:tcPr>
            <w:tcW w:w="1560" w:type="dxa"/>
          </w:tcPr>
          <w:p w14:paraId="36914EC2" w14:textId="77777777" w:rsidR="00D45188" w:rsidRPr="00221788" w:rsidRDefault="00D45188" w:rsidP="000E5536">
            <w:pPr>
              <w:pStyle w:val="TableText"/>
            </w:pPr>
            <w:r w:rsidRPr="005848B4">
              <w:t>Red-shanked Douc</w:t>
            </w:r>
          </w:p>
        </w:tc>
        <w:tc>
          <w:tcPr>
            <w:tcW w:w="1225" w:type="dxa"/>
          </w:tcPr>
          <w:p w14:paraId="7F874ADB" w14:textId="77777777" w:rsidR="00D45188" w:rsidRDefault="00D45188" w:rsidP="000E5536">
            <w:pPr>
              <w:pStyle w:val="TableText"/>
            </w:pPr>
            <w:r>
              <w:t>10</w:t>
            </w:r>
          </w:p>
        </w:tc>
        <w:tc>
          <w:tcPr>
            <w:tcW w:w="1225" w:type="dxa"/>
          </w:tcPr>
          <w:p w14:paraId="044FA05C" w14:textId="77777777" w:rsidR="00D45188" w:rsidRDefault="00D45188" w:rsidP="000E5536">
            <w:pPr>
              <w:pStyle w:val="TableText"/>
            </w:pPr>
            <w:r>
              <w:t>220</w:t>
            </w:r>
          </w:p>
        </w:tc>
        <w:tc>
          <w:tcPr>
            <w:tcW w:w="1225" w:type="dxa"/>
          </w:tcPr>
          <w:p w14:paraId="7DC79301" w14:textId="77777777" w:rsidR="00D45188" w:rsidRDefault="00D45188" w:rsidP="000E5536">
            <w:pPr>
              <w:pStyle w:val="TableText"/>
            </w:pPr>
            <w:r w:rsidRPr="005848B4">
              <w:t>26700</w:t>
            </w:r>
          </w:p>
        </w:tc>
        <w:tc>
          <w:tcPr>
            <w:tcW w:w="1225" w:type="dxa"/>
          </w:tcPr>
          <w:p w14:paraId="6C5F864C" w14:textId="77777777" w:rsidR="00D45188" w:rsidRDefault="00D45188" w:rsidP="000E5536">
            <w:pPr>
              <w:pStyle w:val="TableText"/>
            </w:pPr>
            <w:r>
              <w:t>71</w:t>
            </w:r>
          </w:p>
        </w:tc>
        <w:tc>
          <w:tcPr>
            <w:tcW w:w="1225" w:type="dxa"/>
          </w:tcPr>
          <w:p w14:paraId="27AFF20B" w14:textId="77777777" w:rsidR="00D45188" w:rsidRDefault="00D45188" w:rsidP="000E5536">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0E5536">
            <w:pPr>
              <w:pStyle w:val="TableText"/>
            </w:pPr>
            <w:r w:rsidRPr="00C323BB">
              <w:t>Chinchilla chinchilla</w:t>
            </w:r>
          </w:p>
        </w:tc>
        <w:tc>
          <w:tcPr>
            <w:tcW w:w="1560" w:type="dxa"/>
          </w:tcPr>
          <w:p w14:paraId="10D9A895" w14:textId="77777777" w:rsidR="00D45188" w:rsidRPr="005848B4" w:rsidRDefault="00D45188" w:rsidP="000E5536">
            <w:pPr>
              <w:pStyle w:val="TableText"/>
            </w:pPr>
            <w:r w:rsidRPr="005848B4">
              <w:t>Short tailed Chinchilla</w:t>
            </w:r>
          </w:p>
        </w:tc>
        <w:tc>
          <w:tcPr>
            <w:tcW w:w="1225" w:type="dxa"/>
          </w:tcPr>
          <w:p w14:paraId="09252543" w14:textId="77777777" w:rsidR="00D45188" w:rsidRDefault="00D45188" w:rsidP="000E5536">
            <w:pPr>
              <w:pStyle w:val="TableText"/>
            </w:pPr>
            <w:r>
              <w:t>31</w:t>
            </w:r>
          </w:p>
        </w:tc>
        <w:tc>
          <w:tcPr>
            <w:tcW w:w="1225" w:type="dxa"/>
          </w:tcPr>
          <w:p w14:paraId="7113399A" w14:textId="77777777" w:rsidR="00D45188" w:rsidRDefault="00D45188" w:rsidP="000E5536">
            <w:pPr>
              <w:pStyle w:val="TableText"/>
            </w:pPr>
            <w:r>
              <w:t>6</w:t>
            </w:r>
          </w:p>
        </w:tc>
        <w:tc>
          <w:tcPr>
            <w:tcW w:w="1225" w:type="dxa"/>
          </w:tcPr>
          <w:p w14:paraId="0995C6FA" w14:textId="77777777" w:rsidR="00D45188" w:rsidRPr="005848B4" w:rsidRDefault="00D45188" w:rsidP="000E5536">
            <w:pPr>
              <w:pStyle w:val="TableText"/>
            </w:pPr>
            <w:r w:rsidRPr="005848B4">
              <w:t>8490</w:t>
            </w:r>
          </w:p>
        </w:tc>
        <w:tc>
          <w:tcPr>
            <w:tcW w:w="1225" w:type="dxa"/>
          </w:tcPr>
          <w:p w14:paraId="51FF2C60" w14:textId="77777777" w:rsidR="00D45188" w:rsidRDefault="00D45188" w:rsidP="000E5536">
            <w:pPr>
              <w:pStyle w:val="TableText"/>
            </w:pPr>
            <w:r>
              <w:t>7349</w:t>
            </w:r>
          </w:p>
        </w:tc>
        <w:tc>
          <w:tcPr>
            <w:tcW w:w="1225" w:type="dxa"/>
          </w:tcPr>
          <w:p w14:paraId="45564A9F" w14:textId="77777777" w:rsidR="00D45188" w:rsidRDefault="00D45188" w:rsidP="000E5536">
            <w:pPr>
              <w:pStyle w:val="TableText"/>
            </w:pPr>
          </w:p>
        </w:tc>
      </w:tr>
      <w:tr w:rsidR="00D45188" w:rsidRPr="009F6984" w14:paraId="5704162C" w14:textId="77777777" w:rsidTr="00926867">
        <w:tc>
          <w:tcPr>
            <w:tcW w:w="1809" w:type="dxa"/>
          </w:tcPr>
          <w:p w14:paraId="45AC0B6D" w14:textId="77777777" w:rsidR="00D45188" w:rsidRPr="00C323BB" w:rsidRDefault="00D45188" w:rsidP="000E5536">
            <w:pPr>
              <w:pStyle w:val="TableText"/>
            </w:pPr>
            <w:r w:rsidRPr="00C323BB">
              <w:t>Tapirus bairdii</w:t>
            </w:r>
          </w:p>
        </w:tc>
        <w:tc>
          <w:tcPr>
            <w:tcW w:w="1560" w:type="dxa"/>
          </w:tcPr>
          <w:p w14:paraId="743F2FA2" w14:textId="77777777" w:rsidR="00D45188" w:rsidRPr="005848B4" w:rsidRDefault="00D45188" w:rsidP="000E5536">
            <w:pPr>
              <w:pStyle w:val="TableText"/>
            </w:pPr>
            <w:r w:rsidRPr="00D41975">
              <w:t>Central American tapir</w:t>
            </w:r>
          </w:p>
        </w:tc>
        <w:tc>
          <w:tcPr>
            <w:tcW w:w="1225" w:type="dxa"/>
          </w:tcPr>
          <w:p w14:paraId="37134E4A" w14:textId="77777777" w:rsidR="00D45188" w:rsidRDefault="00D45188" w:rsidP="000E5536">
            <w:pPr>
              <w:pStyle w:val="TableText"/>
            </w:pPr>
            <w:r>
              <w:t>127</w:t>
            </w:r>
          </w:p>
        </w:tc>
        <w:tc>
          <w:tcPr>
            <w:tcW w:w="1225" w:type="dxa"/>
          </w:tcPr>
          <w:p w14:paraId="7AAF5135" w14:textId="77777777" w:rsidR="00D45188" w:rsidRDefault="00D45188" w:rsidP="000E5536">
            <w:pPr>
              <w:pStyle w:val="TableText"/>
            </w:pPr>
            <w:r>
              <w:t>14</w:t>
            </w:r>
          </w:p>
        </w:tc>
        <w:tc>
          <w:tcPr>
            <w:tcW w:w="1225" w:type="dxa"/>
          </w:tcPr>
          <w:p w14:paraId="32CB66C6" w14:textId="77777777" w:rsidR="00D45188" w:rsidRPr="005848B4" w:rsidRDefault="00D45188" w:rsidP="000E5536">
            <w:pPr>
              <w:pStyle w:val="TableText"/>
            </w:pPr>
            <w:r w:rsidRPr="00D41975">
              <w:t>3170</w:t>
            </w:r>
          </w:p>
        </w:tc>
        <w:tc>
          <w:tcPr>
            <w:tcW w:w="1225" w:type="dxa"/>
          </w:tcPr>
          <w:p w14:paraId="403291F9" w14:textId="77777777" w:rsidR="00D45188" w:rsidRDefault="00D45188" w:rsidP="000E5536">
            <w:pPr>
              <w:pStyle w:val="TableText"/>
            </w:pPr>
            <w:r>
              <w:t>3163</w:t>
            </w:r>
          </w:p>
        </w:tc>
        <w:tc>
          <w:tcPr>
            <w:tcW w:w="1225" w:type="dxa"/>
          </w:tcPr>
          <w:p w14:paraId="6F16C157" w14:textId="77777777" w:rsidR="00D45188" w:rsidRDefault="00D45188" w:rsidP="000E5536">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0E5536">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0E5536">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t>Single species anomalies</w:t>
      </w:r>
    </w:p>
    <w:p w14:paraId="373E089D" w14:textId="77777777" w:rsidR="002B6179" w:rsidRPr="002B6179" w:rsidRDefault="0080506E" w:rsidP="000E5536">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w:t>
      </w:r>
      <w:r w:rsidR="009C5751">
        <w:lastRenderedPageBreak/>
        <w:t>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0E5536">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0E5536">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0E5536">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0E5536">
      <w:pPr>
        <w:pStyle w:val="BodyText2"/>
      </w:pPr>
      <w:r>
        <w:t xml:space="preserve">The following look like bugs with the </w:t>
      </w:r>
      <w:r w:rsidR="00DD4ABE">
        <w:t>API or at least with the python code.</w:t>
      </w:r>
    </w:p>
    <w:p w14:paraId="63C2E99F" w14:textId="77777777" w:rsidR="006661CA" w:rsidRDefault="006661CA" w:rsidP="000E5536">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0E5536">
            <w:pPr>
              <w:pStyle w:val="TableTextHeader"/>
            </w:pPr>
            <w:r w:rsidRPr="008C118F">
              <w:t>Scientific name</w:t>
            </w:r>
          </w:p>
        </w:tc>
        <w:tc>
          <w:tcPr>
            <w:tcW w:w="2126" w:type="dxa"/>
          </w:tcPr>
          <w:p w14:paraId="7B5AC24B" w14:textId="77777777" w:rsidR="00F6198B" w:rsidRPr="008C118F" w:rsidRDefault="00F6198B" w:rsidP="000E5536">
            <w:pPr>
              <w:pStyle w:val="TableTextHeader"/>
            </w:pPr>
            <w:r w:rsidRPr="008C118F">
              <w:t>Common name</w:t>
            </w:r>
          </w:p>
        </w:tc>
        <w:tc>
          <w:tcPr>
            <w:tcW w:w="1417" w:type="dxa"/>
          </w:tcPr>
          <w:p w14:paraId="63DCB486" w14:textId="77777777" w:rsidR="00F6198B" w:rsidRPr="008C118F" w:rsidRDefault="00F6198B" w:rsidP="000E5536">
            <w:pPr>
              <w:pStyle w:val="TableTextHeader"/>
            </w:pPr>
            <w:r w:rsidRPr="008C118F">
              <w:t>Bing Image Search</w:t>
            </w:r>
          </w:p>
        </w:tc>
        <w:tc>
          <w:tcPr>
            <w:tcW w:w="1701" w:type="dxa"/>
          </w:tcPr>
          <w:p w14:paraId="25066D7F" w14:textId="77777777" w:rsidR="00F6198B" w:rsidRPr="008C118F" w:rsidRDefault="00F6198B" w:rsidP="000E5536">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0E5536">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0E5536">
            <w:pPr>
              <w:pStyle w:val="TableText"/>
            </w:pPr>
            <w:r w:rsidRPr="008C118F">
              <w:t>Psittacella madaraszi</w:t>
            </w:r>
          </w:p>
        </w:tc>
        <w:tc>
          <w:tcPr>
            <w:tcW w:w="2126" w:type="dxa"/>
          </w:tcPr>
          <w:p w14:paraId="4300241F" w14:textId="77777777" w:rsidR="00F6198B" w:rsidRDefault="00301B94" w:rsidP="000E5536">
            <w:pPr>
              <w:pStyle w:val="TableText"/>
            </w:pPr>
            <w:r w:rsidRPr="00301B94">
              <w:t>Madarasz's Tiger Parrot</w:t>
            </w:r>
          </w:p>
        </w:tc>
        <w:tc>
          <w:tcPr>
            <w:tcW w:w="1417" w:type="dxa"/>
          </w:tcPr>
          <w:p w14:paraId="777694BF" w14:textId="77777777" w:rsidR="00F6198B" w:rsidRDefault="00301B94" w:rsidP="000E5536">
            <w:pPr>
              <w:pStyle w:val="TableText"/>
            </w:pPr>
            <w:r>
              <w:t>70</w:t>
            </w:r>
          </w:p>
        </w:tc>
        <w:tc>
          <w:tcPr>
            <w:tcW w:w="1701" w:type="dxa"/>
          </w:tcPr>
          <w:p w14:paraId="1B355B46" w14:textId="77777777" w:rsidR="00F6198B" w:rsidRDefault="00301B94" w:rsidP="000E5536">
            <w:pPr>
              <w:pStyle w:val="TableText"/>
            </w:pPr>
            <w:r w:rsidRPr="00301B94">
              <w:t>870000</w:t>
            </w:r>
          </w:p>
        </w:tc>
        <w:tc>
          <w:tcPr>
            <w:tcW w:w="2409" w:type="dxa"/>
          </w:tcPr>
          <w:p w14:paraId="68FB57E1" w14:textId="77777777" w:rsidR="00F6198B" w:rsidRDefault="0004391F" w:rsidP="000E5536">
            <w:pPr>
              <w:pStyle w:val="TableText"/>
            </w:pPr>
            <w:r>
              <w:t>70</w:t>
            </w:r>
          </w:p>
        </w:tc>
      </w:tr>
      <w:tr w:rsidR="00F6198B" w14:paraId="6EDD2AD4" w14:textId="77777777" w:rsidTr="00DB5824">
        <w:tc>
          <w:tcPr>
            <w:tcW w:w="1668" w:type="dxa"/>
          </w:tcPr>
          <w:p w14:paraId="4F645F0B" w14:textId="77777777" w:rsidR="00F6198B" w:rsidRPr="008C118F" w:rsidRDefault="0050168B" w:rsidP="000E5536">
            <w:pPr>
              <w:pStyle w:val="TableText"/>
            </w:pPr>
            <w:r w:rsidRPr="008C118F">
              <w:t>Glaucidium siju</w:t>
            </w:r>
          </w:p>
        </w:tc>
        <w:tc>
          <w:tcPr>
            <w:tcW w:w="2126" w:type="dxa"/>
          </w:tcPr>
          <w:p w14:paraId="589EFC04" w14:textId="77777777" w:rsidR="00F6198B" w:rsidRDefault="0050168B" w:rsidP="000E5536">
            <w:pPr>
              <w:pStyle w:val="TableText"/>
            </w:pPr>
            <w:r w:rsidRPr="0050168B">
              <w:t>Cuban Pygmy-owl</w:t>
            </w:r>
          </w:p>
        </w:tc>
        <w:tc>
          <w:tcPr>
            <w:tcW w:w="1417" w:type="dxa"/>
          </w:tcPr>
          <w:p w14:paraId="6637092E" w14:textId="77777777" w:rsidR="00F6198B" w:rsidRDefault="0050168B" w:rsidP="000E5536">
            <w:pPr>
              <w:pStyle w:val="TableText"/>
            </w:pPr>
            <w:r>
              <w:t>298</w:t>
            </w:r>
          </w:p>
        </w:tc>
        <w:tc>
          <w:tcPr>
            <w:tcW w:w="1701" w:type="dxa"/>
          </w:tcPr>
          <w:p w14:paraId="686820D8" w14:textId="77777777" w:rsidR="00F6198B" w:rsidRDefault="0050168B" w:rsidP="000E5536">
            <w:pPr>
              <w:pStyle w:val="TableText"/>
            </w:pPr>
            <w:r>
              <w:t>905000</w:t>
            </w:r>
          </w:p>
        </w:tc>
        <w:tc>
          <w:tcPr>
            <w:tcW w:w="2409" w:type="dxa"/>
          </w:tcPr>
          <w:p w14:paraId="7DC0F753" w14:textId="77777777" w:rsidR="00F6198B" w:rsidRDefault="0004391F" w:rsidP="000E5536">
            <w:pPr>
              <w:pStyle w:val="TableText"/>
            </w:pPr>
            <w:r>
              <w:t>298</w:t>
            </w:r>
          </w:p>
        </w:tc>
      </w:tr>
    </w:tbl>
    <w:p w14:paraId="35C0F4A3" w14:textId="77777777" w:rsidR="00D3287E" w:rsidRDefault="00D3287E" w:rsidP="000E5536">
      <w:pPr>
        <w:pStyle w:val="BodyText2"/>
      </w:pPr>
      <w:r>
        <w:t>This is what is being send in the Python API:</w:t>
      </w:r>
    </w:p>
    <w:p w14:paraId="4675E12A" w14:textId="77777777" w:rsidR="00D3287E" w:rsidRDefault="00D3287E" w:rsidP="000E5536">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0E5536">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0E5536">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0E5536">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0E5536">
      <w:pPr>
        <w:pStyle w:val="BodyText2"/>
      </w:pPr>
      <w:r>
        <w:t>The following table highlights some unusual image counts:</w:t>
      </w:r>
    </w:p>
    <w:p w14:paraId="75353AB4" w14:textId="77777777" w:rsidR="00C00AA4" w:rsidRDefault="00C00AA4" w:rsidP="000E5536">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0E5536">
            <w:pPr>
              <w:pStyle w:val="TableTextHeader"/>
            </w:pPr>
            <w:r w:rsidRPr="00520052">
              <w:t>Bias</w:t>
            </w:r>
          </w:p>
        </w:tc>
        <w:tc>
          <w:tcPr>
            <w:tcW w:w="1123" w:type="dxa"/>
          </w:tcPr>
          <w:p w14:paraId="7F3323DC" w14:textId="77777777" w:rsidR="00CD2FB5" w:rsidRPr="007227BE" w:rsidRDefault="00CD2FB5" w:rsidP="000E5536">
            <w:pPr>
              <w:pStyle w:val="TableTextHeader"/>
            </w:pPr>
            <w:r w:rsidRPr="007227BE">
              <w:t>Direction</w:t>
            </w:r>
          </w:p>
        </w:tc>
        <w:tc>
          <w:tcPr>
            <w:tcW w:w="3708" w:type="dxa"/>
          </w:tcPr>
          <w:p w14:paraId="67F3B125" w14:textId="77777777" w:rsidR="00CD2FB5" w:rsidRPr="007227BE" w:rsidRDefault="00CD2FB5" w:rsidP="000E5536">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0E5536">
            <w:pPr>
              <w:pStyle w:val="TableText"/>
            </w:pPr>
            <w:r w:rsidRPr="00520052">
              <w:t>Charismatic species</w:t>
            </w:r>
          </w:p>
        </w:tc>
        <w:tc>
          <w:tcPr>
            <w:tcW w:w="1123" w:type="dxa"/>
          </w:tcPr>
          <w:p w14:paraId="4BB9F07B" w14:textId="77777777" w:rsidR="003F24E2" w:rsidRDefault="003F24E2" w:rsidP="000E5536">
            <w:pPr>
              <w:pStyle w:val="TableText"/>
            </w:pPr>
            <w:r>
              <w:t>Higher</w:t>
            </w:r>
          </w:p>
        </w:tc>
        <w:tc>
          <w:tcPr>
            <w:tcW w:w="3708" w:type="dxa"/>
          </w:tcPr>
          <w:p w14:paraId="374B7F31" w14:textId="77777777" w:rsidR="003F24E2" w:rsidRPr="0079109C" w:rsidRDefault="003F24E2" w:rsidP="000E5536">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0E5536">
            <w:pPr>
              <w:pStyle w:val="TableText"/>
            </w:pPr>
            <w:r w:rsidRPr="00520052">
              <w:t>Pet species</w:t>
            </w:r>
          </w:p>
        </w:tc>
        <w:tc>
          <w:tcPr>
            <w:tcW w:w="1123" w:type="dxa"/>
          </w:tcPr>
          <w:p w14:paraId="24C92844" w14:textId="77777777" w:rsidR="00CD2FB5" w:rsidRPr="00522497" w:rsidRDefault="00361AB0" w:rsidP="000E5536">
            <w:pPr>
              <w:pStyle w:val="TableText"/>
            </w:pPr>
            <w:r>
              <w:t>H</w:t>
            </w:r>
            <w:r w:rsidR="00CD2FB5" w:rsidRPr="00522497">
              <w:t>igh</w:t>
            </w:r>
            <w:r>
              <w:t>er</w:t>
            </w:r>
          </w:p>
        </w:tc>
        <w:tc>
          <w:tcPr>
            <w:tcW w:w="3708" w:type="dxa"/>
          </w:tcPr>
          <w:p w14:paraId="541A7DF0" w14:textId="77777777" w:rsidR="00CD2FB5" w:rsidRDefault="00CD2FB5" w:rsidP="000E5536">
            <w:pPr>
              <w:pStyle w:val="TableText"/>
            </w:pPr>
            <w:r w:rsidRPr="0079109C">
              <w:rPr>
                <w:i/>
              </w:rPr>
              <w:t>Platycercus eximius</w:t>
            </w:r>
            <w:r>
              <w:t xml:space="preserve"> (</w:t>
            </w:r>
            <w:r w:rsidRPr="00522497">
              <w:t>Eastern Rosella Parrot</w:t>
            </w:r>
            <w:r>
              <w:t>)</w:t>
            </w:r>
          </w:p>
          <w:p w14:paraId="175E33BC" w14:textId="77777777" w:rsidR="0079109C" w:rsidRDefault="0079109C" w:rsidP="000E5536">
            <w:pPr>
              <w:pStyle w:val="TableText"/>
            </w:pPr>
            <w:r w:rsidRPr="0079109C">
              <w:t>Pseudeos fuscata</w:t>
            </w:r>
            <w:r>
              <w:t xml:space="preserve"> (Dusky Lory)</w:t>
            </w:r>
          </w:p>
          <w:p w14:paraId="13F37B15" w14:textId="77777777" w:rsidR="00E40703" w:rsidRPr="0079109C" w:rsidRDefault="00E40703" w:rsidP="000E5536">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0E5536">
            <w:pPr>
              <w:pStyle w:val="TableText"/>
            </w:pPr>
            <w:r w:rsidRPr="00520052">
              <w:t>Pest species</w:t>
            </w:r>
          </w:p>
        </w:tc>
        <w:tc>
          <w:tcPr>
            <w:tcW w:w="1123" w:type="dxa"/>
          </w:tcPr>
          <w:p w14:paraId="5D33D46A" w14:textId="77777777" w:rsidR="00CD2FB5" w:rsidRPr="00522497" w:rsidRDefault="00361AB0" w:rsidP="000E5536">
            <w:pPr>
              <w:pStyle w:val="TableText"/>
            </w:pPr>
            <w:r>
              <w:t>H</w:t>
            </w:r>
            <w:r w:rsidR="00CD2FB5" w:rsidRPr="00522497">
              <w:t>igh</w:t>
            </w:r>
            <w:r>
              <w:t>er</w:t>
            </w:r>
          </w:p>
        </w:tc>
        <w:tc>
          <w:tcPr>
            <w:tcW w:w="3708" w:type="dxa"/>
          </w:tcPr>
          <w:p w14:paraId="2868DD6C" w14:textId="77777777" w:rsidR="00CD2FB5" w:rsidRPr="007227BE" w:rsidRDefault="00CD2FB5" w:rsidP="000E5536">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0E5536">
            <w:pPr>
              <w:pStyle w:val="TableText"/>
            </w:pPr>
            <w:r w:rsidRPr="00520052">
              <w:t>Species in zoos</w:t>
            </w:r>
          </w:p>
        </w:tc>
        <w:tc>
          <w:tcPr>
            <w:tcW w:w="1123" w:type="dxa"/>
          </w:tcPr>
          <w:p w14:paraId="2B831403" w14:textId="77777777" w:rsidR="00CD2FB5" w:rsidRPr="00522497" w:rsidRDefault="00361AB0" w:rsidP="000E5536">
            <w:pPr>
              <w:pStyle w:val="TableText"/>
            </w:pPr>
            <w:r>
              <w:t>H</w:t>
            </w:r>
            <w:r w:rsidR="00CD2FB5" w:rsidRPr="00522497">
              <w:t>igh</w:t>
            </w:r>
            <w:r>
              <w:t>er</w:t>
            </w:r>
          </w:p>
        </w:tc>
        <w:tc>
          <w:tcPr>
            <w:tcW w:w="3708" w:type="dxa"/>
          </w:tcPr>
          <w:p w14:paraId="5EA39187" w14:textId="77777777" w:rsidR="00CD2FB5" w:rsidRPr="007227BE" w:rsidRDefault="00CD2FB5" w:rsidP="000E5536">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0E5536">
            <w:pPr>
              <w:pStyle w:val="TableText"/>
            </w:pPr>
            <w:r w:rsidRPr="00520052">
              <w:t>Conspicous or slow-moving</w:t>
            </w:r>
          </w:p>
        </w:tc>
        <w:tc>
          <w:tcPr>
            <w:tcW w:w="1123" w:type="dxa"/>
          </w:tcPr>
          <w:p w14:paraId="2F2581DF" w14:textId="77777777" w:rsidR="00CD2FB5" w:rsidRPr="00522497" w:rsidRDefault="00361AB0" w:rsidP="000E5536">
            <w:pPr>
              <w:pStyle w:val="TableText"/>
            </w:pPr>
            <w:r>
              <w:t>H</w:t>
            </w:r>
            <w:r w:rsidR="00CD2FB5" w:rsidRPr="00522497">
              <w:t>igh</w:t>
            </w:r>
            <w:r>
              <w:t>er</w:t>
            </w:r>
          </w:p>
        </w:tc>
        <w:tc>
          <w:tcPr>
            <w:tcW w:w="3708" w:type="dxa"/>
          </w:tcPr>
          <w:p w14:paraId="4CF41DF4" w14:textId="77777777" w:rsidR="00CD2FB5" w:rsidRPr="007227BE" w:rsidRDefault="00CD2FB5" w:rsidP="000E5536">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0E5536">
            <w:pPr>
              <w:pStyle w:val="TableText"/>
            </w:pPr>
            <w:r w:rsidRPr="00520052">
              <w:t>Nocturnal species</w:t>
            </w:r>
          </w:p>
        </w:tc>
        <w:tc>
          <w:tcPr>
            <w:tcW w:w="1123" w:type="dxa"/>
          </w:tcPr>
          <w:p w14:paraId="0491EA51" w14:textId="77777777" w:rsidR="00CD2FB5" w:rsidRPr="007227BE" w:rsidRDefault="00361AB0" w:rsidP="000E5536">
            <w:pPr>
              <w:pStyle w:val="TableText"/>
            </w:pPr>
            <w:r>
              <w:t>L</w:t>
            </w:r>
            <w:r w:rsidR="00CD2FB5">
              <w:t>ow</w:t>
            </w:r>
            <w:r>
              <w:t>er</w:t>
            </w:r>
          </w:p>
        </w:tc>
        <w:tc>
          <w:tcPr>
            <w:tcW w:w="3708" w:type="dxa"/>
          </w:tcPr>
          <w:p w14:paraId="6CD6E87C" w14:textId="77777777" w:rsidR="00CD2FB5" w:rsidRPr="007227BE" w:rsidRDefault="00262402" w:rsidP="000E5536">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0E5536">
            <w:pPr>
              <w:pStyle w:val="TableText"/>
            </w:pPr>
            <w:r>
              <w:t>Beached cetaceans</w:t>
            </w:r>
          </w:p>
        </w:tc>
        <w:tc>
          <w:tcPr>
            <w:tcW w:w="1123" w:type="dxa"/>
          </w:tcPr>
          <w:p w14:paraId="183FDA08" w14:textId="77777777" w:rsidR="000616B5" w:rsidRDefault="000616B5" w:rsidP="000E5536">
            <w:pPr>
              <w:pStyle w:val="TableText"/>
            </w:pPr>
            <w:r>
              <w:t>Higher</w:t>
            </w:r>
          </w:p>
        </w:tc>
        <w:tc>
          <w:tcPr>
            <w:tcW w:w="3708" w:type="dxa"/>
          </w:tcPr>
          <w:p w14:paraId="649C24D1" w14:textId="77777777" w:rsidR="000616B5" w:rsidRPr="007227BE" w:rsidRDefault="000616B5" w:rsidP="000E5536">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0E5536">
            <w:pPr>
              <w:pStyle w:val="TableText"/>
            </w:pPr>
            <w:r w:rsidRPr="00520052">
              <w:t>Restricted range</w:t>
            </w:r>
          </w:p>
        </w:tc>
        <w:tc>
          <w:tcPr>
            <w:tcW w:w="1123" w:type="dxa"/>
          </w:tcPr>
          <w:p w14:paraId="1488472D" w14:textId="77777777" w:rsidR="00CD2FB5" w:rsidRDefault="00361AB0" w:rsidP="000E5536">
            <w:pPr>
              <w:pStyle w:val="TableText"/>
            </w:pPr>
            <w:r>
              <w:t>L</w:t>
            </w:r>
            <w:r w:rsidR="00CD2FB5">
              <w:t>ow</w:t>
            </w:r>
            <w:r>
              <w:t>er</w:t>
            </w:r>
          </w:p>
        </w:tc>
        <w:tc>
          <w:tcPr>
            <w:tcW w:w="3708" w:type="dxa"/>
          </w:tcPr>
          <w:p w14:paraId="4B1F4BF5" w14:textId="77777777" w:rsidR="00CD2FB5" w:rsidRPr="007227BE" w:rsidRDefault="00CD2FB5" w:rsidP="000E5536">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0E5536">
            <w:pPr>
              <w:pStyle w:val="TableText"/>
            </w:pPr>
            <w:r w:rsidRPr="00520052">
              <w:t>Secretive or inconspicuous</w:t>
            </w:r>
          </w:p>
        </w:tc>
        <w:tc>
          <w:tcPr>
            <w:tcW w:w="1123" w:type="dxa"/>
          </w:tcPr>
          <w:p w14:paraId="556E8CAE" w14:textId="77777777" w:rsidR="00CD2FB5" w:rsidRDefault="00361AB0" w:rsidP="000E5536">
            <w:pPr>
              <w:pStyle w:val="TableText"/>
            </w:pPr>
            <w:r>
              <w:t>L</w:t>
            </w:r>
            <w:r w:rsidR="00CD2FB5">
              <w:t>ow</w:t>
            </w:r>
            <w:r>
              <w:t>er</w:t>
            </w:r>
          </w:p>
        </w:tc>
        <w:tc>
          <w:tcPr>
            <w:tcW w:w="3708" w:type="dxa"/>
          </w:tcPr>
          <w:p w14:paraId="0D17CC80" w14:textId="77777777" w:rsidR="00CD2FB5" w:rsidRPr="007227BE" w:rsidRDefault="00CD2FB5" w:rsidP="000E5536">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0E5536">
            <w:pPr>
              <w:pStyle w:val="TableText"/>
            </w:pPr>
            <w:r w:rsidRPr="00520052">
              <w:t>Size?</w:t>
            </w:r>
          </w:p>
        </w:tc>
        <w:tc>
          <w:tcPr>
            <w:tcW w:w="1123" w:type="dxa"/>
          </w:tcPr>
          <w:p w14:paraId="1623BA2F" w14:textId="77777777" w:rsidR="00CD2FB5" w:rsidRDefault="00CD2FB5" w:rsidP="000E5536">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0E5536">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0E5536">
            <w:pPr>
              <w:pStyle w:val="TableText"/>
            </w:pPr>
            <w:r w:rsidRPr="00520052">
              <w:t>Red List Stauts</w:t>
            </w:r>
          </w:p>
        </w:tc>
        <w:tc>
          <w:tcPr>
            <w:tcW w:w="1123" w:type="dxa"/>
          </w:tcPr>
          <w:p w14:paraId="5C3FC0EF" w14:textId="77777777" w:rsidR="00361AB0" w:rsidRDefault="00361AB0" w:rsidP="000E5536">
            <w:pPr>
              <w:pStyle w:val="TableText"/>
            </w:pPr>
            <w:r>
              <w:t>Higher or lower</w:t>
            </w:r>
          </w:p>
        </w:tc>
        <w:tc>
          <w:tcPr>
            <w:tcW w:w="3708" w:type="dxa"/>
          </w:tcPr>
          <w:p w14:paraId="14D9784E" w14:textId="77777777" w:rsidR="00361AB0" w:rsidRPr="00464D8F" w:rsidRDefault="00361AB0" w:rsidP="000E5536">
            <w:pPr>
              <w:pStyle w:val="TableText"/>
            </w:pPr>
          </w:p>
        </w:tc>
      </w:tr>
    </w:tbl>
    <w:p w14:paraId="052E1674" w14:textId="77777777" w:rsidR="003435AA" w:rsidRDefault="003435AA" w:rsidP="0006252E">
      <w:pPr>
        <w:pStyle w:val="ListNumber"/>
        <w:numPr>
          <w:ilvl w:val="0"/>
          <w:numId w:val="14"/>
        </w:numPr>
      </w:pPr>
      <w:r>
        <w:lastRenderedPageBreak/>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6252E">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6252E">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6252E">
      <w:pPr>
        <w:pStyle w:val="ListNumber"/>
        <w:numPr>
          <w:ilvl w:val="0"/>
          <w:numId w:val="14"/>
        </w:numPr>
      </w:pPr>
      <w:r>
        <w:t>Conspicuous or slow moving species will have more, e.g. big land mammals, e.g. bison, foxes, giraffes</w:t>
      </w:r>
    </w:p>
    <w:p w14:paraId="42177F3C" w14:textId="77777777" w:rsidR="00236659" w:rsidRDefault="00D07D1F" w:rsidP="0006252E">
      <w:pPr>
        <w:pStyle w:val="ListNumber"/>
        <w:numPr>
          <w:ilvl w:val="0"/>
          <w:numId w:val="14"/>
        </w:numPr>
      </w:pPr>
      <w:r>
        <w:t>Common pests will have more images, e.g. rats</w:t>
      </w:r>
      <w:r w:rsidR="00C05E97">
        <w:t xml:space="preserve">. </w:t>
      </w:r>
    </w:p>
    <w:p w14:paraId="1A790A99" w14:textId="77777777" w:rsidR="00C24A0F" w:rsidRDefault="002523A2" w:rsidP="0006252E">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6252E">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0E5536">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0E5536">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0E5536">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0E5536">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0E5536">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0E5536">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0E5536">
            <w:pPr>
              <w:pStyle w:val="TableTextHeader"/>
            </w:pPr>
            <w:r w:rsidRPr="00065CFF">
              <w:t>Red list status</w:t>
            </w:r>
          </w:p>
        </w:tc>
        <w:tc>
          <w:tcPr>
            <w:tcW w:w="1837" w:type="dxa"/>
          </w:tcPr>
          <w:p w14:paraId="37DDE0B5" w14:textId="77777777" w:rsidR="00194C81" w:rsidRPr="00F720D1" w:rsidRDefault="00194C81" w:rsidP="000E5536">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0E5536">
            <w:pPr>
              <w:pStyle w:val="TableText"/>
            </w:pPr>
            <w:r w:rsidRPr="00065CFF">
              <w:t>LC</w:t>
            </w:r>
          </w:p>
        </w:tc>
        <w:tc>
          <w:tcPr>
            <w:tcW w:w="1837" w:type="dxa"/>
          </w:tcPr>
          <w:p w14:paraId="7BF3B353" w14:textId="77777777" w:rsidR="00194C81" w:rsidRPr="005921D0" w:rsidRDefault="00194C81" w:rsidP="000E5536">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0E5536">
            <w:pPr>
              <w:pStyle w:val="TableText"/>
            </w:pPr>
            <w:r w:rsidRPr="00065CFF">
              <w:t>NT</w:t>
            </w:r>
          </w:p>
        </w:tc>
        <w:tc>
          <w:tcPr>
            <w:tcW w:w="1837" w:type="dxa"/>
          </w:tcPr>
          <w:p w14:paraId="6C4123AF" w14:textId="77777777" w:rsidR="00194C81" w:rsidRPr="005921D0" w:rsidRDefault="00194C81" w:rsidP="000E5536">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0E5536">
            <w:pPr>
              <w:pStyle w:val="TableText"/>
            </w:pPr>
            <w:r w:rsidRPr="00065CFF">
              <w:t>VU</w:t>
            </w:r>
          </w:p>
        </w:tc>
        <w:tc>
          <w:tcPr>
            <w:tcW w:w="1837" w:type="dxa"/>
          </w:tcPr>
          <w:p w14:paraId="00ABC6E4" w14:textId="77777777" w:rsidR="00194C81" w:rsidRPr="005921D0" w:rsidRDefault="00194C81" w:rsidP="000E5536">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0E5536">
            <w:pPr>
              <w:pStyle w:val="TableText"/>
            </w:pPr>
            <w:r w:rsidRPr="00065CFF">
              <w:t>DD</w:t>
            </w:r>
          </w:p>
        </w:tc>
        <w:tc>
          <w:tcPr>
            <w:tcW w:w="1837" w:type="dxa"/>
          </w:tcPr>
          <w:p w14:paraId="0E2FCF75" w14:textId="77777777" w:rsidR="00194C81" w:rsidRPr="005921D0" w:rsidRDefault="00194C81" w:rsidP="000E5536">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0E5536">
            <w:pPr>
              <w:pStyle w:val="TableText"/>
            </w:pPr>
            <w:r w:rsidRPr="00065CFF">
              <w:t>EN</w:t>
            </w:r>
          </w:p>
        </w:tc>
        <w:tc>
          <w:tcPr>
            <w:tcW w:w="1837" w:type="dxa"/>
          </w:tcPr>
          <w:p w14:paraId="773DBB15" w14:textId="77777777" w:rsidR="00194C81" w:rsidRPr="005921D0" w:rsidRDefault="00194C81" w:rsidP="000E5536">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0E5536">
            <w:pPr>
              <w:pStyle w:val="TableText"/>
            </w:pPr>
            <w:r w:rsidRPr="00065CFF">
              <w:t>CR</w:t>
            </w:r>
          </w:p>
        </w:tc>
        <w:tc>
          <w:tcPr>
            <w:tcW w:w="1837" w:type="dxa"/>
          </w:tcPr>
          <w:p w14:paraId="0DB82295" w14:textId="77777777" w:rsidR="00194C81" w:rsidRPr="005921D0" w:rsidRDefault="00194C81" w:rsidP="000E5536">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0E5536">
            <w:pPr>
              <w:pStyle w:val="TableText"/>
            </w:pPr>
            <w:r w:rsidRPr="00065CFF">
              <w:t>EX</w:t>
            </w:r>
          </w:p>
        </w:tc>
        <w:tc>
          <w:tcPr>
            <w:tcW w:w="1837" w:type="dxa"/>
          </w:tcPr>
          <w:p w14:paraId="463F41A8" w14:textId="77777777" w:rsidR="00194C81" w:rsidRPr="005921D0" w:rsidRDefault="00194C81" w:rsidP="000E5536">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0E5536">
            <w:pPr>
              <w:pStyle w:val="TableText"/>
            </w:pPr>
            <w:r w:rsidRPr="00065CFF">
              <w:t>EW</w:t>
            </w:r>
          </w:p>
        </w:tc>
        <w:tc>
          <w:tcPr>
            <w:tcW w:w="1837" w:type="dxa"/>
          </w:tcPr>
          <w:p w14:paraId="17FBA344" w14:textId="77777777" w:rsidR="00194C81" w:rsidRPr="005921D0" w:rsidRDefault="00194C81" w:rsidP="000E5536">
            <w:pPr>
              <w:pStyle w:val="TableText"/>
            </w:pPr>
            <w:r w:rsidRPr="005921D0">
              <w:t>2305479652</w:t>
            </w:r>
          </w:p>
        </w:tc>
      </w:tr>
    </w:tbl>
    <w:p w14:paraId="11D2FDA0" w14:textId="77777777" w:rsidR="00630870" w:rsidRDefault="001859D1" w:rsidP="000E5536">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0E5536">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0E5536">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0E5536">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0E5536">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0E5536">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0E5536">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0E5536">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0E5536">
            <w:pPr>
              <w:pStyle w:val="TableText"/>
            </w:pPr>
            <w:r w:rsidRPr="00065CFF">
              <w:t>19516</w:t>
            </w:r>
          </w:p>
        </w:tc>
        <w:tc>
          <w:tcPr>
            <w:tcW w:w="1833" w:type="dxa"/>
            <w:shd w:val="clear" w:color="auto" w:fill="DBEFF9" w:themeFill="background2"/>
          </w:tcPr>
          <w:p w14:paraId="6FEFC8ED" w14:textId="77777777" w:rsidR="00630870" w:rsidRPr="00630870" w:rsidRDefault="00630870" w:rsidP="000E5536">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0E5536">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0E5536">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0E5536">
            <w:pPr>
              <w:pStyle w:val="TableText"/>
            </w:pPr>
            <w:r w:rsidRPr="00630870">
              <w:t>10100</w:t>
            </w:r>
          </w:p>
        </w:tc>
        <w:tc>
          <w:tcPr>
            <w:tcW w:w="1134" w:type="dxa"/>
            <w:shd w:val="clear" w:color="auto" w:fill="DBEFF9" w:themeFill="background2"/>
          </w:tcPr>
          <w:p w14:paraId="3BBB0F27" w14:textId="77777777" w:rsidR="00630870" w:rsidRPr="00630870" w:rsidRDefault="00630870" w:rsidP="000E5536">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0E5536">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0E5536">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0E5536">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0E5536">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0E5536">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0E5536">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0E5536">
            <w:pPr>
              <w:pStyle w:val="TableText"/>
            </w:pPr>
            <w:r w:rsidRPr="00065CFF">
              <w:t>8543</w:t>
            </w:r>
          </w:p>
        </w:tc>
        <w:tc>
          <w:tcPr>
            <w:tcW w:w="1833" w:type="dxa"/>
          </w:tcPr>
          <w:p w14:paraId="182D03CB" w14:textId="77777777" w:rsidR="00065CFF" w:rsidRPr="00630870" w:rsidRDefault="00065CFF" w:rsidP="000E5536">
            <w:pPr>
              <w:pStyle w:val="TableText"/>
            </w:pPr>
            <w:r>
              <w:t>Felis silvestris</w:t>
            </w:r>
          </w:p>
        </w:tc>
        <w:tc>
          <w:tcPr>
            <w:tcW w:w="1984" w:type="dxa"/>
          </w:tcPr>
          <w:p w14:paraId="11F734CD" w14:textId="77777777" w:rsidR="00065CFF" w:rsidRPr="00630870" w:rsidRDefault="00065CFF" w:rsidP="000E5536">
            <w:pPr>
              <w:pStyle w:val="TableText"/>
            </w:pPr>
            <w:r w:rsidRPr="00065CFF">
              <w:t>Wildcat</w:t>
            </w:r>
          </w:p>
        </w:tc>
        <w:tc>
          <w:tcPr>
            <w:tcW w:w="1281" w:type="dxa"/>
          </w:tcPr>
          <w:p w14:paraId="53B15CD6" w14:textId="77777777" w:rsidR="00065CFF" w:rsidRPr="00630870" w:rsidRDefault="00065CFF" w:rsidP="000E5536">
            <w:pPr>
              <w:pStyle w:val="TableText"/>
            </w:pPr>
            <w:r w:rsidRPr="00065CFF">
              <w:t>383641615274766</w:t>
            </w:r>
          </w:p>
        </w:tc>
        <w:tc>
          <w:tcPr>
            <w:tcW w:w="993" w:type="dxa"/>
          </w:tcPr>
          <w:p w14:paraId="564358B4" w14:textId="77777777" w:rsidR="00065CFF" w:rsidRPr="00630870" w:rsidRDefault="00065CFF" w:rsidP="000E5536">
            <w:pPr>
              <w:pStyle w:val="TableText"/>
            </w:pPr>
            <w:r w:rsidRPr="00065CFF">
              <w:t>47600</w:t>
            </w:r>
          </w:p>
        </w:tc>
        <w:tc>
          <w:tcPr>
            <w:tcW w:w="1134" w:type="dxa"/>
          </w:tcPr>
          <w:p w14:paraId="70AEDEDC" w14:textId="77777777" w:rsidR="00065CFF" w:rsidRPr="00630870" w:rsidRDefault="00065CFF" w:rsidP="000E5536">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0E5536">
            <w:pPr>
              <w:pStyle w:val="TableText"/>
            </w:pPr>
            <w:r w:rsidRPr="00065CFF">
              <w:t>41606</w:t>
            </w:r>
          </w:p>
        </w:tc>
        <w:tc>
          <w:tcPr>
            <w:tcW w:w="1833" w:type="dxa"/>
          </w:tcPr>
          <w:p w14:paraId="3E1860F4" w14:textId="77777777" w:rsidR="00065CFF" w:rsidRDefault="00065CFF" w:rsidP="000E5536">
            <w:pPr>
              <w:pStyle w:val="TableText"/>
            </w:pPr>
            <w:r w:rsidRPr="00065CFF">
              <w:t>Herpestes sanguineus</w:t>
            </w:r>
          </w:p>
        </w:tc>
        <w:tc>
          <w:tcPr>
            <w:tcW w:w="1984" w:type="dxa"/>
          </w:tcPr>
          <w:p w14:paraId="484C417D" w14:textId="77777777" w:rsidR="00065CFF" w:rsidRPr="00065CFF" w:rsidRDefault="00065CFF" w:rsidP="000E5536">
            <w:pPr>
              <w:pStyle w:val="TableText"/>
            </w:pPr>
            <w:r w:rsidRPr="00065CFF">
              <w:t>Slender Mongoose</w:t>
            </w:r>
          </w:p>
        </w:tc>
        <w:tc>
          <w:tcPr>
            <w:tcW w:w="1281" w:type="dxa"/>
          </w:tcPr>
          <w:p w14:paraId="307931E0" w14:textId="77777777" w:rsidR="00065CFF" w:rsidRPr="00065CFF" w:rsidRDefault="00065CFF" w:rsidP="000E5536">
            <w:pPr>
              <w:pStyle w:val="TableText"/>
            </w:pPr>
            <w:r w:rsidRPr="00065CFF">
              <w:t>370974922949547</w:t>
            </w:r>
          </w:p>
        </w:tc>
        <w:tc>
          <w:tcPr>
            <w:tcW w:w="993" w:type="dxa"/>
          </w:tcPr>
          <w:p w14:paraId="347B3392" w14:textId="77777777" w:rsidR="00065CFF" w:rsidRPr="00065CFF" w:rsidRDefault="00065CFF" w:rsidP="000E5536">
            <w:pPr>
              <w:pStyle w:val="TableText"/>
            </w:pPr>
            <w:r>
              <w:t>72</w:t>
            </w:r>
          </w:p>
        </w:tc>
        <w:tc>
          <w:tcPr>
            <w:tcW w:w="1134" w:type="dxa"/>
          </w:tcPr>
          <w:p w14:paraId="75762FAB" w14:textId="77777777" w:rsidR="00065CFF" w:rsidRDefault="00065CFF" w:rsidP="000E5536">
            <w:pPr>
              <w:pStyle w:val="TableText"/>
            </w:pPr>
            <w:r>
              <w:t>LC</w:t>
            </w:r>
          </w:p>
        </w:tc>
      </w:tr>
    </w:tbl>
    <w:p w14:paraId="3D59E02E" w14:textId="77777777" w:rsidR="00520052" w:rsidRDefault="00520052" w:rsidP="000E5536">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0E5536">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0E5536">
      <w:pPr>
        <w:pStyle w:val="BodyText2"/>
      </w:pPr>
      <w:r>
        <w:lastRenderedPageBreak/>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0E5536">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0E5536">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0E5536">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0E5536">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0E5536">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0E5536">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0E5536">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0E5536">
            <w:pPr>
              <w:pStyle w:val="TableText"/>
            </w:pPr>
            <w:r w:rsidRPr="00735F3C">
              <w:t>Chinchilla chinchilla</w:t>
            </w:r>
          </w:p>
        </w:tc>
        <w:tc>
          <w:tcPr>
            <w:tcW w:w="0" w:type="auto"/>
            <w:tcBorders>
              <w:bottom w:val="nil"/>
            </w:tcBorders>
          </w:tcPr>
          <w:p w14:paraId="4264523F" w14:textId="77777777" w:rsidR="00194C81" w:rsidRPr="009307E1" w:rsidRDefault="00194C81" w:rsidP="000E5536">
            <w:pPr>
              <w:pStyle w:val="TableText"/>
            </w:pPr>
            <w:r w:rsidRPr="009307E1">
              <w:t>Chinchilla</w:t>
            </w:r>
          </w:p>
        </w:tc>
        <w:tc>
          <w:tcPr>
            <w:tcW w:w="0" w:type="auto"/>
            <w:tcBorders>
              <w:bottom w:val="nil"/>
            </w:tcBorders>
          </w:tcPr>
          <w:p w14:paraId="1DB4055E" w14:textId="77777777" w:rsidR="00194C81" w:rsidRPr="009307E1" w:rsidRDefault="00194C81" w:rsidP="000E5536">
            <w:pPr>
              <w:pStyle w:val="TableText"/>
            </w:pPr>
            <w:r w:rsidRPr="009307E1">
              <w:t>CR</w:t>
            </w:r>
          </w:p>
        </w:tc>
        <w:tc>
          <w:tcPr>
            <w:tcW w:w="0" w:type="auto"/>
            <w:tcBorders>
              <w:bottom w:val="nil"/>
            </w:tcBorders>
          </w:tcPr>
          <w:p w14:paraId="1E3EAFC2" w14:textId="77777777" w:rsidR="00194C81" w:rsidRPr="009307E1" w:rsidRDefault="00194C81" w:rsidP="000E5536">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0E5536">
            <w:pPr>
              <w:pStyle w:val="TableText"/>
            </w:pPr>
            <w:r w:rsidRPr="00735F3C">
              <w:t>Agapornis fischeri</w:t>
            </w:r>
          </w:p>
        </w:tc>
        <w:tc>
          <w:tcPr>
            <w:tcW w:w="0" w:type="auto"/>
            <w:tcBorders>
              <w:top w:val="nil"/>
              <w:bottom w:val="nil"/>
            </w:tcBorders>
          </w:tcPr>
          <w:p w14:paraId="6A2399E7" w14:textId="77777777" w:rsidR="00194C81" w:rsidRPr="009307E1" w:rsidRDefault="00194C81" w:rsidP="000E5536">
            <w:pPr>
              <w:pStyle w:val="TableText"/>
            </w:pPr>
            <w:r w:rsidRPr="009307E1">
              <w:t>Fischer's lovebird</w:t>
            </w:r>
          </w:p>
        </w:tc>
        <w:tc>
          <w:tcPr>
            <w:tcW w:w="0" w:type="auto"/>
            <w:tcBorders>
              <w:top w:val="nil"/>
              <w:bottom w:val="nil"/>
            </w:tcBorders>
          </w:tcPr>
          <w:p w14:paraId="72D42960" w14:textId="77777777" w:rsidR="00194C81" w:rsidRPr="009307E1" w:rsidRDefault="00194C81" w:rsidP="000E5536">
            <w:pPr>
              <w:pStyle w:val="TableText"/>
            </w:pPr>
            <w:r w:rsidRPr="009307E1">
              <w:t>NT</w:t>
            </w:r>
          </w:p>
        </w:tc>
        <w:tc>
          <w:tcPr>
            <w:tcW w:w="0" w:type="auto"/>
            <w:tcBorders>
              <w:top w:val="nil"/>
              <w:bottom w:val="nil"/>
            </w:tcBorders>
          </w:tcPr>
          <w:p w14:paraId="50444EBF" w14:textId="77777777" w:rsidR="00194C81" w:rsidRPr="009307E1" w:rsidRDefault="00194C81" w:rsidP="000E5536">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0E5536">
            <w:pPr>
              <w:pStyle w:val="TableText"/>
            </w:pPr>
            <w:r w:rsidRPr="00735F3C">
              <w:t>Psittacus erithacus</w:t>
            </w:r>
          </w:p>
        </w:tc>
        <w:tc>
          <w:tcPr>
            <w:tcW w:w="0" w:type="auto"/>
            <w:tcBorders>
              <w:top w:val="nil"/>
              <w:bottom w:val="nil"/>
            </w:tcBorders>
          </w:tcPr>
          <w:p w14:paraId="3DD6260A" w14:textId="77777777" w:rsidR="00194C81" w:rsidRPr="009307E1" w:rsidRDefault="00194C81" w:rsidP="000E5536">
            <w:pPr>
              <w:pStyle w:val="TableText"/>
            </w:pPr>
            <w:r w:rsidRPr="00ED700A">
              <w:t>African grey parrot</w:t>
            </w:r>
          </w:p>
        </w:tc>
        <w:tc>
          <w:tcPr>
            <w:tcW w:w="0" w:type="auto"/>
            <w:tcBorders>
              <w:top w:val="nil"/>
              <w:bottom w:val="nil"/>
            </w:tcBorders>
          </w:tcPr>
          <w:p w14:paraId="5B7E12DD" w14:textId="77777777" w:rsidR="00194C81" w:rsidRPr="009307E1" w:rsidRDefault="00194C81" w:rsidP="000E5536">
            <w:pPr>
              <w:pStyle w:val="TableText"/>
            </w:pPr>
            <w:r>
              <w:t>NT</w:t>
            </w:r>
          </w:p>
        </w:tc>
        <w:tc>
          <w:tcPr>
            <w:tcW w:w="0" w:type="auto"/>
            <w:tcBorders>
              <w:top w:val="nil"/>
              <w:bottom w:val="nil"/>
            </w:tcBorders>
          </w:tcPr>
          <w:p w14:paraId="0EA6A232" w14:textId="77777777" w:rsidR="00194C81" w:rsidRDefault="00194C81" w:rsidP="000E5536">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0E5536">
            <w:pPr>
              <w:pStyle w:val="TableText"/>
            </w:pPr>
            <w:r w:rsidRPr="00735F3C">
              <w:t>Kassina maculata</w:t>
            </w:r>
          </w:p>
        </w:tc>
        <w:tc>
          <w:tcPr>
            <w:tcW w:w="0" w:type="auto"/>
            <w:tcBorders>
              <w:top w:val="nil"/>
              <w:bottom w:val="nil"/>
            </w:tcBorders>
          </w:tcPr>
          <w:p w14:paraId="790CDD02" w14:textId="77777777" w:rsidR="00194C81" w:rsidRPr="00ED700A" w:rsidRDefault="00194C81" w:rsidP="000E5536">
            <w:pPr>
              <w:pStyle w:val="TableText"/>
            </w:pPr>
          </w:p>
        </w:tc>
        <w:tc>
          <w:tcPr>
            <w:tcW w:w="0" w:type="auto"/>
            <w:tcBorders>
              <w:top w:val="nil"/>
              <w:bottom w:val="nil"/>
            </w:tcBorders>
          </w:tcPr>
          <w:p w14:paraId="7D877CC0" w14:textId="77777777" w:rsidR="00194C81" w:rsidRDefault="00194C81" w:rsidP="000E5536">
            <w:pPr>
              <w:pStyle w:val="TableText"/>
            </w:pPr>
          </w:p>
        </w:tc>
        <w:tc>
          <w:tcPr>
            <w:tcW w:w="0" w:type="auto"/>
            <w:tcBorders>
              <w:top w:val="nil"/>
              <w:bottom w:val="nil"/>
            </w:tcBorders>
          </w:tcPr>
          <w:p w14:paraId="51C9C8A9" w14:textId="77777777" w:rsidR="00194C81" w:rsidRDefault="00194C81" w:rsidP="000E5536">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0E5536">
            <w:pPr>
              <w:pStyle w:val="TableText"/>
            </w:pPr>
            <w:r w:rsidRPr="00104030">
              <w:t>Erythrura gouldiae</w:t>
            </w:r>
          </w:p>
        </w:tc>
        <w:tc>
          <w:tcPr>
            <w:tcW w:w="0" w:type="auto"/>
            <w:tcBorders>
              <w:top w:val="nil"/>
            </w:tcBorders>
          </w:tcPr>
          <w:p w14:paraId="6C90861C" w14:textId="77777777" w:rsidR="00194C81" w:rsidRPr="00ED700A" w:rsidRDefault="00194C81" w:rsidP="000E5536">
            <w:pPr>
              <w:pStyle w:val="TableText"/>
            </w:pPr>
            <w:r>
              <w:t>Gouldian Finch</w:t>
            </w:r>
          </w:p>
        </w:tc>
        <w:tc>
          <w:tcPr>
            <w:tcW w:w="0" w:type="auto"/>
            <w:tcBorders>
              <w:top w:val="nil"/>
            </w:tcBorders>
          </w:tcPr>
          <w:p w14:paraId="7F75E158" w14:textId="77777777" w:rsidR="00194C81" w:rsidRDefault="00194C81" w:rsidP="000E5536">
            <w:pPr>
              <w:pStyle w:val="TableText"/>
            </w:pPr>
          </w:p>
        </w:tc>
        <w:tc>
          <w:tcPr>
            <w:tcW w:w="0" w:type="auto"/>
            <w:tcBorders>
              <w:top w:val="nil"/>
            </w:tcBorders>
          </w:tcPr>
          <w:p w14:paraId="6852F2DD" w14:textId="77777777" w:rsidR="00194C81" w:rsidRDefault="00194C81" w:rsidP="000E5536">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0E5536">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0E5536">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0E5536">
      <w:pPr>
        <w:pStyle w:val="BodyText2"/>
      </w:pPr>
      <w:r>
        <w:t>Could we just do it for a single taxonomic group, like birds? Or have a table of number of species within each taxonomic group?</w:t>
      </w:r>
    </w:p>
    <w:p w14:paraId="398BF8F9" w14:textId="77777777" w:rsidR="00E7585B" w:rsidRDefault="00E7585B" w:rsidP="000E5536">
      <w:pPr>
        <w:pStyle w:val="BodyText2"/>
      </w:pPr>
      <w:r>
        <w:t>There are some problematic species:</w:t>
      </w:r>
    </w:p>
    <w:p w14:paraId="49DB3422" w14:textId="77777777" w:rsidR="00E7585B" w:rsidRDefault="00E7585B" w:rsidP="000E5536">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0E5536">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0E5536">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0E5536">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0E5536">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t>How do you summarise the image hit counts?</w:t>
      </w:r>
    </w:p>
    <w:p w14:paraId="24B5EE6F" w14:textId="77777777" w:rsidR="00E7585B" w:rsidRDefault="00E7585B" w:rsidP="000E5536">
      <w:pPr>
        <w:pStyle w:val="BodyText2"/>
      </w:pPr>
      <w:r>
        <w:t>Do we use the actual image hit counts?</w:t>
      </w:r>
    </w:p>
    <w:p w14:paraId="7288DE14" w14:textId="77777777" w:rsidR="00E7585B" w:rsidRDefault="00E7585B" w:rsidP="000E5536">
      <w:pPr>
        <w:pStyle w:val="BodyText2"/>
      </w:pPr>
      <w:r>
        <w:t>Could put CI scores into bins, e.g. 0-100 scores 1, 100-1000 2, 1000-10000 3 etc</w:t>
      </w:r>
    </w:p>
    <w:p w14:paraId="07BCA998" w14:textId="77777777" w:rsidR="006C6A52" w:rsidRDefault="006C6A52" w:rsidP="000E5536">
      <w:pPr>
        <w:pStyle w:val="BodyText2"/>
      </w:pPr>
      <w:r>
        <w:lastRenderedPageBreak/>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0E5536">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0E5536">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0E5536">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0E5536">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0E5536">
      <w:pPr>
        <w:pStyle w:val="BodyText2"/>
      </w:pPr>
      <w:r>
        <w:t xml:space="preserve">Can be used by birdwatching tour operators to identify the most charismatic birds to sell to people. </w:t>
      </w:r>
    </w:p>
    <w:p w14:paraId="05ECD094" w14:textId="77777777" w:rsidR="0067279D" w:rsidRDefault="0067279D" w:rsidP="000E5536">
      <w:pPr>
        <w:pStyle w:val="BodyText2"/>
      </w:pPr>
      <w:r>
        <w:t>These values will be useful to Birdlife as well?</w:t>
      </w:r>
    </w:p>
    <w:p w14:paraId="690A7656" w14:textId="77777777" w:rsidR="00C842AF" w:rsidRDefault="00262402" w:rsidP="000E5536">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0E5536">
      <w:pPr>
        <w:pStyle w:val="BodyText2"/>
      </w:pPr>
      <w:r>
        <w:t>Most charismatic species within genera – e.g. the most charismatic cat species is – the Lion!</w:t>
      </w:r>
      <w:r w:rsidR="005F7924">
        <w:t xml:space="preserve"> Or whatever.</w:t>
      </w:r>
    </w:p>
    <w:p w14:paraId="02985D1F" w14:textId="77777777" w:rsidR="009016F0" w:rsidRDefault="009016F0" w:rsidP="000E5536">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0E5536">
      <w:pPr>
        <w:pStyle w:val="BodyText2"/>
      </w:pPr>
      <w:r>
        <w:t>The charisma index provides a good way to order species by how well known or charismatic they are.</w:t>
      </w:r>
    </w:p>
    <w:p w14:paraId="387E300B" w14:textId="77777777" w:rsidR="003E58D0" w:rsidRDefault="004B78C4" w:rsidP="000E5536">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0E5536">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0E5536">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0E5536">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0E5536">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0E5536">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0E5536">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0E5536">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0E5536">
      <w:pPr>
        <w:pStyle w:val="BodyText2"/>
      </w:pPr>
      <w:r>
        <w:t>Using the GBIF analysis, the richest quad keys are:</w:t>
      </w:r>
    </w:p>
    <w:p w14:paraId="25E2CD57" w14:textId="77777777" w:rsidR="00B3688A" w:rsidRDefault="00B3688A" w:rsidP="000E5536">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0E5536">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0E5536">
      <w:pPr>
        <w:pStyle w:val="BodyText2"/>
      </w:pPr>
      <w:r>
        <w:t xml:space="preserve">The richness data is here: </w:t>
      </w:r>
    </w:p>
    <w:p w14:paraId="369FD49B" w14:textId="77777777" w:rsidR="000B492A" w:rsidRDefault="007A6E79" w:rsidP="000E5536">
      <w:pPr>
        <w:pStyle w:val="Code"/>
      </w:pPr>
      <w:r>
        <w:t>\\h05</w:t>
      </w:r>
      <w:r w:rsidR="000B492A">
        <w:t>-dev-vm7\data\geoserver_data_dir\data\lrm\raster\global\species</w:t>
      </w:r>
    </w:p>
    <w:p w14:paraId="2CAC0A5D" w14:textId="77777777" w:rsidR="008C7905" w:rsidRDefault="008C7905" w:rsidP="000E5536">
      <w:pPr>
        <w:pStyle w:val="Code"/>
      </w:pPr>
      <w:r w:rsidRPr="008C7905">
        <w:t>\\cruise\MONDE\DOPA\data\www</w:t>
      </w:r>
    </w:p>
    <w:p w14:paraId="5F165345" w14:textId="77777777" w:rsidR="00872D48" w:rsidRDefault="00872D48" w:rsidP="0034374E">
      <w:pPr>
        <w:pStyle w:val="Heading3"/>
      </w:pPr>
      <w:bookmarkStart w:id="88" w:name="_Toc315774593"/>
      <w:r>
        <w:t>Country</w:t>
      </w:r>
    </w:p>
    <w:p w14:paraId="768574D3" w14:textId="77777777" w:rsidR="006B33C9" w:rsidRPr="00872D48" w:rsidRDefault="00872D48" w:rsidP="000E5536">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0E5536">
      <w:pPr>
        <w:pStyle w:val="BodyText2"/>
      </w:pPr>
      <w:r>
        <w:t>Roxanne Leberger is doing an analysis of species richness patterns in forested areas in Africa using our 1Km data.</w:t>
      </w:r>
    </w:p>
    <w:p w14:paraId="20BE217A" w14:textId="77777777" w:rsidR="004604BC" w:rsidRDefault="004604BC" w:rsidP="000E5536">
      <w:pPr>
        <w:pStyle w:val="Heading2"/>
      </w:pPr>
      <w:r>
        <w:t>Custom area intersection</w:t>
      </w:r>
    </w:p>
    <w:p w14:paraId="39170768" w14:textId="77777777" w:rsidR="004604BC" w:rsidRDefault="004604BC" w:rsidP="000E5536">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0E5536">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0E5536">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0E5536">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0E5536">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0E5536">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0E5536">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0E5536">
      <w:pPr>
        <w:pStyle w:val="BodyText2"/>
      </w:pPr>
      <w:r>
        <w:t>For lat/long 0,0:</w:t>
      </w:r>
    </w:p>
    <w:p w14:paraId="7B97A4B3" w14:textId="77777777" w:rsidR="0005176B" w:rsidRDefault="0005176B" w:rsidP="000E5536">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0E5536">
      <w:pPr>
        <w:pStyle w:val="BodyText2"/>
      </w:pPr>
      <w:r>
        <w:t xml:space="preserve">For </w:t>
      </w:r>
      <w:r w:rsidR="006F080F">
        <w:t xml:space="preserve">a point in </w:t>
      </w:r>
      <w:r>
        <w:t>Madagascar:</w:t>
      </w:r>
    </w:p>
    <w:p w14:paraId="3C59504D" w14:textId="77777777" w:rsidR="00DB406C" w:rsidRDefault="00DB406C" w:rsidP="000E5536">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0E5536">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0E5536">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 xml:space="preserve">to species.dev.species_from_wfs where I can intersect the data with Philippes </w:t>
      </w:r>
      <w:r w:rsidR="00AF57F1">
        <w:lastRenderedPageBreak/>
        <w:t>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0E5536">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0E5536">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0E5536">
      <w:pPr>
        <w:pStyle w:val="sql"/>
      </w:pPr>
      <w:r>
        <w:t>5.140625,5.45343017578125 5.14520263671875,5.45892333984375 5.14697265625,5.46600341796875 5.14501953125))</w:t>
      </w:r>
    </w:p>
    <w:p w14:paraId="668CDE17" w14:textId="77777777" w:rsidR="004E250E" w:rsidRDefault="004E250E" w:rsidP="000E5536">
      <w:pPr>
        <w:pStyle w:val="sql"/>
      </w:pPr>
      <w:r>
        <w:t>', 4326), species_distribution.species.geom)='t' ;</w:t>
      </w:r>
    </w:p>
    <w:p w14:paraId="45311363" w14:textId="77777777" w:rsidR="0080515B" w:rsidRDefault="0080515B" w:rsidP="000E5536">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0E5536">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0E5536">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D96B97">
      <w:pPr>
        <w:pStyle w:val="Unix"/>
      </w:pPr>
      <w:r w:rsidRPr="0017463D">
        <w:t>-bash-</w:t>
      </w:r>
      <w:r>
        <w:t>4.1$ cd especies_python_scripts</w:t>
      </w:r>
    </w:p>
    <w:p w14:paraId="55F9D45E" w14:textId="77777777" w:rsidR="005D7D2E" w:rsidRDefault="00B2141A" w:rsidP="00D96B97">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0E5536">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D96B97">
      <w:pPr>
        <w:pStyle w:val="Unix"/>
      </w:pPr>
      <w:r>
        <w:t>-bash-4.1$ cd especies_python_scripts</w:t>
      </w:r>
    </w:p>
    <w:p w14:paraId="59AB324A" w14:textId="77777777" w:rsidR="006310B7" w:rsidRDefault="006310B7" w:rsidP="00D96B97">
      <w:pPr>
        <w:pStyle w:val="Unix"/>
      </w:pPr>
      <w:r>
        <w:t>-bash-4.1$ python redlist_intersect.py philipps_parks objectid False 8</w:t>
      </w:r>
    </w:p>
    <w:p w14:paraId="17B53241" w14:textId="77777777" w:rsidR="00AE500C" w:rsidRDefault="004E5B49" w:rsidP="000E5536">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0E5536">
      <w:pPr>
        <w:pStyle w:val="Code"/>
      </w:pPr>
      <w:r w:rsidRPr="00525F04">
        <w:t>SELECT redlist_intersect(30395,'allfeatureclasses','objectid',false);</w:t>
      </w:r>
    </w:p>
    <w:p w14:paraId="7725FECB" w14:textId="77777777" w:rsidR="00690CD0" w:rsidRDefault="00690CD0" w:rsidP="000E5536">
      <w:pPr>
        <w:pStyle w:val="Code"/>
      </w:pPr>
      <w:r>
        <w:t>ERROR:  GEOSIntersects: TopologyException: side location conflict at 18.965374137000026 47.639554476000058</w:t>
      </w:r>
    </w:p>
    <w:p w14:paraId="07ACA8E3" w14:textId="77777777" w:rsidR="00690CD0" w:rsidRDefault="00690CD0" w:rsidP="000E5536">
      <w:pPr>
        <w:pStyle w:val="Code"/>
      </w:pPr>
      <w:r>
        <w:t>CONTEXT:  PL/pgSQL function "redlist_intersect" line 11 at RETURN QUERY</w:t>
      </w:r>
    </w:p>
    <w:p w14:paraId="05D7B8C0" w14:textId="77777777" w:rsidR="00690CD0" w:rsidRDefault="00690CD0" w:rsidP="000E5536">
      <w:pPr>
        <w:pStyle w:val="Code"/>
      </w:pPr>
    </w:p>
    <w:p w14:paraId="3FD75EA3" w14:textId="77777777" w:rsidR="00690CD0" w:rsidRDefault="00690CD0" w:rsidP="000E5536">
      <w:pPr>
        <w:pStyle w:val="Code"/>
      </w:pPr>
      <w:r>
        <w:t>********** Error **********</w:t>
      </w:r>
    </w:p>
    <w:p w14:paraId="44567898" w14:textId="77777777" w:rsidR="00690CD0" w:rsidRDefault="00690CD0" w:rsidP="000E5536">
      <w:pPr>
        <w:pStyle w:val="Code"/>
      </w:pPr>
    </w:p>
    <w:p w14:paraId="445D2FD7" w14:textId="77777777" w:rsidR="00690CD0" w:rsidRDefault="00690CD0" w:rsidP="000E5536">
      <w:pPr>
        <w:pStyle w:val="Code"/>
      </w:pPr>
      <w:r>
        <w:t>ERROR: GEOSIntersects: TopologyException: side location conflict at 18.965374137000026 47.639554476000058</w:t>
      </w:r>
    </w:p>
    <w:p w14:paraId="46013607" w14:textId="77777777" w:rsidR="00690CD0" w:rsidRDefault="00690CD0" w:rsidP="000E5536">
      <w:pPr>
        <w:pStyle w:val="Code"/>
      </w:pPr>
      <w:r>
        <w:t>SQL state: XX000</w:t>
      </w:r>
    </w:p>
    <w:p w14:paraId="37828C1A" w14:textId="77777777" w:rsidR="00690CD0" w:rsidRDefault="00690CD0" w:rsidP="000E5536">
      <w:pPr>
        <w:pStyle w:val="Code"/>
      </w:pPr>
      <w:r>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lastRenderedPageBreak/>
        <w:t>European Biogeoregions</w:t>
      </w:r>
      <w:r w:rsidR="00C306EA">
        <w:t xml:space="preserve"> (for Dario)</w:t>
      </w:r>
    </w:p>
    <w:p w14:paraId="6BA0A666" w14:textId="77777777" w:rsidR="00115A76" w:rsidRDefault="00115A76" w:rsidP="000E5536">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D96B97">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0E5536">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0E5536">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D96B97">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0E5536">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0E5536">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D96B97">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0E5536">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D96B97">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0E5536">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0E5536">
      <w:pPr>
        <w:pStyle w:val="BodyText2"/>
      </w:pPr>
      <w:r>
        <w:lastRenderedPageBreak/>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0E5536">
      <w:pPr>
        <w:pStyle w:val="BodyText2"/>
      </w:pPr>
      <w:r>
        <w:t>Map Of Life have implemented a fast 50Km species list tool:</w:t>
      </w:r>
    </w:p>
    <w:p w14:paraId="615F2CC5" w14:textId="77777777" w:rsidR="00CB0A99" w:rsidRDefault="008809F7" w:rsidP="000E5536">
      <w:pPr>
        <w:pStyle w:val="BodyText2"/>
      </w:pPr>
      <w:hyperlink r:id="rId335" w:history="1">
        <w:r w:rsidR="00CB0A99">
          <w:rPr>
            <w:rStyle w:val="Hyperlink"/>
          </w:rPr>
          <w:t>https://github.com/MapofLife/MOL/blob/develop/app/js/mol.map.query.js</w:t>
        </w:r>
      </w:hyperlink>
    </w:p>
    <w:p w14:paraId="1B456752" w14:textId="77777777" w:rsidR="008B2D43" w:rsidRDefault="008B2D43" w:rsidP="000E5536">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0E5536">
      <w:pPr>
        <w:pStyle w:val="BodyText2"/>
      </w:pPr>
      <w:r>
        <w:t>The SQL that is used to query for a point is also there:</w:t>
      </w:r>
    </w:p>
    <w:p w14:paraId="2C18DE26" w14:textId="77777777" w:rsidR="00D3512F" w:rsidRDefault="008809F7" w:rsidP="000E5536">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0E5536">
      <w:pPr>
        <w:pStyle w:val="BodyText2"/>
      </w:pPr>
      <w:r>
        <w:t>Here is the url to their species list REST web service for a 1Km buffer</w:t>
      </w:r>
      <w:r w:rsidR="003E3EA8">
        <w:t xml:space="preserve"> (536ms)</w:t>
      </w:r>
      <w:r>
        <w:t>:</w:t>
      </w:r>
    </w:p>
    <w:p w14:paraId="4AA08A46" w14:textId="77777777" w:rsidR="00CB507A" w:rsidRDefault="008809F7" w:rsidP="000E5536">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0E5536">
      <w:pPr>
        <w:pStyle w:val="sql"/>
      </w:pPr>
      <w:r>
        <w:t>WHERE ST_DWithin(d.the_geom_webmercator,ST_Transform(ST_PointFromText(''POINT(8.79 45.58)'',4326),3857),1000/cos(radians(45.58)))</w:t>
      </w:r>
    </w:p>
    <w:p w14:paraId="7EC8CDF5" w14:textId="77777777" w:rsidR="009B0DD3" w:rsidRDefault="009B0DD3" w:rsidP="000E5536">
      <w:pPr>
        <w:pStyle w:val="BodyText2"/>
      </w:pPr>
      <w:r>
        <w:t>Produced a table of mammals excluding the ceteceans and ran the following again:</w:t>
      </w:r>
    </w:p>
    <w:p w14:paraId="78922BB5" w14:textId="77777777" w:rsidR="009B0DD3" w:rsidRDefault="003F6770" w:rsidP="000E5536">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0E5536">
      <w:pPr>
        <w:pStyle w:val="Heading2"/>
      </w:pPr>
      <w:r>
        <w:t>Species data for Valia</w:t>
      </w:r>
    </w:p>
    <w:p w14:paraId="46C7123B" w14:textId="77777777" w:rsidR="00F144DF" w:rsidRDefault="00F144DF" w:rsidP="000E5536">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0E5536">
      <w:pPr>
        <w:pStyle w:val="BodyText2"/>
      </w:pPr>
      <w:r>
        <w:t>Mangroves</w:t>
      </w:r>
      <w:r w:rsidR="003C51FC">
        <w:t xml:space="preserve">: </w:t>
      </w:r>
      <w:r>
        <w:t>Owner = 'GMSA Mangroves'</w:t>
      </w:r>
      <w:r w:rsidR="00DB311A">
        <w:t xml:space="preserve"> </w:t>
      </w:r>
    </w:p>
    <w:p w14:paraId="2314FB42" w14:textId="77777777" w:rsidR="008660B0" w:rsidRPr="008660B0" w:rsidRDefault="008660B0" w:rsidP="000E5536">
      <w:pPr>
        <w:pStyle w:val="BodyText2"/>
      </w:pPr>
      <w:r>
        <w:t>Coral reefs</w:t>
      </w:r>
      <w:r w:rsidR="003C51FC">
        <w:t xml:space="preserve">: </w:t>
      </w:r>
      <w:r>
        <w:t>Owner = 'GMSA</w:t>
      </w:r>
      <w:r w:rsidR="003C51FC">
        <w:t>_c</w:t>
      </w:r>
      <w:r>
        <w:t>oral'</w:t>
      </w:r>
    </w:p>
    <w:p w14:paraId="76F7DE6D" w14:textId="77777777" w:rsidR="008660B0" w:rsidRDefault="008660B0" w:rsidP="000E5536">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0E5536">
      <w:pPr>
        <w:pStyle w:val="BodyText2"/>
      </w:pPr>
      <w:r>
        <w:t>Seagrasses</w:t>
      </w:r>
    </w:p>
    <w:p w14:paraId="58735F1D" w14:textId="77777777" w:rsidR="003036D6" w:rsidRDefault="003036D6" w:rsidP="000E5536">
      <w:pPr>
        <w:pStyle w:val="Heading2"/>
      </w:pPr>
      <w:r>
        <w:t>Supervised Cluster Analysis</w:t>
      </w:r>
    </w:p>
    <w:p w14:paraId="5D14BC7E" w14:textId="77777777" w:rsidR="003036D6" w:rsidRDefault="003036D6" w:rsidP="000E5536">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0E5536">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0E5536">
      <w:pPr>
        <w:pStyle w:val="Heading2"/>
      </w:pPr>
      <w:r>
        <w:t>Travel time to major cities</w:t>
      </w:r>
    </w:p>
    <w:p w14:paraId="44E5EE21" w14:textId="77777777" w:rsidR="002016FC" w:rsidRPr="002016FC" w:rsidRDefault="002016FC" w:rsidP="000E5536">
      <w:pPr>
        <w:pStyle w:val="BodyText2"/>
      </w:pPr>
    </w:p>
    <w:p w14:paraId="43ED32FE" w14:textId="77777777" w:rsidR="002016FC" w:rsidRDefault="002016FC" w:rsidP="0034374E">
      <w:pPr>
        <w:pStyle w:val="Heading3"/>
      </w:pPr>
      <w:r>
        <w:t>Website</w:t>
      </w:r>
    </w:p>
    <w:p w14:paraId="7DCA0D4A" w14:textId="77777777" w:rsidR="00970378" w:rsidRPr="00970378" w:rsidRDefault="008809F7" w:rsidP="000E5536">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t>Data and documentation</w:t>
      </w:r>
    </w:p>
    <w:p w14:paraId="29F31CAB" w14:textId="77777777" w:rsidR="002016FC" w:rsidRPr="002016FC" w:rsidRDefault="00970378" w:rsidP="000E5536">
      <w:pPr>
        <w:pStyle w:val="BodyText2"/>
      </w:pPr>
      <w:r>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lastRenderedPageBreak/>
        <w:t>Computation of a Cost-Surface</w:t>
      </w:r>
    </w:p>
    <w:p w14:paraId="07DE67A6" w14:textId="77777777" w:rsidR="002542E6" w:rsidRDefault="009A3C9D" w:rsidP="000E5536">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0E5536">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0E5536">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0E5536">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0E5536">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0E5536">
      <w:pPr>
        <w:pStyle w:val="BodyText2"/>
      </w:pPr>
    </w:p>
    <w:p w14:paraId="7AAA3A34" w14:textId="77777777" w:rsidR="00DD5D45" w:rsidRPr="009A3C9D" w:rsidRDefault="00DD5D45" w:rsidP="000E5536">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0E5536">
      <w:pPr>
        <w:pStyle w:val="Heading2"/>
      </w:pPr>
      <w:r>
        <w:t>Roadless areas</w:t>
      </w:r>
    </w:p>
    <w:p w14:paraId="30736D8A" w14:textId="77777777" w:rsidR="00B238A4" w:rsidRPr="00B238A4" w:rsidRDefault="00B238A4" w:rsidP="000E5536">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202DF4C2" w:rsidR="00B37D09" w:rsidRDefault="0093510D" w:rsidP="000E5536">
      <w:pPr>
        <w:pStyle w:val="Heading1"/>
      </w:pPr>
      <w:r>
        <w:t>Server Development</w:t>
      </w:r>
      <w:bookmarkEnd w:id="88"/>
    </w:p>
    <w:p w14:paraId="03C07670" w14:textId="77777777" w:rsidR="00FF083D" w:rsidRDefault="00FF083D" w:rsidP="000E5536">
      <w:pPr>
        <w:pStyle w:val="Heading2"/>
      </w:pPr>
      <w:bookmarkStart w:id="90" w:name="_Toc315774594"/>
      <w:r>
        <w:t>Python programming</w:t>
      </w:r>
      <w:bookmarkEnd w:id="90"/>
    </w:p>
    <w:p w14:paraId="098C548C" w14:textId="77777777" w:rsidR="00FF083D" w:rsidRDefault="00FF083D" w:rsidP="0034374E">
      <w:pPr>
        <w:pStyle w:val="Heading3"/>
      </w:pPr>
      <w:bookmarkStart w:id="91" w:name="_Toc315774595"/>
      <w:r>
        <w:t>Modules and packages</w:t>
      </w:r>
      <w:bookmarkEnd w:id="91"/>
    </w:p>
    <w:p w14:paraId="679438A1" w14:textId="77777777" w:rsidR="00FF083D" w:rsidRDefault="008809F7" w:rsidP="000E5536">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2" w:name="_Toc315774598"/>
      <w:r>
        <w:t>Video Codec</w:t>
      </w:r>
    </w:p>
    <w:p w14:paraId="63DF10B6" w14:textId="77777777" w:rsidR="008F1185" w:rsidRDefault="008F1185" w:rsidP="007D2F52">
      <w:pPr>
        <w:pStyle w:val="Heading4"/>
      </w:pPr>
      <w:r>
        <w:t>OpenCV</w:t>
      </w:r>
    </w:p>
    <w:p w14:paraId="7F910010" w14:textId="77777777" w:rsidR="00DD2C82" w:rsidRDefault="00DD2C82" w:rsidP="000E5536">
      <w:pPr>
        <w:pStyle w:val="BodyText2"/>
      </w:pPr>
      <w:r>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0E5536">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D96B97">
      <w:pPr>
        <w:pStyle w:val="Unix"/>
      </w:pPr>
      <w:r w:rsidRPr="00E929E3">
        <w:lastRenderedPageBreak/>
        <w:t>[webuser@schwarzy-vm6 images]$ ffmpeg -f image2 -i img%04d.png output2.mpg</w:t>
      </w:r>
    </w:p>
    <w:p w14:paraId="06B1F2E4" w14:textId="53416BE4" w:rsidR="00B37D09" w:rsidRDefault="006F16DC" w:rsidP="000E5536">
      <w:pPr>
        <w:pStyle w:val="Heading2"/>
      </w:pPr>
      <w:r>
        <w:t xml:space="preserve">REST Service </w:t>
      </w:r>
      <w:r w:rsidR="000E4C4F">
        <w:t>Development</w:t>
      </w:r>
      <w:bookmarkEnd w:id="92"/>
    </w:p>
    <w:p w14:paraId="73BFD1AB" w14:textId="77777777" w:rsidR="00D07925" w:rsidRDefault="00D07925" w:rsidP="0034374E">
      <w:pPr>
        <w:pStyle w:val="Heading3"/>
      </w:pPr>
      <w:bookmarkStart w:id="93" w:name="_Toc315774599"/>
      <w:r>
        <w:t>Connecting to the dopa/eHabitat machine</w:t>
      </w:r>
      <w:bookmarkEnd w:id="93"/>
    </w:p>
    <w:p w14:paraId="20DB79D8" w14:textId="729CE34A" w:rsidR="00D07925" w:rsidRDefault="00D07925" w:rsidP="007D2F52">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0E5536">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8809F7" w:rsidP="000E5536">
      <w:pPr>
        <w:pStyle w:val="BodyText2"/>
      </w:pPr>
      <w:hyperlink r:id="rId348" w:history="1">
        <w:r w:rsidR="00D07925" w:rsidRPr="0077669C">
          <w:rPr>
            <w:rStyle w:val="Hyperlink"/>
          </w:rPr>
          <w:t>http://h03-dev-vm7/eSpecies-REST/index.php</w:t>
        </w:r>
      </w:hyperlink>
    </w:p>
    <w:p w14:paraId="55EAE6A8" w14:textId="08E275C6" w:rsidR="00D07925" w:rsidRDefault="00D07925" w:rsidP="0034374E">
      <w:pPr>
        <w:pStyle w:val="Heading3"/>
      </w:pPr>
      <w:bookmarkStart w:id="96" w:name="_Toc315774602"/>
      <w:r>
        <w:t>Service Implementation</w:t>
      </w:r>
      <w:bookmarkEnd w:id="96"/>
    </w:p>
    <w:p w14:paraId="2F9F95D8" w14:textId="77777777" w:rsidR="002D1594" w:rsidRDefault="002D1594" w:rsidP="007D2F52">
      <w:pPr>
        <w:pStyle w:val="Heading4"/>
      </w:pPr>
      <w:bookmarkStart w:id="97" w:name="_Toc315774603"/>
      <w:r>
        <w:t>webpy</w:t>
      </w:r>
    </w:p>
    <w:p w14:paraId="18445F01" w14:textId="77777777" w:rsidR="002D1594" w:rsidRDefault="002D1594" w:rsidP="000E5536">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8809F7" w:rsidP="000E5536">
      <w:pPr>
        <w:pStyle w:val="BodyText"/>
      </w:pPr>
      <w:hyperlink r:id="rId349"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8809F7" w:rsidP="000E5536">
      <w:pPr>
        <w:pStyle w:val="ListBullet"/>
      </w:pPr>
      <w:hyperlink r:id="rId350" w:history="1">
        <w:r w:rsidR="002D1594" w:rsidRPr="0077669C">
          <w:rPr>
            <w:rStyle w:val="Hyperlink"/>
          </w:rPr>
          <w:t>http://webpy.org/download</w:t>
        </w:r>
      </w:hyperlink>
    </w:p>
    <w:p w14:paraId="02B15108" w14:textId="77777777" w:rsidR="002D1594" w:rsidRDefault="008809F7" w:rsidP="000E5536">
      <w:pPr>
        <w:pStyle w:val="ListBullet"/>
      </w:pPr>
      <w:hyperlink r:id="rId351" w:history="1">
        <w:r w:rsidR="002D1594" w:rsidRPr="0077669C">
          <w:rPr>
            <w:rStyle w:val="Hyperlink"/>
          </w:rPr>
          <w:t>http://pypi.python.org/pypi/flup/1.0.2</w:t>
        </w:r>
      </w:hyperlink>
    </w:p>
    <w:p w14:paraId="677E46A4" w14:textId="77777777" w:rsidR="002D1594" w:rsidRDefault="002D1594" w:rsidP="000E5536">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8809F7" w:rsidP="000E5536">
      <w:pPr>
        <w:pStyle w:val="ListBullet"/>
      </w:pPr>
      <w:hyperlink r:id="rId352" w:history="1">
        <w:r w:rsidR="002D1594" w:rsidRPr="0077669C">
          <w:rPr>
            <w:rStyle w:val="Hyperlink"/>
          </w:rPr>
          <w:t>http://webpy.org/docs/0.3/tutorial</w:t>
        </w:r>
      </w:hyperlink>
    </w:p>
    <w:p w14:paraId="3154A27E" w14:textId="77777777" w:rsidR="002D1594" w:rsidRDefault="008809F7" w:rsidP="000E5536">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0E5536">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0E5536">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0E5536">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0E5536">
      <w:pPr>
        <w:pStyle w:val="BodyText2"/>
      </w:pPr>
      <w:r>
        <w:t xml:space="preserve">print </w:t>
      </w:r>
    </w:p>
    <w:p w14:paraId="14DDEB60" w14:textId="77777777" w:rsidR="002D1594" w:rsidRDefault="002D1594" w:rsidP="000E5536">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0E5536">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8809F7" w:rsidP="000E5536">
      <w:pPr>
        <w:pStyle w:val="BodyText2"/>
      </w:pPr>
      <w:hyperlink r:id="rId358" w:history="1">
        <w:r w:rsidR="002D1594" w:rsidRPr="0077669C">
          <w:rPr>
            <w:rStyle w:val="Hyperlink"/>
          </w:rPr>
          <w:t>http://0.0.0.0:8080/</w:t>
        </w:r>
      </w:hyperlink>
    </w:p>
    <w:p w14:paraId="33B6507C" w14:textId="77777777" w:rsidR="002D1594" w:rsidRDefault="002D1594" w:rsidP="000E5536">
      <w:pPr>
        <w:pStyle w:val="BodyText2"/>
      </w:pPr>
      <w:r>
        <w:t>This starts the app.</w:t>
      </w:r>
    </w:p>
    <w:p w14:paraId="743A7F68" w14:textId="77777777" w:rsidR="002D1594" w:rsidRDefault="002D1594" w:rsidP="000E5536">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0E5536">
      <w:pPr>
        <w:pStyle w:val="Code"/>
      </w:pPr>
      <w:r>
        <w:t>#!/usr/bin/env python</w:t>
      </w:r>
    </w:p>
    <w:p w14:paraId="65B9A969" w14:textId="77777777" w:rsidR="002D1594" w:rsidRDefault="002D1594" w:rsidP="000E5536">
      <w:pPr>
        <w:pStyle w:val="Code"/>
      </w:pPr>
      <w:r>
        <w:t>import web</w:t>
      </w:r>
    </w:p>
    <w:p w14:paraId="1EA51F54" w14:textId="77777777" w:rsidR="002D1594" w:rsidRDefault="002D1594" w:rsidP="000E5536">
      <w:pPr>
        <w:pStyle w:val="Code"/>
      </w:pPr>
      <w:r>
        <w:t>urls = (</w:t>
      </w:r>
    </w:p>
    <w:p w14:paraId="3FAF9F80" w14:textId="77777777" w:rsidR="002D1594" w:rsidRDefault="002D1594" w:rsidP="000E5536">
      <w:pPr>
        <w:pStyle w:val="Code"/>
      </w:pPr>
      <w:r>
        <w:t xml:space="preserve">  '/', 'test')</w:t>
      </w:r>
    </w:p>
    <w:p w14:paraId="4F86BE00" w14:textId="77777777" w:rsidR="002D1594" w:rsidRDefault="002D1594" w:rsidP="000E5536">
      <w:pPr>
        <w:pStyle w:val="Code"/>
      </w:pPr>
      <w:r>
        <w:t>class test:</w:t>
      </w:r>
    </w:p>
    <w:p w14:paraId="7F33F14B" w14:textId="77777777" w:rsidR="002D1594" w:rsidRDefault="002D1594" w:rsidP="000E5536">
      <w:pPr>
        <w:pStyle w:val="Code"/>
      </w:pPr>
      <w:r>
        <w:t xml:space="preserve">    def GET(self):</w:t>
      </w:r>
    </w:p>
    <w:p w14:paraId="06BCCEA6" w14:textId="77777777" w:rsidR="002D1594" w:rsidRDefault="002D1594" w:rsidP="000E5536">
      <w:pPr>
        <w:pStyle w:val="Code"/>
      </w:pPr>
      <w:r>
        <w:t xml:space="preserve">        web.header('Content-Type', 'text/json')</w:t>
      </w:r>
    </w:p>
    <w:p w14:paraId="14506849" w14:textId="77777777" w:rsidR="002D1594" w:rsidRDefault="002D1594" w:rsidP="000E5536">
      <w:pPr>
        <w:pStyle w:val="Code"/>
      </w:pPr>
      <w:r>
        <w:t xml:space="preserve">        return 'wibble'</w:t>
      </w:r>
    </w:p>
    <w:p w14:paraId="6BBD71EA" w14:textId="77777777" w:rsidR="002D1594" w:rsidRDefault="002D1594" w:rsidP="000E5536">
      <w:pPr>
        <w:pStyle w:val="Code"/>
      </w:pPr>
      <w:r>
        <w:t>if __name__ == "__main__":</w:t>
      </w:r>
    </w:p>
    <w:p w14:paraId="5DC7FD17" w14:textId="77777777" w:rsidR="002D1594" w:rsidRDefault="002D1594" w:rsidP="000E5536">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lastRenderedPageBreak/>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0E5536">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0E5536">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8809F7" w:rsidP="000E5536">
      <w:pPr>
        <w:pStyle w:val="BodyText"/>
      </w:pPr>
      <w:hyperlink r:id="rId365" w:history="1">
        <w:r w:rsidR="002D1594" w:rsidRPr="0077669C">
          <w:rPr>
            <w:rStyle w:val="Hyperlink"/>
          </w:rPr>
          <w:t>http://...api/person-by-id/1/pets</w:t>
        </w:r>
      </w:hyperlink>
    </w:p>
    <w:p w14:paraId="0C90C611" w14:textId="77777777" w:rsidR="002D1594" w:rsidRDefault="008809F7" w:rsidP="000E5536">
      <w:pPr>
        <w:pStyle w:val="BodyText"/>
      </w:pPr>
      <w:hyperlink r:id="rId366" w:history="1">
        <w:r w:rsidR="002D1594" w:rsidRPr="0077669C">
          <w:rPr>
            <w:rStyle w:val="Hyperlink"/>
          </w:rPr>
          <w:t>http://...api/person-by-id/1/pets.json</w:t>
        </w:r>
      </w:hyperlink>
    </w:p>
    <w:p w14:paraId="290B2B2E" w14:textId="77777777" w:rsidR="002D1594" w:rsidRDefault="008809F7" w:rsidP="000E5536">
      <w:pPr>
        <w:pStyle w:val="BodyText"/>
      </w:pPr>
      <w:hyperlink r:id="rId367" w:history="1">
        <w:r w:rsidR="002D1594" w:rsidRPr="0077669C">
          <w:rPr>
            <w:rStyle w:val="Hyperlink"/>
          </w:rPr>
          <w:t>http://...api/person-by-id/1/pets.xml</w:t>
        </w:r>
      </w:hyperlink>
    </w:p>
    <w:p w14:paraId="2C84559C" w14:textId="77777777" w:rsidR="002D1594" w:rsidRDefault="008809F7" w:rsidP="000E5536">
      <w:pPr>
        <w:pStyle w:val="BodyText"/>
      </w:pPr>
      <w:hyperlink r:id="rId368" w:history="1">
        <w:r w:rsidR="002D1594" w:rsidRPr="0077669C">
          <w:rPr>
            <w:rStyle w:val="Hyperlink"/>
          </w:rPr>
          <w:t>http://...api/person-by-id/1/pet/Snoopy/info.json</w:t>
        </w:r>
      </w:hyperlink>
    </w:p>
    <w:p w14:paraId="6BD5099A" w14:textId="77777777" w:rsidR="002D1594" w:rsidRDefault="008809F7" w:rsidP="000E5536">
      <w:pPr>
        <w:pStyle w:val="BodyText2"/>
      </w:pPr>
      <w:hyperlink r:id="rId369"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8809F7" w:rsidP="000E5536">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8809F7" w:rsidP="000E5536">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0E5536">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0E5536">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0E5536">
      <w:pPr>
        <w:pStyle w:val="BodyText2"/>
      </w:pPr>
      <w:r>
        <w:tab/>
      </w:r>
      <w:r>
        <w:tab/>
        <w:t>..</w:t>
      </w:r>
    </w:p>
    <w:p w14:paraId="63A710DA" w14:textId="77777777" w:rsidR="002D1594" w:rsidRDefault="002D1594" w:rsidP="000E5536">
      <w:pPr>
        <w:pStyle w:val="BodyText"/>
      </w:pPr>
      <w:r>
        <w:lastRenderedPageBreak/>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0E5536">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lastRenderedPageBreak/>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0E5536">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0E5536">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D96B97">
      <w:pPr>
        <w:pStyle w:val="Unix"/>
      </w:pPr>
      <w:r>
        <w:t>[Tue Jan 14 09:31:40 2014] [error] [client 139.191.147.152]   import md5, referer: http://ehabitat-wps.jrc.it/eSpecies/dopaAdmin.html</w:t>
      </w:r>
    </w:p>
    <w:p w14:paraId="3FA72337" w14:textId="77777777" w:rsidR="00D26186" w:rsidRDefault="00D26186" w:rsidP="00D96B97">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0E5536">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32B70E42"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0E5536">
      <w:pPr>
        <w:pStyle w:val="BodyText2"/>
      </w:pPr>
      <w:r>
        <w:lastRenderedPageBreak/>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0E5536">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0E5536">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0E5536">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0E5536">
      <w:pPr>
        <w:pStyle w:val="BodyText2"/>
      </w:pPr>
      <w:r>
        <w:tab/>
        <w:t>image.save(imagefile)</w:t>
      </w:r>
    </w:p>
    <w:p w14:paraId="5796C46A" w14:textId="77777777" w:rsidR="00593B42" w:rsidRDefault="00593B42" w:rsidP="000E5536">
      <w:pPr>
        <w:pStyle w:val="BodyText2"/>
      </w:pPr>
      <w:r>
        <w:lastRenderedPageBreak/>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0E5536">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0E5536">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0E5536">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0E5536">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0E5536">
      <w:pPr>
        <w:pStyle w:val="BodyText2"/>
      </w:pPr>
      <w:r>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0E5536">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0E5536">
      <w:pPr>
        <w:pStyle w:val="BodyText2"/>
      </w:pPr>
      <w:r>
        <w:lastRenderedPageBreak/>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8809F7" w:rsidP="000E5536">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0E5536">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8809F7" w:rsidP="000E5536">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8809F7" w:rsidP="000E5536">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0E5536">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lastRenderedPageBreak/>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0E5536">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0E5536">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0E5536">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0E5536">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0E5536">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0E5536">
      <w:pPr>
        <w:pStyle w:val="BodyText2"/>
      </w:pPr>
      <w:r>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0E5536">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0E5536">
      <w:pPr>
        <w:pStyle w:val="BodyText2"/>
      </w:pPr>
      <w:r>
        <w:t>Range (t):</w:t>
      </w:r>
      <w:r>
        <w:tab/>
        <w:t>minx: 26986 miny: 16811 maxx: 26998 maxy: 16827 width: 13 height: 17</w:t>
      </w:r>
    </w:p>
    <w:p w14:paraId="5C67F6AD" w14:textId="77777777" w:rsidR="00B37D09" w:rsidRDefault="0093510D" w:rsidP="000E5536">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0E5536">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0E5536">
      <w:pPr>
        <w:pStyle w:val="BodyText2"/>
      </w:pPr>
      <w:r>
        <w:lastRenderedPageBreak/>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0E5536">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0E5536">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0E5536">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0E5536">
      <w:pPr>
        <w:pStyle w:val="Code"/>
      </w:pPr>
      <w:r>
        <w:t xml:space="preserve">        if (minVal == maxVal):</w:t>
      </w:r>
    </w:p>
    <w:p w14:paraId="2F6EBEC6" w14:textId="77777777" w:rsidR="00324674" w:rsidRDefault="00324674" w:rsidP="000E5536">
      <w:pPr>
        <w:pStyle w:val="Code"/>
      </w:pPr>
      <w:r>
        <w:t xml:space="preserve">            lut.extend([255, 0, 0])</w:t>
      </w:r>
    </w:p>
    <w:p w14:paraId="46997AE9" w14:textId="77777777" w:rsidR="00324674" w:rsidRDefault="00324674" w:rsidP="000E5536">
      <w:pPr>
        <w:pStyle w:val="Code"/>
      </w:pPr>
      <w:r>
        <w:t xml:space="preserve">        else:</w:t>
      </w:r>
    </w:p>
    <w:p w14:paraId="090D1357" w14:textId="77777777" w:rsidR="00324674" w:rsidRDefault="00324674" w:rsidP="000E5536">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0E5536">
      <w:pPr>
        <w:pStyle w:val="Code"/>
      </w:pPr>
      <w:r>
        <w:t xml:space="preserve">            if tmp &lt; 0: tmp = 0</w:t>
      </w:r>
    </w:p>
    <w:p w14:paraId="35AB60D4" w14:textId="77777777" w:rsidR="00324674" w:rsidRDefault="00324674" w:rsidP="000E5536">
      <w:pPr>
        <w:pStyle w:val="Code"/>
      </w:pPr>
      <w:r>
        <w:t xml:space="preserve">            tmp2 = (scaling * (maxVal - i))</w:t>
      </w:r>
      <w:r w:rsidR="008C67DA">
        <w:tab/>
      </w:r>
      <w:r w:rsidR="008C67DA">
        <w:tab/>
      </w:r>
      <w:r w:rsidR="008C67DA">
        <w:tab/>
        <w:t>21*12 = 252</w:t>
      </w:r>
    </w:p>
    <w:p w14:paraId="0AAE6382" w14:textId="77777777" w:rsidR="00324674" w:rsidRDefault="00324674" w:rsidP="000E5536">
      <w:pPr>
        <w:pStyle w:val="Code"/>
      </w:pPr>
      <w:r>
        <w:t xml:space="preserve">            if tmp2 &gt; 255: tmp2 = 255</w:t>
      </w:r>
    </w:p>
    <w:p w14:paraId="5F2C386F" w14:textId="77777777" w:rsidR="00324674" w:rsidRDefault="00324674" w:rsidP="000E5536">
      <w:pPr>
        <w:pStyle w:val="Code"/>
      </w:pPr>
      <w:r>
        <w:t xml:space="preserve">            lut.extend([tmp, (scaling * (maxVal - i)) / 2, tmp2])</w:t>
      </w:r>
      <w:r w:rsidR="008C67DA">
        <w:t xml:space="preserve"> </w:t>
      </w:r>
      <w:r w:rsidR="008C67DA">
        <w:tab/>
        <w:t>3,126,252</w:t>
      </w:r>
    </w:p>
    <w:p w14:paraId="3E7DDBBB" w14:textId="77777777" w:rsidR="00E665F5" w:rsidRDefault="00E665F5" w:rsidP="000E5536">
      <w:pPr>
        <w:pStyle w:val="BodyText2"/>
      </w:pPr>
      <w:r>
        <w:t>Loading an image into Image:</w:t>
      </w:r>
    </w:p>
    <w:p w14:paraId="7D6373DD" w14:textId="77777777" w:rsidR="00E665F5" w:rsidRDefault="00E665F5" w:rsidP="000E5536">
      <w:pPr>
        <w:pStyle w:val="Code"/>
      </w:pPr>
      <w:r>
        <w:t>&gt;&gt;&gt; file = "E:\\cottaan\\My Documents\\test.png"</w:t>
      </w:r>
    </w:p>
    <w:p w14:paraId="6B60EACE" w14:textId="77777777" w:rsidR="00E665F5" w:rsidRDefault="00E665F5" w:rsidP="000E5536">
      <w:pPr>
        <w:pStyle w:val="Code"/>
      </w:pPr>
      <w:r>
        <w:t>&gt;&gt;&gt; file</w:t>
      </w:r>
    </w:p>
    <w:p w14:paraId="001CD50E" w14:textId="77777777" w:rsidR="00E665F5" w:rsidRDefault="00E665F5" w:rsidP="000E5536">
      <w:pPr>
        <w:pStyle w:val="Code"/>
      </w:pPr>
      <w:r>
        <w:t>'E:\\cottaan\\My Documents\\test.png'</w:t>
      </w:r>
    </w:p>
    <w:p w14:paraId="6D262312" w14:textId="77777777" w:rsidR="00E665F5" w:rsidRDefault="00E665F5" w:rsidP="000E5536">
      <w:pPr>
        <w:pStyle w:val="Code"/>
      </w:pPr>
      <w:r>
        <w:t xml:space="preserve">&gt;&gt;&gt; im = Image.open(file)  </w:t>
      </w:r>
    </w:p>
    <w:p w14:paraId="6B1C5117" w14:textId="77777777" w:rsidR="00E665F5" w:rsidRDefault="00E665F5" w:rsidP="000E5536">
      <w:pPr>
        <w:pStyle w:val="Code"/>
      </w:pPr>
      <w:r>
        <w:t>&gt;&gt;&gt; im</w:t>
      </w:r>
    </w:p>
    <w:p w14:paraId="385FC8A1" w14:textId="77777777" w:rsidR="00E665F5" w:rsidRDefault="00E665F5" w:rsidP="000E5536">
      <w:pPr>
        <w:pStyle w:val="Code"/>
      </w:pPr>
      <w:r>
        <w:t>&lt;PngImagePlugin.PngImageFile image mode=P size=1234x1225 at 0x2453D00&gt;</w:t>
      </w:r>
    </w:p>
    <w:p w14:paraId="4DA0AA45" w14:textId="77777777" w:rsidR="00E665F5" w:rsidRDefault="00E665F5" w:rsidP="000E5536">
      <w:pPr>
        <w:pStyle w:val="Code"/>
      </w:pPr>
      <w:r>
        <w:t>&gt;&gt;&gt; im.palette</w:t>
      </w:r>
    </w:p>
    <w:p w14:paraId="27B0F47B" w14:textId="77777777" w:rsidR="00E665F5" w:rsidRDefault="00E665F5" w:rsidP="000E5536">
      <w:pPr>
        <w:pStyle w:val="Code"/>
      </w:pPr>
      <w:r>
        <w:t>&lt;ImagePalette.ImagePalette instance at 0x02456238&gt;</w:t>
      </w:r>
    </w:p>
    <w:p w14:paraId="4A9FDD3D" w14:textId="77777777" w:rsidR="00E665F5" w:rsidRDefault="00E665F5" w:rsidP="000E5536">
      <w:pPr>
        <w:pStyle w:val="Code"/>
      </w:pPr>
      <w:r>
        <w:t>&gt;&gt;&gt; vars(im)</w:t>
      </w:r>
    </w:p>
    <w:p w14:paraId="71F73CBB" w14:textId="77777777" w:rsidR="00E665F5" w:rsidRDefault="00E665F5" w:rsidP="000E5536">
      <w:pPr>
        <w:pStyle w:val="Code"/>
      </w:pPr>
      <w:r>
        <w:t>{'info': {'transparency': 0}, 'category': 0, 'palette': &lt;ImagePalette.ImagePalette instance at 0x02456238&gt;, 'decoderconfig': (), 'text': {}, 'filename': 'E:\\cottaan\\My Documents\\test.png'</w:t>
      </w:r>
    </w:p>
    <w:p w14:paraId="34E1CE64" w14:textId="77777777" w:rsidR="00E665F5" w:rsidRDefault="00E665F5" w:rsidP="000E5536">
      <w:pPr>
        <w:pStyle w:val="Code"/>
      </w:pPr>
      <w:r>
        <w:t>, 'fp': &lt;open file 'E:\cottaan\My Documents\test.png', mode 'rb' at 0x025845F8&gt;, 'readonly': 1, 'im': None, 'mode': 'P', 'decodermaxblock': 65536, 'tile': [('zip', (0, 0, 1234, 1225), 834L,</w:t>
      </w:r>
    </w:p>
    <w:p w14:paraId="55B7A0ED" w14:textId="77777777" w:rsidR="00E665F5" w:rsidRDefault="00E665F5" w:rsidP="000E5536">
      <w:pPr>
        <w:pStyle w:val="Code"/>
      </w:pPr>
      <w:r>
        <w:t>'P')], '_PngImageFile__idat': 65536, 'png': &lt;PngImagePlugin.PngStream instance at 0x0246E288&gt;, 'size': (1234, 1225)}</w:t>
      </w:r>
    </w:p>
    <w:p w14:paraId="00A592B2" w14:textId="77777777" w:rsidR="00E665F5" w:rsidRDefault="00E665F5" w:rsidP="000E5536">
      <w:pPr>
        <w:pStyle w:val="Code"/>
      </w:pPr>
      <w:r>
        <w:t>&gt;&gt;&gt;</w:t>
      </w:r>
    </w:p>
    <w:p w14:paraId="6AF96E09" w14:textId="77777777" w:rsidR="00E665F5" w:rsidRPr="00382366" w:rsidRDefault="00E72CE1" w:rsidP="000E5536">
      <w:pPr>
        <w:pStyle w:val="BodyText2"/>
      </w:pPr>
      <w:r>
        <w:t>So the image is 1234x1225 in size.</w:t>
      </w:r>
    </w:p>
    <w:p w14:paraId="7DFF3206" w14:textId="15D274E5"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lastRenderedPageBreak/>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0E5536">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0E5536">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0E5536">
      <w:pPr>
        <w:pStyle w:val="BodyText2"/>
      </w:pPr>
      <w:r>
        <w:tab/>
      </w:r>
      <w:r>
        <w:tab/>
      </w:r>
      <w:r>
        <w:tab/>
      </w:r>
      <w:r>
        <w:tab/>
        <w:t>16384</w:t>
      </w:r>
      <w:r>
        <w:tab/>
      </w:r>
      <w:r>
        <w:tab/>
      </w:r>
      <w:r>
        <w:tab/>
        <w:t>1</w:t>
      </w:r>
    </w:p>
    <w:p w14:paraId="180B779D" w14:textId="77777777" w:rsidR="00B37D09" w:rsidRDefault="0093510D" w:rsidP="000E5536">
      <w:pPr>
        <w:pStyle w:val="BodyText2"/>
      </w:pPr>
      <w:r>
        <w:t>So 2^-x = scale factor</w:t>
      </w:r>
    </w:p>
    <w:p w14:paraId="0AF87703" w14:textId="77777777" w:rsidR="00B37D09" w:rsidRDefault="0093510D" w:rsidP="000E5536">
      <w:pPr>
        <w:pStyle w:val="BodyText2"/>
      </w:pPr>
      <w:r>
        <w:t>or</w:t>
      </w:r>
    </w:p>
    <w:p w14:paraId="78FA71AC" w14:textId="77777777" w:rsidR="00B37D09" w:rsidRDefault="0093510D" w:rsidP="000E5536">
      <w:pPr>
        <w:pStyle w:val="BodyText2"/>
      </w:pPr>
      <w:r>
        <w:t>x = 15 - (ln(SF)/ln(2))*(-1)</w:t>
      </w:r>
    </w:p>
    <w:p w14:paraId="3AE7CD8B" w14:textId="77777777" w:rsidR="00B37D09" w:rsidRDefault="0093510D" w:rsidP="000E5536">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0E5536">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t>154 rows</w:t>
      </w:r>
      <w:r>
        <w:tab/>
        <w:t>SELECT distinct quadkey FROM public.quadkeydata WHERE tx BETWEEN 26581 and 26591 and ty BETWEEN 16539 and 16552 order by 1</w:t>
      </w:r>
    </w:p>
    <w:p w14:paraId="2F8B4555" w14:textId="77777777" w:rsidR="00B37D09" w:rsidRDefault="0093510D" w:rsidP="000E5536">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lastRenderedPageBreak/>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0E5536">
      <w:pPr>
        <w:pStyle w:val="BodyText2"/>
      </w:pPr>
      <w:r>
        <w:t>ALTER TABLE public.quadkey OWNER TO usrdopa;</w:t>
      </w:r>
    </w:p>
    <w:p w14:paraId="0CC5CF80" w14:textId="77777777" w:rsidR="00B37D09" w:rsidRDefault="0093510D" w:rsidP="000E5536">
      <w:pPr>
        <w:pStyle w:val="BodyText2"/>
      </w:pPr>
      <w:r>
        <w:t>-- Index: public.qk_i1</w:t>
      </w:r>
    </w:p>
    <w:p w14:paraId="1BB622FD" w14:textId="77777777" w:rsidR="00B37D09" w:rsidRDefault="0093510D" w:rsidP="000E5536">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0E5536">
      <w:pPr>
        <w:pStyle w:val="BodyText2"/>
      </w:pPr>
      <w:r>
        <w:t xml:space="preserve">  (quadkey);</w:t>
      </w:r>
    </w:p>
    <w:p w14:paraId="5AF3D7F4" w14:textId="77777777" w:rsidR="00B37D09" w:rsidRDefault="0093510D" w:rsidP="000E5536">
      <w:pPr>
        <w:pStyle w:val="BodyText2"/>
      </w:pPr>
      <w:r>
        <w:t>-- Index: public.qk_i2</w:t>
      </w:r>
    </w:p>
    <w:p w14:paraId="57B0918B" w14:textId="77777777" w:rsidR="00B37D09" w:rsidRDefault="0093510D" w:rsidP="000E5536">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0E5536">
      <w:pPr>
        <w:pStyle w:val="BodyText2"/>
      </w:pPr>
      <w:r>
        <w:t xml:space="preserve">  (tx);</w:t>
      </w:r>
    </w:p>
    <w:p w14:paraId="2AB7EFD0" w14:textId="77777777" w:rsidR="00B37D09" w:rsidRDefault="0093510D" w:rsidP="000E5536">
      <w:pPr>
        <w:pStyle w:val="BodyText2"/>
      </w:pPr>
      <w:r>
        <w:t>-- Index: public.qk_i3</w:t>
      </w:r>
    </w:p>
    <w:p w14:paraId="6D77DA1F" w14:textId="77777777" w:rsidR="00B37D09" w:rsidRDefault="0093510D" w:rsidP="000E5536">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0E5536">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lastRenderedPageBreak/>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0E5536">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0E5536">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0E5536">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0E5536">
      <w:pPr>
        <w:pStyle w:val="BodyText2"/>
      </w:pPr>
      <w:r>
        <w:t>tx BETWEEN 25728 and 27776 and ty BETWEEN 15496 and 17544</w:t>
      </w:r>
    </w:p>
    <w:p w14:paraId="339EADF9" w14:textId="77777777" w:rsidR="00B37D09" w:rsidRDefault="0093510D" w:rsidP="000E5536">
      <w:pPr>
        <w:pStyle w:val="BodyText2"/>
      </w:pPr>
      <w:r>
        <w:t>-- Table: public.quadkey</w:t>
      </w:r>
    </w:p>
    <w:p w14:paraId="6984EEC3" w14:textId="77777777" w:rsidR="00B37D09" w:rsidRDefault="0093510D" w:rsidP="000E5536">
      <w:pPr>
        <w:pStyle w:val="BodyText2"/>
      </w:pPr>
      <w:r>
        <w:t>-- DROP TABLE public.quadkey;</w:t>
      </w:r>
    </w:p>
    <w:p w14:paraId="2BC8AFB8" w14:textId="77777777" w:rsidR="00B37D09" w:rsidRDefault="0093510D" w:rsidP="000E5536">
      <w:pPr>
        <w:pStyle w:val="BodyText2"/>
      </w:pPr>
      <w:r>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lastRenderedPageBreak/>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0E5536">
      <w:pPr>
        <w:pStyle w:val="BodyText2"/>
      </w:pPr>
      <w:r>
        <w:t>ALTER TABLE public.quadkey OWNER TO usrdopa;</w:t>
      </w:r>
    </w:p>
    <w:p w14:paraId="0705570B" w14:textId="77777777" w:rsidR="00B37D09" w:rsidRDefault="0093510D" w:rsidP="000E5536">
      <w:pPr>
        <w:pStyle w:val="BodyText2"/>
      </w:pPr>
      <w:r>
        <w:t>-- Index: public.qk_i1</w:t>
      </w:r>
    </w:p>
    <w:p w14:paraId="72E8F1FF" w14:textId="77777777" w:rsidR="00B37D09" w:rsidRDefault="0093510D" w:rsidP="000E5536">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0E5536">
      <w:pPr>
        <w:pStyle w:val="BodyText2"/>
      </w:pPr>
      <w:r>
        <w:t xml:space="preserve">  (quadkey);</w:t>
      </w:r>
    </w:p>
    <w:p w14:paraId="52313F34" w14:textId="77777777" w:rsidR="00B37D09" w:rsidRDefault="0093510D" w:rsidP="000E5536">
      <w:pPr>
        <w:pStyle w:val="BodyText2"/>
      </w:pPr>
      <w:r>
        <w:t>-- Index: public.qk_i2</w:t>
      </w:r>
    </w:p>
    <w:p w14:paraId="46529A89" w14:textId="77777777" w:rsidR="00B37D09" w:rsidRDefault="0093510D" w:rsidP="000E5536">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0E5536">
      <w:pPr>
        <w:pStyle w:val="BodyText2"/>
      </w:pPr>
      <w:r>
        <w:t xml:space="preserve">  (tx);</w:t>
      </w:r>
    </w:p>
    <w:p w14:paraId="4BCE8AA4" w14:textId="77777777" w:rsidR="00B37D09" w:rsidRDefault="0093510D" w:rsidP="000E5536">
      <w:pPr>
        <w:pStyle w:val="BodyText2"/>
      </w:pPr>
      <w:r>
        <w:t>-- Index: public.qk_i3</w:t>
      </w:r>
    </w:p>
    <w:p w14:paraId="4DA9A047" w14:textId="77777777" w:rsidR="00B37D09" w:rsidRDefault="0093510D" w:rsidP="000E5536">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0E5536">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0E5536">
      <w:pPr>
        <w:pStyle w:val="BodyText2"/>
      </w:pPr>
      <w:r>
        <w:t>tx BETWEEN 18900 and 19000 and ty BETWEEN 13900 and 14000 - FOR AFRICA</w:t>
      </w:r>
    </w:p>
    <w:p w14:paraId="438A51D4" w14:textId="77777777" w:rsidR="00B37D09" w:rsidRDefault="0093510D" w:rsidP="000E5536">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lastRenderedPageBreak/>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0E5536">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0E5536">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0E5536">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0E5536">
      <w:pPr>
        <w:pStyle w:val="BodyText2"/>
      </w:pPr>
      <w:r>
        <w:t xml:space="preserve">  GROUP BY qk14;</w:t>
      </w:r>
    </w:p>
    <w:p w14:paraId="68C3EF9D" w14:textId="77777777" w:rsidR="00B37D09" w:rsidRDefault="0093510D" w:rsidP="000E5536">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0E5536">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0E5536">
      <w:pPr>
        <w:pStyle w:val="BodyText2"/>
      </w:pPr>
      <w:r>
        <w:t>PIVOT public_quadkeydata.tx;</w:t>
      </w:r>
    </w:p>
    <w:p w14:paraId="2C04611E" w14:textId="77777777" w:rsidR="00B37D09" w:rsidRDefault="0093510D" w:rsidP="000E5536">
      <w:pPr>
        <w:pStyle w:val="BodyText2"/>
      </w:pPr>
      <w:r>
        <w:t>BUT, rows with no data are not shown so this is not a proper map.</w:t>
      </w:r>
    </w:p>
    <w:p w14:paraId="3F0E8913" w14:textId="77777777" w:rsidR="00B37D09" w:rsidRDefault="0093510D" w:rsidP="000E5536">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0E5536">
      <w:pPr>
        <w:pStyle w:val="BodyText2"/>
      </w:pPr>
      <w:r>
        <w:t xml:space="preserve">  AS ct(row_name text, category_1 text, category_2 text, category_3 text);</w:t>
      </w:r>
    </w:p>
    <w:p w14:paraId="54675D99" w14:textId="77777777" w:rsidR="00B37D09" w:rsidRDefault="0093510D" w:rsidP="000E5536">
      <w:pPr>
        <w:pStyle w:val="BodyText2"/>
      </w:pPr>
      <w:r>
        <w:lastRenderedPageBreak/>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0E5536">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0E5536">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0E5536">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0E5536">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0E5536">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0E5536">
      <w:pPr>
        <w:pStyle w:val="BodyText2"/>
      </w:pPr>
      <w:r>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0E5536">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0E5536">
      <w:pPr>
        <w:pStyle w:val="BodyText2"/>
      </w:pPr>
      <w:r>
        <w:t>17 rows retrieved.</w:t>
      </w:r>
    </w:p>
    <w:p w14:paraId="223AE59F" w14:textId="77777777" w:rsidR="00B37D09" w:rsidRDefault="0093510D" w:rsidP="000E5536">
      <w:pPr>
        <w:pStyle w:val="BodyText"/>
      </w:pPr>
      <w:r>
        <w:lastRenderedPageBreak/>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0E5536">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0E5536">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0E5536">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0E5536">
      <w:pPr>
        <w:pStyle w:val="BodyText2"/>
      </w:pPr>
      <w:r>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0E5536">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lastRenderedPageBreak/>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0E5536">
      <w:pPr>
        <w:pStyle w:val="BodyText2"/>
      </w:pPr>
      <w:r>
        <w:t xml:space="preserve">Here is a call to the </w:t>
      </w:r>
      <w:r w:rsidR="00BC7817">
        <w:t xml:space="preserve">old </w:t>
      </w:r>
      <w:r>
        <w:t>WMSServer:</w:t>
      </w:r>
    </w:p>
    <w:p w14:paraId="73D39203" w14:textId="77777777" w:rsidR="00525A3B" w:rsidRDefault="008809F7" w:rsidP="000E5536">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0E5536">
      <w:pPr>
        <w:pStyle w:val="BodyText2"/>
      </w:pPr>
      <w:r>
        <w:t>And here is the call to the new one:</w:t>
      </w:r>
    </w:p>
    <w:p w14:paraId="00FCEC19" w14:textId="77777777" w:rsidR="00BC7817" w:rsidRPr="00525A3B" w:rsidRDefault="008809F7" w:rsidP="000E5536">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0E5536">
      <w:pPr>
        <w:pStyle w:val="BodyText2"/>
      </w:pPr>
      <w:r>
        <w:t>Easy to return in Python using the json library.</w:t>
      </w:r>
    </w:p>
    <w:p w14:paraId="4ED80F75" w14:textId="77777777" w:rsidR="00960B10" w:rsidRDefault="00960B10" w:rsidP="000E5536">
      <w:pPr>
        <w:pStyle w:val="BodyText2"/>
      </w:pPr>
      <w:r>
        <w:t>To return an objectid use the following:</w:t>
      </w:r>
    </w:p>
    <w:p w14:paraId="51D5DB7C" w14:textId="77777777" w:rsidR="00960B10" w:rsidRPr="00E60E0B" w:rsidRDefault="00960B10" w:rsidP="000E5536">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0E5536">
      <w:pPr>
        <w:pStyle w:val="Code"/>
      </w:pPr>
      <w:r w:rsidRPr="00C85F70">
        <w:t>import xml.etree.ElementTree as xml</w:t>
      </w:r>
    </w:p>
    <w:p w14:paraId="2F42DFCD" w14:textId="77777777" w:rsidR="00C85F70" w:rsidRDefault="00C85F70" w:rsidP="000E5536">
      <w:pPr>
        <w:pStyle w:val="Code"/>
      </w:pPr>
      <w:r>
        <w:t>root = xml.Element('species</w:t>
      </w:r>
      <w:r w:rsidR="001F52FB">
        <w:t>List</w:t>
      </w:r>
      <w:r w:rsidRPr="00C85F70">
        <w:t>')</w:t>
      </w:r>
    </w:p>
    <w:p w14:paraId="339085CD" w14:textId="77777777" w:rsidR="001F52FB" w:rsidRDefault="001F52FB" w:rsidP="000E5536">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0E5536">
      <w:pPr>
        <w:pStyle w:val="Code"/>
      </w:pPr>
      <w:r>
        <w:t>for child in children:</w:t>
      </w:r>
    </w:p>
    <w:p w14:paraId="5C563951" w14:textId="77777777" w:rsidR="004B274D" w:rsidRDefault="004B274D" w:rsidP="000E5536">
      <w:pPr>
        <w:pStyle w:val="Code"/>
      </w:pPr>
      <w:r>
        <w:t xml:space="preserve">     root.append(child)</w:t>
      </w:r>
    </w:p>
    <w:p w14:paraId="72E1CC30" w14:textId="77777777" w:rsidR="001219B0" w:rsidRDefault="000D5359" w:rsidP="000E5536">
      <w:pPr>
        <w:pStyle w:val="BodyText2"/>
      </w:pPr>
      <w:r>
        <w:t>To see the xml as text, use</w:t>
      </w:r>
      <w:r w:rsidR="001219B0">
        <w:t>:</w:t>
      </w:r>
    </w:p>
    <w:p w14:paraId="5B633FA0" w14:textId="77777777" w:rsidR="000D5359" w:rsidRDefault="000D5359" w:rsidP="000E5536">
      <w:pPr>
        <w:pStyle w:val="Code"/>
      </w:pPr>
      <w:r>
        <w:t>xml.tostring(root)</w:t>
      </w:r>
    </w:p>
    <w:p w14:paraId="098CD670" w14:textId="77777777" w:rsidR="00B07CB0" w:rsidRDefault="00B07CB0" w:rsidP="000E5536">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0E5536">
      <w:pPr>
        <w:pStyle w:val="BodyText2"/>
      </w:pPr>
      <w:r>
        <w:t>The content type of the xml data that is streamed back must be set to ‘text/xml’ in order for it to be understood properly in the client app, e.g. Excel.</w:t>
      </w:r>
    </w:p>
    <w:p w14:paraId="793349E2" w14:textId="23E4A661" w:rsidR="000B6543" w:rsidRDefault="000B6543" w:rsidP="000E5536">
      <w:pPr>
        <w:pStyle w:val="Heading5"/>
      </w:pPr>
      <w:bookmarkStart w:id="102" w:name="_Ref369693258"/>
      <w:r>
        <w:t>PDF return</w:t>
      </w:r>
      <w:bookmarkEnd w:id="102"/>
    </w:p>
    <w:p w14:paraId="3FA65BA9" w14:textId="77777777" w:rsidR="000B6543" w:rsidRDefault="000B6543" w:rsidP="000E5536">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8809F7" w:rsidP="000E5536">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0E5536">
      <w:pPr>
        <w:pStyle w:val="BodyText2"/>
      </w:pPr>
      <w:r>
        <w:t>works but</w:t>
      </w:r>
    </w:p>
    <w:p w14:paraId="312A9155" w14:textId="77777777" w:rsidR="00BD09D2" w:rsidRDefault="008809F7" w:rsidP="000E5536">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0E5536">
      <w:pPr>
        <w:pStyle w:val="BodyText2"/>
      </w:pPr>
      <w:r>
        <w:t>doesn’t because of this species:</w:t>
      </w:r>
    </w:p>
    <w:p w14:paraId="76395B20" w14:textId="77777777" w:rsidR="00FC008E" w:rsidRDefault="00FC008E" w:rsidP="000E5536">
      <w:pPr>
        <w:pStyle w:val="Code"/>
      </w:pPr>
      <w:r>
        <w:t xml:space="preserve">   "iucn_species_id": 10551, </w:t>
      </w:r>
    </w:p>
    <w:p w14:paraId="1169CE05" w14:textId="77777777" w:rsidR="00FC008E" w:rsidRDefault="00FC008E" w:rsidP="000E5536">
      <w:pPr>
        <w:pStyle w:val="Code"/>
      </w:pPr>
      <w:r>
        <w:t xml:space="preserve">   "taxon": "Hylobates muelleri", </w:t>
      </w:r>
    </w:p>
    <w:p w14:paraId="23113ECE" w14:textId="77777777" w:rsidR="00FC008E" w:rsidRDefault="00FC008E" w:rsidP="000E5536">
      <w:pPr>
        <w:pStyle w:val="Code"/>
      </w:pPr>
      <w:r>
        <w:t xml:space="preserve">   "common_name": "M\u00fcller's Bornean Gibbon", </w:t>
      </w:r>
    </w:p>
    <w:p w14:paraId="67A32605" w14:textId="77777777" w:rsidR="000D66E4" w:rsidRDefault="00B67699" w:rsidP="000E5536">
      <w:pPr>
        <w:pStyle w:val="BodyText2"/>
      </w:pPr>
      <w:r>
        <w:lastRenderedPageBreak/>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0E5536">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0E5536">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0E5536">
      <w:pPr>
        <w:pStyle w:val="sql"/>
      </w:pPr>
      <w:r w:rsidRPr="00C63794">
        <w:t>select * from especies.species_charisma where common_name like '%' || chr(65535) || '%'</w:t>
      </w:r>
    </w:p>
    <w:p w14:paraId="2CAE0B19" w14:textId="77777777" w:rsidR="00BE4ECC" w:rsidRDefault="00C345B6" w:rsidP="000E5536">
      <w:pPr>
        <w:pStyle w:val="BodyText2"/>
      </w:pPr>
      <w:r>
        <w:t xml:space="preserve">can be corrected </w:t>
      </w:r>
      <w:r w:rsidR="00BE4ECC">
        <w:t>them with:</w:t>
      </w:r>
    </w:p>
    <w:p w14:paraId="2BEC8411" w14:textId="77777777" w:rsidR="00BE4ECC" w:rsidRDefault="00BE4ECC" w:rsidP="000E5536">
      <w:pPr>
        <w:pStyle w:val="sql"/>
      </w:pPr>
      <w:r w:rsidRPr="007E650A">
        <w:t>update species_charisma set common_name = null where common_name like '%' || chr(65535) || '%'</w:t>
      </w:r>
    </w:p>
    <w:p w14:paraId="2B934CAE" w14:textId="77777777" w:rsidR="00BE4ECC" w:rsidRDefault="00C345B6" w:rsidP="000E5536">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0E5536">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0E5536">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0E5536">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0E5536">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0E5536">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0E5536">
      <w:pPr>
        <w:pStyle w:val="Code"/>
      </w:pPr>
      <w:r w:rsidRPr="00C553F2">
        <w:t>/etc/ssl/certs</w:t>
      </w:r>
      <w:r w:rsidR="00EB2F84">
        <w:t>/localhost.crt</w:t>
      </w:r>
    </w:p>
    <w:p w14:paraId="0075F8EE" w14:textId="77777777" w:rsidR="00C553F2" w:rsidRDefault="00C553F2" w:rsidP="000E5536">
      <w:pPr>
        <w:pStyle w:val="Code"/>
      </w:pPr>
      <w:r w:rsidRPr="00C553F2">
        <w:t>/etc/pki/tls/private/localhost.key</w:t>
      </w:r>
    </w:p>
    <w:p w14:paraId="48DB7C01" w14:textId="77777777" w:rsidR="00780F23" w:rsidRDefault="00780F23" w:rsidP="000E5536">
      <w:pPr>
        <w:pStyle w:val="BodyText2"/>
      </w:pPr>
      <w:r>
        <w:t>Michael had a look and it looks like the map server machine is not listening on port 43 at all.</w:t>
      </w:r>
    </w:p>
    <w:p w14:paraId="27311F63" w14:textId="77777777" w:rsidR="00136024" w:rsidRDefault="00136024" w:rsidP="000E5536">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8809F7" w:rsidP="000E5536">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0E5536">
      <w:pPr>
        <w:pStyle w:val="BodyText2"/>
      </w:pPr>
      <w:r>
        <w:t>Looking at the 'dopa_error_log'  on the h05-prod-vm3 machine, this is what we get:</w:t>
      </w:r>
    </w:p>
    <w:p w14:paraId="1EEC95CC" w14:textId="77777777" w:rsidR="00796B85" w:rsidRDefault="00796B85" w:rsidP="00D96B97">
      <w:pPr>
        <w:pStyle w:val="Unix"/>
      </w:pPr>
      <w:r>
        <w:t>[Fri Nov 15 14:39:04 2013] [error] [client 139.191.147.152] Traceback (most recent call last):</w:t>
      </w:r>
    </w:p>
    <w:p w14:paraId="753B7EA2" w14:textId="77777777" w:rsidR="00796B85" w:rsidRDefault="00796B85" w:rsidP="00D96B97">
      <w:pPr>
        <w:pStyle w:val="Unix"/>
      </w:pPr>
      <w:r>
        <w:t>[Fri Nov 15 14:39:04 2013] [error] [client 139.191.147.152]   File "/usr/lib/python2.6/site-packages/web.py-0.37-py2.6.egg/web/application.py", line 239, in process</w:t>
      </w:r>
    </w:p>
    <w:p w14:paraId="067610A7" w14:textId="77777777" w:rsidR="00796B85" w:rsidRDefault="00796B85" w:rsidP="00D96B97">
      <w:pPr>
        <w:pStyle w:val="Unix"/>
      </w:pPr>
      <w:r>
        <w:t>[Fri Nov 15 14:39:04 2013] [error] [client 139.191.147.152]     return self.handle()</w:t>
      </w:r>
    </w:p>
    <w:p w14:paraId="7A699D9F" w14:textId="77777777" w:rsidR="00796B85" w:rsidRDefault="00796B85" w:rsidP="00D96B97">
      <w:pPr>
        <w:pStyle w:val="Unix"/>
      </w:pPr>
      <w:r>
        <w:t>[Fri Nov 15 14:39:04 2013] [error] [client 139.191.147.152]   File "/usr/lib/python2.6/site-packages/web.py-0.37-py2.6.egg/web/application.py", line 230, in handle</w:t>
      </w:r>
    </w:p>
    <w:p w14:paraId="40D0DD7D" w14:textId="77777777" w:rsidR="00796B85" w:rsidRDefault="00796B85" w:rsidP="00D96B97">
      <w:pPr>
        <w:pStyle w:val="Unix"/>
      </w:pPr>
      <w:r>
        <w:lastRenderedPageBreak/>
        <w:t>[Fri Nov 15 14:39:04 2013] [error] [client 139.191.147.152]     return self._delegate(fn, self.fvars, args)</w:t>
      </w:r>
    </w:p>
    <w:p w14:paraId="27CDE0A6" w14:textId="77777777" w:rsidR="00796B85" w:rsidRDefault="00796B85" w:rsidP="00D96B97">
      <w:pPr>
        <w:pStyle w:val="Unix"/>
      </w:pPr>
      <w:r>
        <w:t>[Fri Nov 15 14:39:04 2013] [error] [client 139.191.147.152]   File "/usr/lib/python2.6/site-packages/web.py-0.37-py2.6.egg/web/application.py", line 420, in _delegate</w:t>
      </w:r>
    </w:p>
    <w:p w14:paraId="20300AC9" w14:textId="77777777" w:rsidR="00796B85" w:rsidRDefault="00796B85" w:rsidP="00D96B97">
      <w:pPr>
        <w:pStyle w:val="Unix"/>
      </w:pPr>
      <w:r>
        <w:t>[Fri Nov 15 14:39:04 2013] [error] [client 139.191.147.152]     return handle_class(cls)</w:t>
      </w:r>
    </w:p>
    <w:p w14:paraId="6E1A899F" w14:textId="77777777" w:rsidR="00796B85" w:rsidRDefault="00796B85" w:rsidP="00D96B97">
      <w:pPr>
        <w:pStyle w:val="Unix"/>
      </w:pPr>
      <w:r>
        <w:t>[Fri Nov 15 14:39:04 2013] [error] [client 139.191.147.152]   File "/usr/lib/python2.6/site-packages/web.py-0.37-py2.6.egg/web/application.py", line 396, in handle_class</w:t>
      </w:r>
    </w:p>
    <w:p w14:paraId="0B1E9958" w14:textId="77777777" w:rsidR="00796B85" w:rsidRDefault="00796B85" w:rsidP="00D96B97">
      <w:pPr>
        <w:pStyle w:val="Unix"/>
      </w:pPr>
      <w:r>
        <w:t>[Fri Nov 15 14:39:04 2013] [error] [client 139.191.147.152]     return tocall(*args)</w:t>
      </w:r>
    </w:p>
    <w:p w14:paraId="2FED6CC2" w14:textId="77777777" w:rsidR="00796B85" w:rsidRDefault="00796B85" w:rsidP="00D96B97">
      <w:pPr>
        <w:pStyle w:val="Unix"/>
      </w:pPr>
      <w:r>
        <w:t>[Fri Nov 15 14:39:04 2013] [error] [client 139.191.147.152]   File "/srv/www/dopa-services/cgi-bin/services", line 74, in GET</w:t>
      </w:r>
    </w:p>
    <w:p w14:paraId="42721343" w14:textId="77777777" w:rsidR="00796B85" w:rsidRDefault="00796B85" w:rsidP="00D96B97">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D96B97">
      <w:pPr>
        <w:pStyle w:val="Unix"/>
      </w:pPr>
      <w:r>
        <w:t>[Fri Nov 15 14:39:04 2013] [error] [client 139.191.147.152]   File "/srv/www/dopa-services/cgi-bin/services", line 155, in callservice</w:t>
      </w:r>
    </w:p>
    <w:p w14:paraId="675EC631" w14:textId="77777777" w:rsidR="00796B85" w:rsidRDefault="00796B85" w:rsidP="00D96B97">
      <w:pPr>
        <w:pStyle w:val="Unix"/>
      </w:pPr>
      <w:r>
        <w:t>[Fri Nov 15 14:39:04 2013] [error] [client 139.191.147.152]     vals = ecasAuthenticate(servicename, params)</w:t>
      </w:r>
    </w:p>
    <w:p w14:paraId="39E64435" w14:textId="77777777" w:rsidR="00796B85" w:rsidRDefault="00796B85" w:rsidP="00D96B97">
      <w:pPr>
        <w:pStyle w:val="Unix"/>
      </w:pPr>
      <w:r>
        <w:t>[Fri Nov 15 14:39:04 2013] [error] [client 139.191.147.152]   File "/srv/www/dopa-services/cgi-bin/services", line 396, in ecasAuthenticate</w:t>
      </w:r>
    </w:p>
    <w:p w14:paraId="51D36923" w14:textId="77777777" w:rsidR="00796B85" w:rsidRDefault="00796B85" w:rsidP="00D96B97">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D96B97">
      <w:pPr>
        <w:pStyle w:val="Unix"/>
      </w:pPr>
      <w:r>
        <w:t>[Fri Nov 15 14:39:04 2013] [error] [client 139.191.147.152]   File "/usr/lib/python2.6/site-packages/pycas.py", line 354, in login</w:t>
      </w:r>
    </w:p>
    <w:p w14:paraId="4E08DCC1" w14:textId="77777777" w:rsidR="00796B85" w:rsidRDefault="00796B85" w:rsidP="00D96B97">
      <w:pPr>
        <w:pStyle w:val="Unix"/>
      </w:pPr>
      <w:r>
        <w:t>[Fri Nov 15 14:39:04 2013] [error] [client 139.191.147.152]     ticket_status, id = get_ticket_status(cas_host,service_url,protocol,opt)</w:t>
      </w:r>
    </w:p>
    <w:p w14:paraId="4509ABA9" w14:textId="77777777" w:rsidR="00796B85" w:rsidRDefault="00796B85" w:rsidP="00D96B97">
      <w:pPr>
        <w:pStyle w:val="Unix"/>
      </w:pPr>
      <w:r>
        <w:t>[Fri Nov 15 14:39:04 2013] [error] [client 139.191.147.152]   File "/usr/lib/python2.6/site-packages/pycas.py", line 313, in get_ticket_status</w:t>
      </w:r>
    </w:p>
    <w:p w14:paraId="1F0B3A2E" w14:textId="77777777" w:rsidR="00796B85" w:rsidRDefault="00796B85" w:rsidP="00D96B97">
      <w:pPr>
        <w:pStyle w:val="Unix"/>
      </w:pPr>
      <w:r>
        <w:t>[Fri Nov 15 14:39:04 2013] [error] [client 139.191.147.152]     ticket_status, id = validate_cas_2(cas_host, service_url, ticket, opt)</w:t>
      </w:r>
    </w:p>
    <w:p w14:paraId="0CC3AAA4" w14:textId="77777777" w:rsidR="00796B85" w:rsidRDefault="00796B85" w:rsidP="00D96B97">
      <w:pPr>
        <w:pStyle w:val="Unix"/>
      </w:pPr>
      <w:r>
        <w:t>[Fri Nov 15 14:39:04 2013] [error] [client 139.191.147.152]   File "/usr/lib/python2.6/site-packages/pycas.py", line 272, in validate_cas_2</w:t>
      </w:r>
    </w:p>
    <w:p w14:paraId="49760455" w14:textId="77777777" w:rsidR="00796B85" w:rsidRDefault="00796B85" w:rsidP="00D96B97">
      <w:pPr>
        <w:pStyle w:val="Unix"/>
      </w:pPr>
      <w:r>
        <w:t>[Fri Nov 15 14:39:04 2013] [error] [client 139.191.147.152]     f_validate   = urllib.urlopen(cas_validate)</w:t>
      </w:r>
    </w:p>
    <w:p w14:paraId="4F9117E8" w14:textId="77777777" w:rsidR="00796B85" w:rsidRDefault="00796B85" w:rsidP="00D96B97">
      <w:pPr>
        <w:pStyle w:val="Unix"/>
      </w:pPr>
      <w:r>
        <w:t>[Fri Nov 15 14:39:04 2013] [error] [client 139.191.147.152]   File "/usr/lib64/python2.6/urllib.py", line 86, in urlopen</w:t>
      </w:r>
    </w:p>
    <w:p w14:paraId="0C4EEFC2" w14:textId="77777777" w:rsidR="00796B85" w:rsidRDefault="00796B85" w:rsidP="00D96B97">
      <w:pPr>
        <w:pStyle w:val="Unix"/>
      </w:pPr>
      <w:r>
        <w:t>[Fri Nov 15 14:39:04 2013] [error] [client 139.191.147.152]     return opener.open(url)</w:t>
      </w:r>
    </w:p>
    <w:p w14:paraId="4B509C19" w14:textId="77777777" w:rsidR="00796B85" w:rsidRDefault="00796B85" w:rsidP="00D96B97">
      <w:pPr>
        <w:pStyle w:val="Unix"/>
      </w:pPr>
      <w:r>
        <w:t>[Fri Nov 15 14:39:04 2013] [error] [client 139.191.147.152]   File "/usr/lib64/python2.6/urllib.py", line 207, in open</w:t>
      </w:r>
    </w:p>
    <w:p w14:paraId="6E8154E1" w14:textId="77777777" w:rsidR="00796B85" w:rsidRDefault="00796B85" w:rsidP="00D96B97">
      <w:pPr>
        <w:pStyle w:val="Unix"/>
      </w:pPr>
      <w:r>
        <w:t>[Fri Nov 15 14:39:04 2013] [error] [client 139.191.147.152]     return getattr(self, name)(url)</w:t>
      </w:r>
    </w:p>
    <w:p w14:paraId="72A227DB" w14:textId="77777777" w:rsidR="00796B85" w:rsidRDefault="00796B85" w:rsidP="00D96B97">
      <w:pPr>
        <w:pStyle w:val="Unix"/>
      </w:pPr>
      <w:r>
        <w:t>[Fri Nov 15 14:39:04 2013] [error] [client 139.191.147.152]   File "/usr/lib64/python2.6/urllib.py", line 441, in open_https</w:t>
      </w:r>
    </w:p>
    <w:p w14:paraId="51E000F5" w14:textId="77777777" w:rsidR="00796B85" w:rsidRDefault="00796B85" w:rsidP="00D96B97">
      <w:pPr>
        <w:pStyle w:val="Unix"/>
      </w:pPr>
      <w:r>
        <w:t>[Fri Nov 15 14:39:04 2013] [error] [client 139.191.147.152]     h.endheaders()</w:t>
      </w:r>
    </w:p>
    <w:p w14:paraId="19918F59" w14:textId="77777777" w:rsidR="00796B85" w:rsidRDefault="00796B85" w:rsidP="00D96B97">
      <w:pPr>
        <w:pStyle w:val="Unix"/>
      </w:pPr>
      <w:r>
        <w:t>[Fri Nov 15 14:39:04 2013] [error] [client 139.191.147.152]   File "/usr/lib64/python2.6/httplib.py", line 908, in endheaders</w:t>
      </w:r>
    </w:p>
    <w:p w14:paraId="003502BB" w14:textId="77777777" w:rsidR="00796B85" w:rsidRDefault="00796B85" w:rsidP="00D96B97">
      <w:pPr>
        <w:pStyle w:val="Unix"/>
      </w:pPr>
      <w:r>
        <w:t>[Fri Nov 15 14:39:04 2013] [error] [client 139.191.147.152]     self._send_output()</w:t>
      </w:r>
    </w:p>
    <w:p w14:paraId="0CB678A8" w14:textId="77777777" w:rsidR="00796B85" w:rsidRDefault="00796B85" w:rsidP="00D96B97">
      <w:pPr>
        <w:pStyle w:val="Unix"/>
      </w:pPr>
      <w:r>
        <w:t>[Fri Nov 15 14:39:04 2013] [error] [client 139.191.147.152]   File "/usr/lib64/python2.6/httplib.py", line 780, in _send_output</w:t>
      </w:r>
    </w:p>
    <w:p w14:paraId="4F3F8BC4" w14:textId="77777777" w:rsidR="00796B85" w:rsidRDefault="00796B85" w:rsidP="00D96B97">
      <w:pPr>
        <w:pStyle w:val="Unix"/>
      </w:pPr>
      <w:r>
        <w:t>[Fri Nov 15 14:39:04 2013] [error] [client 139.191.147.152]     self.send(msg)</w:t>
      </w:r>
    </w:p>
    <w:p w14:paraId="53E1B20A" w14:textId="77777777" w:rsidR="00796B85" w:rsidRDefault="00796B85" w:rsidP="00D96B97">
      <w:pPr>
        <w:pStyle w:val="Unix"/>
      </w:pPr>
      <w:r>
        <w:t>[Fri Nov 15 14:39:04 2013] [error] [client 139.191.147.152]   File "/usr/lib64/python2.6/httplib.py", line 739, in send</w:t>
      </w:r>
    </w:p>
    <w:p w14:paraId="1477FE01" w14:textId="77777777" w:rsidR="00796B85" w:rsidRDefault="00796B85" w:rsidP="00D96B97">
      <w:pPr>
        <w:pStyle w:val="Unix"/>
      </w:pPr>
      <w:r>
        <w:t>[Fri Nov 15 14:39:04 2013] [error] [client 139.191.147.152]     self.connect()</w:t>
      </w:r>
    </w:p>
    <w:p w14:paraId="5A583412" w14:textId="77777777" w:rsidR="00796B85" w:rsidRDefault="00796B85" w:rsidP="00D96B97">
      <w:pPr>
        <w:pStyle w:val="Unix"/>
      </w:pPr>
      <w:r>
        <w:t>[Fri Nov 15 14:39:04 2013] [error] [client 139.191.147.152]   File "/usr/lib64/python2.6/httplib.py", line 1112, in connect</w:t>
      </w:r>
    </w:p>
    <w:p w14:paraId="04D269DD" w14:textId="77777777" w:rsidR="00796B85" w:rsidRDefault="00796B85" w:rsidP="00D96B97">
      <w:pPr>
        <w:pStyle w:val="Unix"/>
      </w:pPr>
      <w:r>
        <w:t>[Fri Nov 15 14:39:04 2013] [error] [client 139.191.147.152]     sock = socket.create_connection((self.host, self.port), self.timeout)</w:t>
      </w:r>
    </w:p>
    <w:p w14:paraId="1733F62A" w14:textId="77777777" w:rsidR="00796B85" w:rsidRDefault="00796B85" w:rsidP="00D96B97">
      <w:pPr>
        <w:pStyle w:val="Unix"/>
      </w:pPr>
      <w:r>
        <w:t>[Fri Nov 15 14:39:04 2013] [error] [client 139.191.147.152]   File "/usr/lib64/python2.6/socket.py", line 553, in create_connection</w:t>
      </w:r>
    </w:p>
    <w:p w14:paraId="3F77698C" w14:textId="77777777" w:rsidR="00796B85" w:rsidRDefault="00796B85" w:rsidP="00D96B97">
      <w:pPr>
        <w:pStyle w:val="Unix"/>
      </w:pPr>
      <w:r>
        <w:t>[Fri Nov 15 14:39:04 2013] [error] [client 139.191.147.152]     for res in getaddrinfo(host, port, 0, SOCK_STREAM):</w:t>
      </w:r>
    </w:p>
    <w:p w14:paraId="6318F3DA" w14:textId="77777777" w:rsidR="00796B85" w:rsidRDefault="00796B85" w:rsidP="00D96B97">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0E5536">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0E5536">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0E5536">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0E5536">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lastRenderedPageBreak/>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3" w:name="_Ref338922512"/>
      <w:bookmarkStart w:id="104" w:name="_Toc315774608"/>
      <w:r>
        <w:t>Using Introspection from PostGIS</w:t>
      </w:r>
      <w:bookmarkEnd w:id="103"/>
    </w:p>
    <w:p w14:paraId="14F88337" w14:textId="77777777" w:rsidR="00E54678" w:rsidRDefault="00E54678" w:rsidP="000E5536">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0E5536">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0E5536">
            <w:pPr>
              <w:pStyle w:val="Tiny"/>
            </w:pPr>
            <w:r w:rsidRPr="0072144B">
              <w:t>Function</w:t>
            </w:r>
          </w:p>
        </w:tc>
        <w:tc>
          <w:tcPr>
            <w:tcW w:w="3402" w:type="dxa"/>
          </w:tcPr>
          <w:p w14:paraId="53E05094" w14:textId="77777777" w:rsidR="00E54678" w:rsidRPr="0072144B" w:rsidRDefault="00E54678" w:rsidP="000E5536">
            <w:pPr>
              <w:pStyle w:val="Tiny"/>
            </w:pPr>
            <w:r w:rsidRPr="0072144B">
              <w:t>Description</w:t>
            </w:r>
          </w:p>
        </w:tc>
        <w:tc>
          <w:tcPr>
            <w:tcW w:w="5103" w:type="dxa"/>
          </w:tcPr>
          <w:p w14:paraId="5F80289D" w14:textId="77777777" w:rsidR="00E54678" w:rsidRPr="0072144B" w:rsidRDefault="00E54678" w:rsidP="000E5536">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0E5536">
            <w:pPr>
              <w:pStyle w:val="Tiny"/>
            </w:pPr>
            <w:r w:rsidRPr="0072144B">
              <w:t>Parameters</w:t>
            </w:r>
          </w:p>
        </w:tc>
        <w:tc>
          <w:tcPr>
            <w:tcW w:w="3402" w:type="dxa"/>
          </w:tcPr>
          <w:p w14:paraId="6B8AE7A7" w14:textId="77777777" w:rsidR="00E54678" w:rsidRPr="0072144B" w:rsidRDefault="00E54678" w:rsidP="000E5536">
            <w:pPr>
              <w:pStyle w:val="Tiny"/>
            </w:pPr>
            <w:r w:rsidRPr="0072144B">
              <w:t>Information about a functions parameters</w:t>
            </w:r>
          </w:p>
        </w:tc>
        <w:tc>
          <w:tcPr>
            <w:tcW w:w="5103" w:type="dxa"/>
          </w:tcPr>
          <w:p w14:paraId="4AE5EA01" w14:textId="77777777" w:rsidR="00E54678" w:rsidRPr="0072144B" w:rsidRDefault="00252140" w:rsidP="000E5536">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0E5536">
            <w:pPr>
              <w:pStyle w:val="Tiny"/>
            </w:pPr>
            <w:r w:rsidRPr="0072144B">
              <w:t>Routines</w:t>
            </w:r>
          </w:p>
        </w:tc>
        <w:tc>
          <w:tcPr>
            <w:tcW w:w="3402" w:type="dxa"/>
          </w:tcPr>
          <w:p w14:paraId="42AE1B99" w14:textId="77777777" w:rsidR="00E54678" w:rsidRPr="0072144B" w:rsidRDefault="00E54678" w:rsidP="000E5536">
            <w:pPr>
              <w:pStyle w:val="Tiny"/>
            </w:pPr>
            <w:r w:rsidRPr="0072144B">
              <w:t>Information about the functions in the database</w:t>
            </w:r>
          </w:p>
        </w:tc>
        <w:tc>
          <w:tcPr>
            <w:tcW w:w="5103" w:type="dxa"/>
          </w:tcPr>
          <w:p w14:paraId="2C65893C" w14:textId="77777777" w:rsidR="00E54678" w:rsidRPr="0072144B" w:rsidRDefault="00E54678" w:rsidP="000E5536">
            <w:pPr>
              <w:pStyle w:val="Tiny"/>
            </w:pPr>
            <w:r w:rsidRPr="0072144B">
              <w:t>SELECT * from information_schema.routines where routine_schema = 'especies';</w:t>
            </w:r>
          </w:p>
        </w:tc>
      </w:tr>
    </w:tbl>
    <w:p w14:paraId="37D096EA" w14:textId="77777777" w:rsidR="00AA169A" w:rsidRDefault="000D2045" w:rsidP="000E5536">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0E5536">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0E5536">
            <w:pPr>
              <w:pStyle w:val="Tiny"/>
            </w:pPr>
            <w:r w:rsidRPr="00FA3E85">
              <w:t>SQL</w:t>
            </w:r>
          </w:p>
        </w:tc>
        <w:tc>
          <w:tcPr>
            <w:tcW w:w="2585" w:type="dxa"/>
          </w:tcPr>
          <w:p w14:paraId="74F98774" w14:textId="77777777" w:rsidR="001A0148" w:rsidRPr="00FA3E85" w:rsidRDefault="001A0148" w:rsidP="000E5536">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0E5536">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0E5536">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0E5536">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0E5536">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0E5536">
            <w:pPr>
              <w:pStyle w:val="Tiny"/>
            </w:pPr>
            <w:r w:rsidRPr="00FA3E85">
              <w:t>SELECT obj_description('especies.species_wdpa'::regclass, 'pg_class') ;</w:t>
            </w:r>
          </w:p>
        </w:tc>
        <w:tc>
          <w:tcPr>
            <w:tcW w:w="2585" w:type="dxa"/>
          </w:tcPr>
          <w:p w14:paraId="1992F426" w14:textId="77777777" w:rsidR="001A0148" w:rsidRPr="00FA3E85" w:rsidRDefault="00310484" w:rsidP="000E5536">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0E5536">
            <w:pPr>
              <w:pStyle w:val="Tiny"/>
            </w:pPr>
            <w:r w:rsidRPr="00FA3E85">
              <w:t>SELECT obj_description('especies.species_wdpa'::regclass);</w:t>
            </w:r>
          </w:p>
        </w:tc>
        <w:tc>
          <w:tcPr>
            <w:tcW w:w="2585" w:type="dxa"/>
          </w:tcPr>
          <w:p w14:paraId="283ACD73" w14:textId="77777777" w:rsidR="00FA3E85" w:rsidRPr="00FA3E85" w:rsidRDefault="00FA3E85" w:rsidP="000E5536">
            <w:pPr>
              <w:pStyle w:val="Tiny"/>
            </w:pPr>
            <w:r>
              <w:t>“</w:t>
            </w:r>
          </w:p>
        </w:tc>
      </w:tr>
      <w:tr w:rsidR="00020AC0" w:rsidRPr="00FA3E85" w14:paraId="3514045B" w14:textId="77777777" w:rsidTr="001A0148">
        <w:tc>
          <w:tcPr>
            <w:tcW w:w="5920" w:type="dxa"/>
          </w:tcPr>
          <w:p w14:paraId="5EB13533" w14:textId="77777777" w:rsidR="00020AC0" w:rsidRPr="00FA3E85" w:rsidRDefault="00FA3E85" w:rsidP="000E5536">
            <w:pPr>
              <w:pStyle w:val="Tiny"/>
            </w:pPr>
            <w:r w:rsidRPr="00FA3E85">
              <w:t>SELECT obj_description(301929987, 'pg_proc') ;</w:t>
            </w:r>
          </w:p>
        </w:tc>
        <w:tc>
          <w:tcPr>
            <w:tcW w:w="2585" w:type="dxa"/>
          </w:tcPr>
          <w:p w14:paraId="4F52C31D" w14:textId="77777777" w:rsidR="00020AC0" w:rsidRPr="00FA3E85" w:rsidRDefault="00020AC0" w:rsidP="000E5536">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0E5536">
            <w:pPr>
              <w:pStyle w:val="Tiny"/>
            </w:pPr>
            <w:r w:rsidRPr="0030438D">
              <w:t>SELECT 'especies.getpacount'::regproc;</w:t>
            </w:r>
          </w:p>
        </w:tc>
        <w:tc>
          <w:tcPr>
            <w:tcW w:w="2585" w:type="dxa"/>
          </w:tcPr>
          <w:p w14:paraId="4FAE1293" w14:textId="77777777" w:rsidR="00FA3E85" w:rsidRPr="00FA3E85" w:rsidRDefault="0030438D" w:rsidP="000E5536">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0E5536">
            <w:pPr>
              <w:pStyle w:val="Tiny"/>
            </w:pPr>
            <w:r w:rsidRPr="0030438D">
              <w:t>SELECT obj_description('especies.getpacount'::regproc, 'pg_proc');</w:t>
            </w:r>
          </w:p>
        </w:tc>
        <w:tc>
          <w:tcPr>
            <w:tcW w:w="2585" w:type="dxa"/>
          </w:tcPr>
          <w:p w14:paraId="0447A027" w14:textId="77777777" w:rsidR="0030438D" w:rsidRDefault="0030438D" w:rsidP="000E5536">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0E5536">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0E5536">
            <w:pPr>
              <w:pStyle w:val="Tiny"/>
            </w:pPr>
            <w:r>
              <w:t>Gets the function name and its description</w:t>
            </w:r>
          </w:p>
        </w:tc>
      </w:tr>
    </w:tbl>
    <w:p w14:paraId="1550F7CE" w14:textId="77777777" w:rsidR="001A0148" w:rsidRDefault="00020AC0" w:rsidP="000E5536">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0E5536">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0E5536">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0E5536">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0E5536">
      <w:pPr>
        <w:pStyle w:val="Code"/>
      </w:pPr>
      <w:r>
        <w:tab/>
        <w:t>$if functions:</w:t>
      </w:r>
    </w:p>
    <w:p w14:paraId="5FCCD996" w14:textId="77777777" w:rsidR="00AD6080" w:rsidRDefault="00AD6080" w:rsidP="000E5536">
      <w:pPr>
        <w:pStyle w:val="Code"/>
      </w:pPr>
      <w:r>
        <w:tab/>
      </w:r>
      <w:r>
        <w:tab/>
        <w:t>&lt;table&gt;&lt;tr&gt;&lt;th&gt;Service&lt;/th&gt;&lt;th colspan="3"&gt;Description&lt;/th&gt;&lt;/tr&gt;</w:t>
      </w:r>
    </w:p>
    <w:p w14:paraId="50C4310C" w14:textId="77777777" w:rsidR="00AD6080" w:rsidRDefault="00AD6080" w:rsidP="000E5536">
      <w:pPr>
        <w:pStyle w:val="Code"/>
      </w:pPr>
      <w:r>
        <w:tab/>
      </w:r>
      <w:r>
        <w:tab/>
        <w:t>$for f in functions:</w:t>
      </w:r>
    </w:p>
    <w:p w14:paraId="119A863C" w14:textId="77777777" w:rsidR="00AD6080" w:rsidRDefault="00AD6080" w:rsidP="000E5536">
      <w:pPr>
        <w:pStyle w:val="Code"/>
      </w:pPr>
      <w:r>
        <w:tab/>
      </w:r>
      <w:r>
        <w:tab/>
      </w:r>
      <w:r>
        <w:tab/>
        <w:t xml:space="preserve">$ params = [i for i in parameters if i[0]==f[0]] </w:t>
      </w:r>
    </w:p>
    <w:p w14:paraId="701C5C59" w14:textId="77777777" w:rsidR="00AD6080" w:rsidRDefault="00AD6080" w:rsidP="000E5536">
      <w:pPr>
        <w:pStyle w:val="Code"/>
      </w:pPr>
      <w:r>
        <w:tab/>
      </w:r>
      <w:r>
        <w:tab/>
      </w:r>
      <w:r>
        <w:tab/>
        <w:t>$ callargs = ",".join(['17975' for i in params if (i[2]=='IN')])</w:t>
      </w:r>
    </w:p>
    <w:p w14:paraId="0B0FB726" w14:textId="77777777" w:rsidR="00AD6080" w:rsidRDefault="00AD6080" w:rsidP="000E5536">
      <w:pPr>
        <w:pStyle w:val="Code"/>
      </w:pPr>
      <w:r>
        <w:tab/>
      </w:r>
      <w:r>
        <w:tab/>
      </w:r>
      <w:r>
        <w:tab/>
        <w:t>$if f[1][:3]=='get':</w:t>
      </w:r>
    </w:p>
    <w:p w14:paraId="74F1E72C" w14:textId="77777777" w:rsidR="00AD6080" w:rsidRDefault="00AD6080" w:rsidP="000E5536">
      <w:pPr>
        <w:pStyle w:val="Code"/>
      </w:pPr>
      <w:r>
        <w:tab/>
      </w:r>
      <w:r>
        <w:tab/>
      </w:r>
      <w:r>
        <w:tab/>
      </w:r>
      <w:r>
        <w:tab/>
        <w:t>&lt;tr&gt;&lt;td&gt;&lt;a href='$f[1]?$callargs' target='__examplecall' title="Example call"&gt;$f[1]&lt;/td&gt;&lt;td colspan="3"&gt;$f[2]&lt;/a&gt;&lt;/td&gt;&lt;/tr&gt;</w:t>
      </w:r>
    </w:p>
    <w:p w14:paraId="7F3E6FED" w14:textId="77777777" w:rsidR="00AD6080" w:rsidRDefault="00AD6080" w:rsidP="000E5536">
      <w:pPr>
        <w:pStyle w:val="Code"/>
      </w:pPr>
      <w:r>
        <w:tab/>
      </w:r>
      <w:r>
        <w:tab/>
      </w:r>
      <w:r>
        <w:tab/>
        <w:t>$else:</w:t>
      </w:r>
    </w:p>
    <w:p w14:paraId="1958DB80" w14:textId="77777777" w:rsidR="00AD6080" w:rsidRDefault="00AD6080" w:rsidP="000E5536">
      <w:pPr>
        <w:pStyle w:val="Code"/>
      </w:pPr>
      <w:r>
        <w:tab/>
      </w:r>
      <w:r>
        <w:tab/>
      </w:r>
      <w:r>
        <w:tab/>
      </w:r>
      <w:r>
        <w:tab/>
        <w:t>&lt;tr&gt;&lt;td&gt;$f[1]&lt;/td&gt;&lt;td colspan="3"&gt;$f[2]&lt;/td&gt;&lt;/tr&gt;</w:t>
      </w:r>
    </w:p>
    <w:p w14:paraId="00E96F7B" w14:textId="77777777" w:rsidR="00AD6080" w:rsidRDefault="00AD6080" w:rsidP="000E5536">
      <w:pPr>
        <w:pStyle w:val="Code"/>
      </w:pPr>
      <w:r>
        <w:tab/>
      </w:r>
      <w:r>
        <w:tab/>
      </w:r>
      <w:r>
        <w:tab/>
        <w:t>&lt;tr&gt;&lt;/tr&gt;</w:t>
      </w:r>
    </w:p>
    <w:p w14:paraId="16667B15" w14:textId="77777777" w:rsidR="00AD6080" w:rsidRDefault="00AD6080" w:rsidP="000E5536">
      <w:pPr>
        <w:pStyle w:val="Code"/>
      </w:pPr>
      <w:r>
        <w:tab/>
      </w:r>
      <w:r>
        <w:tab/>
      </w:r>
      <w:r>
        <w:tab/>
        <w:t>$for p in params:</w:t>
      </w:r>
    </w:p>
    <w:p w14:paraId="748C8D59" w14:textId="77777777" w:rsidR="00AD6080" w:rsidRDefault="00AD6080" w:rsidP="000E5536">
      <w:pPr>
        <w:pStyle w:val="Code"/>
      </w:pPr>
      <w:r>
        <w:tab/>
      </w:r>
      <w:r>
        <w:tab/>
      </w:r>
      <w:r>
        <w:tab/>
      </w:r>
      <w:r>
        <w:tab/>
        <w:t>&lt;tr&gt;&lt;td&gt;&lt;/td&gt;&lt;td class="param_mode"&gt;$p[2]&lt;/td&gt;&lt;td class="param_name"&gt;$p[3]&lt;/td&gt;&lt;td class="param_type"&gt;$p[4]&lt;/td&gt;&lt;/tr&gt;</w:t>
      </w:r>
    </w:p>
    <w:p w14:paraId="4F1787EE" w14:textId="77777777" w:rsidR="00AD6080" w:rsidRDefault="00AD6080" w:rsidP="000E5536">
      <w:pPr>
        <w:pStyle w:val="Code"/>
      </w:pPr>
      <w:r>
        <w:tab/>
      </w:r>
      <w:r>
        <w:tab/>
      </w:r>
      <w:r>
        <w:tab/>
      </w:r>
      <w:r>
        <w:tab/>
        <w:t>&lt;tr&gt;&lt;/tr&gt;</w:t>
      </w:r>
    </w:p>
    <w:p w14:paraId="54C6899B" w14:textId="77777777" w:rsidR="00AD6080" w:rsidRDefault="00AD6080" w:rsidP="000E5536">
      <w:pPr>
        <w:pStyle w:val="Code"/>
      </w:pPr>
      <w:r>
        <w:tab/>
      </w:r>
      <w:r>
        <w:tab/>
        <w:t>&lt;/table&gt;</w:t>
      </w:r>
    </w:p>
    <w:p w14:paraId="5F99D879" w14:textId="77777777" w:rsidR="00AD6080" w:rsidRDefault="00AD6080" w:rsidP="000E5536">
      <w:pPr>
        <w:pStyle w:val="Code"/>
      </w:pPr>
      <w:r>
        <w:tab/>
        <w:t>$else:</w:t>
      </w:r>
    </w:p>
    <w:p w14:paraId="2C1279A4" w14:textId="77777777" w:rsidR="00AD6080" w:rsidRDefault="00AD6080" w:rsidP="000E5536">
      <w:pPr>
        <w:pStyle w:val="Code"/>
      </w:pPr>
      <w:r>
        <w:tab/>
        <w:t xml:space="preserve">    No content</w:t>
      </w:r>
    </w:p>
    <w:p w14:paraId="5BD160B1" w14:textId="77777777" w:rsidR="000912E6" w:rsidRDefault="000912E6" w:rsidP="000E5536">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0E5536">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0E5536">
      <w:pPr>
        <w:pStyle w:val="sql"/>
      </w:pPr>
      <w:r w:rsidRPr="000F77F2">
        <w:lastRenderedPageBreak/>
        <w:t>SELECT pg_get_function_arguments(302020830);</w:t>
      </w:r>
    </w:p>
    <w:p w14:paraId="0C7D8B08" w14:textId="77777777" w:rsidR="000F77F2" w:rsidRDefault="000F77F2" w:rsidP="000E5536">
      <w:pPr>
        <w:pStyle w:val="BodyText2"/>
      </w:pPr>
      <w:r>
        <w:t>will return:</w:t>
      </w:r>
    </w:p>
    <w:p w14:paraId="474B5B91" w14:textId="77777777" w:rsidR="000F77F2" w:rsidRDefault="000F77F2" w:rsidP="000E5536">
      <w:pPr>
        <w:pStyle w:val="sql"/>
      </w:pPr>
      <w:r w:rsidRPr="000F77F2">
        <w:t>country_id integer, presence_id integer[] DEFAULT '{1,2,3}'::integer[]</w:t>
      </w:r>
    </w:p>
    <w:p w14:paraId="3104A337" w14:textId="77777777" w:rsidR="00B053E1" w:rsidRDefault="00B053E1" w:rsidP="000E5536">
      <w:pPr>
        <w:pStyle w:val="BodyText2"/>
      </w:pPr>
      <w:r>
        <w:t>Here is the function to get the schema names:</w:t>
      </w:r>
    </w:p>
    <w:p w14:paraId="19F65125" w14:textId="77777777" w:rsidR="00A24C92" w:rsidRDefault="00A24C92" w:rsidP="000E5536">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0E5536">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0E5536">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0E5536">
      <w:pPr>
        <w:pStyle w:val="BodyText2"/>
      </w:pPr>
      <w:r>
        <w:t>Here is the function to get the service parameters:</w:t>
      </w:r>
    </w:p>
    <w:p w14:paraId="2CDB3A95" w14:textId="77777777" w:rsidR="00B053E1" w:rsidRDefault="007F6996" w:rsidP="000E5536">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0E5536">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0E5536">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0E5536">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0E5536">
      <w:pPr>
        <w:pStyle w:val="sql"/>
      </w:pPr>
      <w:r>
        <w:t>CREATE OR REPLACE FUNCTION get_species_list_quadkey2(quadkey text)</w:t>
      </w:r>
    </w:p>
    <w:p w14:paraId="3BD1495E" w14:textId="77777777" w:rsidR="00BC76AC" w:rsidRDefault="00BC76AC" w:rsidP="000E5536">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0E5536">
      <w:pPr>
        <w:pStyle w:val="sql"/>
      </w:pPr>
      <w:r>
        <w:t>$BODY$</w:t>
      </w:r>
    </w:p>
    <w:p w14:paraId="629ED73F" w14:textId="77777777" w:rsidR="00BC76AC" w:rsidRDefault="00BC76AC" w:rsidP="000E5536">
      <w:pPr>
        <w:pStyle w:val="sql"/>
      </w:pPr>
      <w:r>
        <w:t>DECLARE</w:t>
      </w:r>
    </w:p>
    <w:p w14:paraId="02B47E88" w14:textId="77777777" w:rsidR="00BC76AC" w:rsidRDefault="00BC76AC" w:rsidP="000E5536">
      <w:pPr>
        <w:pStyle w:val="sql"/>
      </w:pPr>
      <w:r>
        <w:t xml:space="preserve">  curtime timestamp := now();</w:t>
      </w:r>
    </w:p>
    <w:p w14:paraId="6166D76F" w14:textId="77777777" w:rsidR="00BC76AC" w:rsidRDefault="00BC76AC" w:rsidP="000E5536">
      <w:pPr>
        <w:pStyle w:val="sql"/>
      </w:pPr>
      <w:r>
        <w:t xml:space="preserve">  jobid integer;</w:t>
      </w:r>
    </w:p>
    <w:p w14:paraId="4163A7BA" w14:textId="77777777" w:rsidR="00BC76AC" w:rsidRDefault="00BC76AC" w:rsidP="000E5536">
      <w:pPr>
        <w:pStyle w:val="sql"/>
      </w:pPr>
      <w:r>
        <w:t>BEGIN</w:t>
      </w:r>
    </w:p>
    <w:p w14:paraId="2726525A" w14:textId="77777777" w:rsidR="00BC76AC" w:rsidRDefault="00BC76AC" w:rsidP="000E5536">
      <w:pPr>
        <w:pStyle w:val="sql"/>
      </w:pPr>
      <w:r>
        <w:t xml:space="preserve">  INSERT INTO jobs(id,query_text,time_start) VALUES (DEFAULT,quadkey,curtime) RETURNING id INTO jobid;</w:t>
      </w:r>
    </w:p>
    <w:p w14:paraId="043220FD" w14:textId="77777777" w:rsidR="00BC76AC" w:rsidRDefault="00BC76AC" w:rsidP="000E5536">
      <w:pPr>
        <w:pStyle w:val="sql"/>
      </w:pPr>
      <w:r>
        <w:t xml:space="preserve">  PERFORM pg_notify('job_request',jobid::text);</w:t>
      </w:r>
    </w:p>
    <w:p w14:paraId="122838AB" w14:textId="77777777" w:rsidR="00BC76AC" w:rsidRDefault="00BC76AC" w:rsidP="000E5536">
      <w:pPr>
        <w:pStyle w:val="sql"/>
      </w:pPr>
      <w:r>
        <w:t>END;</w:t>
      </w:r>
    </w:p>
    <w:p w14:paraId="2C12B8C9" w14:textId="77777777" w:rsidR="00BC76AC" w:rsidRDefault="00BC76AC" w:rsidP="000E5536">
      <w:pPr>
        <w:pStyle w:val="sql"/>
      </w:pPr>
    </w:p>
    <w:p w14:paraId="6547C77E" w14:textId="77777777" w:rsidR="00BC76AC" w:rsidRDefault="00BC76AC" w:rsidP="000E5536">
      <w:pPr>
        <w:pStyle w:val="sql"/>
      </w:pPr>
      <w:r>
        <w:t>$BODY$</w:t>
      </w:r>
    </w:p>
    <w:p w14:paraId="0DBD09C3" w14:textId="77777777" w:rsidR="00BC76AC" w:rsidRDefault="00BC76AC" w:rsidP="000E5536">
      <w:pPr>
        <w:pStyle w:val="sql"/>
      </w:pPr>
      <w:r>
        <w:t xml:space="preserve">  LANGUAGE plpgsql VOLATILE</w:t>
      </w:r>
    </w:p>
    <w:p w14:paraId="282C4147" w14:textId="77777777" w:rsidR="00BC76AC" w:rsidRDefault="00BC76AC" w:rsidP="000E5536">
      <w:pPr>
        <w:pStyle w:val="sql"/>
      </w:pPr>
      <w:r>
        <w:t xml:space="preserve">  COST 100;</w:t>
      </w:r>
    </w:p>
    <w:p w14:paraId="44D1068D" w14:textId="77777777" w:rsidR="00BC76AC" w:rsidRDefault="00BC76AC" w:rsidP="000E5536">
      <w:pPr>
        <w:pStyle w:val="sql"/>
      </w:pPr>
      <w:r>
        <w:t>ALTER FUNCTION get_species_list_quadkey2(text) OWNER TO especies;</w:t>
      </w:r>
    </w:p>
    <w:p w14:paraId="21F52D2F" w14:textId="77777777" w:rsidR="00BC76AC" w:rsidRPr="00BC76AC" w:rsidRDefault="00BC76AC" w:rsidP="000E5536">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0E5536">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0E5536">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0E5536">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0E5536">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0E5536">
      <w:pPr>
        <w:pStyle w:val="BodyText2"/>
      </w:pPr>
      <w:r>
        <w:t>I have moved the Google Earth Engine code into a separate module that has no UI and calls will change from:</w:t>
      </w:r>
    </w:p>
    <w:p w14:paraId="0316A27E" w14:textId="77777777" w:rsidR="00A30C14" w:rsidRDefault="008809F7" w:rsidP="000E5536">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0E5536">
      <w:pPr>
        <w:pStyle w:val="BodyText2"/>
      </w:pPr>
      <w:r>
        <w:t xml:space="preserve">To </w:t>
      </w:r>
    </w:p>
    <w:p w14:paraId="271DCFA4" w14:textId="77777777" w:rsidR="00A30C14" w:rsidRPr="00A30C14" w:rsidRDefault="008809F7" w:rsidP="000E5536">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59ACBA13" w:rsidR="00F45427" w:rsidRDefault="00D42332" w:rsidP="0034374E">
      <w:pPr>
        <w:pStyle w:val="Heading3"/>
      </w:pPr>
      <w:r>
        <w:lastRenderedPageBreak/>
        <w:t>eSpecies</w:t>
      </w:r>
      <w:r w:rsidR="000248CA">
        <w:t xml:space="preserve"> API Specification</w:t>
      </w:r>
      <w:bookmarkEnd w:id="104"/>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0E5536">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0E5536">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0E5536">
      <w:pPr>
        <w:pStyle w:val="BodyText2"/>
      </w:pPr>
      <w:r>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0E5536">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0E5536">
      <w:pPr>
        <w:pStyle w:val="BodyText2"/>
      </w:pPr>
      <w:r>
        <w:lastRenderedPageBreak/>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0E5536">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0E5536">
      <w:pPr>
        <w:pStyle w:val="BodyText2"/>
      </w:pPr>
      <w:r>
        <w:t>It is not the speed of the indices – IT IS THE VOLUME OF DATA THAT YOU ARE RETURNING IN YOUR QUERY!</w:t>
      </w:r>
    </w:p>
    <w:p w14:paraId="36C6DBC8" w14:textId="77777777" w:rsidR="00660195" w:rsidRDefault="00660195" w:rsidP="000E5536">
      <w:pPr>
        <w:pStyle w:val="BodyText2"/>
      </w:pPr>
      <w:r>
        <w:t>SELECT * FROM quadkeydata WHERE tx BETWEEN 26000 AND 27000 and ty BETWEEN 16000 AND 17000 (&gt;5min)</w:t>
      </w:r>
    </w:p>
    <w:p w14:paraId="05EA4B05" w14:textId="77777777" w:rsidR="00660195" w:rsidRDefault="00660195" w:rsidP="000E5536">
      <w:pPr>
        <w:pStyle w:val="BodyText2"/>
      </w:pPr>
      <w:r>
        <w:t>SELECT * FROM quadkeydata WHERE tx BETWEEN 26000 AND 27000 and ty BETWEEN 16000 AND 17000 LIMIT 10 (11ms)</w:t>
      </w:r>
    </w:p>
    <w:p w14:paraId="084CBD9C" w14:textId="77777777" w:rsidR="00F74F67" w:rsidRDefault="00F74F67" w:rsidP="000E5536">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8809F7" w:rsidP="000E5536">
      <w:pPr>
        <w:pStyle w:val="BodyText"/>
      </w:pPr>
      <w:hyperlink r:id="rId402" w:history="1">
        <w:r w:rsidR="00394CEC">
          <w:rPr>
            <w:rStyle w:val="Hyperlink"/>
          </w:rPr>
          <w:t>http://h03-dev-vm7/cgi-bin/eSpecies/getQuadkeyXY/27025,16972</w:t>
        </w:r>
      </w:hyperlink>
    </w:p>
    <w:p w14:paraId="566EA2D9" w14:textId="77777777" w:rsidR="00F524AD" w:rsidRDefault="00F524AD" w:rsidP="000E5536">
      <w:pPr>
        <w:pStyle w:val="BodyText2"/>
      </w:pPr>
      <w:r>
        <w:t>Get a quadkey for an eastings/northings coordinate:</w:t>
      </w:r>
    </w:p>
    <w:p w14:paraId="6D6A4DCC" w14:textId="77777777" w:rsidR="00F524AD" w:rsidRDefault="008809F7" w:rsidP="000E5536">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0E5536">
      <w:pPr>
        <w:pStyle w:val="BodyText2"/>
      </w:pPr>
      <w:r>
        <w:t>Get a quadkey for a lat/long coordinate:</w:t>
      </w:r>
    </w:p>
    <w:p w14:paraId="47F6AD16" w14:textId="77777777" w:rsidR="005A46D9" w:rsidRPr="006F2397" w:rsidRDefault="008809F7" w:rsidP="000E5536">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0E5536">
      <w:pPr>
        <w:pStyle w:val="BodyText2"/>
      </w:pPr>
      <w:r>
        <w:t>Here are some example calls:</w:t>
      </w:r>
    </w:p>
    <w:p w14:paraId="1BDE6FDC" w14:textId="77777777" w:rsidR="00C82180" w:rsidRDefault="008809F7" w:rsidP="000E5536">
      <w:pPr>
        <w:pStyle w:val="BodyText2"/>
      </w:pPr>
      <w:hyperlink r:id="rId405" w:history="1">
        <w:r w:rsidR="00EB5668">
          <w:rPr>
            <w:rStyle w:val="Hyperlink"/>
          </w:rPr>
          <w:t>http://h03-dev-vm7/cgi-bin/eSpecies/species/map/17975</w:t>
        </w:r>
      </w:hyperlink>
    </w:p>
    <w:p w14:paraId="3F75FC9A" w14:textId="77777777" w:rsidR="00EB5668" w:rsidRDefault="008809F7" w:rsidP="000E5536">
      <w:pPr>
        <w:pStyle w:val="BodyText2"/>
      </w:pPr>
      <w:hyperlink r:id="rId406" w:history="1">
        <w:r w:rsidR="00EB5668">
          <w:rPr>
            <w:rStyle w:val="Hyperlink"/>
          </w:rPr>
          <w:t>http://h03-dev-vm7/cgi-bin/eSpecies/species/xyz/17975</w:t>
        </w:r>
      </w:hyperlink>
    </w:p>
    <w:p w14:paraId="2C6863D5" w14:textId="77777777" w:rsidR="00EB5668" w:rsidRDefault="008809F7" w:rsidP="000E5536">
      <w:pPr>
        <w:pStyle w:val="BodyText2"/>
      </w:pPr>
      <w:hyperlink r:id="rId407" w:history="1">
        <w:r w:rsidR="00EB5668">
          <w:rPr>
            <w:rStyle w:val="Hyperlink"/>
          </w:rPr>
          <w:t>http://h03-dev-vm7/cgi-bin/eSpecies/pa/map/785</w:t>
        </w:r>
      </w:hyperlink>
    </w:p>
    <w:p w14:paraId="3BCAAB96" w14:textId="77777777" w:rsidR="00EB5668" w:rsidRDefault="008809F7" w:rsidP="000E5536">
      <w:pPr>
        <w:pStyle w:val="BodyText2"/>
      </w:pPr>
      <w:hyperlink r:id="rId408" w:history="1">
        <w:r w:rsidR="00EB5668" w:rsidRPr="00C22EDF">
          <w:rPr>
            <w:rStyle w:val="Hyperlink"/>
          </w:rPr>
          <w:t>http://h03-dev-vm7/cgi-bin/eSpecies/pa/xyz/785</w:t>
        </w:r>
      </w:hyperlink>
    </w:p>
    <w:p w14:paraId="69255EB9" w14:textId="77777777" w:rsidR="00EB5668" w:rsidRDefault="008809F7" w:rsidP="000E5536">
      <w:pPr>
        <w:pStyle w:val="BodyText2"/>
      </w:pPr>
      <w:hyperlink r:id="rId409" w:history="1">
        <w:r w:rsidR="00EB5668">
          <w:rPr>
            <w:rStyle w:val="Hyperlink"/>
          </w:rPr>
          <w:t>http://h03-dev-vm7/cgi-bin/eSpecies/pa/speciescount/785</w:t>
        </w:r>
      </w:hyperlink>
    </w:p>
    <w:p w14:paraId="59AFD91D" w14:textId="77777777" w:rsidR="00EB5668" w:rsidRDefault="008809F7" w:rsidP="000E5536">
      <w:pPr>
        <w:pStyle w:val="BodyText2"/>
      </w:pPr>
      <w:hyperlink r:id="rId410" w:history="1">
        <w:r w:rsidR="008676E5" w:rsidRPr="00C22EDF">
          <w:rPr>
            <w:rStyle w:val="Hyperlink"/>
          </w:rPr>
          <w:t>http://h03-dev-vm7/cgi-bin/eSpecies/pa/specieslist/785</w:t>
        </w:r>
      </w:hyperlink>
    </w:p>
    <w:p w14:paraId="4A291BAE" w14:textId="77777777" w:rsidR="00A86F21" w:rsidRDefault="008809F7" w:rsidP="000E5536">
      <w:pPr>
        <w:pStyle w:val="BodyText2"/>
      </w:pPr>
      <w:hyperlink r:id="rId411" w:history="1">
        <w:r w:rsidR="00A86F21">
          <w:rPr>
            <w:rStyle w:val="Hyperlink"/>
          </w:rPr>
          <w:t>http://h03-dev-vm7/cgi-bin/eSpecies/richness/map/aves</w:t>
        </w:r>
      </w:hyperlink>
    </w:p>
    <w:p w14:paraId="2617BC80" w14:textId="77777777" w:rsidR="00D22686" w:rsidRDefault="008809F7" w:rsidP="000E5536">
      <w:pPr>
        <w:pStyle w:val="BodyText2"/>
      </w:pPr>
      <w:hyperlink r:id="rId412" w:history="1">
        <w:r w:rsidR="00D22686">
          <w:rPr>
            <w:rStyle w:val="Hyperlink"/>
          </w:rPr>
          <w:t>http://h03-dev-vm7/cgi-bin/eSpecies/richness/xyz/aves</w:t>
        </w:r>
      </w:hyperlink>
    </w:p>
    <w:p w14:paraId="77A74F9E" w14:textId="77777777" w:rsidR="00B77447" w:rsidRDefault="008809F7" w:rsidP="000E5536">
      <w:pPr>
        <w:pStyle w:val="BodyText2"/>
      </w:pPr>
      <w:hyperlink r:id="rId413" w:history="1">
        <w:r w:rsidR="00B77447">
          <w:rPr>
            <w:rStyle w:val="Hyperlink"/>
          </w:rPr>
          <w:t>http://h03-dev-vm7/cgi-bin/eSpecies/bbox/25728,16008,27776,17032/species/map/17975</w:t>
        </w:r>
      </w:hyperlink>
    </w:p>
    <w:p w14:paraId="68A6476C" w14:textId="77777777" w:rsidR="00B77447" w:rsidRDefault="008809F7" w:rsidP="000E5536">
      <w:pPr>
        <w:pStyle w:val="BodyText2"/>
      </w:pPr>
      <w:hyperlink r:id="rId414" w:history="1">
        <w:r w:rsidR="00B77447">
          <w:rPr>
            <w:rStyle w:val="Hyperlink"/>
          </w:rPr>
          <w:t>http://h03-dev-vm7/cgi-bin/eSpecies/bbox/25728,16008,27776,17032/pa/map/785</w:t>
        </w:r>
      </w:hyperlink>
    </w:p>
    <w:p w14:paraId="4E0EF125" w14:textId="77777777" w:rsidR="00B77447" w:rsidRDefault="008809F7" w:rsidP="000E5536">
      <w:pPr>
        <w:pStyle w:val="BodyText2"/>
      </w:pPr>
      <w:hyperlink r:id="rId415" w:history="1">
        <w:r w:rsidR="00B77447">
          <w:rPr>
            <w:rStyle w:val="Hyperlink"/>
          </w:rPr>
          <w:t>http://h03-dev-vm7/cgi-bin/eSpecies/bbox/25728,16008,27776,17032/richness/map/aves</w:t>
        </w:r>
      </w:hyperlink>
    </w:p>
    <w:p w14:paraId="2E45FC66" w14:textId="77777777" w:rsidR="008676E5" w:rsidRDefault="008809F7" w:rsidP="000E5536">
      <w:pPr>
        <w:pStyle w:val="BodyText2"/>
      </w:pPr>
      <w:hyperlink r:id="rId416" w:history="1">
        <w:r w:rsidR="008676E5">
          <w:rPr>
            <w:rStyle w:val="Hyperlink"/>
          </w:rPr>
          <w:t>http://h03-dev-vm7/cgi-bin/eSpecies/bbox/25728,16008,27776,17032/speciescount</w:t>
        </w:r>
      </w:hyperlink>
    </w:p>
    <w:p w14:paraId="4DF0945E" w14:textId="77777777" w:rsidR="008676E5" w:rsidRDefault="008809F7" w:rsidP="000E5536">
      <w:pPr>
        <w:pStyle w:val="BodyText2"/>
      </w:pPr>
      <w:hyperlink r:id="rId417" w:history="1">
        <w:r w:rsidR="008676E5">
          <w:rPr>
            <w:rStyle w:val="Hyperlink"/>
          </w:rPr>
          <w:t>http://h03-dev-vm7/cgi-bin/eSpecies/bbox/25728,16008,27776,17032/specieslist</w:t>
        </w:r>
      </w:hyperlink>
    </w:p>
    <w:p w14:paraId="2178C6A6" w14:textId="77777777" w:rsidR="00AE0ABD" w:rsidRDefault="008809F7" w:rsidP="000E5536">
      <w:pPr>
        <w:pStyle w:val="BodyText2"/>
      </w:pPr>
      <w:hyperlink r:id="rId418" w:history="1">
        <w:r w:rsidR="00AE0ABD">
          <w:rPr>
            <w:rStyle w:val="Hyperlink"/>
          </w:rPr>
          <w:t>http://h03-dev-vm7/cgi-bin/eSpecies/bbox/25728,16008,27776,17032/pacount</w:t>
        </w:r>
      </w:hyperlink>
    </w:p>
    <w:p w14:paraId="31698262" w14:textId="77777777" w:rsidR="00AE0ABD" w:rsidRDefault="008809F7" w:rsidP="000E5536">
      <w:pPr>
        <w:pStyle w:val="BodyText2"/>
      </w:pPr>
      <w:hyperlink r:id="rId419" w:history="1">
        <w:r w:rsidR="00AE0ABD">
          <w:rPr>
            <w:rStyle w:val="Hyperlink"/>
          </w:rPr>
          <w:t>http://h03-dev-vm7/cgi-bin/eSpecies/bbox/25728,16008,27776,17032/palist</w:t>
        </w:r>
      </w:hyperlink>
    </w:p>
    <w:p w14:paraId="37BBA64B" w14:textId="77777777" w:rsidR="00770EB7" w:rsidRDefault="008809F7" w:rsidP="000E5536">
      <w:pPr>
        <w:pStyle w:val="BodyText2"/>
      </w:pPr>
      <w:hyperlink r:id="rId420" w:history="1">
        <w:r w:rsidR="00770EB7">
          <w:rPr>
            <w:rStyle w:val="Hyperlink"/>
          </w:rPr>
          <w:t>http://h03-dev-vm7/cgi-bin/eSpecies/quadkey/132320330232030/speciescount</w:t>
        </w:r>
      </w:hyperlink>
    </w:p>
    <w:p w14:paraId="34E76A08" w14:textId="77777777" w:rsidR="00770EB7" w:rsidRDefault="008809F7" w:rsidP="000E5536">
      <w:pPr>
        <w:pStyle w:val="BodyText2"/>
      </w:pPr>
      <w:hyperlink r:id="rId421" w:history="1">
        <w:r w:rsidR="00770EB7">
          <w:rPr>
            <w:rStyle w:val="Hyperlink"/>
          </w:rPr>
          <w:t>http://h03-dev-vm7/cgi-bin/eSpecies/quadkey/132320330232030/specieslist</w:t>
        </w:r>
      </w:hyperlink>
    </w:p>
    <w:p w14:paraId="2CDB8621" w14:textId="77777777" w:rsidR="00D14E0A" w:rsidRDefault="008809F7" w:rsidP="000E5536">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8809F7" w:rsidP="000E5536">
      <w:pPr>
        <w:pStyle w:val="BodyText2"/>
      </w:pPr>
      <w:hyperlink r:id="rId423" w:history="1">
        <w:r w:rsidR="00242F4A">
          <w:rPr>
            <w:rStyle w:val="Hyperlink"/>
          </w:rPr>
          <w:t>http://h03-dev-vm7/cgi-bin/eSpecies/quadkey/132320323113002/palist</w:t>
        </w:r>
      </w:hyperlink>
    </w:p>
    <w:p w14:paraId="587A1269" w14:textId="77777777" w:rsidR="00E42111" w:rsidRDefault="008809F7" w:rsidP="000E5536">
      <w:pPr>
        <w:pStyle w:val="BodyText2"/>
      </w:pPr>
      <w:hyperlink r:id="rId424" w:history="1">
        <w:r w:rsidR="00E42111">
          <w:rPr>
            <w:rStyle w:val="Hyperlink"/>
          </w:rPr>
          <w:t>http://h03-dev-vm7/cgi-bin/eSpecies/quadkeydata/map/1/17975</w:t>
        </w:r>
      </w:hyperlink>
    </w:p>
    <w:p w14:paraId="5E213629" w14:textId="77777777" w:rsidR="00B77447" w:rsidRDefault="008809F7" w:rsidP="000E5536">
      <w:pPr>
        <w:pStyle w:val="BodyText2"/>
      </w:pPr>
      <w:hyperlink r:id="rId425"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5" w:name="_Ref416944525"/>
      <w:bookmarkStart w:id="106" w:name="_Toc315774609"/>
      <w:r>
        <w:t>Configuring the services file</w:t>
      </w:r>
      <w:bookmarkEnd w:id="105"/>
    </w:p>
    <w:p w14:paraId="14B6D4A8" w14:textId="45E30E53" w:rsidR="00B05E51" w:rsidRDefault="00B05E51" w:rsidP="000E5536">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0E5536">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0E5536">
      <w:pPr>
        <w:pStyle w:val="BodyText2"/>
      </w:pPr>
      <w:r>
        <w:t>The documentroot simply tells apps to use the htdocs as the html root.</w:t>
      </w:r>
    </w:p>
    <w:p w14:paraId="07076BDE" w14:textId="77777777" w:rsidR="00FD247F" w:rsidRDefault="007F571C" w:rsidP="000E5536">
      <w:pPr>
        <w:pStyle w:val="BodyText2"/>
      </w:pPr>
      <w:r>
        <w:t xml:space="preserve">I added a </w:t>
      </w:r>
      <w:r w:rsidR="00FD247F">
        <w:t>a new one for ibex on 20/11/14:</w:t>
      </w:r>
    </w:p>
    <w:p w14:paraId="62F492A7" w14:textId="53271B04" w:rsidR="007F571C" w:rsidRDefault="00FD247F" w:rsidP="000E5536">
      <w:pPr>
        <w:pStyle w:val="Code"/>
      </w:pPr>
      <w:r w:rsidRPr="00FD247F">
        <w:t>ScriptAlias /ibex /srv/www/dopa-services/cgi-bin/ibex</w:t>
      </w:r>
    </w:p>
    <w:p w14:paraId="76672939" w14:textId="1C25FD49" w:rsidR="00583443" w:rsidRDefault="00583443" w:rsidP="000E5536">
      <w:pPr>
        <w:pStyle w:val="BodyText2"/>
      </w:pPr>
      <w:r>
        <w:t>Adding one on the SPREP Ubuntu Apache machine in the ‘</w:t>
      </w:r>
      <w:r w:rsidRPr="00583443">
        <w:t>etc/apache2/sites-available/000-default.conf</w:t>
      </w:r>
      <w:r>
        <w:t>’ file:</w:t>
      </w:r>
    </w:p>
    <w:p w14:paraId="289CA300" w14:textId="582DE398" w:rsidR="00583443" w:rsidRDefault="00F25D5A" w:rsidP="000E5536">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0E5536">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0E5536">
      <w:pPr>
        <w:pStyle w:val="BodyText2"/>
      </w:pPr>
      <w:r>
        <w:t>All packages are installed and working now, but there is a Permission Error when you try to create a session.</w:t>
      </w:r>
    </w:p>
    <w:p w14:paraId="5E9766E2" w14:textId="77777777" w:rsidR="002807A2" w:rsidRDefault="002807A2" w:rsidP="000E5536">
      <w:pPr>
        <w:pStyle w:val="Code"/>
      </w:pPr>
      <w:r w:rsidRPr="002807A2">
        <w:t>OSError: [Errno 13] Permission denied: '/srv/htdocs'</w:t>
      </w:r>
    </w:p>
    <w:p w14:paraId="7152D692" w14:textId="77777777" w:rsidR="002807A2" w:rsidRDefault="00AF4221" w:rsidP="000E5536">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0E5536">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0E5536">
            <w:pPr>
              <w:pStyle w:val="TableTextHeader"/>
            </w:pPr>
            <w:r>
              <w:t>Schema</w:t>
            </w:r>
          </w:p>
        </w:tc>
        <w:tc>
          <w:tcPr>
            <w:tcW w:w="2790" w:type="dxa"/>
          </w:tcPr>
          <w:p w14:paraId="4D541991" w14:textId="54F3F0CD"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0E5536">
            <w:pPr>
              <w:pStyle w:val="Tiny"/>
            </w:pPr>
            <w:r>
              <w:t>utils</w:t>
            </w:r>
          </w:p>
        </w:tc>
        <w:tc>
          <w:tcPr>
            <w:tcW w:w="2790" w:type="dxa"/>
          </w:tcPr>
          <w:p w14:paraId="1549338E" w14:textId="23D3F359" w:rsidR="00F210C0"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0E5536">
            <w:pPr>
              <w:pStyle w:val="Tiny"/>
            </w:pPr>
            <w:r>
              <w:t>utils</w:t>
            </w:r>
          </w:p>
        </w:tc>
        <w:tc>
          <w:tcPr>
            <w:tcW w:w="2790" w:type="dxa"/>
          </w:tcPr>
          <w:p w14:paraId="7B2AA16B" w14:textId="342526CB"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0E5536">
            <w:pPr>
              <w:pStyle w:val="Tiny"/>
            </w:pPr>
            <w:r>
              <w:t>utils</w:t>
            </w:r>
          </w:p>
        </w:tc>
        <w:tc>
          <w:tcPr>
            <w:tcW w:w="2790" w:type="dxa"/>
          </w:tcPr>
          <w:p w14:paraId="40A45CE2" w14:textId="35EF2DCC"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0E5536">
            <w:pPr>
              <w:pStyle w:val="Tiny"/>
            </w:pPr>
            <w:r>
              <w:t>utils</w:t>
            </w:r>
          </w:p>
        </w:tc>
        <w:tc>
          <w:tcPr>
            <w:tcW w:w="2790" w:type="dxa"/>
          </w:tcPr>
          <w:p w14:paraId="6CDBD2FF" w14:textId="1E78BA5A" w:rsidR="001620DF" w:rsidRPr="00F415EE" w:rsidRDefault="001620DF" w:rsidP="000E5536">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0E5536">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0E5536">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D96B97">
      <w:pPr>
        <w:pStyle w:val="Unix"/>
      </w:pPr>
      <w:r>
        <w:t>[Fri Feb 27 10:12:51 2015] [error] [client 139.191.170.13] Traceback (most recent call last):, referer: http://testdelta.jrc.it/en/pa/873</w:t>
      </w:r>
    </w:p>
    <w:p w14:paraId="3EBA029D" w14:textId="77777777" w:rsidR="00D66533" w:rsidRDefault="00D66533" w:rsidP="00D96B97">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D96B97">
      <w:pPr>
        <w:pStyle w:val="Unix"/>
      </w:pPr>
      <w:r>
        <w:t>[Fri Feb 27 10:12:51 2015] [error] [client 139.191.170.13]     return p(lambda: process(processors)), referer: http://testdelta.jrc.it/en/pa/873</w:t>
      </w:r>
    </w:p>
    <w:p w14:paraId="6DBDC578" w14:textId="77777777" w:rsidR="00D66533" w:rsidRDefault="00D66533" w:rsidP="00D96B97">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D96B97">
      <w:pPr>
        <w:pStyle w:val="Unix"/>
      </w:pPr>
      <w:r>
        <w:t>[Fri Feb 27 10:12:51 2015] [error] [client 139.191.170.13]     self._cleanup(), referer: http://testdelta.jrc.it/en/pa/873</w:t>
      </w:r>
    </w:p>
    <w:p w14:paraId="4C0003C3" w14:textId="77777777" w:rsidR="00D66533" w:rsidRDefault="00D66533" w:rsidP="00D96B97">
      <w:pPr>
        <w:pStyle w:val="Unix"/>
      </w:pPr>
      <w:r>
        <w:lastRenderedPageBreak/>
        <w:t>[Fri Feb 27 10:12:51 2015] [error] [client 139.191.170.13]   File "/usr/lib/python2.6/site-packages/web.py-0.37-py2.6.egg/web/session.py", line 172, in _cleanup, referer: http://testdelta.jrc.it/en/pa/873</w:t>
      </w:r>
    </w:p>
    <w:p w14:paraId="379D33CC" w14:textId="77777777" w:rsidR="00D66533" w:rsidRDefault="00D66533" w:rsidP="00D96B97">
      <w:pPr>
        <w:pStyle w:val="Unix"/>
      </w:pPr>
      <w:r>
        <w:t>[Fri Feb 27 10:12:51 2015] [error] [client 139.191.170.13]     self.store.cleanup(timeout), referer: http://testdelta.jrc.it/en/pa/873</w:t>
      </w:r>
    </w:p>
    <w:p w14:paraId="24D8D86D" w14:textId="77777777" w:rsidR="00D66533" w:rsidRDefault="00D66533" w:rsidP="00D96B97">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D96B97">
      <w:pPr>
        <w:pStyle w:val="Unix"/>
      </w:pPr>
      <w:r>
        <w:t>[Fri Feb 27 10:12:51 2015] [error] [client 139.191.170.13]     atime = os.stat(path).st_atime, referer: http://testdelta.jrc.it/en/pa/873</w:t>
      </w:r>
    </w:p>
    <w:p w14:paraId="7477475F" w14:textId="77777777" w:rsidR="00D66533" w:rsidRDefault="00D66533" w:rsidP="00D96B97">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D96B97">
      <w:pPr>
        <w:pStyle w:val="Unix"/>
      </w:pPr>
      <w:r>
        <w:t>[Fri Feb 27 10:12:51 2015] [error] [client 139.191.170.13] , referer: http://testdelta.jrc.it/en/pa/873</w:t>
      </w:r>
    </w:p>
    <w:p w14:paraId="74A246EC" w14:textId="5536FC39" w:rsidR="00560002" w:rsidRPr="00560002" w:rsidRDefault="00D66533" w:rsidP="000E5536">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0E5536">
      <w:pPr>
        <w:pStyle w:val="Heading2"/>
      </w:pPr>
      <w:r>
        <w:t>Server Debugging</w:t>
      </w:r>
    </w:p>
    <w:p w14:paraId="70D3B7D2" w14:textId="77777777" w:rsidR="00DF6C76" w:rsidRDefault="00DF6C76" w:rsidP="000E5536">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0E5536">
      <w:pPr>
        <w:pStyle w:val="BodyText2"/>
      </w:pPr>
      <w:r>
        <w:t>-f option to see updates</w:t>
      </w:r>
    </w:p>
    <w:p w14:paraId="13DBF618" w14:textId="77777777" w:rsidR="009B0F4B" w:rsidRDefault="009B0F4B" w:rsidP="000E5536">
      <w:pPr>
        <w:pStyle w:val="BodyText2"/>
      </w:pPr>
      <w:r>
        <w:t>-n 200 to see last 200 rows</w:t>
      </w:r>
    </w:p>
    <w:p w14:paraId="787CA2D9" w14:textId="77777777" w:rsidR="00DF6C76" w:rsidRDefault="00DF6C76" w:rsidP="000E5536">
      <w:pPr>
        <w:pStyle w:val="BodyText2"/>
      </w:pPr>
      <w:r>
        <w:t>On the map server machine</w:t>
      </w:r>
      <w:r w:rsidR="00B65C63">
        <w:t xml:space="preserve"> to get the apache error log for the REST Services Directory</w:t>
      </w:r>
      <w:r>
        <w:t>:</w:t>
      </w:r>
    </w:p>
    <w:p w14:paraId="60806A02" w14:textId="360BD628" w:rsidR="004661B1" w:rsidRDefault="008D068C" w:rsidP="00D96B97">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D96B97">
      <w:pPr>
        <w:pStyle w:val="Unix"/>
      </w:pPr>
      <w:r>
        <w:t>or</w:t>
      </w:r>
    </w:p>
    <w:p w14:paraId="10CCD8DC" w14:textId="77777777" w:rsidR="00DF6C76" w:rsidRDefault="008D068C" w:rsidP="00D96B97">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0E5536">
      <w:pPr>
        <w:pStyle w:val="BodyText2"/>
      </w:pPr>
      <w:r>
        <w:t>On the other machines:</w:t>
      </w:r>
    </w:p>
    <w:p w14:paraId="59AFEBB4" w14:textId="77777777" w:rsidR="00DF6C76" w:rsidRDefault="00DF6C76" w:rsidP="00D96B97">
      <w:pPr>
        <w:pStyle w:val="Unix"/>
      </w:pPr>
      <w:r w:rsidRPr="005D2C88">
        <w:t>webuser@h03-dev-vm7:/var/tmp/log&gt; tail -f server.log</w:t>
      </w:r>
    </w:p>
    <w:p w14:paraId="04D3B836" w14:textId="77777777" w:rsidR="00DF6C76" w:rsidRDefault="00DF6C76" w:rsidP="00D96B97">
      <w:pPr>
        <w:pStyle w:val="Unix"/>
      </w:pPr>
      <w:r>
        <w:t>webuser@h03-dev-vm7:</w:t>
      </w:r>
      <w:r w:rsidRPr="005D2C88">
        <w:t xml:space="preserve">&gt; tail -f </w:t>
      </w:r>
      <w:r>
        <w:t>../../var/tmp/log/</w:t>
      </w:r>
      <w:r w:rsidRPr="005D2C88">
        <w:t>server.log</w:t>
      </w:r>
    </w:p>
    <w:p w14:paraId="5E475591" w14:textId="0361EA49" w:rsidR="003E63B1" w:rsidRPr="006625C4" w:rsidRDefault="003E63B1" w:rsidP="00D96B97">
      <w:pPr>
        <w:pStyle w:val="Unix"/>
      </w:pPr>
      <w:r>
        <w:t>SPREP Ubuntu machine:</w:t>
      </w:r>
      <w:r>
        <w:tab/>
      </w:r>
      <w:r w:rsidR="001726DB">
        <w:t xml:space="preserve">sudo tail –f </w:t>
      </w:r>
      <w:r w:rsidRPr="003E63B1">
        <w:t>/var/log/apache2/error.log</w:t>
      </w:r>
    </w:p>
    <w:p w14:paraId="494E9575" w14:textId="77777777" w:rsidR="00DF6C76" w:rsidRDefault="00DF6C76" w:rsidP="000E5536">
      <w:pPr>
        <w:pStyle w:val="BodyText2"/>
      </w:pPr>
      <w:r>
        <w:t>This opens the server.log file interactively so that whenever you make a request it is shown automatically in the log.</w:t>
      </w:r>
    </w:p>
    <w:p w14:paraId="66C878ED" w14:textId="77777777" w:rsidR="00DF6C76" w:rsidRDefault="00DF6C76" w:rsidP="000E5536">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D96B97">
      <w:pPr>
        <w:pStyle w:val="Unix"/>
      </w:pPr>
      <w:r w:rsidRPr="008A5104">
        <w:t>webuser@h03-dev-vm7:/var/log/apache2 &gt; tail -f error_log</w:t>
      </w:r>
    </w:p>
    <w:p w14:paraId="68A8262A" w14:textId="77777777" w:rsidR="00DF6C76" w:rsidRDefault="00DF6C76" w:rsidP="00D96B97">
      <w:pPr>
        <w:pStyle w:val="Unix"/>
      </w:pPr>
      <w:r>
        <w:t>or</w:t>
      </w:r>
    </w:p>
    <w:p w14:paraId="15CD0023" w14:textId="77777777" w:rsidR="00DF6C76" w:rsidRDefault="00DF6C76" w:rsidP="00D96B97">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0E5536">
      <w:pPr>
        <w:pStyle w:val="BodyText2"/>
      </w:pPr>
      <w:r>
        <w:t>Press ctrl+C to exit file monitoring.</w:t>
      </w:r>
    </w:p>
    <w:p w14:paraId="13BBD97B" w14:textId="77777777" w:rsidR="00093F2E" w:rsidRDefault="00093F2E" w:rsidP="000E5536">
      <w:pPr>
        <w:pStyle w:val="BodyText2"/>
      </w:pPr>
      <w:r>
        <w:t>You can also debug all current request using netstat on the command line:</w:t>
      </w:r>
    </w:p>
    <w:p w14:paraId="28930672" w14:textId="77777777" w:rsidR="00093F2E" w:rsidRDefault="00093F2E" w:rsidP="00D96B97">
      <w:pPr>
        <w:pStyle w:val="Unix"/>
      </w:pPr>
      <w:r>
        <w:t>Netstat /f</w:t>
      </w:r>
    </w:p>
    <w:p w14:paraId="2B6B172F" w14:textId="77777777" w:rsidR="00093F2E" w:rsidRPr="00DF6C76" w:rsidRDefault="00093F2E" w:rsidP="000E5536">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0E5536">
      <w:pPr>
        <w:pStyle w:val="BodyText2"/>
      </w:pPr>
      <w:r>
        <w:t xml:space="preserve">- ps -fax | grep python   </w:t>
      </w:r>
    </w:p>
    <w:p w14:paraId="7B8D3571" w14:textId="77777777" w:rsidR="00BC77BE" w:rsidRDefault="006813C3" w:rsidP="000E5536">
      <w:pPr>
        <w:pStyle w:val="Heading2"/>
      </w:pPr>
      <w:r>
        <w:t>Connecting the I</w:t>
      </w:r>
      <w:r w:rsidR="00BC77BE">
        <w:t>nternet to HBase</w:t>
      </w:r>
    </w:p>
    <w:p w14:paraId="734832DF" w14:textId="77777777" w:rsidR="00523ADB" w:rsidRDefault="00BC77BE" w:rsidP="000E5536">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0E5536">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0E5536">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0E5536">
      <w:pPr>
        <w:pStyle w:val="BodyText2"/>
      </w:pPr>
      <w:r>
        <w:lastRenderedPageBreak/>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0E5536">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0E5536">
      <w:pPr>
        <w:pStyle w:val="sql"/>
      </w:pPr>
      <w:r w:rsidRPr="006825CB">
        <w:t>sql = "NOTIFY job_complete,'{''id'' : ''" + str(jobid) + "'', ''query_text'' : ''" + quadkey + "'', ''query_results'' : ''" + json.dumps(list(uniqueitems)) + "''}';"</w:t>
      </w:r>
    </w:p>
    <w:p w14:paraId="40F9F495" w14:textId="77777777" w:rsidR="00A149F0" w:rsidRDefault="00A149F0" w:rsidP="000E5536">
      <w:pPr>
        <w:pStyle w:val="BodyText2"/>
      </w:pPr>
      <w:r>
        <w:t>Also updated the job_request notification so that it is made from the server code rather than the Postgresql trigger:</w:t>
      </w:r>
    </w:p>
    <w:p w14:paraId="5028CDB2" w14:textId="77777777" w:rsidR="00A149F0" w:rsidRDefault="00A149F0" w:rsidP="000E5536">
      <w:pPr>
        <w:pStyle w:val="sql"/>
      </w:pPr>
      <w:r w:rsidRPr="00A149F0">
        <w:t>conn.cur.execute("NOTIFY job_request,'" + str(job_id) + "," + params['quadkey'] + "'")</w:t>
      </w:r>
    </w:p>
    <w:p w14:paraId="48681023" w14:textId="77777777" w:rsidR="00A149F0" w:rsidRDefault="00A149F0" w:rsidP="000E5536">
      <w:pPr>
        <w:pStyle w:val="BodyText2"/>
      </w:pPr>
      <w:r>
        <w:t>Here is the test url:</w:t>
      </w:r>
    </w:p>
    <w:p w14:paraId="5B3FECD3" w14:textId="77777777" w:rsidR="00A149F0" w:rsidRDefault="008809F7" w:rsidP="000E5536">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0E5536">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0E5536">
      <w:pPr>
        <w:pStyle w:val="sql"/>
      </w:pPr>
      <w:r>
        <w:t>CREATE TABLE jobs</w:t>
      </w:r>
    </w:p>
    <w:p w14:paraId="78A240BB" w14:textId="77777777" w:rsidR="00A149F0" w:rsidRDefault="00A149F0" w:rsidP="000E5536">
      <w:pPr>
        <w:pStyle w:val="sql"/>
      </w:pPr>
      <w:r>
        <w:t>(</w:t>
      </w:r>
    </w:p>
    <w:p w14:paraId="039A4E02" w14:textId="77777777" w:rsidR="00A149F0" w:rsidRDefault="00A149F0" w:rsidP="000E5536">
      <w:pPr>
        <w:pStyle w:val="sql"/>
      </w:pPr>
      <w:r>
        <w:t xml:space="preserve">  query_text text,</w:t>
      </w:r>
    </w:p>
    <w:p w14:paraId="51AF50CF" w14:textId="77777777" w:rsidR="00A149F0" w:rsidRDefault="00A149F0" w:rsidP="000E5536">
      <w:pPr>
        <w:pStyle w:val="sql"/>
      </w:pPr>
      <w:r>
        <w:t xml:space="preserve">  query_results text,</w:t>
      </w:r>
    </w:p>
    <w:p w14:paraId="4DBBE3E0" w14:textId="77777777" w:rsidR="00A149F0" w:rsidRDefault="00A149F0" w:rsidP="000E5536">
      <w:pPr>
        <w:pStyle w:val="sql"/>
      </w:pPr>
      <w:r>
        <w:t xml:space="preserve">  time_start timestamp with time zone,</w:t>
      </w:r>
    </w:p>
    <w:p w14:paraId="3C21D793" w14:textId="77777777" w:rsidR="00A149F0" w:rsidRDefault="00A149F0" w:rsidP="000E5536">
      <w:pPr>
        <w:pStyle w:val="sql"/>
      </w:pPr>
      <w:r>
        <w:t xml:space="preserve">  time_stop timestamp with time zone,</w:t>
      </w:r>
    </w:p>
    <w:p w14:paraId="7957FC03" w14:textId="77777777" w:rsidR="00A149F0" w:rsidRDefault="00A149F0" w:rsidP="000E5536">
      <w:pPr>
        <w:pStyle w:val="sql"/>
      </w:pPr>
      <w:r>
        <w:t xml:space="preserve">  id serial NOT NULL,</w:t>
      </w:r>
    </w:p>
    <w:p w14:paraId="3F6C0895" w14:textId="77777777" w:rsidR="00A149F0" w:rsidRDefault="00A149F0" w:rsidP="000E5536">
      <w:pPr>
        <w:pStyle w:val="sql"/>
      </w:pPr>
      <w:r>
        <w:t xml:space="preserve">  CONSTRAINT j_pk PRIMARY KEY (id)</w:t>
      </w:r>
    </w:p>
    <w:p w14:paraId="2E9221F5" w14:textId="77777777" w:rsidR="00A149F0" w:rsidRDefault="00A149F0" w:rsidP="000E5536">
      <w:pPr>
        <w:pStyle w:val="sql"/>
      </w:pPr>
      <w:r>
        <w:t>)</w:t>
      </w:r>
    </w:p>
    <w:p w14:paraId="372D8813" w14:textId="77777777" w:rsidR="00A149F0" w:rsidRDefault="00A149F0" w:rsidP="000E5536">
      <w:pPr>
        <w:pStyle w:val="sql"/>
      </w:pPr>
      <w:r>
        <w:t>WITH (</w:t>
      </w:r>
    </w:p>
    <w:p w14:paraId="68CA1319" w14:textId="77777777" w:rsidR="00A149F0" w:rsidRDefault="00A149F0" w:rsidP="000E5536">
      <w:pPr>
        <w:pStyle w:val="sql"/>
      </w:pPr>
      <w:r>
        <w:t xml:space="preserve">  OIDS=FALSE</w:t>
      </w:r>
    </w:p>
    <w:p w14:paraId="2B4B89E3" w14:textId="77777777" w:rsidR="00A149F0" w:rsidRDefault="00A149F0" w:rsidP="000E5536">
      <w:pPr>
        <w:pStyle w:val="sql"/>
      </w:pPr>
      <w:r>
        <w:t>);</w:t>
      </w:r>
    </w:p>
    <w:p w14:paraId="0BF5A136" w14:textId="77777777" w:rsidR="00A149F0" w:rsidRDefault="00A149F0" w:rsidP="000E5536">
      <w:pPr>
        <w:pStyle w:val="sql"/>
      </w:pPr>
      <w:r>
        <w:t>ALTER TABLE jobs OWNER TO especies;</w:t>
      </w:r>
    </w:p>
    <w:p w14:paraId="69363CA0" w14:textId="77777777" w:rsidR="00A149F0" w:rsidRDefault="00A149F0" w:rsidP="000E5536">
      <w:pPr>
        <w:pStyle w:val="sql"/>
      </w:pPr>
      <w:r>
        <w:t>COMMENT ON TABLE jobs IS 'Table that contains a list of jobs and results for the Hadoop cluster';</w:t>
      </w:r>
    </w:p>
    <w:p w14:paraId="60C0C62D" w14:textId="77777777" w:rsidR="00A149F0" w:rsidRDefault="00A149F0" w:rsidP="000E5536">
      <w:pPr>
        <w:pStyle w:val="sql"/>
      </w:pPr>
      <w:r>
        <w:t>CREATE TRIGGER job_request_completed</w:t>
      </w:r>
    </w:p>
    <w:p w14:paraId="5E7F9672" w14:textId="77777777" w:rsidR="00A149F0" w:rsidRDefault="00A149F0" w:rsidP="000E5536">
      <w:pPr>
        <w:pStyle w:val="sql"/>
      </w:pPr>
      <w:r>
        <w:t xml:space="preserve">  AFTER UPDATE OF query_results</w:t>
      </w:r>
    </w:p>
    <w:p w14:paraId="5FBB750B" w14:textId="77777777" w:rsidR="00A149F0" w:rsidRDefault="00A149F0" w:rsidP="000E5536">
      <w:pPr>
        <w:pStyle w:val="sql"/>
      </w:pPr>
      <w:r>
        <w:t xml:space="preserve">  ON jobs</w:t>
      </w:r>
    </w:p>
    <w:p w14:paraId="35861AD6" w14:textId="77777777" w:rsidR="00A149F0" w:rsidRDefault="00A149F0" w:rsidP="000E5536">
      <w:pPr>
        <w:pStyle w:val="sql"/>
      </w:pPr>
      <w:r>
        <w:t xml:space="preserve">  FOR EACH ROW</w:t>
      </w:r>
    </w:p>
    <w:p w14:paraId="74C05689" w14:textId="77777777" w:rsidR="00A149F0" w:rsidRDefault="00A149F0" w:rsidP="000E5536">
      <w:pPr>
        <w:pStyle w:val="sql"/>
      </w:pPr>
      <w:r>
        <w:t xml:space="preserve">  EXECUTE PROCEDURE job_request_completed_function();</w:t>
      </w:r>
    </w:p>
    <w:p w14:paraId="11C4BAF6" w14:textId="77777777" w:rsidR="00A149F0" w:rsidRDefault="00A149F0" w:rsidP="000E5536">
      <w:pPr>
        <w:pStyle w:val="sql"/>
      </w:pPr>
      <w:r>
        <w:t>CREATE TRIGGER job_request_received</w:t>
      </w:r>
    </w:p>
    <w:p w14:paraId="43452624" w14:textId="77777777" w:rsidR="00A149F0" w:rsidRDefault="00A149F0" w:rsidP="000E5536">
      <w:pPr>
        <w:pStyle w:val="sql"/>
      </w:pPr>
      <w:r>
        <w:t xml:space="preserve">  AFTER INSERT</w:t>
      </w:r>
    </w:p>
    <w:p w14:paraId="4ED50473" w14:textId="77777777" w:rsidR="00A149F0" w:rsidRDefault="00A149F0" w:rsidP="000E5536">
      <w:pPr>
        <w:pStyle w:val="sql"/>
      </w:pPr>
      <w:r>
        <w:t xml:space="preserve">  ON jobs</w:t>
      </w:r>
    </w:p>
    <w:p w14:paraId="5D1893A8" w14:textId="77777777" w:rsidR="00A149F0" w:rsidRDefault="00A149F0" w:rsidP="000E5536">
      <w:pPr>
        <w:pStyle w:val="sql"/>
      </w:pPr>
      <w:r>
        <w:t xml:space="preserve">  FOR EACH ROW</w:t>
      </w:r>
    </w:p>
    <w:p w14:paraId="12E572BE" w14:textId="77777777" w:rsidR="00A149F0" w:rsidRDefault="00A149F0" w:rsidP="000E5536">
      <w:pPr>
        <w:pStyle w:val="sql"/>
      </w:pPr>
      <w:r>
        <w:t xml:space="preserve">  EXECUTE PROCEDURE job_request_received_function();</w:t>
      </w:r>
    </w:p>
    <w:p w14:paraId="076FAD48" w14:textId="77777777" w:rsidR="00A149F0" w:rsidRDefault="00A149F0" w:rsidP="000E5536">
      <w:pPr>
        <w:pStyle w:val="sql"/>
      </w:pPr>
    </w:p>
    <w:p w14:paraId="625756DB" w14:textId="77777777" w:rsidR="00A149F0" w:rsidRPr="00B47332" w:rsidRDefault="00A149F0" w:rsidP="000E5536">
      <w:pPr>
        <w:pStyle w:val="sql"/>
      </w:pPr>
      <w:r w:rsidRPr="00B47332">
        <w:t>CREATE OR REPLACE FUNCTION job_request_received_function()</w:t>
      </w:r>
    </w:p>
    <w:p w14:paraId="4BABF623" w14:textId="77777777" w:rsidR="00A149F0" w:rsidRPr="00B47332" w:rsidRDefault="00A149F0" w:rsidP="000E5536">
      <w:pPr>
        <w:pStyle w:val="sql"/>
      </w:pPr>
      <w:r w:rsidRPr="00B47332">
        <w:t>RETURNS trigger AS</w:t>
      </w:r>
    </w:p>
    <w:p w14:paraId="1F0E69BE" w14:textId="77777777" w:rsidR="00A149F0" w:rsidRPr="00B47332" w:rsidRDefault="00A149F0" w:rsidP="000E5536">
      <w:pPr>
        <w:pStyle w:val="sql"/>
      </w:pPr>
      <w:r w:rsidRPr="00B47332">
        <w:t>$BODY$</w:t>
      </w:r>
    </w:p>
    <w:p w14:paraId="06FB6D60" w14:textId="77777777" w:rsidR="00A149F0" w:rsidRPr="00B47332" w:rsidRDefault="00A149F0" w:rsidP="000E5536">
      <w:pPr>
        <w:pStyle w:val="sql"/>
      </w:pPr>
      <w:r w:rsidRPr="00B47332">
        <w:t>BEGIN</w:t>
      </w:r>
    </w:p>
    <w:p w14:paraId="769FBD0F" w14:textId="77777777" w:rsidR="00A149F0" w:rsidRPr="00B47332" w:rsidRDefault="00A149F0" w:rsidP="000E5536">
      <w:pPr>
        <w:pStyle w:val="sql"/>
      </w:pPr>
      <w:r w:rsidRPr="00B47332">
        <w:t>PERFORM pg_notify('job_request',NEW.id::text || ',' || NEW.query_text);</w:t>
      </w:r>
    </w:p>
    <w:p w14:paraId="6924E9B3" w14:textId="77777777" w:rsidR="00A149F0" w:rsidRPr="00B47332" w:rsidRDefault="00A149F0" w:rsidP="000E5536">
      <w:pPr>
        <w:pStyle w:val="sql"/>
      </w:pPr>
      <w:r w:rsidRPr="00B47332">
        <w:t>RETURN NULL;</w:t>
      </w:r>
    </w:p>
    <w:p w14:paraId="48265E9B" w14:textId="77777777" w:rsidR="00A149F0" w:rsidRPr="00B47332" w:rsidRDefault="00A149F0" w:rsidP="000E5536">
      <w:pPr>
        <w:pStyle w:val="sql"/>
      </w:pPr>
      <w:r w:rsidRPr="00B47332">
        <w:t>END</w:t>
      </w:r>
    </w:p>
    <w:p w14:paraId="03082D57" w14:textId="77777777" w:rsidR="00A149F0" w:rsidRPr="00B47332" w:rsidRDefault="00A149F0" w:rsidP="000E5536">
      <w:pPr>
        <w:pStyle w:val="sql"/>
      </w:pPr>
      <w:r w:rsidRPr="00B47332">
        <w:t>$BODY$</w:t>
      </w:r>
    </w:p>
    <w:p w14:paraId="6BC00B97" w14:textId="77777777" w:rsidR="00A149F0" w:rsidRPr="00B47332" w:rsidRDefault="00A149F0" w:rsidP="000E5536">
      <w:pPr>
        <w:pStyle w:val="sql"/>
      </w:pPr>
      <w:r w:rsidRPr="00B47332">
        <w:t>LANGUAGE plpgsql VOLATILE</w:t>
      </w:r>
    </w:p>
    <w:p w14:paraId="41898769" w14:textId="77777777" w:rsidR="00A149F0" w:rsidRPr="00B47332" w:rsidRDefault="00A149F0" w:rsidP="000E5536">
      <w:pPr>
        <w:pStyle w:val="sql"/>
      </w:pPr>
      <w:r w:rsidRPr="00B47332">
        <w:t>COST 100;</w:t>
      </w:r>
    </w:p>
    <w:p w14:paraId="541C92BF" w14:textId="77777777" w:rsidR="00A149F0" w:rsidRDefault="00A149F0" w:rsidP="000E5536">
      <w:pPr>
        <w:pStyle w:val="sql"/>
      </w:pPr>
      <w:r w:rsidRPr="00B47332">
        <w:t>ALTER FUNCTION job_request_received_function() OWNER TO especies;</w:t>
      </w:r>
    </w:p>
    <w:p w14:paraId="67368DCA" w14:textId="77777777" w:rsidR="00A149F0" w:rsidRDefault="00A149F0" w:rsidP="000E5536">
      <w:pPr>
        <w:pStyle w:val="sql"/>
      </w:pPr>
    </w:p>
    <w:p w14:paraId="32EA6782" w14:textId="77777777" w:rsidR="00A149F0" w:rsidRDefault="00A149F0" w:rsidP="000E5536">
      <w:pPr>
        <w:pStyle w:val="sql"/>
      </w:pPr>
      <w:r>
        <w:t>CREATE OR REPLACE FUNCTION job_request_completed_function()</w:t>
      </w:r>
    </w:p>
    <w:p w14:paraId="6591B9FF" w14:textId="77777777" w:rsidR="00A149F0" w:rsidRDefault="00A149F0" w:rsidP="000E5536">
      <w:pPr>
        <w:pStyle w:val="sql"/>
      </w:pPr>
      <w:r>
        <w:t>RETURNS trigger AS</w:t>
      </w:r>
    </w:p>
    <w:p w14:paraId="22994853" w14:textId="77777777" w:rsidR="00A149F0" w:rsidRDefault="00A149F0" w:rsidP="000E5536">
      <w:pPr>
        <w:pStyle w:val="sql"/>
      </w:pPr>
      <w:r>
        <w:t>$BODY$</w:t>
      </w:r>
    </w:p>
    <w:p w14:paraId="6D786613" w14:textId="77777777" w:rsidR="00A149F0" w:rsidRDefault="00A149F0" w:rsidP="000E5536">
      <w:pPr>
        <w:pStyle w:val="sql"/>
      </w:pPr>
      <w:r>
        <w:t>BEGIN</w:t>
      </w:r>
    </w:p>
    <w:p w14:paraId="3EF0E382" w14:textId="77777777" w:rsidR="00A149F0" w:rsidRDefault="00A149F0" w:rsidP="000E5536">
      <w:pPr>
        <w:pStyle w:val="sql"/>
      </w:pPr>
      <w:r>
        <w:t>PERFORM pg_notify('job_complete',NEW::text);</w:t>
      </w:r>
    </w:p>
    <w:p w14:paraId="3A54CEC4" w14:textId="77777777" w:rsidR="00A149F0" w:rsidRDefault="00A149F0" w:rsidP="000E5536">
      <w:pPr>
        <w:pStyle w:val="sql"/>
      </w:pPr>
      <w:r>
        <w:t>RETURN NULL;</w:t>
      </w:r>
    </w:p>
    <w:p w14:paraId="628CF531" w14:textId="77777777" w:rsidR="00A149F0" w:rsidRDefault="00A149F0" w:rsidP="000E5536">
      <w:pPr>
        <w:pStyle w:val="sql"/>
      </w:pPr>
      <w:r>
        <w:t>END</w:t>
      </w:r>
    </w:p>
    <w:p w14:paraId="54A73749" w14:textId="77777777" w:rsidR="00A149F0" w:rsidRDefault="00A149F0" w:rsidP="000E5536">
      <w:pPr>
        <w:pStyle w:val="sql"/>
      </w:pPr>
      <w:r>
        <w:t>$BODY$</w:t>
      </w:r>
    </w:p>
    <w:p w14:paraId="2E00C73C" w14:textId="77777777" w:rsidR="00A149F0" w:rsidRDefault="00A149F0" w:rsidP="000E5536">
      <w:pPr>
        <w:pStyle w:val="sql"/>
      </w:pPr>
      <w:r>
        <w:t>LANGUAGE plpgsql VOLATILE</w:t>
      </w:r>
    </w:p>
    <w:p w14:paraId="6EE808DC" w14:textId="77777777" w:rsidR="00A149F0" w:rsidRDefault="00A149F0" w:rsidP="000E5536">
      <w:pPr>
        <w:pStyle w:val="sql"/>
      </w:pPr>
      <w:r>
        <w:t>COST 100;</w:t>
      </w:r>
    </w:p>
    <w:p w14:paraId="56A8C560" w14:textId="77777777" w:rsidR="00A149F0" w:rsidRDefault="00A149F0" w:rsidP="000E5536">
      <w:pPr>
        <w:pStyle w:val="sql"/>
      </w:pPr>
      <w:r>
        <w:lastRenderedPageBreak/>
        <w:t>ALTER FUNCTION job_request_completed_function() OWNER TO especies;</w:t>
      </w:r>
    </w:p>
    <w:p w14:paraId="72E7A4B6" w14:textId="6148F326" w:rsidR="008F416B" w:rsidRDefault="008F416B" w:rsidP="000E5536">
      <w:pPr>
        <w:pStyle w:val="Heading2"/>
      </w:pPr>
      <w:r>
        <w:t>Google Earth Engine OGC Wrapper</w:t>
      </w:r>
    </w:p>
    <w:p w14:paraId="72E549B1" w14:textId="252F820C" w:rsidR="008F416B" w:rsidRDefault="008F416B" w:rsidP="000E5536">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0E5536">
      <w:pPr>
        <w:pStyle w:val="BodyText2"/>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0E5536">
      <w:pPr>
        <w:pStyle w:val="Heading2"/>
      </w:pPr>
      <w:r>
        <w:t>Publishing</w:t>
      </w:r>
    </w:p>
    <w:p w14:paraId="7413979E" w14:textId="77777777" w:rsidR="00683027" w:rsidRPr="00683027" w:rsidRDefault="00683027" w:rsidP="000E5536">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0E5536">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8809F7" w:rsidP="000E5536">
      <w:pPr>
        <w:pStyle w:val="BodyText2"/>
      </w:pPr>
      <w:hyperlink r:id="rId430"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0E5536">
      <w:pPr>
        <w:pStyle w:val="BodyText2"/>
      </w:pPr>
      <w:r>
        <w:t xml:space="preserve">For developers: </w:t>
      </w:r>
      <w:r w:rsidRPr="00573BB7">
        <w:t>http://h05-dev-vm100.jrc.it:8080/geoserver/web/</w:t>
      </w:r>
      <w:r>
        <w:t xml:space="preserve"> u/p  Andrew/Changeme!1</w:t>
      </w:r>
    </w:p>
    <w:p w14:paraId="622CE418" w14:textId="77777777" w:rsidR="00EA3299" w:rsidRDefault="00EA3299" w:rsidP="000E5536">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0E5536">
      <w:pPr>
        <w:pStyle w:val="BodyText2"/>
      </w:pPr>
      <w:r>
        <w:t xml:space="preserve">This is </w:t>
      </w:r>
      <w:r w:rsidRPr="00573BB7">
        <w:t>http://h05-prod-vm100.jrc.it:8080/geoserver/web/</w:t>
      </w:r>
    </w:p>
    <w:p w14:paraId="44C211B8" w14:textId="13BCDEF1" w:rsidR="004C7895" w:rsidRDefault="00EA3299" w:rsidP="000E5536">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0E5536">
      <w:pPr>
        <w:pStyle w:val="BodyText2"/>
      </w:pPr>
      <w:r>
        <w:t>The geotiff files for species richness maps that are published in Geoserver are physically located here:</w:t>
      </w:r>
    </w:p>
    <w:p w14:paraId="6C4BCEEA" w14:textId="77777777" w:rsidR="00A410D3" w:rsidRDefault="00A410D3" w:rsidP="000E5536">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0E5536">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0E5536">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0E5536">
      <w:pPr>
        <w:pStyle w:val="sql"/>
      </w:pPr>
      <w:r>
        <w:t>language sql;</w:t>
      </w:r>
    </w:p>
    <w:p w14:paraId="68E29F4C" w14:textId="77777777" w:rsidR="0008256B" w:rsidRDefault="0008256B" w:rsidP="000E5536">
      <w:pPr>
        <w:pStyle w:val="BodyText"/>
      </w:pPr>
      <w:r>
        <w:t>or</w:t>
      </w:r>
    </w:p>
    <w:p w14:paraId="59060EFC" w14:textId="77777777" w:rsidR="00C103DD" w:rsidRDefault="00C103DD" w:rsidP="000E5536">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0E5536">
      <w:pPr>
        <w:pStyle w:val="sql"/>
      </w:pPr>
      <w:r>
        <w:t>language sql;</w:t>
      </w:r>
    </w:p>
    <w:p w14:paraId="50090CF4" w14:textId="77777777" w:rsidR="00C103DD" w:rsidRDefault="00C103DD" w:rsidP="000E5536">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0E5536">
      <w:pPr>
        <w:pStyle w:val="sql"/>
      </w:pPr>
      <w:r w:rsidRPr="00126F5D">
        <w:lastRenderedPageBreak/>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0E5536">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0E5536">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0E5536">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0E5536">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0E5536">
      <w:pPr>
        <w:pStyle w:val="Code"/>
      </w:pPr>
      <w:r>
        <w:t>C:\Users\cottaan&gt;ogr2ogr -f GeoJSON kinabalu.geojson "E:\cottaan\My Documents\ArcGIS\Kinabalu.shp"</w:t>
      </w:r>
    </w:p>
    <w:p w14:paraId="71385C85" w14:textId="77777777" w:rsidR="00BC6765" w:rsidRDefault="00BC6765" w:rsidP="000E5536">
      <w:pPr>
        <w:pStyle w:val="Code"/>
      </w:pPr>
      <w:r>
        <w:t>C:\Users\cottaan&gt;ogr2ogr -f GeoJSON borneo.geojson "E:\cottaan\My Documents\ArcGIS\Borneo_PA_Polygons.shp"</w:t>
      </w:r>
    </w:p>
    <w:p w14:paraId="1A424AC9" w14:textId="77777777" w:rsidR="00E13512" w:rsidRDefault="00E13512" w:rsidP="000E5536">
      <w:pPr>
        <w:pStyle w:val="Code"/>
      </w:pPr>
      <w:r>
        <w:t>C:\Users\cottaan&gt;ogr2ogr -f GeoJSON SE_DRC.geojson "</w:t>
      </w:r>
      <w:r w:rsidRPr="00E13512">
        <w:t>E:\cottaan\My Documents\ArcGIS\SE_DRC_PAs.shp</w:t>
      </w:r>
      <w:r>
        <w:t>"</w:t>
      </w:r>
    </w:p>
    <w:p w14:paraId="7C3BCD38" w14:textId="77777777" w:rsidR="00683027" w:rsidRDefault="00683027" w:rsidP="000E5536">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0E5536">
      <w:pPr>
        <w:pStyle w:val="BodyText2"/>
      </w:pPr>
      <w:r>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0E5536">
      <w:pPr>
        <w:pStyle w:val="BodyText2"/>
      </w:pPr>
      <w:r>
        <w:t>You can convert json data on the fly to esri json to render in the JS API - I have done this in the geojsonEsri.html page.</w:t>
      </w:r>
    </w:p>
    <w:p w14:paraId="61675CFE" w14:textId="77777777" w:rsidR="00683027" w:rsidRDefault="00461230" w:rsidP="000E5536">
      <w:pPr>
        <w:pStyle w:val="BodyText2"/>
      </w:pPr>
      <w:r>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0E5536">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0E5536">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8809F7" w:rsidP="000E5536">
      <w:pPr>
        <w:pStyle w:val="BodyText2"/>
      </w:pPr>
      <w:hyperlink r:id="rId445" w:history="1">
        <w:r w:rsidR="00E053EF">
          <w:rPr>
            <w:rStyle w:val="Hyperlink"/>
          </w:rPr>
          <w:t>http://worldmap.harvard.edu</w:t>
        </w:r>
      </w:hyperlink>
    </w:p>
    <w:p w14:paraId="59C4BD55" w14:textId="77777777" w:rsidR="00E053EF" w:rsidRPr="008A57B8" w:rsidRDefault="00E053EF" w:rsidP="000E5536">
      <w:pPr>
        <w:pStyle w:val="BodyText2"/>
      </w:pPr>
      <w:r>
        <w:t>No creating your own Groups to share data to.</w:t>
      </w:r>
    </w:p>
    <w:p w14:paraId="6BA05632" w14:textId="2E58718B"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0E5536">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0E5536">
      <w:pPr>
        <w:pStyle w:val="Heading2"/>
      </w:pPr>
      <w:bookmarkStart w:id="107" w:name="_Toc315774610"/>
      <w:r>
        <w:t>ArcGIS Desktop</w:t>
      </w:r>
    </w:p>
    <w:p w14:paraId="0147087F" w14:textId="77777777" w:rsidR="00935317" w:rsidRPr="00F54F00" w:rsidRDefault="00935317" w:rsidP="000E5536">
      <w:pPr>
        <w:pStyle w:val="BodyText2"/>
      </w:pPr>
      <w:r>
        <w:t>Need to developed some extensions that use the DOPA services.</w:t>
      </w:r>
    </w:p>
    <w:p w14:paraId="50368A7D" w14:textId="77777777" w:rsidR="006D47D3" w:rsidRDefault="006D47D3" w:rsidP="000E5536">
      <w:pPr>
        <w:pStyle w:val="Heading2"/>
      </w:pPr>
      <w:bookmarkStart w:id="108" w:name="_Toc315774614"/>
      <w:bookmarkEnd w:id="107"/>
      <w:r>
        <w:lastRenderedPageBreak/>
        <w:t>Zonation</w:t>
      </w:r>
    </w:p>
    <w:p w14:paraId="576BAA96" w14:textId="77777777" w:rsidR="006D47D3" w:rsidRPr="00DE7AC7" w:rsidRDefault="006D47D3" w:rsidP="000E5536">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0E5536">
      <w:pPr>
        <w:pStyle w:val="Heading2"/>
      </w:pPr>
      <w:r>
        <w:t>Websites</w:t>
      </w:r>
    </w:p>
    <w:p w14:paraId="240C0B5C" w14:textId="77777777" w:rsidR="0041069A" w:rsidRDefault="0041069A" w:rsidP="0034374E">
      <w:pPr>
        <w:pStyle w:val="Heading3"/>
      </w:pPr>
      <w:r>
        <w:t>BioPAMA RIS</w:t>
      </w:r>
    </w:p>
    <w:p w14:paraId="4BCA5136" w14:textId="676C3B71" w:rsidR="00B80FAB" w:rsidRDefault="00B80FAB" w:rsidP="007D2F52">
      <w:pPr>
        <w:pStyle w:val="Heading4"/>
      </w:pPr>
      <w:r>
        <w:t>Home Page</w:t>
      </w:r>
    </w:p>
    <w:p w14:paraId="63D1992C" w14:textId="77777777" w:rsidR="00455BE1" w:rsidRDefault="00455BE1" w:rsidP="007D2F52">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0E5536">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0E5536">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0E5536">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0E5536">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0E5536">
      <w:pPr>
        <w:pStyle w:val="BodyText2"/>
      </w:pPr>
      <w:r>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0E5536">
      <w:pPr>
        <w:pStyle w:val="BodyText2"/>
      </w:pPr>
      <w:r>
        <w:t xml:space="preserve">What are these? These are from ies-pgsql2.jrc.org/h05ibex/pais - </w:t>
      </w:r>
    </w:p>
    <w:p w14:paraId="4733CB7A" w14:textId="77777777" w:rsidR="00455BE1" w:rsidRDefault="00455BE1" w:rsidP="007D2F52">
      <w:pPr>
        <w:pStyle w:val="Heading4"/>
      </w:pPr>
      <w:r>
        <w:t>PA Page</w:t>
      </w:r>
    </w:p>
    <w:p w14:paraId="4C0B718E" w14:textId="3DE64788" w:rsidR="00455BE1" w:rsidRDefault="00455BE1" w:rsidP="000E5536">
      <w:pPr>
        <w:pStyle w:val="BodyText2"/>
      </w:pPr>
      <w:r>
        <w:t>Added the PhotoViewer widget. Now adding the ImageController widget on 9/9/16.</w:t>
      </w:r>
      <w:r w:rsidR="00B80284">
        <w:t xml:space="preserve"> </w:t>
      </w:r>
    </w:p>
    <w:p w14:paraId="09FA478B" w14:textId="61975345" w:rsidR="009D013C" w:rsidRPr="00455BE1" w:rsidRDefault="009D013C" w:rsidP="000E5536">
      <w:pPr>
        <w:pStyle w:val="BodyText2"/>
      </w:pPr>
      <w:r>
        <w:t xml:space="preserve">Click on the Edit Panel button for the </w:t>
      </w:r>
    </w:p>
    <w:p w14:paraId="62407D4F" w14:textId="4AFAA288" w:rsidR="00EF594B" w:rsidRDefault="00EF594B" w:rsidP="007D2F52">
      <w:pPr>
        <w:pStyle w:val="Heading4"/>
      </w:pPr>
      <w:r>
        <w:t>Protected Area Coverage Analysis</w:t>
      </w:r>
    </w:p>
    <w:p w14:paraId="70FD92EE" w14:textId="783F2F01" w:rsidR="00EF594B" w:rsidRDefault="00EF594B" w:rsidP="000E5536">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51"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 xml:space="preserve">their </w:t>
      </w:r>
      <w:r w:rsidRPr="0019117D">
        <w:lastRenderedPageBreak/>
        <w:t>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0E5536">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0E5536">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0E5536">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34374E">
      <w:pPr>
        <w:pStyle w:val="Heading3"/>
      </w:pPr>
      <w:r>
        <w:t>Custom Layer types for ArcGIS Javascript API</w:t>
      </w:r>
    </w:p>
    <w:p w14:paraId="671012F4" w14:textId="77777777" w:rsidR="006126B0" w:rsidRDefault="006126B0" w:rsidP="000E5536">
      <w:pPr>
        <w:pStyle w:val="BodyText2"/>
      </w:pPr>
      <w:r>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7D2F52">
      <w:pPr>
        <w:pStyle w:val="Heading4"/>
      </w:pPr>
      <w:r>
        <w:t>Constructors and inheritance</w:t>
      </w:r>
    </w:p>
    <w:p w14:paraId="0E31A53F" w14:textId="77777777" w:rsidR="006126B0" w:rsidRDefault="006126B0" w:rsidP="000E5536">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0E5536">
      <w:pPr>
        <w:pStyle w:val="Code"/>
      </w:pPr>
      <w:r w:rsidRPr="00D70117">
        <w:t>"-chains-" : {</w:t>
      </w:r>
    </w:p>
    <w:p w14:paraId="3CA3C3F8" w14:textId="77777777" w:rsidR="006126B0" w:rsidRPr="00D70117" w:rsidRDefault="006126B0" w:rsidP="000E5536">
      <w:pPr>
        <w:pStyle w:val="Code"/>
      </w:pPr>
      <w:r w:rsidRPr="00D70117">
        <w:t>constructor : "before"</w:t>
      </w:r>
    </w:p>
    <w:p w14:paraId="71A1C99F" w14:textId="77777777" w:rsidR="006126B0" w:rsidRPr="00D70117" w:rsidRDefault="006126B0" w:rsidP="000E5536">
      <w:pPr>
        <w:pStyle w:val="Code"/>
        <w:rPr>
          <w:sz w:val="20"/>
        </w:rPr>
      </w:pPr>
      <w:r w:rsidRPr="00D70117">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7D2F52">
      <w:pPr>
        <w:pStyle w:val="Heading4"/>
      </w:pPr>
      <w:r>
        <w:t>Accessing the layers image</w:t>
      </w:r>
    </w:p>
    <w:p w14:paraId="19731916" w14:textId="77777777" w:rsidR="006126B0" w:rsidRDefault="006126B0" w:rsidP="000E5536">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0E5536">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0E5536">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0E5536">
      <w:pPr>
        <w:pStyle w:val="Code"/>
      </w:pPr>
      <w:r>
        <w:t>i</w:t>
      </w:r>
      <w:r w:rsidRPr="00B14AAF">
        <w:t>nstance._img.src = response.url;</w:t>
      </w:r>
    </w:p>
    <w:p w14:paraId="2424A87B" w14:textId="77777777" w:rsidR="006126B0" w:rsidRDefault="006126B0" w:rsidP="000E5536">
      <w:pPr>
        <w:pStyle w:val="BodyText2"/>
      </w:pPr>
      <w:r>
        <w:lastRenderedPageBreak/>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0E5536">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0E5536">
      <w:pPr>
        <w:pStyle w:val="BodyText2"/>
      </w:pPr>
      <w:r>
        <w:t>Seemed to slow down loading of the tiles – also had to add the National Geographic Map too.</w:t>
      </w:r>
    </w:p>
    <w:p w14:paraId="0DCE3D96" w14:textId="77777777" w:rsidR="006126B0" w:rsidRDefault="006126B0" w:rsidP="000E5536">
      <w:pPr>
        <w:pStyle w:val="BodyText2"/>
      </w:pPr>
      <w:r>
        <w:t>This is the call I want to forward:</w:t>
      </w:r>
    </w:p>
    <w:p w14:paraId="3C1D5C37" w14:textId="77777777" w:rsidR="006126B0" w:rsidRDefault="008809F7" w:rsidP="000E5536">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0E5536">
      <w:pPr>
        <w:pStyle w:val="BodyText2"/>
      </w:pPr>
      <w:r>
        <w:t>In my client I add:</w:t>
      </w:r>
    </w:p>
    <w:p w14:paraId="145BE1F1" w14:textId="77777777" w:rsidR="006126B0" w:rsidRDefault="006126B0" w:rsidP="000E5536">
      <w:pPr>
        <w:pStyle w:val="Code"/>
      </w:pPr>
      <w:r>
        <w:t>esri.config.defaults.io.proxyUrl = "../proxy.php";</w:t>
      </w:r>
    </w:p>
    <w:p w14:paraId="23F79CA4" w14:textId="77777777" w:rsidR="006126B0" w:rsidRDefault="006126B0" w:rsidP="000E5536">
      <w:pPr>
        <w:pStyle w:val="Code"/>
      </w:pPr>
      <w:r>
        <w:t>esri.config.defaults.io.alwaysUseProxy = true;</w:t>
      </w:r>
    </w:p>
    <w:p w14:paraId="6D40FAFE" w14:textId="77777777" w:rsidR="006126B0" w:rsidRDefault="006126B0" w:rsidP="000E5536">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0E5536">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t>Updating the Server to support CORS</w:t>
      </w:r>
    </w:p>
    <w:p w14:paraId="7D67F97C" w14:textId="1C8BF703" w:rsidR="00273F27" w:rsidRDefault="00273F27" w:rsidP="00273F27">
      <w:pPr>
        <w:pStyle w:val="Heading7"/>
      </w:pPr>
      <w:r>
        <w:t>IIS</w:t>
      </w:r>
    </w:p>
    <w:p w14:paraId="10782072" w14:textId="377778F4" w:rsidR="006126B0" w:rsidRDefault="006126B0" w:rsidP="000E5536">
      <w:pPr>
        <w:pStyle w:val="BodyText2"/>
      </w:pPr>
      <w:r>
        <w:t>Following instructions here:</w:t>
      </w:r>
    </w:p>
    <w:p w14:paraId="6B816C1C" w14:textId="77777777" w:rsidR="006126B0" w:rsidRDefault="008809F7" w:rsidP="000E5536">
      <w:pPr>
        <w:pStyle w:val="BodyText2"/>
      </w:pPr>
      <w:hyperlink r:id="rId458" w:history="1">
        <w:r w:rsidR="006126B0">
          <w:rPr>
            <w:rStyle w:val="Hyperlink"/>
          </w:rPr>
          <w:t>http://enable-cors.org/</w:t>
        </w:r>
      </w:hyperlink>
    </w:p>
    <w:p w14:paraId="5F1D5EF0" w14:textId="77777777" w:rsidR="006126B0" w:rsidRDefault="006126B0" w:rsidP="000E5536">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t>Opened ‘</w:t>
      </w:r>
      <w:r w:rsidRPr="00620DFF">
        <w:t>C:\inetpub\wwwroot\ArcGIS\rest</w:t>
      </w:r>
      <w:r>
        <w:t>\web.config’ and added:</w:t>
      </w:r>
    </w:p>
    <w:p w14:paraId="6FF94398" w14:textId="77777777" w:rsidR="006126B0" w:rsidRPr="00620DFF" w:rsidRDefault="006126B0" w:rsidP="000E5536">
      <w:pPr>
        <w:pStyle w:val="Code"/>
        <w:rPr>
          <w:lang w:eastAsia="en-GB" w:bidi="ar-SA"/>
        </w:rPr>
      </w:pPr>
      <w:r w:rsidRPr="00620DFF">
        <w:rPr>
          <w:lang w:eastAsia="en-GB" w:bidi="ar-SA"/>
        </w:rPr>
        <w:t>&lt;httpProtocol&gt;</w:t>
      </w:r>
    </w:p>
    <w:p w14:paraId="48A30D43" w14:textId="77777777" w:rsidR="006126B0" w:rsidRPr="00620DFF" w:rsidRDefault="006126B0" w:rsidP="000E5536">
      <w:pPr>
        <w:pStyle w:val="Code"/>
        <w:rPr>
          <w:lang w:eastAsia="en-GB" w:bidi="ar-SA"/>
        </w:rPr>
      </w:pPr>
      <w:r w:rsidRPr="00620DFF">
        <w:rPr>
          <w:lang w:eastAsia="en-GB" w:bidi="ar-SA"/>
        </w:rPr>
        <w:t xml:space="preserve">     &lt;customHeaders&gt;</w:t>
      </w:r>
    </w:p>
    <w:p w14:paraId="3240A4AC" w14:textId="77777777" w:rsidR="006126B0" w:rsidRPr="00620DFF" w:rsidRDefault="006126B0" w:rsidP="000E5536">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0E5536">
      <w:pPr>
        <w:pStyle w:val="Code"/>
        <w:rPr>
          <w:lang w:eastAsia="en-GB" w:bidi="ar-SA"/>
        </w:rPr>
      </w:pPr>
      <w:r w:rsidRPr="00620DFF">
        <w:rPr>
          <w:lang w:eastAsia="en-GB" w:bidi="ar-SA"/>
        </w:rPr>
        <w:t xml:space="preserve">     &lt;/customHeaders&gt;</w:t>
      </w:r>
    </w:p>
    <w:p w14:paraId="3D6E490F" w14:textId="77777777" w:rsidR="006126B0" w:rsidRPr="00620DFF" w:rsidRDefault="006126B0" w:rsidP="000E5536">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0E5536">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7C252162" w14:textId="77777777" w:rsidR="006126B0" w:rsidRDefault="006126B0" w:rsidP="000E5536">
      <w:pPr>
        <w:pStyle w:val="Heading6"/>
      </w:pPr>
      <w:r>
        <w:t>Client CORS requests</w:t>
      </w:r>
    </w:p>
    <w:p w14:paraId="377EA7DC" w14:textId="77777777" w:rsidR="006126B0" w:rsidRDefault="006126B0" w:rsidP="000E5536">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0E5536">
      <w:pPr>
        <w:pStyle w:val="Code"/>
      </w:pPr>
      <w:r>
        <w:tab/>
      </w:r>
      <w:r>
        <w:tab/>
      </w:r>
      <w:r>
        <w:tab/>
        <w:t>}).then(lang.hitch(this, function(response) {</w:t>
      </w:r>
    </w:p>
    <w:p w14:paraId="736BE3B3" w14:textId="77777777" w:rsidR="006126B0" w:rsidRDefault="006126B0" w:rsidP="000E5536">
      <w:pPr>
        <w:pStyle w:val="Code"/>
      </w:pPr>
      <w:r>
        <w:tab/>
      </w:r>
      <w:r>
        <w:tab/>
      </w:r>
      <w:r>
        <w:tab/>
      </w:r>
      <w:r>
        <w:tab/>
        <w:t>this._img_loading.crossOrigin = "Anonymous";</w:t>
      </w:r>
    </w:p>
    <w:p w14:paraId="0D0B4823" w14:textId="77777777" w:rsidR="006126B0" w:rsidRDefault="006126B0" w:rsidP="000E5536">
      <w:pPr>
        <w:pStyle w:val="Code"/>
      </w:pPr>
      <w:r>
        <w:tab/>
      </w:r>
      <w:r>
        <w:tab/>
      </w:r>
      <w:r>
        <w:tab/>
      </w:r>
      <w:r>
        <w:tab/>
        <w:t>callback(response.url);</w:t>
      </w:r>
    </w:p>
    <w:p w14:paraId="04DB0ECE" w14:textId="77777777" w:rsidR="006126B0" w:rsidRDefault="006126B0" w:rsidP="000E5536">
      <w:pPr>
        <w:pStyle w:val="Code"/>
      </w:pPr>
      <w:r>
        <w:tab/>
      </w:r>
      <w:r>
        <w:tab/>
      </w:r>
      <w:r>
        <w:tab/>
        <w:t>}));</w:t>
      </w:r>
    </w:p>
    <w:p w14:paraId="62D3AF21" w14:textId="77777777" w:rsidR="006126B0" w:rsidRPr="00193E1E" w:rsidRDefault="006126B0" w:rsidP="000E5536">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w:t>
      </w:r>
      <w:r w:rsidRPr="0076127C">
        <w:lastRenderedPageBreak/>
        <w:t>origin:*</w:t>
      </w:r>
      <w:r>
        <w:t xml:space="preserve"> then it will accept any domain). If it is accepted then the image canvas can be accessed with no issues of it being tainted.</w:t>
      </w:r>
    </w:p>
    <w:p w14:paraId="6DF26AF7" w14:textId="77777777" w:rsidR="006126B0" w:rsidRDefault="006126B0" w:rsidP="007D2F52">
      <w:pPr>
        <w:pStyle w:val="Heading4"/>
      </w:pPr>
      <w:r>
        <w:t>QuadkeyLayer class</w:t>
      </w:r>
    </w:p>
    <w:p w14:paraId="07FE67BE" w14:textId="77777777" w:rsidR="006126B0" w:rsidRDefault="006126B0" w:rsidP="000E5536">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7D2F52">
      <w:pPr>
        <w:pStyle w:val="Heading4"/>
      </w:pPr>
      <w:r>
        <w:t>ESpeciesDynamicMapServiceLayer class</w:t>
      </w:r>
    </w:p>
    <w:p w14:paraId="05057698" w14:textId="77777777" w:rsidR="006126B0" w:rsidRPr="003D69B3" w:rsidRDefault="006126B0" w:rsidP="000E5536">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7D2F52">
      <w:pPr>
        <w:pStyle w:val="Heading4"/>
      </w:pPr>
      <w:r>
        <w:t>Threshold Layer class</w:t>
      </w:r>
    </w:p>
    <w:p w14:paraId="3D2FC61D" w14:textId="77777777" w:rsidR="006126B0" w:rsidRDefault="006126B0" w:rsidP="000E5536">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7D2F52">
      <w:pPr>
        <w:pStyle w:val="Heading4"/>
      </w:pPr>
      <w:r>
        <w:t>Google Earth Engine Layer</w:t>
      </w:r>
    </w:p>
    <w:p w14:paraId="0800CE58" w14:textId="77777777" w:rsidR="006126B0" w:rsidRDefault="006126B0" w:rsidP="000E5536">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0E5536">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0E5536">
      <w:pPr>
        <w:pStyle w:val="BodyText2"/>
      </w:pPr>
      <w:r>
        <w:t>_setMap</w:t>
      </w:r>
      <w:r>
        <w:tab/>
      </w:r>
      <w:r>
        <w:tab/>
      </w:r>
      <w:r>
        <w:tab/>
        <w:t>getImageUrl</w:t>
      </w:r>
      <w:r>
        <w:tab/>
        <w:t>With no canvas getImageUrl</w:t>
      </w:r>
      <w:r>
        <w:tab/>
      </w:r>
      <w:r>
        <w:tab/>
        <w:t>Mended!</w:t>
      </w:r>
    </w:p>
    <w:p w14:paraId="09FA9292" w14:textId="77777777" w:rsidR="006126B0" w:rsidRDefault="006126B0" w:rsidP="000E5536">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0E5536">
      <w:pPr>
        <w:pStyle w:val="BodyText2"/>
      </w:pPr>
      <w:r>
        <w:t>The following are some example options for the GEELayer:</w:t>
      </w:r>
    </w:p>
    <w:p w14:paraId="5979E7C5" w14:textId="77777777" w:rsidR="006126B0" w:rsidRDefault="006126B0" w:rsidP="000E5536">
      <w:pPr>
        <w:pStyle w:val="Code"/>
      </w:pPr>
      <w:r>
        <w:t>addGEELayer({</w:t>
      </w:r>
    </w:p>
    <w:p w14:paraId="34BD677B" w14:textId="77777777" w:rsidR="006126B0" w:rsidRDefault="006126B0" w:rsidP="000E5536">
      <w:pPr>
        <w:pStyle w:val="Code"/>
      </w:pPr>
      <w:r>
        <w:t>sceneid : selectedSceneId,</w:t>
      </w:r>
    </w:p>
    <w:p w14:paraId="61379746" w14:textId="77777777" w:rsidR="006126B0" w:rsidRDefault="006126B0" w:rsidP="000E5536">
      <w:pPr>
        <w:pStyle w:val="Code"/>
      </w:pPr>
      <w:r>
        <w:t>removeCloud : false,</w:t>
      </w:r>
    </w:p>
    <w:p w14:paraId="2CB33E1C" w14:textId="77777777" w:rsidR="006126B0" w:rsidRDefault="006126B0" w:rsidP="000E5536">
      <w:pPr>
        <w:pStyle w:val="Code"/>
      </w:pPr>
      <w:r>
        <w:t>removeIllumination : false,</w:t>
      </w:r>
    </w:p>
    <w:p w14:paraId="73627E4D" w14:textId="77777777" w:rsidR="006126B0" w:rsidRDefault="006126B0" w:rsidP="000E5536">
      <w:pPr>
        <w:pStyle w:val="Code"/>
      </w:pPr>
      <w:r>
        <w:t>redBand : "B4",</w:t>
      </w:r>
    </w:p>
    <w:p w14:paraId="249450C7" w14:textId="77777777" w:rsidR="006126B0" w:rsidRDefault="006126B0" w:rsidP="000E5536">
      <w:pPr>
        <w:pStyle w:val="Code"/>
      </w:pPr>
      <w:r>
        <w:t>greenBand : "B3",</w:t>
      </w:r>
    </w:p>
    <w:p w14:paraId="68EB9F0F" w14:textId="77777777" w:rsidR="006126B0" w:rsidRDefault="006126B0" w:rsidP="000E5536">
      <w:pPr>
        <w:pStyle w:val="Code"/>
      </w:pPr>
      <w:r>
        <w:t>blueBand : "B2"</w:t>
      </w:r>
    </w:p>
    <w:p w14:paraId="3241E834" w14:textId="77777777" w:rsidR="006126B0" w:rsidRDefault="006126B0" w:rsidP="000E5536">
      <w:pPr>
        <w:pStyle w:val="Code"/>
      </w:pPr>
      <w:r>
        <w:t>});</w:t>
      </w:r>
    </w:p>
    <w:p w14:paraId="2575DFFE" w14:textId="77777777" w:rsidR="006126B0" w:rsidRDefault="006126B0" w:rsidP="000E5536">
      <w:pPr>
        <w:pStyle w:val="Code"/>
      </w:pPr>
      <w:r>
        <w:t>addGEELayer({</w:t>
      </w:r>
    </w:p>
    <w:p w14:paraId="361EE997" w14:textId="77777777" w:rsidR="006126B0" w:rsidRDefault="006126B0" w:rsidP="000E5536">
      <w:pPr>
        <w:pStyle w:val="Code"/>
      </w:pPr>
      <w:r>
        <w:tab/>
        <w:t>sceneid : selectedSceneId,</w:t>
      </w:r>
    </w:p>
    <w:p w14:paraId="5AF42949" w14:textId="77777777" w:rsidR="006126B0" w:rsidRDefault="006126B0" w:rsidP="000E5536">
      <w:pPr>
        <w:pStyle w:val="Code"/>
      </w:pPr>
      <w:r>
        <w:tab/>
        <w:t>hsv : true</w:t>
      </w:r>
    </w:p>
    <w:p w14:paraId="63E0B0C8" w14:textId="77777777" w:rsidR="006126B0" w:rsidRPr="007C0D68" w:rsidRDefault="006126B0" w:rsidP="000E5536">
      <w:pPr>
        <w:pStyle w:val="Code"/>
      </w:pPr>
      <w:r>
        <w:t>});</w:t>
      </w:r>
    </w:p>
    <w:p w14:paraId="49EBC7BF" w14:textId="77777777" w:rsidR="006126B0" w:rsidRDefault="006126B0" w:rsidP="0034374E">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8809F7" w:rsidP="000E5536">
      <w:pPr>
        <w:pStyle w:val="BodyText"/>
      </w:pPr>
      <w:hyperlink r:id="rId468" w:history="1">
        <w:r w:rsidR="006126B0" w:rsidRPr="0077669C">
          <w:rPr>
            <w:rStyle w:val="Hyperlink"/>
          </w:rPr>
          <w:t>http://ehabitat-wps.jrc.ec.europa.eu/</w:t>
        </w:r>
      </w:hyperlink>
    </w:p>
    <w:p w14:paraId="495600DF" w14:textId="77777777" w:rsidR="006126B0" w:rsidRDefault="006126B0" w:rsidP="000E5536">
      <w:pPr>
        <w:pStyle w:val="BodyText"/>
      </w:pPr>
      <w:r>
        <w:t>so the REST services are at:</w:t>
      </w:r>
    </w:p>
    <w:p w14:paraId="036C5111" w14:textId="77777777" w:rsidR="006126B0" w:rsidRDefault="008809F7" w:rsidP="000E5536">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0E5536">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lastRenderedPageBreak/>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0E5536">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0E5536">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0E5536">
      <w:pPr>
        <w:pStyle w:val="BodyText2"/>
      </w:pPr>
      <w:r>
        <w:t>176801</w:t>
      </w:r>
    </w:p>
    <w:p w14:paraId="2376A452" w14:textId="77777777" w:rsidR="006126B0" w:rsidRDefault="006126B0" w:rsidP="000E5536">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0E5536">
      <w:pPr>
        <w:pStyle w:val="BodyText2"/>
      </w:pPr>
      <w:r>
        <w:t>6. Added the RegisterSimpleRESTSOE project and changed all CLSIDs to eSpeciesSOE. Set as startup project and ran. Registered ok.</w:t>
      </w:r>
    </w:p>
    <w:p w14:paraId="337827BF" w14:textId="77777777" w:rsidR="006126B0" w:rsidRDefault="006126B0" w:rsidP="007D2F52">
      <w:pPr>
        <w:pStyle w:val="Heading4"/>
      </w:pPr>
      <w:bookmarkStart w:id="109" w:name="_Toc315774611"/>
      <w:r>
        <w:t>Development on the eHabitat machine</w:t>
      </w:r>
      <w:bookmarkEnd w:id="109"/>
    </w:p>
    <w:p w14:paraId="23998A87" w14:textId="77777777" w:rsidR="006126B0" w:rsidRDefault="006126B0" w:rsidP="000E5536">
      <w:pPr>
        <w:pStyle w:val="BodyText2"/>
      </w:pPr>
      <w:r>
        <w:t>You need to be in the Remote System Explorer perspective to be able to create files in Aptana.</w:t>
      </w:r>
    </w:p>
    <w:p w14:paraId="5464231A" w14:textId="77777777" w:rsidR="006126B0" w:rsidRDefault="006126B0" w:rsidP="000E5536">
      <w:pPr>
        <w:pStyle w:val="BodyText2"/>
      </w:pPr>
      <w:r>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0E5536">
      <w:pPr>
        <w:pStyle w:val="BodyText2"/>
      </w:pPr>
      <w:r>
        <w:t>And from the ESRI forum:</w:t>
      </w:r>
    </w:p>
    <w:p w14:paraId="39094B2F" w14:textId="77777777" w:rsidR="006126B0" w:rsidRDefault="008809F7" w:rsidP="000E5536">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0E5536">
      <w:pPr>
        <w:pStyle w:val="BodyText2"/>
      </w:pPr>
      <w:r>
        <w:t>Cant get it to consume the REST service that I have set up!!! Something to do with the callbackparamname and jsonp</w:t>
      </w:r>
    </w:p>
    <w:p w14:paraId="1C97BCEF" w14:textId="77777777" w:rsidR="006126B0" w:rsidRDefault="006126B0" w:rsidP="000E5536">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8809F7" w:rsidP="000E5536">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0E5536">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7D2F52">
      <w:pPr>
        <w:pStyle w:val="Heading4"/>
      </w:pPr>
      <w:bookmarkStart w:id="110" w:name="_Toc315774613"/>
      <w:r>
        <w:t>Getting quadkeys for a search polygon</w:t>
      </w:r>
      <w:bookmarkEnd w:id="110"/>
    </w:p>
    <w:p w14:paraId="4E547BF5" w14:textId="77777777" w:rsidR="006126B0" w:rsidRDefault="006126B0" w:rsidP="000E5536">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0E5536">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lastRenderedPageBreak/>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7D2F52">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0E5536">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0E5536">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0E5536">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0E5536">
            <w:pPr>
              <w:pStyle w:val="Tiny"/>
            </w:pPr>
            <w:r w:rsidRPr="00496CBB">
              <w:t>Operator</w:t>
            </w:r>
          </w:p>
        </w:tc>
        <w:tc>
          <w:tcPr>
            <w:tcW w:w="1780" w:type="dxa"/>
          </w:tcPr>
          <w:p w14:paraId="62AA6C34"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0E5536">
            <w:pPr>
              <w:pStyle w:val="Tiny"/>
            </w:pPr>
            <w:r w:rsidRPr="00496CBB">
              <w:t>A over B</w:t>
            </w:r>
          </w:p>
        </w:tc>
        <w:tc>
          <w:tcPr>
            <w:tcW w:w="1780" w:type="dxa"/>
          </w:tcPr>
          <w:p w14:paraId="10EACA6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0E5536">
            <w:pPr>
              <w:pStyle w:val="Tiny"/>
            </w:pPr>
            <w:r>
              <w:t>A in B</w:t>
            </w:r>
          </w:p>
        </w:tc>
        <w:tc>
          <w:tcPr>
            <w:tcW w:w="1780" w:type="dxa"/>
          </w:tcPr>
          <w:p w14:paraId="0467B9E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0E5536">
            <w:pPr>
              <w:pStyle w:val="Tiny"/>
            </w:pPr>
            <w:r>
              <w:t>A out B</w:t>
            </w:r>
          </w:p>
        </w:tc>
        <w:tc>
          <w:tcPr>
            <w:tcW w:w="1780" w:type="dxa"/>
          </w:tcPr>
          <w:p w14:paraId="3FB2766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0E5536">
            <w:pPr>
              <w:pStyle w:val="Tiny"/>
            </w:pPr>
            <w:r>
              <w:t>A atop B</w:t>
            </w:r>
          </w:p>
        </w:tc>
        <w:tc>
          <w:tcPr>
            <w:tcW w:w="1780" w:type="dxa"/>
          </w:tcPr>
          <w:p w14:paraId="46E3601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0E5536">
            <w:pPr>
              <w:pStyle w:val="Tiny"/>
            </w:pPr>
            <w:r>
              <w:t>B over A</w:t>
            </w:r>
          </w:p>
        </w:tc>
        <w:tc>
          <w:tcPr>
            <w:tcW w:w="1780" w:type="dxa"/>
          </w:tcPr>
          <w:p w14:paraId="0BC6E38C"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0E5536">
            <w:pPr>
              <w:pStyle w:val="Tiny"/>
            </w:pPr>
            <w:r>
              <w:t>B in A</w:t>
            </w:r>
          </w:p>
        </w:tc>
        <w:tc>
          <w:tcPr>
            <w:tcW w:w="1780" w:type="dxa"/>
          </w:tcPr>
          <w:p w14:paraId="02BC1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0E5536">
            <w:pPr>
              <w:pStyle w:val="Tiny"/>
            </w:pPr>
            <w:r>
              <w:t>B out A</w:t>
            </w:r>
          </w:p>
        </w:tc>
        <w:tc>
          <w:tcPr>
            <w:tcW w:w="1780" w:type="dxa"/>
          </w:tcPr>
          <w:p w14:paraId="6E91B61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0E5536">
            <w:pPr>
              <w:pStyle w:val="Tiny"/>
            </w:pPr>
            <w:r>
              <w:t>B atop A</w:t>
            </w:r>
          </w:p>
        </w:tc>
        <w:tc>
          <w:tcPr>
            <w:tcW w:w="1780" w:type="dxa"/>
          </w:tcPr>
          <w:p w14:paraId="719C8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0E5536">
            <w:pPr>
              <w:pStyle w:val="Tiny"/>
            </w:pPr>
            <w:r>
              <w:t>A plus B</w:t>
            </w:r>
          </w:p>
        </w:tc>
        <w:tc>
          <w:tcPr>
            <w:tcW w:w="1780" w:type="dxa"/>
          </w:tcPr>
          <w:p w14:paraId="6115104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0E5536">
            <w:pPr>
              <w:pStyle w:val="Tiny"/>
            </w:pPr>
            <w:r w:rsidRPr="00496CBB">
              <w:t>A</w:t>
            </w:r>
            <w:r>
              <w:t xml:space="preserve"> minus B</w:t>
            </w:r>
          </w:p>
        </w:tc>
        <w:tc>
          <w:tcPr>
            <w:tcW w:w="1780" w:type="dxa"/>
          </w:tcPr>
          <w:p w14:paraId="1D467D88"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0E5536">
            <w:pPr>
              <w:pStyle w:val="Tiny"/>
            </w:pPr>
            <w:r>
              <w:t>A xor B</w:t>
            </w:r>
          </w:p>
        </w:tc>
        <w:tc>
          <w:tcPr>
            <w:tcW w:w="1780" w:type="dxa"/>
          </w:tcPr>
          <w:p w14:paraId="7194A2E2"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0E5536">
            <w:pPr>
              <w:pStyle w:val="Tiny"/>
            </w:pPr>
            <w:r>
              <w:t>A</w:t>
            </w:r>
          </w:p>
        </w:tc>
        <w:tc>
          <w:tcPr>
            <w:tcW w:w="1780" w:type="dxa"/>
          </w:tcPr>
          <w:p w14:paraId="49211C4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0E5536">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0E5536">
      <w:pPr>
        <w:pStyle w:val="BodyText2"/>
      </w:pPr>
      <w:r>
        <w:t xml:space="preserve">Hooray, after lots of messing around (mainly with buggy firefox) I’ve got a workable solution: </w:t>
      </w:r>
    </w:p>
    <w:p w14:paraId="47A2AE0D" w14:textId="77777777" w:rsidR="006126B0" w:rsidRDefault="006126B0" w:rsidP="000E5536">
      <w:pPr>
        <w:pStyle w:val="Code"/>
      </w:pPr>
      <w:r>
        <w:tab/>
      </w:r>
      <w:r>
        <w:tab/>
      </w:r>
      <w:r>
        <w:tab/>
        <w:t>this._context.clearRect(0, 0, this._mapWidth, this._mapHeight);</w:t>
      </w:r>
    </w:p>
    <w:p w14:paraId="46FC10CC" w14:textId="77777777" w:rsidR="006126B0" w:rsidRDefault="006126B0" w:rsidP="000E5536">
      <w:pPr>
        <w:pStyle w:val="Code"/>
      </w:pPr>
      <w:r>
        <w:tab/>
      </w:r>
      <w:r>
        <w:tab/>
      </w:r>
      <w:r>
        <w:tab/>
        <w:t>this._context.globalCompositeOperation = "source-over";</w:t>
      </w:r>
    </w:p>
    <w:p w14:paraId="4F1D4769" w14:textId="77777777" w:rsidR="006126B0" w:rsidRDefault="006126B0" w:rsidP="000E5536">
      <w:pPr>
        <w:pStyle w:val="Code"/>
      </w:pPr>
      <w:r>
        <w:tab/>
      </w:r>
      <w:r>
        <w:tab/>
      </w:r>
      <w:r>
        <w:tab/>
        <w:t>this._context.drawImage(this.overlayLayerImage, 0, 0);</w:t>
      </w:r>
    </w:p>
    <w:p w14:paraId="3149772A" w14:textId="77777777" w:rsidR="006126B0" w:rsidRDefault="006126B0" w:rsidP="000E5536">
      <w:pPr>
        <w:pStyle w:val="Code"/>
      </w:pPr>
      <w:r>
        <w:tab/>
      </w:r>
      <w:r>
        <w:tab/>
      </w:r>
      <w:r>
        <w:tab/>
        <w:t>this._context.globalCompositeOperation = “source-atop”;</w:t>
      </w:r>
    </w:p>
    <w:p w14:paraId="6A6D4EF0" w14:textId="77777777" w:rsidR="006126B0" w:rsidRDefault="006126B0" w:rsidP="000E5536">
      <w:pPr>
        <w:pStyle w:val="Code"/>
      </w:pPr>
      <w:r>
        <w:tab/>
      </w:r>
      <w:r>
        <w:tab/>
      </w:r>
      <w:r>
        <w:tab/>
        <w:t>this._context.drawImage(this.baseLayerImage, 0, 0);</w:t>
      </w:r>
    </w:p>
    <w:p w14:paraId="7E7A2E5E" w14:textId="77777777" w:rsidR="006126B0" w:rsidRDefault="006126B0" w:rsidP="000E5536">
      <w:pPr>
        <w:pStyle w:val="BodyText2"/>
      </w:pPr>
      <w:r>
        <w:lastRenderedPageBreak/>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0E5536">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34374E">
      <w:pPr>
        <w:pStyle w:val="Heading3"/>
      </w:pPr>
      <w:r>
        <w:t>ESRI Javascript API</w:t>
      </w:r>
    </w:p>
    <w:p w14:paraId="18E16A77" w14:textId="77777777" w:rsidR="006126B0" w:rsidRDefault="006126B0" w:rsidP="000E5536">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8809F7" w:rsidP="000E5536">
      <w:pPr>
        <w:pStyle w:val="BodyText2"/>
      </w:pPr>
      <w:hyperlink r:id="rId477" w:history="1">
        <w:r w:rsidR="006126B0">
          <w:rPr>
            <w:rStyle w:val="Hyperlink"/>
          </w:rPr>
          <w:t>http://ajax.googleapis.com/ajax/libs/dojo/1.8.1/dijit//form/Select.js</w:t>
        </w:r>
      </w:hyperlink>
    </w:p>
    <w:p w14:paraId="072F191F" w14:textId="77777777" w:rsidR="006126B0" w:rsidRDefault="008809F7" w:rsidP="000E5536">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0E5536">
      <w:pPr>
        <w:pStyle w:val="BodyText2"/>
      </w:pPr>
      <w:r>
        <w:t>I get: dojo/parser::parse() error TypeError – when I load with 2, but not with 1.</w:t>
      </w:r>
    </w:p>
    <w:p w14:paraId="12521037" w14:textId="77777777" w:rsidR="006126B0" w:rsidRDefault="006126B0" w:rsidP="000E5536">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34374E">
      <w:pPr>
        <w:pStyle w:val="Heading3"/>
      </w:pPr>
      <w:r>
        <w:t>Google Earth Spectral Library Building Tool</w:t>
      </w:r>
    </w:p>
    <w:p w14:paraId="23FD85AB" w14:textId="77777777" w:rsidR="006126B0" w:rsidRDefault="006126B0" w:rsidP="007D2F52">
      <w:pPr>
        <w:pStyle w:val="Heading4"/>
      </w:pPr>
      <w:r>
        <w:t xml:space="preserve">Getting an SVG image </w:t>
      </w:r>
    </w:p>
    <w:p w14:paraId="4FFDC99C" w14:textId="77777777" w:rsidR="006126B0" w:rsidRDefault="006126B0" w:rsidP="000E5536">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7D2F52">
      <w:pPr>
        <w:pStyle w:val="Heading4"/>
      </w:pPr>
      <w:r>
        <w:t>Calculating the expression for an algorithm</w:t>
      </w:r>
    </w:p>
    <w:p w14:paraId="7D8713FD" w14:textId="77777777" w:rsidR="006126B0" w:rsidRDefault="006126B0" w:rsidP="000E5536">
      <w:pPr>
        <w:pStyle w:val="BodyText2"/>
      </w:pPr>
      <w:r>
        <w:t>The following works in Javascript using the polygon.js code:</w:t>
      </w:r>
    </w:p>
    <w:p w14:paraId="4216BEC1" w14:textId="77777777" w:rsidR="006126B0" w:rsidRDefault="006126B0" w:rsidP="000E5536">
      <w:pPr>
        <w:pStyle w:val="Code"/>
      </w:pPr>
      <w:r w:rsidRPr="00934C85">
        <w:t>POLYGON.tessellate([new vec2(100,250),new vec2(0.2,124),new vec2(0.3,124),new vec2(320,300),new vec2(370,260),new vec2(330,200),new vec2(210,200),new vec2(260,260)], []);</w:t>
      </w:r>
    </w:p>
    <w:p w14:paraId="7DA0D70A" w14:textId="77777777" w:rsidR="006126B0" w:rsidRDefault="006126B0" w:rsidP="000E5536">
      <w:pPr>
        <w:pStyle w:val="BodyText2"/>
      </w:pPr>
      <w:r>
        <w:t>But the following do:</w:t>
      </w:r>
    </w:p>
    <w:p w14:paraId="1E668E2D" w14:textId="77777777" w:rsidR="006126B0" w:rsidRDefault="006126B0" w:rsidP="000E5536">
      <w:pPr>
        <w:pStyle w:val="Code"/>
      </w:pPr>
      <w:r w:rsidRPr="00934C85">
        <w:t>POLYGON.tessellate([new vec2(100,250),new vec2(0.2,124),new vec2(0.3,125),new vec2(320,300),new vec2(370,260),new vec2(330,200),new vec2(210,200),new vec2(260,260)], []);</w:t>
      </w:r>
    </w:p>
    <w:p w14:paraId="5F690B6B" w14:textId="77777777" w:rsidR="006126B0" w:rsidRDefault="006126B0" w:rsidP="000E5536">
      <w:pPr>
        <w:pStyle w:val="Code"/>
      </w:pPr>
      <w:r w:rsidRPr="00934C85">
        <w:t>POLYGON.tessellate([new vec2(162,324),new vec2(324,324),new vec2(322,188),new vec2(162,188)], []);</w:t>
      </w:r>
    </w:p>
    <w:p w14:paraId="5BE7F51D" w14:textId="77777777" w:rsidR="006126B0" w:rsidRDefault="006126B0" w:rsidP="000E5536">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8809F7" w:rsidP="000E5536">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7D2F52">
      <w:pPr>
        <w:pStyle w:val="Heading4"/>
      </w:pPr>
      <w:r>
        <w:t>Creating new landcover classes</w:t>
      </w:r>
    </w:p>
    <w:p w14:paraId="3141F8AC" w14:textId="77777777" w:rsidR="006126B0" w:rsidRDefault="006126B0" w:rsidP="000E5536">
      <w:pPr>
        <w:pStyle w:val="ListBullet2"/>
      </w:pPr>
      <w:r>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7D2F52">
      <w:pPr>
        <w:pStyle w:val="Heading4"/>
      </w:pPr>
      <w:r>
        <w:t>Creating the GeoServer gee_spectral_data service</w:t>
      </w:r>
    </w:p>
    <w:p w14:paraId="6478CE6B" w14:textId="77777777" w:rsidR="006126B0" w:rsidRDefault="006126B0" w:rsidP="000E5536">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0E5536">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65C9EF28" w:rsidR="00FF0447" w:rsidRDefault="00FF0447" w:rsidP="000E5536">
      <w:pPr>
        <w:pStyle w:val="BodyText2"/>
      </w:pPr>
      <w:r>
        <w:t xml:space="preserve">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w:t>
      </w:r>
      <w:r>
        <w:lastRenderedPageBreak/>
        <w:t>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519725" w14:textId="064D1EA0" w:rsidR="005F035F" w:rsidRPr="00C41621" w:rsidRDefault="00B814D4" w:rsidP="000E5536">
      <w:pPr>
        <w:pStyle w:val="BodyText2"/>
      </w:pPr>
      <w:r>
        <w:t>Update on 10/05/2017: I am now running Geoserver on the Cloud9 db-server workspace and it seems to be having similar problems</w:t>
      </w:r>
      <w:r w:rsidR="005F035F">
        <w:t xml:space="preserve">. Its now failing to create the service - think its using all the 10Gb storage available.  </w:t>
      </w:r>
    </w:p>
    <w:p w14:paraId="1BF7643D" w14:textId="77777777" w:rsidR="006126B0" w:rsidRDefault="006126B0" w:rsidP="0034374E">
      <w:pPr>
        <w:pStyle w:val="Heading3"/>
      </w:pPr>
      <w:r>
        <w:t>Roadless Areas Validation Tool</w:t>
      </w:r>
    </w:p>
    <w:p w14:paraId="644A9307" w14:textId="6723D178" w:rsidR="006126B0" w:rsidRDefault="006126B0" w:rsidP="007D2F52">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0E5536">
      <w:pPr>
        <w:pStyle w:val="BodyText2"/>
      </w:pPr>
      <w:r>
        <w:t xml:space="preserve">Christelle has produced a set of validation sites for the roadless areas project and they are here: </w:t>
      </w:r>
    </w:p>
    <w:p w14:paraId="668D7ACD" w14:textId="77777777" w:rsidR="000B493D" w:rsidRDefault="000B493D" w:rsidP="000E5536">
      <w:pPr>
        <w:pStyle w:val="BodyText2"/>
      </w:pPr>
      <w:r w:rsidRPr="006126B0">
        <w:t>E:\cottaan\My Documents\ArcGIS\roadless\AllStrata_250firstMOD_dates.shp</w:t>
      </w:r>
    </w:p>
    <w:p w14:paraId="5CACFA30" w14:textId="77777777" w:rsidR="000B493D" w:rsidRDefault="000B493D" w:rsidP="000E5536">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83"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8809F7" w:rsidP="000E5536">
      <w:pPr>
        <w:pStyle w:val="ListBullet2"/>
      </w:pPr>
      <w:hyperlink r:id="rId484" w:history="1">
        <w:r w:rsidR="000B493D" w:rsidRPr="009A285E">
          <w:rPr>
            <w:rStyle w:val="Hyperlink"/>
          </w:rPr>
          <w:t>Exported</w:t>
        </w:r>
      </w:hyperlink>
      <w:r w:rsidR="000B493D">
        <w:t xml:space="preserve"> from Access to Postgresql and ran </w:t>
      </w:r>
      <w:hyperlink r:id="rId485"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0E5536">
      <w:pPr>
        <w:pStyle w:val="BodyText2"/>
      </w:pPr>
      <w:r>
        <w:t>23/8/16 Updated the GEE project so that validation points do not occur where there is no data in the image (e.g. for L7 in SLC areas).</w:t>
      </w:r>
    </w:p>
    <w:p w14:paraId="4931802B" w14:textId="77777777" w:rsidR="000B493D" w:rsidRDefault="000B493D" w:rsidP="000E5536">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0E5536">
      <w:pPr>
        <w:pStyle w:val="BodyText2"/>
      </w:pPr>
      <w:r>
        <w:t xml:space="preserve">Not sure why, but checking other sceneids. There are 8 in total that no longer exist and have probably been renamed: </w:t>
      </w:r>
    </w:p>
    <w:p w14:paraId="17B75471" w14:textId="77777777" w:rsidR="000B493D" w:rsidRDefault="000B493D" w:rsidP="000E5536">
      <w:pPr>
        <w:pStyle w:val="BodyText2"/>
      </w:pPr>
      <w:r>
        <w:t>LANDSAT/LT5_L1T_TOA/LT51990552011035MPS00 does not exist</w:t>
      </w:r>
    </w:p>
    <w:p w14:paraId="6F2F3ECD" w14:textId="77777777" w:rsidR="000B493D" w:rsidRDefault="000B493D" w:rsidP="000E5536">
      <w:pPr>
        <w:pStyle w:val="BodyText2"/>
      </w:pPr>
      <w:r>
        <w:t>LANDSAT/LT5_L1T_TOA/LT51990552011051MPS00 does not exist</w:t>
      </w:r>
    </w:p>
    <w:p w14:paraId="028930D1" w14:textId="77777777" w:rsidR="000B493D" w:rsidRDefault="000B493D" w:rsidP="000E5536">
      <w:pPr>
        <w:pStyle w:val="BodyText2"/>
      </w:pPr>
      <w:r>
        <w:t>LANDSAT/LT5_L1T_TOA/LT51740632008140JSA01 does not exist</w:t>
      </w:r>
    </w:p>
    <w:p w14:paraId="64227C98" w14:textId="77777777" w:rsidR="000B493D" w:rsidRDefault="000B493D" w:rsidP="000E5536">
      <w:pPr>
        <w:pStyle w:val="BodyText2"/>
      </w:pPr>
      <w:r>
        <w:t>LANDSAT/LT5_L1T_TOA/LT51990552011035MPS00 does not exist</w:t>
      </w:r>
    </w:p>
    <w:p w14:paraId="1A12B5AE" w14:textId="77777777" w:rsidR="000B493D" w:rsidRDefault="000B493D" w:rsidP="000E5536">
      <w:pPr>
        <w:pStyle w:val="BodyText2"/>
      </w:pPr>
      <w:r>
        <w:t>LANDSAT/LT5_L1T_TOA/LT51990552011035MPS00 does not exist</w:t>
      </w:r>
    </w:p>
    <w:p w14:paraId="5AD09240" w14:textId="77777777" w:rsidR="000B493D" w:rsidRDefault="000B493D" w:rsidP="000E5536">
      <w:pPr>
        <w:pStyle w:val="BodyText2"/>
      </w:pPr>
      <w:r>
        <w:t>LANDSAT/LT5_L1T_TOA/LT51990552011051MPS00 does not exist</w:t>
      </w:r>
    </w:p>
    <w:p w14:paraId="0E878A61" w14:textId="77777777" w:rsidR="000B493D" w:rsidRDefault="000B493D" w:rsidP="000E5536">
      <w:pPr>
        <w:pStyle w:val="BodyText2"/>
      </w:pPr>
      <w:r>
        <w:t>LANDSAT/LT5_L1T_TOA/LT51740632008140JSA01 does not exist</w:t>
      </w:r>
    </w:p>
    <w:p w14:paraId="00D458A6" w14:textId="77777777" w:rsidR="000B493D" w:rsidRDefault="000B493D" w:rsidP="000E5536">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0E5536">
      <w:pPr>
        <w:pStyle w:val="BodyText2"/>
      </w:pPr>
      <w:r>
        <w:t>12/1/17</w:t>
      </w:r>
      <w:r>
        <w:tab/>
      </w:r>
      <w:r w:rsidR="00356EF5">
        <w:t xml:space="preserve">Pre-processing data – similar </w:t>
      </w:r>
      <w:r w:rsidR="00CB5593">
        <w:t>to for Africa but simplified.</w:t>
      </w:r>
    </w:p>
    <w:p w14:paraId="5B171176" w14:textId="7762D6CD"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86"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lastRenderedPageBreak/>
        <w:t>Creat</w:t>
      </w:r>
      <w:r w:rsidR="00881259">
        <w:t>ed</w:t>
      </w:r>
      <w:r>
        <w:t xml:space="preserve"> GEE project called ‘Roadless Areas/Populate SceneIDs Asia’ to populate the sceneids</w:t>
      </w:r>
      <w:r w:rsidR="000405D2">
        <w:t xml:space="preserve"> – this also adds a unique identifier ‘system:index’</w:t>
      </w:r>
    </w:p>
    <w:p w14:paraId="1E5D9531" w14:textId="0B12BEB0" w:rsidR="003F30F4" w:rsidRDefault="00070F88" w:rsidP="000E5536">
      <w:pPr>
        <w:pStyle w:val="ListBullet2"/>
      </w:pPr>
      <w:r>
        <w:t>Downloaded the csv and i</w:t>
      </w:r>
      <w:r w:rsidR="00881259">
        <w:t xml:space="preserve">mported to Postgresql using </w:t>
      </w:r>
      <w:hyperlink r:id="rId487" w:history="1">
        <w:r w:rsidR="00881259" w:rsidRPr="00881259">
          <w:rPr>
            <w:rStyle w:val="Hyperlink"/>
          </w:rPr>
          <w:t>FME</w:t>
        </w:r>
      </w:hyperlink>
    </w:p>
    <w:p w14:paraId="692A0CD3" w14:textId="104CAABE" w:rsidR="00D04FE8" w:rsidRPr="000B493D" w:rsidRDefault="00D04FE8" w:rsidP="000E5536">
      <w:pPr>
        <w:pStyle w:val="ListBullet2"/>
      </w:pPr>
      <w:r>
        <w:t xml:space="preserve">Ran </w:t>
      </w:r>
      <w:hyperlink r:id="rId488" w:history="1">
        <w:r w:rsidRPr="009A285E">
          <w:rPr>
            <w:rStyle w:val="Hyperlink"/>
          </w:rPr>
          <w:t>query</w:t>
        </w:r>
      </w:hyperlink>
      <w:r>
        <w:t xml:space="preserve"> in Postgresql to create the validation table fields</w:t>
      </w:r>
    </w:p>
    <w:p w14:paraId="05ED8639" w14:textId="1499EDB3" w:rsidR="00E16A65" w:rsidRDefault="00E16A65" w:rsidP="007D2F52">
      <w:pPr>
        <w:pStyle w:val="Heading4"/>
      </w:pPr>
      <w:r>
        <w:t>Creating the website</w:t>
      </w:r>
    </w:p>
    <w:p w14:paraId="0442E00C" w14:textId="38A6618D" w:rsidR="00E16A65" w:rsidRDefault="00E16A65" w:rsidP="000E5536">
      <w:pPr>
        <w:pStyle w:val="BodyText2"/>
      </w:pPr>
      <w:r>
        <w:t xml:space="preserve">Cloning a copy of my SWDB_Validation_Tool by following </w:t>
      </w:r>
      <w:hyperlink r:id="rId48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0E5536">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0E5536">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34374E">
      <w:pPr>
        <w:pStyle w:val="Heading3"/>
      </w:pPr>
      <w:r>
        <w:t>WebGL Globe</w:t>
      </w:r>
    </w:p>
    <w:p w14:paraId="38C72656" w14:textId="77777777" w:rsidR="006126B0" w:rsidRPr="000C69D3" w:rsidRDefault="006126B0" w:rsidP="000E5536">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34374E">
      <w:pPr>
        <w:pStyle w:val="Heading3"/>
      </w:pPr>
      <w:r>
        <w:t>Canopies Validation Tool</w:t>
      </w:r>
    </w:p>
    <w:p w14:paraId="070CC357" w14:textId="77777777" w:rsidR="00A219EA" w:rsidRDefault="00A219EA" w:rsidP="000E5536">
      <w:pPr>
        <w:pStyle w:val="BodyText2"/>
      </w:pPr>
      <w:r>
        <w:t>Jorges website is here:</w:t>
      </w:r>
    </w:p>
    <w:p w14:paraId="5A43780B" w14:textId="0FAE86E6" w:rsidR="00A219EA" w:rsidRDefault="008809F7" w:rsidP="000E5536">
      <w:pPr>
        <w:pStyle w:val="BodyText2"/>
      </w:pPr>
      <w:hyperlink r:id="rId490" w:history="1">
        <w:r w:rsidR="00A219EA" w:rsidRPr="00707B3F">
          <w:rPr>
            <w:rStyle w:val="Hyperlink"/>
          </w:rPr>
          <w:t>http://fise.jrc.ec.europa.eu/canhemon/slippy_map_ol2/</w:t>
        </w:r>
      </w:hyperlink>
      <w:r w:rsidR="00A219EA">
        <w:t xml:space="preserve"> </w:t>
      </w:r>
    </w:p>
    <w:p w14:paraId="3579D210" w14:textId="4D1E6453" w:rsidR="00A219EA" w:rsidRDefault="00A219EA" w:rsidP="000E5536">
      <w:pPr>
        <w:pStyle w:val="BodyText2"/>
      </w:pPr>
      <w:r>
        <w:t>Using the WMS service:</w:t>
      </w:r>
    </w:p>
    <w:p w14:paraId="1D7C859C" w14:textId="329CD4D4" w:rsidR="00A219EA" w:rsidRPr="00A219EA" w:rsidRDefault="001D64BF" w:rsidP="000E5536">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160C545C" w:rsidR="00B37D09" w:rsidRDefault="0093510D" w:rsidP="000E5536">
      <w:pPr>
        <w:pStyle w:val="Heading1"/>
      </w:pPr>
      <w:r>
        <w:t>Technologies</w:t>
      </w:r>
      <w:bookmarkEnd w:id="108"/>
    </w:p>
    <w:p w14:paraId="4DABE962" w14:textId="77777777" w:rsidR="004B461D" w:rsidRDefault="004B461D" w:rsidP="000E5536">
      <w:pPr>
        <w:pStyle w:val="Heading2"/>
      </w:pPr>
      <w:r>
        <w:t>Authentication</w:t>
      </w:r>
    </w:p>
    <w:p w14:paraId="57254059" w14:textId="77777777" w:rsidR="004B461D" w:rsidRDefault="004B461D" w:rsidP="000E5536">
      <w:pPr>
        <w:pStyle w:val="BodyText2"/>
      </w:pPr>
      <w:r>
        <w:t xml:space="preserve">CAS protocol here </w:t>
      </w:r>
      <w:hyperlink r:id="rId491" w:history="1">
        <w:r>
          <w:rPr>
            <w:rStyle w:val="Hyperlink"/>
          </w:rPr>
          <w:t>http://www.jasig.org/cas/protocol</w:t>
        </w:r>
      </w:hyperlink>
    </w:p>
    <w:p w14:paraId="4B2277D0" w14:textId="77777777" w:rsidR="004B461D" w:rsidRDefault="004B461D" w:rsidP="000E5536">
      <w:pPr>
        <w:pStyle w:val="BodyText2"/>
      </w:pPr>
      <w:r>
        <w:t xml:space="preserve">Walkthrough here </w:t>
      </w:r>
      <w:hyperlink r:id="rId492" w:history="1">
        <w:r>
          <w:rPr>
            <w:rStyle w:val="Hyperlink"/>
          </w:rPr>
          <w:t>https://wiki.jasig.org/display/CAS/Proxy+CAS+Walkthrough</w:t>
        </w:r>
      </w:hyperlink>
      <w:r>
        <w:t xml:space="preserve"> </w:t>
      </w:r>
    </w:p>
    <w:p w14:paraId="045B4C78" w14:textId="77777777" w:rsidR="004B461D" w:rsidRDefault="004B461D" w:rsidP="000E5536">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0E5536">
      <w:pPr>
        <w:pStyle w:val="BodyText2"/>
      </w:pPr>
      <w:r>
        <w:t xml:space="preserve">CAS_SERVER = </w:t>
      </w:r>
      <w:hyperlink r:id="rId494" w:history="1">
        <w:r w:rsidRPr="00EC2620">
          <w:rPr>
            <w:rStyle w:val="Hyperlink"/>
          </w:rPr>
          <w:t>https://intragate.ec.europa.eu/cas/login</w:t>
        </w:r>
      </w:hyperlink>
    </w:p>
    <w:p w14:paraId="0A27C125" w14:textId="77777777" w:rsidR="004B461D" w:rsidRDefault="004B461D" w:rsidP="000E5536">
      <w:pPr>
        <w:pStyle w:val="BodyText2"/>
      </w:pPr>
      <w:r>
        <w:t xml:space="preserve">step1: </w:t>
      </w:r>
    </w:p>
    <w:p w14:paraId="32296642" w14:textId="77777777" w:rsidR="004B461D" w:rsidRDefault="008809F7" w:rsidP="000E5536">
      <w:pPr>
        <w:pStyle w:val="BodyText2"/>
      </w:pPr>
      <w:hyperlink r:id="rId495"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0E5536">
      <w:pPr>
        <w:pStyle w:val="BodyText2"/>
      </w:pPr>
      <w:r>
        <w:lastRenderedPageBreak/>
        <w:t>Enter u/p</w:t>
      </w:r>
    </w:p>
    <w:p w14:paraId="5E744C4C" w14:textId="77777777" w:rsidR="004B461D" w:rsidRDefault="004B461D" w:rsidP="000E5536">
      <w:pPr>
        <w:pStyle w:val="BodyText2"/>
      </w:pPr>
      <w:r>
        <w:t xml:space="preserve">step2: redirected to </w:t>
      </w:r>
    </w:p>
    <w:p w14:paraId="2E9FDB40" w14:textId="77777777" w:rsidR="004B461D" w:rsidRDefault="008809F7" w:rsidP="000E5536">
      <w:pPr>
        <w:pStyle w:val="BodyText2"/>
      </w:pPr>
      <w:hyperlink r:id="rId496"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0E5536">
      <w:pPr>
        <w:pStyle w:val="BodyText2"/>
      </w:pPr>
      <w:r>
        <w:t>step3: validate ticket and get user</w:t>
      </w:r>
    </w:p>
    <w:p w14:paraId="47471C8B" w14:textId="77777777" w:rsidR="004B461D" w:rsidRDefault="008809F7" w:rsidP="000E5536">
      <w:pPr>
        <w:pStyle w:val="BodyText2"/>
      </w:pPr>
      <w:hyperlink r:id="rId497"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0E5536">
      <w:pPr>
        <w:pStyle w:val="BodyText2"/>
      </w:pPr>
      <w:r>
        <w:t>returns:</w:t>
      </w:r>
    </w:p>
    <w:p w14:paraId="50464B71" w14:textId="77777777" w:rsidR="004B461D" w:rsidRDefault="004B461D" w:rsidP="000E5536">
      <w:pPr>
        <w:pStyle w:val="Code"/>
      </w:pPr>
      <w:r>
        <w:t>&lt;cas:serviceResponse server="ECAS PRODUCTION version 3.5.2.13389 - 17/10/2013 - 12:25" date="2013-11-14T13:23:06.767+01:00" xmlns:cas="https://ecas.ec.europa.eu/cas/schemas"&gt;</w:t>
      </w:r>
    </w:p>
    <w:p w14:paraId="33C8FE3A" w14:textId="77777777" w:rsidR="004B461D" w:rsidRDefault="004B461D" w:rsidP="000E5536">
      <w:pPr>
        <w:pStyle w:val="Code"/>
      </w:pPr>
      <w:r>
        <w:t>&lt;cas:authenticationSuccess&gt;</w:t>
      </w:r>
    </w:p>
    <w:p w14:paraId="40CDB82F" w14:textId="77777777" w:rsidR="004B461D" w:rsidRDefault="004B461D" w:rsidP="000E5536">
      <w:pPr>
        <w:pStyle w:val="Code"/>
      </w:pPr>
      <w:r>
        <w:t>&lt;cas:user&gt;cottaan&lt;/cas:user&gt;</w:t>
      </w:r>
    </w:p>
    <w:p w14:paraId="2F1FB6FF" w14:textId="77777777" w:rsidR="004B461D" w:rsidRDefault="004B461D" w:rsidP="000E5536">
      <w:pPr>
        <w:pStyle w:val="Code"/>
      </w:pPr>
      <w:r>
        <w:t>&lt;cas:strength&gt;STRONG&lt;/cas:strength&gt;</w:t>
      </w:r>
    </w:p>
    <w:p w14:paraId="6EBC18E5" w14:textId="77777777" w:rsidR="004B461D" w:rsidRDefault="004B461D" w:rsidP="000E5536">
      <w:pPr>
        <w:pStyle w:val="Code"/>
      </w:pPr>
      <w:r>
        <w:t>&lt;cas:authenticationFactors number="1"&gt;</w:t>
      </w:r>
    </w:p>
    <w:p w14:paraId="4113F53D" w14:textId="77777777" w:rsidR="004B461D" w:rsidRDefault="004B461D" w:rsidP="000E5536">
      <w:pPr>
        <w:pStyle w:val="Code"/>
      </w:pPr>
      <w:r>
        <w:t>&lt;cas:moniker&gt;andrew.cottam@jrc.ec.europa.eu&lt;/cas:moniker&gt;</w:t>
      </w:r>
    </w:p>
    <w:p w14:paraId="35B3FC4D" w14:textId="77777777" w:rsidR="004B461D" w:rsidRDefault="004B461D" w:rsidP="000E5536">
      <w:pPr>
        <w:pStyle w:val="Code"/>
      </w:pPr>
      <w:r>
        <w:t>&lt;/cas:authenticationFactors&gt;</w:t>
      </w:r>
    </w:p>
    <w:p w14:paraId="54E2F954" w14:textId="77777777" w:rsidR="004B461D" w:rsidRDefault="004B461D" w:rsidP="000E5536">
      <w:pPr>
        <w:pStyle w:val="Code"/>
      </w:pPr>
      <w:r>
        <w:t>&lt;cas:loginDate&gt;2013-11-14T13:20:21.703+01:00&lt;/cas:loginDate&gt;</w:t>
      </w:r>
    </w:p>
    <w:p w14:paraId="2283DFD0" w14:textId="77777777" w:rsidR="004B461D" w:rsidRDefault="004B461D" w:rsidP="000E5536">
      <w:pPr>
        <w:pStyle w:val="Code"/>
      </w:pPr>
      <w:r>
        <w:t>&lt;cas:ticketType&gt;SERVICE&lt;/cas:ticketType&gt;</w:t>
      </w:r>
    </w:p>
    <w:p w14:paraId="382DEF4D" w14:textId="77777777" w:rsidR="004B461D" w:rsidRDefault="004B461D" w:rsidP="000E5536">
      <w:pPr>
        <w:pStyle w:val="Code"/>
      </w:pPr>
      <w:r>
        <w:t>&lt;/cas:authenticationSuccess&gt;</w:t>
      </w:r>
    </w:p>
    <w:p w14:paraId="5542346A" w14:textId="77777777" w:rsidR="004B461D" w:rsidRDefault="004B461D" w:rsidP="000E5536">
      <w:pPr>
        <w:pStyle w:val="Code"/>
      </w:pPr>
      <w:r>
        <w:t>&lt;/cas:serviceResponse&gt;</w:t>
      </w:r>
    </w:p>
    <w:p w14:paraId="67E19F5F" w14:textId="77777777" w:rsidR="004B461D" w:rsidRDefault="004B461D" w:rsidP="000E5536">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0E5536">
      <w:pPr>
        <w:pStyle w:val="BodyText2"/>
      </w:pPr>
      <w:r>
        <w:t xml:space="preserve">For the DOPA REST Services Directory the Python services module is the application that is authenticating with ECAS. It can login, get a ticket and authenticate (e.g. via </w:t>
      </w:r>
      <w:hyperlink r:id="rId498" w:history="1">
        <w:r w:rsidRPr="00EC2620">
          <w:rPr>
            <w:rStyle w:val="Hyperlink"/>
          </w:rPr>
          <w:t>http://dopa-services.jrc.ec.europa.eu/services</w:t>
        </w:r>
      </w:hyperlink>
      <w:r>
        <w:t xml:space="preserve"> ). However, if you want another application (e.g. </w:t>
      </w:r>
      <w:hyperlink r:id="rId499"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523F26">
      <w:pPr>
        <w:pStyle w:val="BodyText2"/>
      </w:pPr>
      <w:r>
        <w:t xml:space="preserve">Main page is here: </w:t>
      </w:r>
      <w:hyperlink r:id="rId500"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4A5484">
      <w:pPr>
        <w:pStyle w:val="BodyText2"/>
      </w:pPr>
      <w:r>
        <w:t>Main page is</w:t>
      </w:r>
      <w:r w:rsidR="004A5484">
        <w:t xml:space="preserve"> here</w:t>
      </w:r>
      <w:r>
        <w:t xml:space="preserve">: </w:t>
      </w:r>
      <w:hyperlink r:id="rId501"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0E5536">
      <w:pPr>
        <w:pStyle w:val="BodyText2"/>
      </w:pPr>
      <w:r>
        <w:t>Enter a request to login to ECAS with a ficticious service:</w:t>
      </w:r>
    </w:p>
    <w:p w14:paraId="7081168F" w14:textId="77777777" w:rsidR="002B4584" w:rsidRDefault="008809F7" w:rsidP="000E5536">
      <w:pPr>
        <w:pStyle w:val="Code"/>
      </w:pPr>
      <w:hyperlink r:id="rId502" w:history="1">
        <w:r w:rsidR="002E4F85" w:rsidRPr="008913AD">
          <w:rPr>
            <w:rStyle w:val="Hyperlink"/>
          </w:rPr>
          <w:t>https://intragate.ec.europa.eu/cas/login?service=http://localhost/bling</w:t>
        </w:r>
      </w:hyperlink>
    </w:p>
    <w:p w14:paraId="234B5D9E" w14:textId="77777777" w:rsidR="002E4F85" w:rsidRDefault="002E4F85" w:rsidP="000E5536">
      <w:pPr>
        <w:pStyle w:val="BodyText2"/>
      </w:pPr>
      <w:r>
        <w:t>Take the tcket that is returned and append it to the serviceValidate method:</w:t>
      </w:r>
    </w:p>
    <w:p w14:paraId="1D533F02" w14:textId="77777777" w:rsidR="002E4F85" w:rsidRDefault="008809F7" w:rsidP="000E5536">
      <w:pPr>
        <w:pStyle w:val="Code"/>
      </w:pPr>
      <w:hyperlink r:id="rId503"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0E5536">
      <w:pPr>
        <w:pStyle w:val="BodyText2"/>
      </w:pPr>
      <w:r>
        <w:t>This will give you the following:</w:t>
      </w:r>
    </w:p>
    <w:p w14:paraId="59BB72EA" w14:textId="77777777" w:rsidR="004F7ED9" w:rsidRDefault="004F7ED9" w:rsidP="000E5536">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0E5536">
      <w:pPr>
        <w:pStyle w:val="Code"/>
      </w:pPr>
      <w:r>
        <w:t>&lt;cas:authenticationSuccess&gt;</w:t>
      </w:r>
    </w:p>
    <w:p w14:paraId="003FDCA2" w14:textId="77777777" w:rsidR="004F7ED9" w:rsidRDefault="004F7ED9" w:rsidP="000E5536">
      <w:pPr>
        <w:pStyle w:val="Code"/>
      </w:pPr>
      <w:r>
        <w:t>&lt;cas:user&gt;cottaan&lt;/cas:user&gt;</w:t>
      </w:r>
    </w:p>
    <w:p w14:paraId="2CFFECFF" w14:textId="77777777" w:rsidR="004F7ED9" w:rsidRDefault="004F7ED9" w:rsidP="000E5536">
      <w:pPr>
        <w:pStyle w:val="Code"/>
      </w:pPr>
      <w:r>
        <w:t>&lt;cas:strength&gt;STRONG&lt;/cas:strength&gt;</w:t>
      </w:r>
    </w:p>
    <w:p w14:paraId="7133CAAD" w14:textId="77777777" w:rsidR="004F7ED9" w:rsidRDefault="004F7ED9" w:rsidP="000E5536">
      <w:pPr>
        <w:pStyle w:val="Code"/>
      </w:pPr>
      <w:r>
        <w:t>&lt;cas:authenticationFactors number="1"&gt;</w:t>
      </w:r>
    </w:p>
    <w:p w14:paraId="6AF3477B" w14:textId="77777777" w:rsidR="004F7ED9" w:rsidRDefault="004F7ED9" w:rsidP="000E5536">
      <w:pPr>
        <w:pStyle w:val="Code"/>
      </w:pPr>
      <w:r>
        <w:t>&lt;cas:moniker&gt;andrew.cottam@jrc.ec.europa.eu&lt;/cas:moniker&gt;</w:t>
      </w:r>
    </w:p>
    <w:p w14:paraId="120A249C" w14:textId="77777777" w:rsidR="004F7ED9" w:rsidRDefault="004F7ED9" w:rsidP="000E5536">
      <w:pPr>
        <w:pStyle w:val="Code"/>
      </w:pPr>
      <w:r>
        <w:t>&lt;/cas:authenticationFactors&gt;</w:t>
      </w:r>
    </w:p>
    <w:p w14:paraId="2A2B2FF1" w14:textId="77777777" w:rsidR="004F7ED9" w:rsidRDefault="004F7ED9" w:rsidP="000E5536">
      <w:pPr>
        <w:pStyle w:val="Code"/>
      </w:pPr>
      <w:r>
        <w:t>&lt;cas:loginDate&gt;2014-03-11T15:06:54.323+01:00&lt;/cas:loginDate&gt;</w:t>
      </w:r>
    </w:p>
    <w:p w14:paraId="55DAFE07" w14:textId="77777777" w:rsidR="004F7ED9" w:rsidRDefault="004F7ED9" w:rsidP="000E5536">
      <w:pPr>
        <w:pStyle w:val="Code"/>
      </w:pPr>
      <w:r>
        <w:t>&lt;cas:ticketType&gt;SERVICE&lt;/cas:ticketType&gt;</w:t>
      </w:r>
    </w:p>
    <w:p w14:paraId="4D502557" w14:textId="77777777" w:rsidR="004F7ED9" w:rsidRDefault="004F7ED9" w:rsidP="000E5536">
      <w:pPr>
        <w:pStyle w:val="Code"/>
      </w:pPr>
      <w:r>
        <w:lastRenderedPageBreak/>
        <w:t>&lt;/cas:authenticationSuccess&gt;</w:t>
      </w:r>
    </w:p>
    <w:p w14:paraId="16B5496F" w14:textId="77777777" w:rsidR="004F7ED9" w:rsidRDefault="004F7ED9" w:rsidP="000E5536">
      <w:pPr>
        <w:pStyle w:val="Code"/>
      </w:pPr>
      <w:r>
        <w:t>&lt;/cas:serviceResponse&gt;</w:t>
      </w:r>
    </w:p>
    <w:p w14:paraId="43CEDE19" w14:textId="77777777" w:rsidR="004F7ED9" w:rsidRDefault="004F7ED9" w:rsidP="000E5536">
      <w:pPr>
        <w:pStyle w:val="BodyText2"/>
      </w:pPr>
      <w:r>
        <w:t>For a proxy request, enter a pgtUrl:</w:t>
      </w:r>
    </w:p>
    <w:p w14:paraId="722B3674" w14:textId="77777777" w:rsidR="004F7ED9" w:rsidRDefault="008809F7" w:rsidP="000E5536">
      <w:pPr>
        <w:pStyle w:val="Code"/>
      </w:pPr>
      <w:hyperlink r:id="rId504"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0E5536">
      <w:pPr>
        <w:pStyle w:val="BodyText2"/>
      </w:pPr>
      <w:r>
        <w:t>This will return:</w:t>
      </w:r>
    </w:p>
    <w:p w14:paraId="483C729A" w14:textId="77777777" w:rsidR="004F7ED9" w:rsidRDefault="004F7ED9" w:rsidP="000E5536">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0E5536">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0E5536">
      <w:pPr>
        <w:pStyle w:val="Code"/>
      </w:pPr>
      <w:r>
        <w:t>&lt;/cas:serviceResponse&gt;</w:t>
      </w:r>
    </w:p>
    <w:p w14:paraId="7E71B727" w14:textId="77777777" w:rsidR="004F7ED9" w:rsidRDefault="004F7ED9" w:rsidP="000E5536">
      <w:pPr>
        <w:pStyle w:val="BodyText2"/>
      </w:pPr>
      <w:r>
        <w:t>Try again with https:</w:t>
      </w:r>
    </w:p>
    <w:p w14:paraId="6B8C4369" w14:textId="77777777" w:rsidR="004F7ED9" w:rsidRDefault="004F7ED9" w:rsidP="000E5536">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0E5536">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0E5536">
      <w:pPr>
        <w:pStyle w:val="Code"/>
      </w:pPr>
      <w:r>
        <w:t>&lt;/cas:serviceResponse&gt;</w:t>
      </w:r>
    </w:p>
    <w:p w14:paraId="5A6B0CFE" w14:textId="77777777" w:rsidR="004F7ED9" w:rsidRDefault="004F7ED9" w:rsidP="000E5536">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0E5536">
      <w:pPr>
        <w:pStyle w:val="BodyText2"/>
      </w:pPr>
      <w:r>
        <w:t>I have created a number of service end points to logon to ECAS and authenticate to secure services.</w:t>
      </w:r>
    </w:p>
    <w:p w14:paraId="67152902" w14:textId="77777777" w:rsidR="00A510B7" w:rsidRDefault="00A510B7" w:rsidP="000E5536">
      <w:pPr>
        <w:pStyle w:val="BodyText2"/>
      </w:pPr>
      <w:r>
        <w:t>For example, if we try and log on to the following service, we get an authentication error:</w:t>
      </w:r>
    </w:p>
    <w:p w14:paraId="31D30F2A" w14:textId="77777777" w:rsidR="00A510B7" w:rsidRDefault="008809F7" w:rsidP="000E5536">
      <w:pPr>
        <w:pStyle w:val="BodyText2"/>
      </w:pPr>
      <w:hyperlink r:id="rId505"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0E5536">
      <w:pPr>
        <w:pStyle w:val="BodyText2"/>
      </w:pPr>
      <w:r>
        <w:t>But, if we authenticate with ECAS using the following url then we can reload the service and it will work. This sets a number of webpy sessions variables:</w:t>
      </w:r>
    </w:p>
    <w:p w14:paraId="67758979" w14:textId="77777777" w:rsidR="007159F2" w:rsidRDefault="008809F7" w:rsidP="000E5536">
      <w:pPr>
        <w:pStyle w:val="BodyText2"/>
      </w:pPr>
      <w:hyperlink r:id="rId506" w:history="1">
        <w:r w:rsidR="007159F2" w:rsidRPr="008913AD">
          <w:rPr>
            <w:rStyle w:val="Hyperlink"/>
          </w:rPr>
          <w:t>http://dopa-services.jrc.it/services/ecasLogin</w:t>
        </w:r>
      </w:hyperlink>
      <w:r w:rsidR="007159F2">
        <w:t xml:space="preserve"> </w:t>
      </w:r>
    </w:p>
    <w:p w14:paraId="2327C72B" w14:textId="77777777" w:rsidR="00A510B7" w:rsidRDefault="007159F2" w:rsidP="000E5536">
      <w:pPr>
        <w:pStyle w:val="BodyText2"/>
      </w:pPr>
      <w:r>
        <w:t>Then at the end of the session, we need to kill the webpy session using the following:</w:t>
      </w:r>
    </w:p>
    <w:p w14:paraId="481078CA" w14:textId="77777777" w:rsidR="007159F2" w:rsidRDefault="008809F7" w:rsidP="000E5536">
      <w:pPr>
        <w:pStyle w:val="BodyText2"/>
      </w:pPr>
      <w:hyperlink r:id="rId507" w:history="1">
        <w:r w:rsidR="007159F2" w:rsidRPr="008913AD">
          <w:rPr>
            <w:rStyle w:val="Hyperlink"/>
          </w:rPr>
          <w:t>http://dopa-services.jrc.it/services/endSession</w:t>
        </w:r>
      </w:hyperlink>
      <w:r w:rsidR="007159F2">
        <w:t xml:space="preserve"> </w:t>
      </w:r>
    </w:p>
    <w:p w14:paraId="3AF6B1C1" w14:textId="77777777" w:rsidR="007159F2" w:rsidRDefault="003A00B6" w:rsidP="000E5536">
      <w:pPr>
        <w:pStyle w:val="BodyText2"/>
      </w:pPr>
      <w:r>
        <w:t>There is an additional url to logout of ECAS:</w:t>
      </w:r>
    </w:p>
    <w:p w14:paraId="250E00D2" w14:textId="77777777" w:rsidR="003A00B6" w:rsidRDefault="008809F7" w:rsidP="000E5536">
      <w:pPr>
        <w:pStyle w:val="BodyText2"/>
      </w:pPr>
      <w:hyperlink r:id="rId508" w:history="1">
        <w:r w:rsidR="003A00B6" w:rsidRPr="008913AD">
          <w:rPr>
            <w:rStyle w:val="Hyperlink"/>
          </w:rPr>
          <w:t>http://dopa-services.jrc.it/services/ecasLogout</w:t>
        </w:r>
      </w:hyperlink>
    </w:p>
    <w:p w14:paraId="25424B9C" w14:textId="77777777" w:rsidR="003A00B6" w:rsidRPr="00A510B7" w:rsidRDefault="003A00B6" w:rsidP="000E5536">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0E5536">
      <w:pPr>
        <w:pStyle w:val="BodyText2"/>
      </w:pPr>
      <w:r>
        <w:t>This is supposed to be a GUI-less implementation:</w:t>
      </w:r>
    </w:p>
    <w:p w14:paraId="7EE65CC0" w14:textId="77777777" w:rsidR="005F4FCD" w:rsidRPr="005F4FCD" w:rsidRDefault="008809F7" w:rsidP="000E5536">
      <w:pPr>
        <w:pStyle w:val="BodyText2"/>
      </w:pPr>
      <w:hyperlink r:id="rId509"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0E5536">
      <w:pPr>
        <w:pStyle w:val="Heading2"/>
      </w:pPr>
      <w:r>
        <w:t xml:space="preserve">Cloud </w:t>
      </w:r>
      <w:r w:rsidR="006B4B9A">
        <w:t>Services</w:t>
      </w:r>
    </w:p>
    <w:p w14:paraId="53994445" w14:textId="77777777" w:rsidR="00C24856" w:rsidRDefault="00C24856" w:rsidP="0034374E">
      <w:pPr>
        <w:pStyle w:val="Heading3"/>
      </w:pPr>
      <w:r>
        <w:t>Climate</w:t>
      </w:r>
    </w:p>
    <w:p w14:paraId="39DCEAC0" w14:textId="77777777" w:rsidR="00C24856" w:rsidRPr="00DF5E54" w:rsidRDefault="00C24856" w:rsidP="000E5536">
      <w:pPr>
        <w:pStyle w:val="BodyText2"/>
      </w:pPr>
      <w:r>
        <w:t xml:space="preserve">There is a developer API for the forecast.io project </w:t>
      </w:r>
      <w:hyperlink r:id="rId510" w:history="1">
        <w:r w:rsidRPr="00DF5E54">
          <w:rPr>
            <w:rStyle w:val="Hyperlink"/>
          </w:rPr>
          <w:t>http://forecast.io/</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8809F7" w:rsidP="000E5536">
      <w:pPr>
        <w:pStyle w:val="BodyText2"/>
      </w:pPr>
      <w:hyperlink r:id="rId511" w:history="1">
        <w:r w:rsidR="00E0003B" w:rsidRPr="00E0003B">
          <w:rPr>
            <w:rStyle w:val="Hyperlink"/>
          </w:rPr>
          <w:t>Here</w:t>
        </w:r>
      </w:hyperlink>
      <w:r w:rsidR="00E0003B">
        <w:t xml:space="preserve">. </w:t>
      </w:r>
      <w:hyperlink r:id="rId512"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12" w:name="_CORS_1"/>
      <w:bookmarkEnd w:id="112"/>
      <w:r>
        <w:t>Data transfer</w:t>
      </w:r>
    </w:p>
    <w:p w14:paraId="364A6986" w14:textId="62CAED63" w:rsidR="00EA2F07" w:rsidRDefault="00EA2F07" w:rsidP="00EA2F07">
      <w:pPr>
        <w:pStyle w:val="Heading6"/>
      </w:pPr>
      <w:r>
        <w:t>Import</w:t>
      </w:r>
    </w:p>
    <w:p w14:paraId="1E01DA7D" w14:textId="5DAE1E9C" w:rsidR="00EA2F07" w:rsidRDefault="00F040D9" w:rsidP="00E5562E">
      <w:pPr>
        <w:pStyle w:val="BodyText2"/>
      </w:pPr>
      <w:r>
        <w:lastRenderedPageBreak/>
        <w:t>Drag and drop</w:t>
      </w:r>
    </w:p>
    <w:p w14:paraId="7BD93304" w14:textId="42D335E4" w:rsidR="00F040D9" w:rsidRPr="00EA2F07" w:rsidRDefault="00F040D9" w:rsidP="00E5562E">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E5562E">
      <w:pPr>
        <w:pStyle w:val="BodyText2"/>
      </w:pPr>
      <w:r>
        <w:t>You can store data on Google Cloud Platform using the gutils.</w:t>
      </w:r>
    </w:p>
    <w:p w14:paraId="2C3AE2E6" w14:textId="4A7FC8D4" w:rsidR="00E172D2" w:rsidRDefault="00E172D2" w:rsidP="000E5536">
      <w:pPr>
        <w:pStyle w:val="Heading5"/>
      </w:pPr>
      <w:bookmarkStart w:id="113" w:name="_gdal,_shapely_and"/>
      <w:bookmarkEnd w:id="113"/>
      <w:r>
        <w:t>Issues</w:t>
      </w:r>
    </w:p>
    <w:p w14:paraId="7761F6EB" w14:textId="77777777" w:rsidR="001B30BD" w:rsidRDefault="001B30BD" w:rsidP="001B30BD">
      <w:pPr>
        <w:pStyle w:val="Heading6"/>
      </w:pPr>
      <w:r>
        <w:t>Authorisation</w:t>
      </w:r>
    </w:p>
    <w:p w14:paraId="044A8FA8" w14:textId="77777777" w:rsidR="001B30BD" w:rsidRDefault="001B30BD" w:rsidP="001B30BD">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1B30BD">
      <w:pPr>
        <w:pStyle w:val="BodyText2"/>
      </w:pPr>
      <w:r>
        <w:rPr>
          <w:noProof/>
          <w:lang w:bidi="ar-SA"/>
        </w:rPr>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0E5536">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0E5536">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D96B97">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0E5536">
      <w:pPr>
        <w:pStyle w:val="BodyText2"/>
      </w:pPr>
      <w:r>
        <w:t>This time al</w:t>
      </w:r>
      <w:r w:rsidR="000F23E1">
        <w:t xml:space="preserve">l the files were shown properly and I could run the *.html pages using the Cloud9 Apache httpd server at the following address </w:t>
      </w:r>
      <w:hyperlink r:id="rId514" w:history="1">
        <w:r w:rsidR="000F23E1" w:rsidRPr="00540B56">
          <w:rPr>
            <w:rStyle w:val="Hyperlink"/>
          </w:rPr>
          <w:t>https://leaflet-map-blishten.c9users.io/index.html</w:t>
        </w:r>
      </w:hyperlink>
      <w:r w:rsidR="000F23E1">
        <w:t xml:space="preserve"> </w:t>
      </w:r>
    </w:p>
    <w:p w14:paraId="27B5E30F" w14:textId="77777777" w:rsidR="003C7BC6" w:rsidRDefault="003C7BC6" w:rsidP="000E5536">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D863EF">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0D63D1">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0D63D1">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0D63D1">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D863EF">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515"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lastRenderedPageBreak/>
        <w:t>CORS</w:t>
      </w:r>
    </w:p>
    <w:p w14:paraId="64D36C2D" w14:textId="7B3CA290" w:rsidR="00CF50A0" w:rsidRDefault="00CF50A0" w:rsidP="00CF50A0">
      <w:pPr>
        <w:pStyle w:val="Heading7"/>
      </w:pPr>
      <w:r>
        <w:t>Apache</w:t>
      </w:r>
    </w:p>
    <w:p w14:paraId="4F7C97B0" w14:textId="77777777" w:rsidR="00F267AA" w:rsidRDefault="00F267AA" w:rsidP="00F267AA">
      <w:pPr>
        <w:pStyle w:val="BodyText2"/>
      </w:pPr>
      <w:r>
        <w:t>Normally we would add the following to the httpd.conf file for Apache but that doesn’t exist on Ubuntu</w:t>
      </w:r>
    </w:p>
    <w:p w14:paraId="79D41E84" w14:textId="77777777" w:rsidR="00F267AA" w:rsidRDefault="00F267AA" w:rsidP="00F267AA">
      <w:pPr>
        <w:pStyle w:val="Unix"/>
      </w:pPr>
      <w:r w:rsidRPr="00044DD9">
        <w:t>blishten:/ $ sudo find / -name httpd.conf</w:t>
      </w:r>
    </w:p>
    <w:p w14:paraId="59A39727" w14:textId="77777777" w:rsidR="00F267AA" w:rsidRDefault="00F267AA" w:rsidP="00F267AA">
      <w:pPr>
        <w:pStyle w:val="BodyText2"/>
      </w:pPr>
      <w:r>
        <w:t>This is because, u</w:t>
      </w:r>
      <w:r w:rsidRPr="00044DD9">
        <w:t>nder Ubuntu, httpd.conf is apache2.conf, and it's in /etc/apache2</w:t>
      </w:r>
      <w:r>
        <w:t>. So use vi to add the following:</w:t>
      </w:r>
    </w:p>
    <w:p w14:paraId="73EA8DE7" w14:textId="77777777" w:rsidR="00F267AA" w:rsidRDefault="00F267AA" w:rsidP="00F267AA">
      <w:pPr>
        <w:pStyle w:val="Unix"/>
      </w:pPr>
      <w:r w:rsidRPr="00002BC6">
        <w:t>blishten:/etc/apache2 $ cd /etc/apache2/</w:t>
      </w:r>
    </w:p>
    <w:p w14:paraId="0852D5DA" w14:textId="77777777" w:rsidR="00F267AA" w:rsidRDefault="00F267AA" w:rsidP="00F267AA">
      <w:pPr>
        <w:pStyle w:val="Unix"/>
      </w:pPr>
      <w:r w:rsidRPr="00A33CD4">
        <w:t xml:space="preserve">blishten:/etc/apache2 $ sudo vi apache2.conf                                                                                                                                                                                                                                                                                                                                                   </w:t>
      </w:r>
    </w:p>
    <w:p w14:paraId="6CE2B448" w14:textId="77777777" w:rsidR="00F267AA" w:rsidRDefault="00F267AA" w:rsidP="00F267AA">
      <w:pPr>
        <w:pStyle w:val="Code"/>
      </w:pPr>
      <w:r>
        <w:t>&lt;Directory /&gt;</w:t>
      </w:r>
    </w:p>
    <w:p w14:paraId="502B0ED0" w14:textId="77777777" w:rsidR="00F267AA" w:rsidRDefault="00F267AA" w:rsidP="00F267AA">
      <w:pPr>
        <w:pStyle w:val="Code"/>
      </w:pPr>
      <w:r>
        <w:t xml:space="preserve">        Options FollowSymLinks</w:t>
      </w:r>
    </w:p>
    <w:p w14:paraId="1EE427B1" w14:textId="77777777" w:rsidR="00F267AA" w:rsidRDefault="00F267AA" w:rsidP="00F267AA">
      <w:pPr>
        <w:pStyle w:val="Code"/>
      </w:pPr>
      <w:r>
        <w:t xml:space="preserve">        AllowOverride None</w:t>
      </w:r>
    </w:p>
    <w:p w14:paraId="31D37AE2" w14:textId="77777777" w:rsidR="00F267AA" w:rsidRDefault="00F267AA" w:rsidP="00F267AA">
      <w:pPr>
        <w:pStyle w:val="Code"/>
      </w:pPr>
      <w:r>
        <w:t xml:space="preserve">        Require all denied</w:t>
      </w:r>
    </w:p>
    <w:p w14:paraId="191DF1D1" w14:textId="77777777" w:rsidR="00F267AA" w:rsidRPr="00087A57" w:rsidRDefault="00F267AA" w:rsidP="00F267AA">
      <w:pPr>
        <w:pStyle w:val="Code"/>
        <w:rPr>
          <w:color w:val="FF0000"/>
        </w:rPr>
      </w:pPr>
      <w:r w:rsidRPr="00087A57">
        <w:rPr>
          <w:color w:val="FF0000"/>
        </w:rPr>
        <w:t xml:space="preserve">        Header set Access-Control-Allow-Origin "*"</w:t>
      </w:r>
    </w:p>
    <w:p w14:paraId="2CD29DDE" w14:textId="77777777" w:rsidR="00F267AA" w:rsidRDefault="00F267AA" w:rsidP="00F267AA">
      <w:pPr>
        <w:pStyle w:val="Code"/>
      </w:pPr>
      <w:r>
        <w:t xml:space="preserve">&lt;/Directory&gt; </w:t>
      </w:r>
    </w:p>
    <w:p w14:paraId="26FF174E" w14:textId="77777777" w:rsidR="00F267AA" w:rsidRDefault="00F267AA" w:rsidP="00F267AA">
      <w:pPr>
        <w:pStyle w:val="Code"/>
      </w:pPr>
      <w:r>
        <w:t>..</w:t>
      </w:r>
    </w:p>
    <w:p w14:paraId="232DD405" w14:textId="77777777" w:rsidR="00F267AA" w:rsidRDefault="00F267AA" w:rsidP="00F267AA">
      <w:pPr>
        <w:pStyle w:val="Code"/>
      </w:pPr>
      <w:r>
        <w:t>&lt;Directory /var/www/&gt;</w:t>
      </w:r>
    </w:p>
    <w:p w14:paraId="302B7EA3" w14:textId="77777777" w:rsidR="00F267AA" w:rsidRDefault="00F267AA" w:rsidP="00F267AA">
      <w:pPr>
        <w:pStyle w:val="Code"/>
      </w:pPr>
      <w:r>
        <w:t xml:space="preserve">        </w:t>
      </w:r>
      <w:r w:rsidRPr="00044DD9">
        <w:rPr>
          <w:color w:val="FF0000"/>
        </w:rPr>
        <w:t>Header set Access-Control-Allow-Origin "*"</w:t>
      </w:r>
    </w:p>
    <w:p w14:paraId="0FA5FD3F" w14:textId="77777777" w:rsidR="00F267AA" w:rsidRDefault="00F267AA" w:rsidP="00F267AA">
      <w:pPr>
        <w:pStyle w:val="Code"/>
      </w:pPr>
      <w:r>
        <w:t xml:space="preserve">        Options Indexes FollowSymLinks</w:t>
      </w:r>
    </w:p>
    <w:p w14:paraId="6DF11F0B" w14:textId="77777777" w:rsidR="00F267AA" w:rsidRDefault="00F267AA" w:rsidP="00F267AA">
      <w:pPr>
        <w:pStyle w:val="Code"/>
      </w:pPr>
      <w:r>
        <w:t xml:space="preserve">        AllowOverride None</w:t>
      </w:r>
    </w:p>
    <w:p w14:paraId="5640DBEF" w14:textId="77777777" w:rsidR="00F267AA" w:rsidRDefault="00F267AA" w:rsidP="00F267AA">
      <w:pPr>
        <w:pStyle w:val="Code"/>
      </w:pPr>
      <w:r>
        <w:t xml:space="preserve">        Require all granted</w:t>
      </w:r>
    </w:p>
    <w:p w14:paraId="1142523E" w14:textId="77777777" w:rsidR="00F267AA" w:rsidRDefault="00F267AA" w:rsidP="00F267AA">
      <w:pPr>
        <w:pStyle w:val="Code"/>
      </w:pPr>
      <w:r>
        <w:t>&lt;/Directory&gt;</w:t>
      </w:r>
    </w:p>
    <w:p w14:paraId="3859D603" w14:textId="77777777" w:rsidR="00F267AA" w:rsidRDefault="00F267AA" w:rsidP="00F267AA">
      <w:pPr>
        <w:pStyle w:val="BodyText2"/>
      </w:pPr>
      <w:r>
        <w:t>Then ESC, : x RETURN. Then:</w:t>
      </w:r>
    </w:p>
    <w:p w14:paraId="6974017C" w14:textId="77777777" w:rsidR="00F267AA" w:rsidRDefault="00F267AA" w:rsidP="00F267AA">
      <w:pPr>
        <w:pStyle w:val="Unix"/>
      </w:pPr>
      <w:r w:rsidRPr="00034455">
        <w:t>blishten:/etc/apache2 $ sudo a2enmod headers</w:t>
      </w:r>
    </w:p>
    <w:p w14:paraId="2269EE6E" w14:textId="77777777" w:rsidR="00F267AA" w:rsidRDefault="00F267AA" w:rsidP="00F267AA">
      <w:pPr>
        <w:pStyle w:val="Unix"/>
      </w:pPr>
      <w:r>
        <w:t>Enabling module headers.</w:t>
      </w:r>
    </w:p>
    <w:p w14:paraId="54ECB984" w14:textId="77777777" w:rsidR="00F267AA" w:rsidRDefault="00F267AA" w:rsidP="00F267AA">
      <w:pPr>
        <w:pStyle w:val="Unix"/>
      </w:pPr>
      <w:r>
        <w:t>To activate the new configuration, you need to run:</w:t>
      </w:r>
    </w:p>
    <w:p w14:paraId="1895E8B4" w14:textId="77777777" w:rsidR="00F267AA" w:rsidRDefault="00F267AA" w:rsidP="00F267AA">
      <w:pPr>
        <w:pStyle w:val="Unix"/>
      </w:pPr>
      <w:r>
        <w:t xml:space="preserve">  service apache2 restart</w:t>
      </w:r>
    </w:p>
    <w:p w14:paraId="4A0CFC82" w14:textId="77777777" w:rsidR="00F267AA" w:rsidRDefault="00F267AA" w:rsidP="00F267AA">
      <w:pPr>
        <w:pStyle w:val="Unix"/>
      </w:pPr>
      <w:r>
        <w:t>blishten:/etc/apache2 $ service apache2 restart</w:t>
      </w:r>
    </w:p>
    <w:p w14:paraId="6F3FED20" w14:textId="77777777" w:rsidR="00F267AA" w:rsidRDefault="00F267AA" w:rsidP="00F267AA">
      <w:pPr>
        <w:pStyle w:val="Unix"/>
      </w:pPr>
      <w:r>
        <w:t xml:space="preserve"> * Restarting web server apache2</w:t>
      </w:r>
    </w:p>
    <w:p w14:paraId="0278E608" w14:textId="77777777" w:rsidR="00F267AA" w:rsidRDefault="00F267AA" w:rsidP="00F267AA">
      <w:pPr>
        <w:pStyle w:val="Unix"/>
      </w:pPr>
      <w:r>
        <w:t xml:space="preserve">   ...done.</w:t>
      </w:r>
    </w:p>
    <w:p w14:paraId="731D68B1" w14:textId="77777777" w:rsidR="00F267AA" w:rsidRDefault="00F267AA" w:rsidP="00F267AA">
      <w:pPr>
        <w:pStyle w:val="Unix"/>
      </w:pPr>
      <w:r>
        <w:t>blishten:/etc/apache2 $ apachectl -t</w:t>
      </w:r>
    </w:p>
    <w:p w14:paraId="4A463973" w14:textId="77777777" w:rsidR="00F267AA" w:rsidRDefault="00F267AA" w:rsidP="00F267AA">
      <w:pPr>
        <w:pStyle w:val="Unix"/>
      </w:pPr>
      <w:r w:rsidRPr="00034455">
        <w:t>Syntax OK</w:t>
      </w:r>
    </w:p>
    <w:p w14:paraId="0316D7F5" w14:textId="77777777" w:rsidR="00F267AA" w:rsidRPr="00044DD9" w:rsidRDefault="00F267AA" w:rsidP="00F267AA">
      <w:pPr>
        <w:pStyle w:val="BodyText2"/>
      </w:pPr>
      <w:r>
        <w:t xml:space="preserve">CORS is now working on </w:t>
      </w:r>
      <w:hyperlink r:id="rId516"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14" w:name="_Jetty"/>
      <w:bookmarkEnd w:id="114"/>
      <w:r>
        <w:t>Jetty</w:t>
      </w:r>
    </w:p>
    <w:p w14:paraId="062DA4B5" w14:textId="0E950098" w:rsidR="005E3C3C" w:rsidRDefault="005E3C3C" w:rsidP="005E3C3C">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517"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518" w:history="1">
        <w:r w:rsidRPr="00A5061D">
          <w:rPr>
            <w:rStyle w:val="Hyperlink"/>
          </w:rPr>
          <w:t>http://central.maven.org/maven2/org/eclipse/jetty/jetty-servlets/9.2.13.v20150730/</w:t>
        </w:r>
      </w:hyperlink>
    </w:p>
    <w:p w14:paraId="1743A97C" w14:textId="56F0E27D" w:rsidR="005E3C3C" w:rsidRDefault="005E3C3C" w:rsidP="005E3C3C">
      <w:pPr>
        <w:pStyle w:val="ListBullet"/>
      </w:pPr>
      <w:r>
        <w:t xml:space="preserve">Rename </w:t>
      </w:r>
      <w:r w:rsidRPr="005E3C3C">
        <w:t>to jetty-servlets.jar</w:t>
      </w:r>
    </w:p>
    <w:p w14:paraId="77620B88" w14:textId="77777777" w:rsidR="005E3C3C" w:rsidRDefault="005E3C3C" w:rsidP="005E3C3C">
      <w:pPr>
        <w:pStyle w:val="Unix"/>
      </w:pPr>
      <w:r>
        <w:t>blishten:/usr/share/geoserver/lib $ sudo cp /usr/share/jetty/lib/jetty-util.jar /usr/share/geoserver/webapps/geoserver/WEB-INF/lib</w:t>
      </w:r>
    </w:p>
    <w:p w14:paraId="60CC4A33" w14:textId="77777777" w:rsidR="005E3C3C" w:rsidRDefault="005E3C3C" w:rsidP="005E3C3C">
      <w:pPr>
        <w:pStyle w:val="Unix"/>
      </w:pPr>
      <w:r>
        <w:t>blishten:/usr/share/geoserver/lib $ sudo cp /home/ubuntu/workspace/jetty-servlets.jar /usr/share/geoserver/webapps/geoserver/WEB-INF/lib</w:t>
      </w:r>
    </w:p>
    <w:p w14:paraId="5F2CAAAB" w14:textId="12591D9D" w:rsidR="005E3C3C" w:rsidRPr="005E3C3C" w:rsidRDefault="008162ED" w:rsidP="008162ED">
      <w:pPr>
        <w:pStyle w:val="BodyText2"/>
      </w:pPr>
      <w:r>
        <w:t>Restart geoserver.</w:t>
      </w:r>
    </w:p>
    <w:p w14:paraId="1D996883" w14:textId="314BAD7F" w:rsidR="00467EBA" w:rsidRDefault="00467EBA" w:rsidP="000E5536">
      <w:pPr>
        <w:pStyle w:val="Heading6"/>
      </w:pPr>
      <w:r>
        <w:t>Debugging Python code</w:t>
      </w:r>
    </w:p>
    <w:p w14:paraId="3F4BBBA7" w14:textId="0AAE3321" w:rsidR="00467EBA" w:rsidRDefault="00467EBA" w:rsidP="000E5536">
      <w:pPr>
        <w:pStyle w:val="BodyText2"/>
      </w:pPr>
      <w:r>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t xml:space="preserve">        sudo pip install ikpdb;</w:t>
      </w:r>
    </w:p>
    <w:p w14:paraId="2F96A9B0" w14:textId="78BCAB11" w:rsidR="00ED6360" w:rsidRPr="00467EBA" w:rsidRDefault="00ED6360" w:rsidP="000E5536">
      <w:pPr>
        <w:pStyle w:val="BodyText2"/>
      </w:pPr>
      <w:r>
        <w:t>Ran these in the bash window.</w:t>
      </w:r>
      <w:r w:rsidR="007440C9">
        <w:t xml:space="preserve"> Now debugging works fine!</w:t>
      </w:r>
    </w:p>
    <w:p w14:paraId="701B4BF6" w14:textId="2204A8BF" w:rsidR="00A1250A" w:rsidRDefault="00A1250A" w:rsidP="00A1250A">
      <w:pPr>
        <w:pStyle w:val="Heading6"/>
      </w:pPr>
      <w:r>
        <w:t>Workspace not loading</w:t>
      </w:r>
    </w:p>
    <w:p w14:paraId="27CA6953" w14:textId="58C4CCCC" w:rsidR="00A1250A" w:rsidRDefault="00A1250A" w:rsidP="002A4014">
      <w:pPr>
        <w:pStyle w:val="BodyText2"/>
      </w:pPr>
      <w:r>
        <w:t>On 13/3/17 I tried to open the Python workspace but it showed the following screen:</w:t>
      </w:r>
    </w:p>
    <w:p w14:paraId="10F1A027" w14:textId="11D09B4B" w:rsidR="00A1250A" w:rsidRDefault="00A1250A" w:rsidP="002A4014">
      <w:pPr>
        <w:pStyle w:val="BodyText2"/>
      </w:pPr>
      <w:r>
        <w:rPr>
          <w:noProof/>
          <w:lang w:bidi="ar-SA"/>
        </w:rPr>
        <w:lastRenderedPageBreak/>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160B6243" w:rsidR="00A1250A" w:rsidRPr="00A1250A" w:rsidRDefault="00A1250A" w:rsidP="002A4014">
      <w:pPr>
        <w:pStyle w:val="BodyText2"/>
      </w:pPr>
      <w:r>
        <w:t xml:space="preserve">This didn’t go away and there is a support </w:t>
      </w:r>
      <w:hyperlink r:id="rId520" w:history="1">
        <w:r w:rsidRPr="00A1250A">
          <w:rPr>
            <w:rStyle w:val="Hyperlink"/>
          </w:rPr>
          <w:t>thread</w:t>
        </w:r>
      </w:hyperlink>
      <w:r>
        <w:t xml:space="preserve"> about it which I posted in.</w:t>
      </w:r>
      <w:r w:rsidR="009B2832">
        <w:t xml:space="preserve"> The other workspaces migrated with no problem.</w:t>
      </w:r>
    </w:p>
    <w:p w14:paraId="1A98D13C" w14:textId="6626BAA1" w:rsidR="00C97C55" w:rsidRDefault="00C97C55" w:rsidP="00C97C55">
      <w:pPr>
        <w:pStyle w:val="Heading6"/>
      </w:pPr>
      <w:r>
        <w:t>Services stopping</w:t>
      </w:r>
    </w:p>
    <w:p w14:paraId="76D294DE" w14:textId="16A2EAE5" w:rsidR="00C97C55" w:rsidRPr="00C97C55" w:rsidRDefault="00C97C55" w:rsidP="00C97C55">
      <w:pPr>
        <w:pStyle w:val="BodyText2"/>
      </w:pPr>
      <w:r>
        <w:t xml:space="preserve">Quite often services will stop with no warning. </w:t>
      </w:r>
      <w:r w:rsidR="009F75F5">
        <w:t>This is because the Premium account only allows for 3 Hote Workspaces and i</w:t>
      </w:r>
      <w:r w:rsidR="009F75F5" w:rsidRPr="009F75F5">
        <w:t>f you use more than three workspaces on premium then it only keeps the most recent 3 running.</w:t>
      </w:r>
      <w:r w:rsidR="009F75F5">
        <w:t xml:space="preserve"> </w:t>
      </w:r>
    </w:p>
    <w:p w14:paraId="23276894" w14:textId="260CA40B" w:rsidR="00613331" w:rsidRDefault="00613331" w:rsidP="00613331">
      <w:pPr>
        <w:pStyle w:val="Heading5"/>
      </w:pPr>
      <w:r>
        <w:t>Run Configurations</w:t>
      </w:r>
    </w:p>
    <w:p w14:paraId="3F0C906A" w14:textId="77777777" w:rsidR="00FB1717" w:rsidRDefault="00FB1717" w:rsidP="00707EC4">
      <w:pPr>
        <w:pStyle w:val="BodyText2"/>
      </w:pPr>
      <w:r>
        <w:t>To create a new Run Configuration:</w:t>
      </w:r>
    </w:p>
    <w:p w14:paraId="5E569A74" w14:textId="77777777" w:rsidR="00FB1717" w:rsidRDefault="00FB1717" w:rsidP="00FB1717">
      <w:pPr>
        <w:pStyle w:val="ListBullet2"/>
      </w:pPr>
      <w:r>
        <w:t xml:space="preserve">Click on the + sign in the lower panel </w:t>
      </w:r>
    </w:p>
    <w:p w14:paraId="4DFE0C91" w14:textId="7829BDF7" w:rsidR="00707EC4" w:rsidRDefault="00FB1717" w:rsidP="00FB1717">
      <w:pPr>
        <w:pStyle w:val="ListBullet2"/>
      </w:pPr>
      <w:r>
        <w:t>Select New Run Configuration</w:t>
      </w:r>
    </w:p>
    <w:p w14:paraId="74699DDF" w14:textId="1A01F150" w:rsidR="00FB1717" w:rsidRDefault="00FB1717" w:rsidP="00FB1717">
      <w:pPr>
        <w:pStyle w:val="ListBullet2"/>
      </w:pPr>
      <w:r>
        <w:t>Click on Runner: Auto and select New Runner</w:t>
      </w:r>
    </w:p>
    <w:p w14:paraId="57934362" w14:textId="5984312D" w:rsidR="00CD3CC9" w:rsidRPr="00707EC4" w:rsidRDefault="00CD3CC9" w:rsidP="00FB1717">
      <w:pPr>
        <w:pStyle w:val="ListBullet2"/>
      </w:pPr>
      <w:r>
        <w:t>Create the file and save it with a .run extension</w:t>
      </w:r>
    </w:p>
    <w:p w14:paraId="23392573" w14:textId="53479F7A" w:rsidR="00562214" w:rsidRDefault="00562214" w:rsidP="00562214">
      <w:pPr>
        <w:pStyle w:val="Heading6"/>
      </w:pPr>
      <w:r>
        <w:t>GeoServer</w:t>
      </w:r>
    </w:p>
    <w:p w14:paraId="13F320B2" w14:textId="046EA193" w:rsidR="00562214" w:rsidRPr="00562214" w:rsidRDefault="00562214" w:rsidP="00562214">
      <w:pPr>
        <w:pStyle w:val="Code"/>
      </w:pPr>
      <w:r w:rsidRPr="00562214">
        <w:t>{</w:t>
      </w:r>
    </w:p>
    <w:p w14:paraId="58C55B04" w14:textId="77777777" w:rsidR="00562214" w:rsidRPr="00562214" w:rsidRDefault="00562214" w:rsidP="00562214">
      <w:pPr>
        <w:pStyle w:val="Code"/>
      </w:pPr>
      <w:r w:rsidRPr="00562214">
        <w:t xml:space="preserve">    "script" : ["cd /usr/share/geoserver/bin","sudo sh startup.sh"],</w:t>
      </w:r>
    </w:p>
    <w:p w14:paraId="3D43E57C" w14:textId="77777777" w:rsidR="00562214" w:rsidRPr="00562214" w:rsidRDefault="00562214" w:rsidP="00562214">
      <w:pPr>
        <w:pStyle w:val="Code"/>
      </w:pPr>
      <w:r w:rsidRPr="00562214">
        <w:t xml:space="preserve">    "info" : "Starting Geoserver 2.11.0 at \\033[01;34m$url:8081/geoserver/web/?0\\033[00m"</w:t>
      </w:r>
    </w:p>
    <w:p w14:paraId="32BE36A0" w14:textId="77777777" w:rsidR="00562214" w:rsidRPr="00562214" w:rsidRDefault="00562214" w:rsidP="00562214">
      <w:pPr>
        <w:pStyle w:val="Code"/>
      </w:pPr>
      <w:r w:rsidRPr="00562214">
        <w:t>}</w:t>
      </w:r>
    </w:p>
    <w:p w14:paraId="7B24048B" w14:textId="77777777" w:rsidR="00562214" w:rsidRPr="00562214" w:rsidRDefault="00562214" w:rsidP="00562214">
      <w:pPr>
        <w:pStyle w:val="Heading6"/>
      </w:pPr>
      <w:r w:rsidRPr="00562214">
        <w:t>Google App Engine Development Server</w:t>
      </w:r>
    </w:p>
    <w:p w14:paraId="3A64B7F8" w14:textId="77777777" w:rsidR="00562214" w:rsidRPr="00562214" w:rsidRDefault="00562214" w:rsidP="00562214">
      <w:pPr>
        <w:pStyle w:val="Code"/>
      </w:pPr>
      <w:r w:rsidRPr="00562214">
        <w:t>{</w:t>
      </w:r>
    </w:p>
    <w:p w14:paraId="26444544" w14:textId="77777777" w:rsidR="00562214" w:rsidRPr="00562214" w:rsidRDefault="00562214" w:rsidP="00562214">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562214">
      <w:pPr>
        <w:pStyle w:val="Code"/>
      </w:pPr>
      <w:r w:rsidRPr="00562214">
        <w:t xml:space="preserve">    "info" : "dev_appserver now running geeImageServer at \\033[01;34m$url:8081/getCartTree\\033[00m"</w:t>
      </w:r>
    </w:p>
    <w:p w14:paraId="4E8184ED" w14:textId="77777777" w:rsidR="00562214" w:rsidRPr="00562214" w:rsidRDefault="00562214" w:rsidP="00562214">
      <w:pPr>
        <w:pStyle w:val="Code"/>
      </w:pPr>
      <w:r w:rsidRPr="00562214">
        <w:t>}</w:t>
      </w:r>
    </w:p>
    <w:p w14:paraId="6A083B16" w14:textId="77777777" w:rsidR="00562214" w:rsidRPr="00562214" w:rsidRDefault="00562214" w:rsidP="00562214">
      <w:pPr>
        <w:pStyle w:val="Heading6"/>
      </w:pPr>
      <w:r w:rsidRPr="00562214">
        <w:t>PostGresql</w:t>
      </w:r>
    </w:p>
    <w:p w14:paraId="32E02F43" w14:textId="77777777" w:rsidR="00562214" w:rsidRPr="00562214" w:rsidRDefault="00562214" w:rsidP="00562214">
      <w:pPr>
        <w:pStyle w:val="Code"/>
      </w:pPr>
      <w:r w:rsidRPr="00562214">
        <w:t>{</w:t>
      </w:r>
    </w:p>
    <w:p w14:paraId="5BD529D3" w14:textId="77777777" w:rsidR="00562214" w:rsidRPr="00562214" w:rsidRDefault="00562214" w:rsidP="00562214">
      <w:pPr>
        <w:pStyle w:val="Code"/>
      </w:pPr>
      <w:r w:rsidRPr="00562214">
        <w:t xml:space="preserve">    "script" : ["sudo service postgresql start"],</w:t>
      </w:r>
    </w:p>
    <w:p w14:paraId="2665C92D" w14:textId="77777777" w:rsidR="00562214" w:rsidRPr="00562214" w:rsidRDefault="00562214" w:rsidP="00562214">
      <w:pPr>
        <w:pStyle w:val="Code"/>
      </w:pPr>
      <w:r w:rsidRPr="00562214">
        <w:t xml:space="preserve">    "info" : "Starting Postgresql 9.3"</w:t>
      </w:r>
    </w:p>
    <w:p w14:paraId="1BF82D47" w14:textId="77777777" w:rsidR="00562214" w:rsidRPr="00562214" w:rsidRDefault="00562214" w:rsidP="00562214">
      <w:pPr>
        <w:pStyle w:val="Code"/>
      </w:pPr>
      <w:r w:rsidRPr="00562214">
        <w:t>}</w:t>
      </w:r>
    </w:p>
    <w:p w14:paraId="2B4DFBB7" w14:textId="77777777" w:rsidR="00562214" w:rsidRPr="00562214" w:rsidRDefault="00562214" w:rsidP="00562214">
      <w:pPr>
        <w:pStyle w:val="Heading6"/>
      </w:pPr>
      <w:r w:rsidRPr="00562214">
        <w:t>TensorBoard</w:t>
      </w:r>
    </w:p>
    <w:p w14:paraId="38A4E6F9" w14:textId="1E1D91B1" w:rsidR="009D22CE" w:rsidRDefault="009D22CE" w:rsidP="009D22CE">
      <w:pPr>
        <w:pStyle w:val="BodyText2"/>
      </w:pPr>
      <w:r>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562214">
      <w:pPr>
        <w:pStyle w:val="Code"/>
      </w:pPr>
      <w:r w:rsidRPr="00562214">
        <w:t>{</w:t>
      </w:r>
    </w:p>
    <w:p w14:paraId="2B90CE09" w14:textId="3E20C4B6" w:rsidR="00562214" w:rsidRPr="00562214" w:rsidRDefault="00562214" w:rsidP="00562214">
      <w:pPr>
        <w:pStyle w:val="Code"/>
      </w:pPr>
      <w:r w:rsidRPr="00562214">
        <w:t xml:space="preserve">    "script" : </w:t>
      </w:r>
      <w:r w:rsidR="00825C90" w:rsidRPr="00825C90">
        <w:t>["/home/ubuntu/anaconda2/bin/tensorboard --logdir ./home/ubuntu/workspace/event_files --port 8081"],</w:t>
      </w:r>
      <w:bookmarkStart w:id="115" w:name="_GoBack"/>
      <w:bookmarkEnd w:id="115"/>
    </w:p>
    <w:p w14:paraId="59EC64D5" w14:textId="77777777" w:rsidR="00562214" w:rsidRPr="00562214" w:rsidRDefault="00562214" w:rsidP="00562214">
      <w:pPr>
        <w:pStyle w:val="Code"/>
      </w:pPr>
      <w:r w:rsidRPr="00562214">
        <w:t xml:space="preserve">    "info" : "TensorBoard now running at \\033[01;34m$url:8081\\033[00m"</w:t>
      </w:r>
    </w:p>
    <w:p w14:paraId="475C32DE" w14:textId="2CF5DC99" w:rsidR="004011E3" w:rsidRDefault="00562214" w:rsidP="00562214">
      <w:pPr>
        <w:pStyle w:val="Code"/>
      </w:pPr>
      <w:r w:rsidRPr="00562214">
        <w:lastRenderedPageBreak/>
        <w:t>}</w:t>
      </w:r>
    </w:p>
    <w:p w14:paraId="6F1CA88E" w14:textId="5924F7C9" w:rsidR="009D22CE" w:rsidRDefault="00760905" w:rsidP="009D22CE">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9D22CE">
      <w:pPr>
        <w:pStyle w:val="BodyText2"/>
      </w:pPr>
      <w:r>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D73BF9">
      <w:pPr>
        <w:pStyle w:val="Code"/>
      </w:pPr>
      <w:r>
        <w:t>{</w:t>
      </w:r>
    </w:p>
    <w:p w14:paraId="7DC66AD2" w14:textId="77777777" w:rsidR="00D73BF9" w:rsidRDefault="00D73BF9" w:rsidP="00D73BF9">
      <w:pPr>
        <w:pStyle w:val="Code"/>
      </w:pPr>
      <w:r>
        <w:t xml:space="preserve">    "script" : ["/home/ubuntu/anaconda2/bin/tensorboard --logdir /home/ubuntu/workspace/logs --port 8081"],</w:t>
      </w:r>
    </w:p>
    <w:p w14:paraId="3FFCF0D3" w14:textId="77777777" w:rsidR="00D73BF9" w:rsidRDefault="00D73BF9" w:rsidP="00D73BF9">
      <w:pPr>
        <w:pStyle w:val="Code"/>
      </w:pPr>
      <w:r>
        <w:t xml:space="preserve">    "info" : "TensorBoard now running at \\033[01;34m$url:8081\\033[00m"</w:t>
      </w:r>
    </w:p>
    <w:p w14:paraId="6B6205AD" w14:textId="65AFB647" w:rsidR="00D73BF9" w:rsidRDefault="00D73BF9" w:rsidP="00D73BF9">
      <w:pPr>
        <w:pStyle w:val="Code"/>
      </w:pPr>
      <w:r>
        <w:t>}</w:t>
      </w:r>
    </w:p>
    <w:p w14:paraId="0A84DB9D" w14:textId="386F5C69" w:rsidR="005A0883" w:rsidRDefault="005A0883" w:rsidP="005A0883">
      <w:pPr>
        <w:pStyle w:val="Heading6"/>
      </w:pPr>
      <w:r>
        <w:t>Jupyter Notebooks</w:t>
      </w:r>
    </w:p>
    <w:p w14:paraId="2338FA31" w14:textId="7E13E17A" w:rsidR="005A0883" w:rsidRDefault="005A0883" w:rsidP="005A0883">
      <w:pPr>
        <w:pStyle w:val="BodyText2"/>
      </w:pPr>
      <w:r>
        <w:t xml:space="preserve">By default Jupyter Notebooks run at the </w:t>
      </w:r>
      <w:r w:rsidRPr="005A0883">
        <w:t xml:space="preserve"> </w:t>
      </w:r>
      <w:hyperlink r:id="rId521" w:history="1">
        <w:r w:rsidRPr="006A0A80">
          <w:rPr>
            <w:rStyle w:val="Hyperlink"/>
          </w:rPr>
          <w:t>http://localhost:8888/</w:t>
        </w:r>
      </w:hyperlink>
      <w:r>
        <w:t xml:space="preserve"> url. To run them on 8081:</w:t>
      </w:r>
    </w:p>
    <w:p w14:paraId="5BBE0945" w14:textId="46904B7F" w:rsidR="005A0883" w:rsidRDefault="005A0883" w:rsidP="005A0883">
      <w:pPr>
        <w:pStyle w:val="Unix"/>
      </w:pPr>
      <w:r w:rsidRPr="005A0883">
        <w:t>blishten:~/workspace (master) $ jupyter notebook --port 8081</w:t>
      </w:r>
    </w:p>
    <w:p w14:paraId="28AD154A" w14:textId="7EF60686" w:rsidR="005A0883" w:rsidRDefault="005A0883" w:rsidP="005A0883">
      <w:pPr>
        <w:pStyle w:val="BodyText2"/>
      </w:pPr>
      <w:r>
        <w:t>Similar to the TensorBoard issue you have to put the full path into the Run Configuration:</w:t>
      </w:r>
    </w:p>
    <w:p w14:paraId="177085CA" w14:textId="77777777" w:rsidR="005A0883" w:rsidRDefault="005A0883" w:rsidP="005A0883">
      <w:pPr>
        <w:pStyle w:val="Code"/>
      </w:pPr>
      <w:r>
        <w:t>{</w:t>
      </w:r>
    </w:p>
    <w:p w14:paraId="52C94C1B" w14:textId="7D31CD4E" w:rsidR="005A0883" w:rsidRDefault="005A0883" w:rsidP="005A0883">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5A0883">
      <w:pPr>
        <w:pStyle w:val="Code"/>
      </w:pPr>
      <w:r>
        <w:t xml:space="preserve">    "info" : "Jupyter Notebook now running at the token address below - click on the link to open"</w:t>
      </w:r>
    </w:p>
    <w:p w14:paraId="3F653698" w14:textId="44CB5F54" w:rsidR="005A0883" w:rsidRPr="005A0883" w:rsidRDefault="005A0883" w:rsidP="005A0883">
      <w:pPr>
        <w:pStyle w:val="Code"/>
      </w:pPr>
      <w:r>
        <w:t>}</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D96B97">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D96B97">
      <w:pPr>
        <w:pStyle w:val="Unix"/>
      </w:pPr>
      <w:r>
        <w:t>c9 list</w:t>
      </w:r>
    </w:p>
    <w:p w14:paraId="28DA2AC0" w14:textId="50E3B195" w:rsidR="00B34FD8" w:rsidRDefault="00B34FD8" w:rsidP="00B34FD8">
      <w:pPr>
        <w:pStyle w:val="Heading5"/>
      </w:pPr>
      <w:r>
        <w:t>Workspace Types</w:t>
      </w:r>
    </w:p>
    <w:p w14:paraId="6E5DE36A" w14:textId="05AE5FAB" w:rsidR="00B34FD8" w:rsidRDefault="00B34FD8" w:rsidP="00B34FD8">
      <w:pPr>
        <w:pStyle w:val="Heading6"/>
      </w:pPr>
      <w:r>
        <w:t>Google Cloud Platform</w:t>
      </w:r>
    </w:p>
    <w:p w14:paraId="0D98C837" w14:textId="70FE6170" w:rsidR="00B34FD8" w:rsidRPr="00B34FD8" w:rsidRDefault="00B34FD8" w:rsidP="00E5562E">
      <w:pPr>
        <w:pStyle w:val="BodyText2"/>
      </w:pPr>
      <w:r>
        <w:t>When you create a new workspace using a Google Cloud Platform, the Google Cloud SDK is installed by default.</w:t>
      </w:r>
    </w:p>
    <w:p w14:paraId="76B19302" w14:textId="01AF6F9E" w:rsidR="00C241C5" w:rsidRPr="00C241C5" w:rsidRDefault="00C241C5" w:rsidP="00C241C5">
      <w:pPr>
        <w:pStyle w:val="Heading5"/>
      </w:pPr>
      <w:r>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77777777" w:rsidR="00362FC9" w:rsidRDefault="00362FC9" w:rsidP="0093153F">
      <w:pPr>
        <w:pStyle w:val="Heading8"/>
      </w:pPr>
      <w:r>
        <w:t>gdal</w:t>
      </w:r>
    </w:p>
    <w:p w14:paraId="720C645B" w14:textId="77777777" w:rsidR="00362FC9" w:rsidRDefault="00362FC9" w:rsidP="0093153F">
      <w:pPr>
        <w:pStyle w:val="BodyText2"/>
      </w:pPr>
      <w:r>
        <w:t>From instructions here:</w:t>
      </w:r>
    </w:p>
    <w:p w14:paraId="6072E7AD" w14:textId="77777777" w:rsidR="00362FC9" w:rsidRDefault="00362FC9" w:rsidP="0093153F">
      <w:pPr>
        <w:pStyle w:val="Unix"/>
      </w:pPr>
      <w:r>
        <w:t>blishten:~/workspace (master) $ sudo add-apt-repository ppa:ubuntugis/ppa &amp;&amp; sudo apt-get update</w:t>
      </w:r>
    </w:p>
    <w:p w14:paraId="332EB1FD" w14:textId="77777777" w:rsidR="00362FC9" w:rsidRDefault="00362FC9" w:rsidP="0093153F">
      <w:pPr>
        <w:pStyle w:val="Unix"/>
      </w:pPr>
      <w:r>
        <w:t>blishten:~/workspace (master) $ sudo apt-get install gdal-bin</w:t>
      </w:r>
    </w:p>
    <w:p w14:paraId="216EFE18" w14:textId="77777777" w:rsidR="00362FC9" w:rsidRDefault="00362FC9" w:rsidP="0093153F">
      <w:pPr>
        <w:pStyle w:val="Unix"/>
      </w:pPr>
      <w:r>
        <w:t>blishten:~/workspace (master) $ gdalinfo --version</w:t>
      </w:r>
    </w:p>
    <w:p w14:paraId="3A16A7A0" w14:textId="77777777" w:rsidR="00362FC9" w:rsidRDefault="00362FC9" w:rsidP="0093153F">
      <w:pPr>
        <w:pStyle w:val="Unix"/>
      </w:pPr>
      <w:r>
        <w:t>blishten:~/workspace (master) $ sudo apt-get install libgdal1-dev</w:t>
      </w:r>
    </w:p>
    <w:p w14:paraId="122974DA" w14:textId="77777777" w:rsidR="00362FC9" w:rsidRDefault="00362FC9" w:rsidP="0093153F">
      <w:pPr>
        <w:pStyle w:val="BodyText2"/>
      </w:pPr>
      <w:r>
        <w:t>Python GDAL bindings installed on 9/2/17:</w:t>
      </w:r>
    </w:p>
    <w:p w14:paraId="5B748CDC" w14:textId="77777777" w:rsidR="00362FC9" w:rsidRDefault="00362FC9" w:rsidP="0093153F">
      <w:pPr>
        <w:pStyle w:val="Unix"/>
      </w:pPr>
      <w:r>
        <w:t xml:space="preserve">blishten:~/workspace (master) $ </w:t>
      </w:r>
      <w:r w:rsidRPr="00A33A17">
        <w:t>sudo apt-get python-gdal</w:t>
      </w:r>
    </w:p>
    <w:p w14:paraId="214CC092" w14:textId="77777777" w:rsidR="00362FC9" w:rsidRDefault="00362FC9" w:rsidP="0093153F">
      <w:pPr>
        <w:pStyle w:val="Heading8"/>
      </w:pPr>
      <w:r>
        <w:t>Google Cloud Platform SDK</w:t>
      </w:r>
    </w:p>
    <w:p w14:paraId="1884630E" w14:textId="77777777" w:rsidR="00362FC9" w:rsidRDefault="00362FC9" w:rsidP="0093153F">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93153F">
      <w:pPr>
        <w:pStyle w:val="Unix"/>
      </w:pPr>
      <w:r w:rsidRPr="003C2BED">
        <w:lastRenderedPageBreak/>
        <w:t>cd geeImageServer/</w:t>
      </w:r>
    </w:p>
    <w:p w14:paraId="7BF89B4D" w14:textId="77777777" w:rsidR="00362FC9" w:rsidRPr="0028649D" w:rsidRDefault="00362FC9" w:rsidP="0093153F">
      <w:pPr>
        <w:pStyle w:val="Unix"/>
      </w:pPr>
      <w:r w:rsidRPr="003C2BED">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93153F">
      <w:pPr>
        <w:pStyle w:val="BodyText2"/>
      </w:pPr>
      <w:r>
        <w:t>Shapely version 1.5.17 installed on 7/2/17</w:t>
      </w:r>
    </w:p>
    <w:p w14:paraId="112B96CD" w14:textId="77777777" w:rsidR="00362FC9" w:rsidRDefault="00362FC9" w:rsidP="0093153F">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93153F">
      <w:pPr>
        <w:pStyle w:val="BodyText2"/>
      </w:pPr>
      <w:r>
        <w:t>7/2/17 Issues after running this:</w:t>
      </w:r>
    </w:p>
    <w:p w14:paraId="621F1EF4" w14:textId="77777777" w:rsidR="00362FC9" w:rsidRDefault="00362FC9" w:rsidP="0093153F">
      <w:pPr>
        <w:pStyle w:val="Unix"/>
      </w:pPr>
      <w:r>
        <w:t>blishten:~/workspace (master) $ sudo pip install fiona</w:t>
      </w:r>
    </w:p>
    <w:p w14:paraId="5EF3732C" w14:textId="77777777" w:rsidR="00362FC9" w:rsidRDefault="00362FC9" w:rsidP="0093153F">
      <w:pPr>
        <w:pStyle w:val="Unix"/>
      </w:pPr>
      <w:r>
        <w:t>.. then Python then</w:t>
      </w:r>
    </w:p>
    <w:p w14:paraId="3C963FF1" w14:textId="77777777" w:rsidR="00362FC9" w:rsidRDefault="00362FC9" w:rsidP="0093153F">
      <w:pPr>
        <w:pStyle w:val="Unix"/>
      </w:pPr>
      <w:r w:rsidRPr="008D7960">
        <w:t>from six.moves import UserDict</w:t>
      </w:r>
    </w:p>
    <w:p w14:paraId="6B1FDC09" w14:textId="77777777" w:rsidR="00362FC9" w:rsidRDefault="00362FC9" w:rsidP="0093153F">
      <w:pPr>
        <w:pStyle w:val="Unix"/>
      </w:pPr>
      <w:r w:rsidRPr="008D7960">
        <w:t>ImportError: cannot import name UserDict</w:t>
      </w:r>
    </w:p>
    <w:p w14:paraId="40493D28" w14:textId="77777777" w:rsidR="00362FC9" w:rsidRDefault="00362FC9" w:rsidP="0093153F">
      <w:pPr>
        <w:pStyle w:val="BodyText2"/>
      </w:pPr>
      <w:r>
        <w:t xml:space="preserve">Six version 1.5.2 is installed and </w:t>
      </w:r>
      <w:hyperlink r:id="rId522"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93153F">
      <w:pPr>
        <w:pStyle w:val="Unix"/>
      </w:pPr>
      <w:r>
        <w:t>blishten:~/workspace (master) $ sudo pip install 'six==1.7'</w:t>
      </w:r>
    </w:p>
    <w:p w14:paraId="49658404" w14:textId="77777777" w:rsidR="00362FC9" w:rsidRDefault="00362FC9" w:rsidP="0093153F">
      <w:pPr>
        <w:pStyle w:val="Unix"/>
      </w:pPr>
      <w:r>
        <w:t>Downloading/unpacking six==1.7</w:t>
      </w:r>
    </w:p>
    <w:p w14:paraId="56865875" w14:textId="77777777" w:rsidR="00362FC9" w:rsidRDefault="00362FC9" w:rsidP="0093153F">
      <w:pPr>
        <w:pStyle w:val="Unix"/>
      </w:pPr>
      <w:r>
        <w:t xml:space="preserve">  Downloading six-1.7.0-py2.py3-none-any.whl</w:t>
      </w:r>
    </w:p>
    <w:p w14:paraId="7AFC5385" w14:textId="77777777" w:rsidR="00362FC9" w:rsidRDefault="00362FC9" w:rsidP="0093153F">
      <w:pPr>
        <w:pStyle w:val="Unix"/>
      </w:pPr>
      <w:r>
        <w:t>Installing collected packages: six</w:t>
      </w:r>
    </w:p>
    <w:p w14:paraId="3D1D1F69" w14:textId="77777777" w:rsidR="00362FC9" w:rsidRDefault="00362FC9" w:rsidP="0093153F">
      <w:pPr>
        <w:pStyle w:val="Unix"/>
      </w:pPr>
      <w:r>
        <w:t xml:space="preserve">  Found existing installation: six 1.5.2</w:t>
      </w:r>
    </w:p>
    <w:p w14:paraId="214ACFFF" w14:textId="77777777" w:rsidR="00362FC9" w:rsidRDefault="00362FC9" w:rsidP="0093153F">
      <w:pPr>
        <w:pStyle w:val="Unix"/>
      </w:pPr>
      <w:r>
        <w:t xml:space="preserve">    Not uninstalling six at /usr/lib/python2.7/dist-packages, owned by OS</w:t>
      </w:r>
    </w:p>
    <w:p w14:paraId="4E1A1CBD" w14:textId="77777777" w:rsidR="00362FC9" w:rsidRDefault="00362FC9" w:rsidP="0093153F">
      <w:pPr>
        <w:pStyle w:val="Unix"/>
      </w:pPr>
      <w:r>
        <w:t>Successfully installed six</w:t>
      </w:r>
    </w:p>
    <w:p w14:paraId="5ACD53DA" w14:textId="77777777" w:rsidR="00362FC9" w:rsidRDefault="00362FC9" w:rsidP="0093153F">
      <w:pPr>
        <w:pStyle w:val="Unix"/>
      </w:pPr>
      <w:r>
        <w:t>Cleaning up...</w:t>
      </w:r>
    </w:p>
    <w:p w14:paraId="1216C031" w14:textId="77777777" w:rsidR="00362FC9" w:rsidRDefault="00362FC9" w:rsidP="0093153F">
      <w:pPr>
        <w:pStyle w:val="BodyText2"/>
      </w:pPr>
      <w:r>
        <w:t>But:</w:t>
      </w:r>
    </w:p>
    <w:p w14:paraId="0DD7E428" w14:textId="77777777" w:rsidR="00362FC9" w:rsidRDefault="00362FC9" w:rsidP="0093153F">
      <w:pPr>
        <w:pStyle w:val="Unix"/>
      </w:pPr>
      <w:r>
        <w:t xml:space="preserve">blishten:~/workspace (master) $ sudo pip install --upgrade six                                                                                                                                                                                  </w:t>
      </w:r>
    </w:p>
    <w:p w14:paraId="2E588988" w14:textId="77777777" w:rsidR="00362FC9" w:rsidRDefault="00362FC9" w:rsidP="0093153F">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93153F">
      <w:pPr>
        <w:pStyle w:val="Unix"/>
      </w:pPr>
      <w:r>
        <w:t xml:space="preserve">  Downloading six-1.10.0-py2.py3-none-any.whl</w:t>
      </w:r>
    </w:p>
    <w:p w14:paraId="58B0AF4E" w14:textId="77777777" w:rsidR="00362FC9" w:rsidRDefault="00362FC9" w:rsidP="0093153F">
      <w:pPr>
        <w:pStyle w:val="Unix"/>
      </w:pPr>
      <w:r>
        <w:t>Installing collected packages: six</w:t>
      </w:r>
    </w:p>
    <w:p w14:paraId="0D42232C" w14:textId="77777777" w:rsidR="00362FC9" w:rsidRDefault="00362FC9" w:rsidP="0093153F">
      <w:pPr>
        <w:pStyle w:val="Unix"/>
      </w:pPr>
      <w:r>
        <w:t xml:space="preserve">  Found existing installation: six 1.7.0</w:t>
      </w:r>
    </w:p>
    <w:p w14:paraId="3D4C0EAD" w14:textId="77777777" w:rsidR="00362FC9" w:rsidRDefault="00362FC9" w:rsidP="0093153F">
      <w:pPr>
        <w:pStyle w:val="Unix"/>
      </w:pPr>
      <w:r>
        <w:t xml:space="preserve">    Uninstalling six:</w:t>
      </w:r>
    </w:p>
    <w:p w14:paraId="29DBC576" w14:textId="77777777" w:rsidR="00362FC9" w:rsidRDefault="00362FC9" w:rsidP="0093153F">
      <w:pPr>
        <w:pStyle w:val="Unix"/>
      </w:pPr>
      <w:r>
        <w:t xml:space="preserve">      Successfully uninstalled six</w:t>
      </w:r>
    </w:p>
    <w:p w14:paraId="6F3305B3" w14:textId="77777777" w:rsidR="00362FC9" w:rsidRDefault="00362FC9" w:rsidP="0093153F">
      <w:pPr>
        <w:pStyle w:val="Unix"/>
      </w:pPr>
      <w:r>
        <w:t>Successfully installed six</w:t>
      </w:r>
    </w:p>
    <w:p w14:paraId="136E88F5" w14:textId="77777777" w:rsidR="00362FC9" w:rsidRDefault="00362FC9" w:rsidP="0093153F">
      <w:pPr>
        <w:pStyle w:val="Unix"/>
      </w:pPr>
      <w:r>
        <w:t>Cleaning up...</w:t>
      </w:r>
    </w:p>
    <w:p w14:paraId="1288EC42" w14:textId="77777777" w:rsidR="00362FC9" w:rsidRDefault="00362FC9" w:rsidP="0093153F">
      <w:pPr>
        <w:pStyle w:val="Unix"/>
      </w:pPr>
      <w:r>
        <w:t>.. to Python:</w:t>
      </w:r>
    </w:p>
    <w:p w14:paraId="29DC5DDE" w14:textId="77777777" w:rsidR="00362FC9" w:rsidRDefault="00362FC9" w:rsidP="0093153F">
      <w:pPr>
        <w:pStyle w:val="Unix"/>
      </w:pPr>
      <w:r>
        <w:t>&gt;&gt;&gt; import six</w:t>
      </w:r>
    </w:p>
    <w:p w14:paraId="0609E8D7" w14:textId="77777777" w:rsidR="00362FC9" w:rsidRDefault="00362FC9" w:rsidP="0093153F">
      <w:pPr>
        <w:pStyle w:val="Unix"/>
      </w:pPr>
      <w:r>
        <w:t>&gt;&gt;&gt; six.__version__</w:t>
      </w:r>
    </w:p>
    <w:p w14:paraId="453635C1" w14:textId="77777777" w:rsidR="00362FC9" w:rsidRDefault="00362FC9" w:rsidP="0093153F">
      <w:pPr>
        <w:pStyle w:val="Unix"/>
      </w:pPr>
      <w:r>
        <w:t>'1.10.0'</w:t>
      </w:r>
    </w:p>
    <w:p w14:paraId="4BB9090D" w14:textId="77777777" w:rsidR="00362FC9" w:rsidRDefault="00362FC9" w:rsidP="0093153F">
      <w:pPr>
        <w:pStyle w:val="BodyText2"/>
      </w:pPr>
      <w:r>
        <w:t>Fiona now works!!</w:t>
      </w:r>
    </w:p>
    <w:p w14:paraId="149D0CB2" w14:textId="77777777" w:rsidR="00362FC9" w:rsidRDefault="00362FC9" w:rsidP="0093153F">
      <w:pPr>
        <w:pStyle w:val="Heading8"/>
      </w:pPr>
      <w:bookmarkStart w:id="116" w:name="_tilemaker"/>
      <w:bookmarkEnd w:id="116"/>
      <w:r>
        <w:t>tilemaker</w:t>
      </w:r>
    </w:p>
    <w:p w14:paraId="67FCBB63" w14:textId="77777777" w:rsidR="00362FC9" w:rsidRDefault="00362FC9" w:rsidP="0093153F">
      <w:pPr>
        <w:pStyle w:val="BodyText2"/>
      </w:pPr>
      <w:r>
        <w:t xml:space="preserve">From </w:t>
      </w:r>
      <w:hyperlink r:id="rId523" w:history="1">
        <w:r w:rsidRPr="00465836">
          <w:rPr>
            <w:rStyle w:val="Hyperlink"/>
          </w:rPr>
          <w:t>https://github.com/systemed/tilemaker#installing</w:t>
        </w:r>
      </w:hyperlink>
      <w:r>
        <w:t xml:space="preserve"> and </w:t>
      </w:r>
      <w:hyperlink r:id="rId524" w:history="1">
        <w:r w:rsidRPr="00465836">
          <w:rPr>
            <w:rStyle w:val="Hyperlink"/>
          </w:rPr>
          <w:t>http://juniway.blogspot.it/2015/12/install-boost-1590-build-from-source.html</w:t>
        </w:r>
      </w:hyperlink>
    </w:p>
    <w:p w14:paraId="65ADC40B" w14:textId="77777777" w:rsidR="00362FC9" w:rsidRDefault="00362FC9" w:rsidP="0093153F">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93153F">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93153F">
      <w:pPr>
        <w:pStyle w:val="Unix"/>
      </w:pPr>
      <w:r>
        <w:t>blishten:~/workspace (master) $ sudo apt-get update</w:t>
      </w:r>
    </w:p>
    <w:p w14:paraId="6993FA65" w14:textId="77777777" w:rsidR="00362FC9" w:rsidRDefault="00362FC9" w:rsidP="0093153F">
      <w:pPr>
        <w:pStyle w:val="Unix"/>
      </w:pPr>
      <w:r>
        <w:t>blishten:~/workspace (master) $ sudo apt-get install build-essential liblua5.1-0 liblua5.1-0-dev libprotobuf-dev libsqlite3-dev protobuf-compiler shapelib libshp-dev</w:t>
      </w:r>
    </w:p>
    <w:p w14:paraId="6CF9F557" w14:textId="77777777" w:rsidR="00362FC9" w:rsidRDefault="00362FC9" w:rsidP="0093153F">
      <w:pPr>
        <w:pStyle w:val="Unix"/>
      </w:pPr>
      <w:r>
        <w:t>blishten:~/workspace (master) $ wget http://sourceforge.net/projects/boost/files/boost/1.59.0/boost_1_59_0.tar.bz2</w:t>
      </w:r>
    </w:p>
    <w:p w14:paraId="4C460616" w14:textId="77777777" w:rsidR="00362FC9" w:rsidRDefault="00362FC9" w:rsidP="0093153F">
      <w:pPr>
        <w:pStyle w:val="Unix"/>
      </w:pPr>
      <w:r>
        <w:t>blishten:~/workspace (master) $ tar xf boost_1_59_0.tar.bz2</w:t>
      </w:r>
    </w:p>
    <w:p w14:paraId="35646105" w14:textId="77777777" w:rsidR="00362FC9" w:rsidRDefault="00362FC9" w:rsidP="0093153F">
      <w:pPr>
        <w:pStyle w:val="Unix"/>
      </w:pPr>
      <w:r>
        <w:t>blishten:~/workspace (master) $ cd boost_1_59_0</w:t>
      </w:r>
    </w:p>
    <w:p w14:paraId="66EACD4A" w14:textId="77777777" w:rsidR="00362FC9" w:rsidRDefault="00362FC9" w:rsidP="0093153F">
      <w:pPr>
        <w:pStyle w:val="Unix"/>
      </w:pPr>
      <w:r>
        <w:t xml:space="preserve">blishten:~/workspace/boost_1_59_0 (master) $ ./bootstrap.sh --prefix=/usr/local --with-libraries=all --libdir=/usr/local/lib --includedir=/usr/local/include </w:t>
      </w:r>
    </w:p>
    <w:p w14:paraId="58D26CDE" w14:textId="77777777" w:rsidR="00362FC9" w:rsidRDefault="00362FC9" w:rsidP="0093153F">
      <w:pPr>
        <w:pStyle w:val="Unix"/>
      </w:pPr>
      <w:r>
        <w:t>blishten:~/workspace/boost_1_59_0 (master) $ sudo ./b2 install       this takes a while!</w:t>
      </w:r>
    </w:p>
    <w:p w14:paraId="1BA76A73" w14:textId="77777777" w:rsidR="00362FC9" w:rsidRDefault="00362FC9" w:rsidP="0093153F">
      <w:pPr>
        <w:pStyle w:val="Unix"/>
      </w:pPr>
      <w:r>
        <w:t>blishten:~/workspace/boost_1_59_0 (master) $ sudo /bin/bash -c 'echo "/usr/local/lib" &gt; /etc/ld.so.conf.d/boost.conf'</w:t>
      </w:r>
    </w:p>
    <w:p w14:paraId="00AB838A" w14:textId="77777777" w:rsidR="00362FC9" w:rsidRDefault="00362FC9" w:rsidP="0093153F">
      <w:pPr>
        <w:pStyle w:val="Unix"/>
      </w:pPr>
      <w:r>
        <w:t>blishten:~/workspace/boost_1_59_0 (master) $ sudo ldconfig</w:t>
      </w:r>
    </w:p>
    <w:p w14:paraId="4EE1FCBB" w14:textId="77777777" w:rsidR="00362FC9" w:rsidRDefault="00362FC9" w:rsidP="0093153F">
      <w:pPr>
        <w:pStyle w:val="Unix"/>
      </w:pPr>
      <w:r>
        <w:t>blishten:~/workspace/boost_1_59_0 (master) $ cd ..</w:t>
      </w:r>
    </w:p>
    <w:p w14:paraId="4EA9633B" w14:textId="77777777" w:rsidR="00362FC9" w:rsidRDefault="00362FC9" w:rsidP="0093153F">
      <w:pPr>
        <w:pStyle w:val="Unix"/>
      </w:pPr>
      <w:r>
        <w:t>blishten:~/workspace (master) $ git clone https://github.com/systemed/tilemaker.git</w:t>
      </w:r>
    </w:p>
    <w:p w14:paraId="5350B6CF" w14:textId="77777777" w:rsidR="00362FC9" w:rsidRDefault="00362FC9" w:rsidP="0093153F">
      <w:pPr>
        <w:pStyle w:val="Unix"/>
      </w:pPr>
      <w:r>
        <w:t>Cloning into 'tilemaker'...</w:t>
      </w:r>
    </w:p>
    <w:p w14:paraId="5A81FE03" w14:textId="77777777" w:rsidR="00362FC9" w:rsidRDefault="00362FC9" w:rsidP="0093153F">
      <w:pPr>
        <w:pStyle w:val="Unix"/>
      </w:pPr>
      <w:r>
        <w:t>remote: Counting objects: 566, done.</w:t>
      </w:r>
    </w:p>
    <w:p w14:paraId="47FA98A0" w14:textId="77777777" w:rsidR="00362FC9" w:rsidRDefault="00362FC9" w:rsidP="0093153F">
      <w:pPr>
        <w:pStyle w:val="Unix"/>
      </w:pPr>
      <w:r>
        <w:t>remote: Total 566 (delta 0), reused 0 (delta 0), pack-reused 566</w:t>
      </w:r>
    </w:p>
    <w:p w14:paraId="73BDFC4D" w14:textId="77777777" w:rsidR="00362FC9" w:rsidRDefault="00362FC9" w:rsidP="0093153F">
      <w:pPr>
        <w:pStyle w:val="Unix"/>
      </w:pPr>
      <w:r>
        <w:t>Receiving objects: 100% (566/566), 323.32 KiB | 0 bytes/s, done.</w:t>
      </w:r>
    </w:p>
    <w:p w14:paraId="5A850F6E" w14:textId="77777777" w:rsidR="00362FC9" w:rsidRDefault="00362FC9" w:rsidP="0093153F">
      <w:pPr>
        <w:pStyle w:val="Unix"/>
      </w:pPr>
      <w:r>
        <w:t>Resolving deltas: 100% (353/353), done.</w:t>
      </w:r>
    </w:p>
    <w:p w14:paraId="3DADD9BC" w14:textId="77777777" w:rsidR="00362FC9" w:rsidRDefault="00362FC9" w:rsidP="0093153F">
      <w:pPr>
        <w:pStyle w:val="Unix"/>
      </w:pPr>
      <w:r>
        <w:t>blishten:~/workspace (master) $ cd tilemaker/</w:t>
      </w:r>
    </w:p>
    <w:p w14:paraId="5186D4EB" w14:textId="77777777" w:rsidR="00362FC9" w:rsidRDefault="00362FC9" w:rsidP="0093153F">
      <w:pPr>
        <w:pStyle w:val="Unix"/>
      </w:pPr>
      <w:r>
        <w:t>blishten:~/workspace/tilemaker (master) $ make</w:t>
      </w:r>
    </w:p>
    <w:p w14:paraId="3CA30A1F" w14:textId="77777777" w:rsidR="00362FC9" w:rsidRDefault="00362FC9" w:rsidP="0093153F">
      <w:pPr>
        <w:pStyle w:val="Unix"/>
      </w:pPr>
      <w:r>
        <w:lastRenderedPageBreak/>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93153F">
      <w:pPr>
        <w:pStyle w:val="BodyText2"/>
      </w:pPr>
      <w:r>
        <w:t>Doing this:</w:t>
      </w:r>
    </w:p>
    <w:p w14:paraId="095277A6" w14:textId="77777777" w:rsidR="00362FC9" w:rsidRDefault="00362FC9" w:rsidP="0093153F">
      <w:pPr>
        <w:pStyle w:val="Unix"/>
      </w:pPr>
      <w:r w:rsidRPr="00687BB1">
        <w:t>export CLOUD_SDK_REPO="cloud-sdk-$(lsb_release -c -s)"</w:t>
      </w:r>
    </w:p>
    <w:p w14:paraId="3BC4D72C" w14:textId="77777777" w:rsidR="00362FC9" w:rsidRDefault="00362FC9" w:rsidP="0093153F">
      <w:pPr>
        <w:pStyle w:val="Heading8"/>
      </w:pPr>
      <w:r>
        <w:t>zip</w:t>
      </w:r>
    </w:p>
    <w:p w14:paraId="097F91D9" w14:textId="77777777" w:rsidR="00362FC9" w:rsidRDefault="00362FC9" w:rsidP="0093153F">
      <w:pPr>
        <w:pStyle w:val="BodyText2"/>
      </w:pPr>
      <w:r>
        <w:t>Simple Ubuntu zip/unziper:</w:t>
      </w:r>
    </w:p>
    <w:p w14:paraId="7E0AE3A8" w14:textId="77777777" w:rsidR="00362FC9" w:rsidRDefault="00362FC9" w:rsidP="0093153F">
      <w:pPr>
        <w:pStyle w:val="Unix"/>
      </w:pPr>
      <w:r w:rsidRPr="00EA2F07">
        <w:t>sudo apt-get install zip gzip tar</w:t>
      </w:r>
    </w:p>
    <w:p w14:paraId="02CC9C38" w14:textId="77777777" w:rsidR="00362FC9" w:rsidRPr="00EA2F07" w:rsidRDefault="00362FC9" w:rsidP="0093153F">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93153F">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525" w:history="1">
        <w:r w:rsidR="00473D01" w:rsidRPr="00A5061D">
          <w:rPr>
            <w:rStyle w:val="Hyperlink"/>
          </w:rPr>
          <w:t>https://community.c9.io/t/google-app-engine-dev-appserver-py/783</w:t>
        </w:r>
      </w:hyperlink>
      <w:r w:rsidR="00473D01">
        <w:t xml:space="preserve">. </w:t>
      </w:r>
    </w:p>
    <w:p w14:paraId="35D7DF0B" w14:textId="6F096EB8" w:rsidR="0093153F" w:rsidRDefault="0067294D" w:rsidP="0093153F">
      <w:pPr>
        <w:pStyle w:val="BodyText2"/>
      </w:pPr>
      <w:r>
        <w:t>The following line starts the development server and listens on port 8081:</w:t>
      </w:r>
    </w:p>
    <w:p w14:paraId="02259C5B" w14:textId="40BB0FEA" w:rsidR="0067294D" w:rsidRDefault="0067294D" w:rsidP="0067294D">
      <w:pPr>
        <w:pStyle w:val="Unix"/>
      </w:pPr>
      <w:r w:rsidRPr="0067294D">
        <w:t>blishten:~/workspace (master) $ dev_appserver.py --host $IP --port 8081 --admin_host $IP --admin_port 8082 geeImageServer</w:t>
      </w:r>
    </w:p>
    <w:p w14:paraId="635E6A6F" w14:textId="30821053" w:rsidR="0067294D" w:rsidRDefault="0067294D" w:rsidP="0067294D">
      <w:pPr>
        <w:pStyle w:val="BodyText2"/>
      </w:pPr>
      <w:r>
        <w:t xml:space="preserve">You can then request a page </w:t>
      </w:r>
      <w:r w:rsidR="0020762D">
        <w:t>at the following domain</w:t>
      </w:r>
      <w:r>
        <w:t>:</w:t>
      </w:r>
    </w:p>
    <w:p w14:paraId="08B91BCB" w14:textId="4504C928" w:rsidR="0020762D" w:rsidRDefault="008809F7" w:rsidP="0067294D">
      <w:pPr>
        <w:pStyle w:val="BodyText2"/>
      </w:pPr>
      <w:hyperlink r:id="rId526" w:history="1">
        <w:r w:rsidR="0020762D" w:rsidRPr="00A5061D">
          <w:rPr>
            <w:rStyle w:val="Hyperlink"/>
          </w:rPr>
          <w:t>https://python-blishten.c9users.io:8081</w:t>
        </w:r>
      </w:hyperlink>
      <w:r w:rsidR="0020762D">
        <w:t xml:space="preserve"> </w:t>
      </w:r>
    </w:p>
    <w:p w14:paraId="63A5ED67" w14:textId="448C7A69" w:rsidR="0020762D" w:rsidRDefault="0020762D" w:rsidP="0067294D">
      <w:pPr>
        <w:pStyle w:val="BodyText2"/>
      </w:pPr>
      <w:r>
        <w:t>e.g. to make a specific request to the geeImageServer:</w:t>
      </w:r>
    </w:p>
    <w:p w14:paraId="7BC9B212" w14:textId="48E31AF2" w:rsidR="0067294D" w:rsidRPr="0093153F" w:rsidRDefault="008809F7" w:rsidP="0067294D">
      <w:pPr>
        <w:pStyle w:val="BodyText2"/>
      </w:pPr>
      <w:hyperlink r:id="rId527"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93153F">
      <w:pPr>
        <w:pStyle w:val="BodyText2"/>
      </w:pPr>
      <w:r>
        <w:t>Deploy apps using:</w:t>
      </w:r>
    </w:p>
    <w:p w14:paraId="22A4989A" w14:textId="6D1A2E3F" w:rsidR="0093153F" w:rsidRDefault="0093153F" w:rsidP="0093153F">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259DE254" w14:textId="134BFC3C" w:rsidR="00C241C5" w:rsidRDefault="00C241C5" w:rsidP="00C241C5">
      <w:pPr>
        <w:pStyle w:val="BodyText2"/>
      </w:pPr>
      <w:r>
        <w:t>Tilemaker on 17/3/17</w:t>
      </w:r>
    </w:p>
    <w:p w14:paraId="2542487C" w14:textId="77777777" w:rsidR="00E76C72" w:rsidRDefault="00E76C72" w:rsidP="00E76C72">
      <w:pPr>
        <w:pStyle w:val="Heading7"/>
      </w:pPr>
      <w:r>
        <w:t>Configuration</w:t>
      </w:r>
    </w:p>
    <w:p w14:paraId="651855FF" w14:textId="6E55713D" w:rsidR="00362FC9" w:rsidRDefault="00362FC9" w:rsidP="00E76C72">
      <w:pPr>
        <w:pStyle w:val="BodyText2"/>
      </w:pPr>
      <w:r>
        <w:t>CORS</w:t>
      </w:r>
    </w:p>
    <w:p w14:paraId="25841B6E" w14:textId="37AE820A" w:rsidR="00A003D4" w:rsidRDefault="00A003D4" w:rsidP="00C241C5">
      <w:pPr>
        <w:pStyle w:val="BodyText2"/>
      </w:pPr>
      <w:r>
        <w:t>Moved required pbf files and shapefiles, then:</w:t>
      </w:r>
    </w:p>
    <w:p w14:paraId="34046251" w14:textId="635E0EF1" w:rsidR="00A003D4" w:rsidRPr="00C241C5" w:rsidRDefault="00A003D4" w:rsidP="00A003D4">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B55B38">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880813">
      <w:pPr>
        <w:pStyle w:val="BodyText2"/>
      </w:pPr>
      <w:r>
        <w:t>After a restart you need to restart Apache (in the C9 Runner), Postgres and GeoServer:</w:t>
      </w:r>
    </w:p>
    <w:p w14:paraId="19868592" w14:textId="6CB15BE2" w:rsidR="00880813" w:rsidRDefault="000B31B4" w:rsidP="000A2397">
      <w:pPr>
        <w:pStyle w:val="Unix"/>
      </w:pPr>
      <w:r w:rsidRPr="00152E4F">
        <w:t xml:space="preserve">blishten:~/workspace (master) $ </w:t>
      </w:r>
      <w:r w:rsidR="000A2397" w:rsidRPr="000A2397">
        <w:t>sudo service postgresql start</w:t>
      </w:r>
    </w:p>
    <w:p w14:paraId="1A45E30A" w14:textId="77777777" w:rsidR="000A2397" w:rsidRDefault="000A2397" w:rsidP="000A2397">
      <w:pPr>
        <w:pStyle w:val="Unix"/>
      </w:pPr>
      <w:r w:rsidRPr="00152E4F">
        <w:t xml:space="preserve">blishten:~/workspace (master) $ </w:t>
      </w:r>
      <w:r>
        <w:t>cd /usr/share/geoserver/bin</w:t>
      </w:r>
    </w:p>
    <w:p w14:paraId="688A96C5" w14:textId="50D74321" w:rsidR="000A2397" w:rsidRPr="000A2397" w:rsidRDefault="000A2397" w:rsidP="000A2397">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0A2397">
      <w:pPr>
        <w:pStyle w:val="BodyText2"/>
      </w:pPr>
      <w:r>
        <w:t>In theory you can use ‘</w:t>
      </w:r>
      <w:r w:rsidRPr="007C278D">
        <w:t>/home/ubuntu/.profile</w:t>
      </w:r>
      <w:r>
        <w:t xml:space="preserve">’ to startup various services when you log in. For example, the following code would start Postgres on login (from </w:t>
      </w:r>
      <w:hyperlink r:id="rId528" w:history="1">
        <w:r w:rsidRPr="007C278D">
          <w:rPr>
            <w:rStyle w:val="Hyperlink"/>
          </w:rPr>
          <w:t>here</w:t>
        </w:r>
      </w:hyperlink>
      <w:r>
        <w:t>):</w:t>
      </w:r>
    </w:p>
    <w:p w14:paraId="417CAC8F" w14:textId="77777777" w:rsidR="000A2397" w:rsidRDefault="000A2397" w:rsidP="000A2397">
      <w:pPr>
        <w:pStyle w:val="Code"/>
      </w:pPr>
      <w:r>
        <w:lastRenderedPageBreak/>
        <w:t>function checkstart {</w:t>
      </w:r>
    </w:p>
    <w:p w14:paraId="66F4B699" w14:textId="77777777" w:rsidR="000A2397" w:rsidRDefault="000A2397" w:rsidP="000A2397">
      <w:pPr>
        <w:pStyle w:val="Code"/>
      </w:pPr>
      <w:r>
        <w:t>service=$1</w:t>
      </w:r>
    </w:p>
    <w:p w14:paraId="550E04D1" w14:textId="77777777" w:rsidR="000A2397" w:rsidRDefault="000A2397" w:rsidP="000A2397">
      <w:pPr>
        <w:pStyle w:val="Code"/>
      </w:pPr>
      <w:r>
        <w:t>if [[ ! $(ps -ef | grep -v grep | grep "$service" | wc -l) &gt; 0 ]]</w:t>
      </w:r>
    </w:p>
    <w:p w14:paraId="15DB9BB9" w14:textId="77777777" w:rsidR="000A2397" w:rsidRDefault="000A2397" w:rsidP="000A2397">
      <w:pPr>
        <w:pStyle w:val="Code"/>
      </w:pPr>
      <w:r>
        <w:t>then</w:t>
      </w:r>
    </w:p>
    <w:p w14:paraId="24F1BADC" w14:textId="77777777" w:rsidR="000A2397" w:rsidRDefault="000A2397" w:rsidP="000A2397">
      <w:pPr>
        <w:pStyle w:val="Code"/>
      </w:pPr>
      <w:r>
        <w:t>sudo service $service start &amp;</w:t>
      </w:r>
    </w:p>
    <w:p w14:paraId="689A5BAB" w14:textId="77777777" w:rsidR="000A2397" w:rsidRDefault="000A2397" w:rsidP="000A2397">
      <w:pPr>
        <w:pStyle w:val="Code"/>
      </w:pPr>
      <w:r>
        <w:t>fi</w:t>
      </w:r>
    </w:p>
    <w:p w14:paraId="04BB8F7C" w14:textId="77777777" w:rsidR="000A2397" w:rsidRDefault="000A2397" w:rsidP="000A2397">
      <w:pPr>
        <w:pStyle w:val="Code"/>
      </w:pPr>
      <w:r>
        <w:t>}</w:t>
      </w:r>
    </w:p>
    <w:p w14:paraId="2A7C2BCA" w14:textId="77777777" w:rsidR="000A2397" w:rsidRDefault="000A2397" w:rsidP="000A2397">
      <w:pPr>
        <w:pStyle w:val="Code"/>
      </w:pPr>
      <w:r>
        <w:t>checkstart postgresql</w:t>
      </w:r>
    </w:p>
    <w:p w14:paraId="78A8B082" w14:textId="77777777" w:rsidR="000A2397" w:rsidRDefault="000A2397" w:rsidP="000A2397">
      <w:pPr>
        <w:pStyle w:val="BodyText2"/>
      </w:pPr>
      <w:r>
        <w:t>I tried to do this to start GeoServer on login, but kept getting the following error:</w:t>
      </w:r>
    </w:p>
    <w:p w14:paraId="7A885A0B" w14:textId="77777777" w:rsidR="000A2397" w:rsidRPr="007C278D" w:rsidRDefault="000A2397" w:rsidP="000A2397">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0E245C">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092189">
      <w:pPr>
        <w:pStyle w:val="BodyText2"/>
      </w:pPr>
      <w:r>
        <w:t xml:space="preserve">Navigated to </w:t>
      </w:r>
      <w:hyperlink r:id="rId529"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092189">
      <w:pPr>
        <w:pStyle w:val="Unix"/>
      </w:pPr>
      <w:r w:rsidRPr="00B22680">
        <w:t xml:space="preserve">blishten:~/workspace (master) $ </w:t>
      </w:r>
      <w:r>
        <w:t xml:space="preserve">sudo vi </w:t>
      </w:r>
      <w:r w:rsidRPr="00C307FF">
        <w:t>usr/share/geoserver/start.ini</w:t>
      </w:r>
    </w:p>
    <w:p w14:paraId="2685F2B2" w14:textId="77777777" w:rsidR="00092189" w:rsidRDefault="00092189" w:rsidP="00092189">
      <w:pPr>
        <w:pStyle w:val="Unix"/>
      </w:pPr>
      <w:r>
        <w:t>&lt;changed port to 8081&gt;</w:t>
      </w:r>
    </w:p>
    <w:p w14:paraId="7BBC6543" w14:textId="77777777" w:rsidR="00092189" w:rsidRDefault="00092189" w:rsidP="00092189">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092189">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092189">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092189">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092189">
      <w:pPr>
        <w:pStyle w:val="BodyText2"/>
      </w:pPr>
      <w:r>
        <w:t>Removed unused data layers and workspaces</w:t>
      </w:r>
      <w:r w:rsidR="0006252E">
        <w:t>.</w:t>
      </w:r>
    </w:p>
    <w:p w14:paraId="53BDC4E1" w14:textId="5B248EB4" w:rsidR="00E348C8" w:rsidRDefault="00E348C8" w:rsidP="00E348C8">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1A3AE9D5" w:rsidR="00092189" w:rsidRDefault="00592618" w:rsidP="00092189">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531"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092189">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r>
        <w:t>Postgresql</w:t>
      </w:r>
    </w:p>
    <w:p w14:paraId="11C6DD0C" w14:textId="77777777" w:rsidR="00880813" w:rsidRDefault="00880813" w:rsidP="00880813">
      <w:pPr>
        <w:pStyle w:val="BodyText2"/>
      </w:pPr>
      <w:r>
        <w:lastRenderedPageBreak/>
        <w:t>Configuring Postgres which is already installed:</w:t>
      </w:r>
    </w:p>
    <w:p w14:paraId="151ADB58" w14:textId="77777777" w:rsidR="00880813" w:rsidRDefault="00880813" w:rsidP="00880813">
      <w:pPr>
        <w:pStyle w:val="Unix"/>
      </w:pPr>
      <w:r>
        <w:t xml:space="preserve">blishten:~/workspace (master) $ </w:t>
      </w:r>
      <w:r w:rsidRPr="00BD1FA2">
        <w:t xml:space="preserve">sudo service postgresql start </w:t>
      </w:r>
    </w:p>
    <w:p w14:paraId="425D8B79" w14:textId="77777777" w:rsidR="00880813" w:rsidRDefault="00880813" w:rsidP="00880813">
      <w:pPr>
        <w:pStyle w:val="Unix"/>
      </w:pPr>
      <w:r>
        <w:t>blishten:~/workspace (master) $ sudo sudo -u postgres psql</w:t>
      </w:r>
    </w:p>
    <w:p w14:paraId="19BC65E5" w14:textId="77777777" w:rsidR="00880813" w:rsidRDefault="00880813" w:rsidP="00880813">
      <w:pPr>
        <w:pStyle w:val="Unix"/>
      </w:pPr>
      <w:r>
        <w:t>postgres=# \password postgres</w:t>
      </w:r>
    </w:p>
    <w:p w14:paraId="6B9DB9DC" w14:textId="77777777" w:rsidR="00880813" w:rsidRDefault="00880813" w:rsidP="00880813">
      <w:pPr>
        <w:pStyle w:val="Unix"/>
      </w:pPr>
      <w:r>
        <w:t>Enter new password: thargal88</w:t>
      </w:r>
    </w:p>
    <w:p w14:paraId="1CF02B8E" w14:textId="77777777" w:rsidR="00880813" w:rsidRDefault="00880813" w:rsidP="00880813">
      <w:pPr>
        <w:pStyle w:val="Unix"/>
      </w:pPr>
      <w:r>
        <w:t>Enter it again: thargal88</w:t>
      </w:r>
    </w:p>
    <w:p w14:paraId="44C3992A" w14:textId="77777777" w:rsidR="00880813" w:rsidRDefault="00880813" w:rsidP="00880813">
      <w:pPr>
        <w:pStyle w:val="Unix"/>
      </w:pPr>
      <w:r>
        <w:t>postgres=# \q</w:t>
      </w:r>
    </w:p>
    <w:p w14:paraId="1ED7AB0A" w14:textId="77777777" w:rsidR="00880813" w:rsidRDefault="00880813" w:rsidP="00880813">
      <w:pPr>
        <w:pStyle w:val="Unix"/>
      </w:pPr>
      <w:r>
        <w:t>blishten:~/workspace $ sudo sudo -u postgres createuser jrc -P -s</w:t>
      </w:r>
    </w:p>
    <w:p w14:paraId="52C95CBF" w14:textId="77777777" w:rsidR="00880813" w:rsidRDefault="00880813" w:rsidP="00880813">
      <w:pPr>
        <w:pStyle w:val="Unix"/>
      </w:pPr>
      <w:r>
        <w:t>Enter password for new role: thargal88</w:t>
      </w:r>
    </w:p>
    <w:p w14:paraId="11F7FB7C" w14:textId="77777777" w:rsidR="00880813" w:rsidRDefault="00880813" w:rsidP="00880813">
      <w:pPr>
        <w:pStyle w:val="Unix"/>
      </w:pPr>
      <w:r>
        <w:t>Enter it again:</w:t>
      </w:r>
      <w:r w:rsidRPr="00F02317">
        <w:t xml:space="preserve"> </w:t>
      </w:r>
      <w:r>
        <w:t>thargal88</w:t>
      </w:r>
    </w:p>
    <w:p w14:paraId="6ECE36B1" w14:textId="77777777" w:rsidR="00880813" w:rsidRDefault="00880813" w:rsidP="00880813">
      <w:pPr>
        <w:pStyle w:val="Heading8"/>
      </w:pPr>
      <w:r>
        <w:t>Python REST Server</w:t>
      </w:r>
    </w:p>
    <w:p w14:paraId="78151943" w14:textId="77777777" w:rsidR="00880813" w:rsidRDefault="00880813" w:rsidP="0006252E">
      <w:pPr>
        <w:pStyle w:val="ListNumber"/>
        <w:numPr>
          <w:ilvl w:val="0"/>
          <w:numId w:val="43"/>
        </w:numPr>
      </w:pPr>
      <w:r>
        <w:t>Create a database in phpPgAdmin with UTF-8 encoding</w:t>
      </w:r>
    </w:p>
    <w:p w14:paraId="5C770E02" w14:textId="77777777" w:rsidR="00880813" w:rsidRDefault="00880813" w:rsidP="0006252E">
      <w:pPr>
        <w:pStyle w:val="ListNumber"/>
      </w:pPr>
      <w:r w:rsidRPr="003630B2">
        <w:t>Run the sql script database_objects.sql to create the necessary database objects in Postgresql</w:t>
      </w:r>
    </w:p>
    <w:p w14:paraId="5E614781" w14:textId="77777777" w:rsidR="00880813" w:rsidRDefault="00880813" w:rsidP="0006252E">
      <w:pPr>
        <w:pStyle w:val="ListNumber"/>
      </w:pPr>
      <w:r>
        <w:t>Copy the Python REST Server folder into the workspace</w:t>
      </w:r>
    </w:p>
    <w:p w14:paraId="55010577" w14:textId="77777777" w:rsidR="00880813" w:rsidRDefault="00880813" w:rsidP="0006252E">
      <w:pPr>
        <w:pStyle w:val="ListNumber"/>
      </w:pPr>
      <w:r>
        <w:t xml:space="preserve">Create the resources.py file with the database connection. </w:t>
      </w:r>
    </w:p>
    <w:p w14:paraId="233B8BC3" w14:textId="77777777" w:rsidR="00880813" w:rsidRDefault="00880813" w:rsidP="0006252E">
      <w:pPr>
        <w:pStyle w:val="ListNumber"/>
      </w:pPr>
      <w:r>
        <w:t xml:space="preserve">Set document root in the resources file to </w:t>
      </w:r>
      <w:r w:rsidRPr="00DF1303">
        <w:t>"../../../../../python-rest-server/htmldocs/"</w:t>
      </w:r>
    </w:p>
    <w:p w14:paraId="3E6D7009" w14:textId="77777777" w:rsidR="00880813" w:rsidRDefault="00880813" w:rsidP="00880813">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80813">
      <w:pPr>
        <w:pStyle w:val="Unix"/>
      </w:pPr>
      <w:r w:rsidRPr="003630B2">
        <w:t>blishten:~/workspace $ sudo easy_install psycopg2</w:t>
      </w:r>
    </w:p>
    <w:p w14:paraId="6BBBAB95" w14:textId="77777777" w:rsidR="00880813" w:rsidRDefault="00880813" w:rsidP="00880813">
      <w:pPr>
        <w:pStyle w:val="Unix"/>
      </w:pPr>
      <w:r w:rsidRPr="003630B2">
        <w:t>blishten:~/workspace $ sudo easy_install pdfkit</w:t>
      </w:r>
    </w:p>
    <w:p w14:paraId="19B258F6" w14:textId="77777777" w:rsidR="00880813" w:rsidRDefault="00880813" w:rsidP="00880813">
      <w:pPr>
        <w:pStyle w:val="Unix"/>
      </w:pPr>
      <w:r w:rsidRPr="003630B2">
        <w:t>blishten:~/workspace $ sudo easy_install lxml</w:t>
      </w:r>
    </w:p>
    <w:p w14:paraId="6A0B8325" w14:textId="77777777" w:rsidR="00880813" w:rsidRDefault="00880813" w:rsidP="00880813">
      <w:pPr>
        <w:pStyle w:val="Unix"/>
      </w:pPr>
      <w:r w:rsidRPr="003630B2">
        <w:t xml:space="preserve">blishten:~/workspace $ </w:t>
      </w:r>
      <w:r>
        <w:t xml:space="preserve">sudo </w:t>
      </w:r>
      <w:r w:rsidRPr="003630B2">
        <w:t>easy_install web.py</w:t>
      </w:r>
    </w:p>
    <w:p w14:paraId="56B321F8" w14:textId="77777777" w:rsidR="00880813" w:rsidRDefault="00880813" w:rsidP="00880813">
      <w:pPr>
        <w:pStyle w:val="Unix"/>
      </w:pPr>
      <w:r w:rsidRPr="00CA22F1">
        <w:t>blishten:~/workspace (master) $</w:t>
      </w:r>
      <w:r>
        <w:t xml:space="preserve"> </w:t>
      </w:r>
      <w:r w:rsidRPr="001421BA">
        <w:t>sudo a2enmod cgi</w:t>
      </w:r>
    </w:p>
    <w:p w14:paraId="312B06C7" w14:textId="77777777" w:rsidR="00880813" w:rsidRDefault="00880813" w:rsidP="00880813">
      <w:pPr>
        <w:pStyle w:val="Unix"/>
      </w:pPr>
      <w:r w:rsidRPr="001421BA">
        <w:t>blishten:~/workspace (master) $ sudo vi /etc/apache2/conf-available/serve-cgi-bin.conf</w:t>
      </w:r>
    </w:p>
    <w:p w14:paraId="5AAFD868" w14:textId="77777777" w:rsidR="00880813" w:rsidRDefault="00880813" w:rsidP="00880813">
      <w:pPr>
        <w:pStyle w:val="BodyText2"/>
      </w:pPr>
      <w:r>
        <w:t>In the IfDefine section of the file, enter the following:</w:t>
      </w:r>
    </w:p>
    <w:p w14:paraId="270DFF00" w14:textId="77777777" w:rsidR="00880813" w:rsidRDefault="00880813" w:rsidP="00880813">
      <w:pPr>
        <w:pStyle w:val="Code"/>
      </w:pPr>
      <w:r>
        <w:t xml:space="preserve">                ScriptAlias /cgi-bin/ /home/ubuntu/workspace/python-rest-server/cgi-bin/</w:t>
      </w:r>
    </w:p>
    <w:p w14:paraId="5EFC6815" w14:textId="77777777" w:rsidR="00880813" w:rsidRDefault="00880813" w:rsidP="00880813">
      <w:pPr>
        <w:pStyle w:val="Code"/>
      </w:pPr>
      <w:r>
        <w:t xml:space="preserve">                &lt;Directory "/home/ubuntu/workspace/python-rest-server/cgi-bin"&gt;</w:t>
      </w:r>
    </w:p>
    <w:p w14:paraId="1431D99B" w14:textId="77777777" w:rsidR="00880813" w:rsidRDefault="00880813" w:rsidP="00880813">
      <w:pPr>
        <w:pStyle w:val="Code"/>
      </w:pPr>
      <w:r>
        <w:t xml:space="preserve">                        AllowOverride None</w:t>
      </w:r>
    </w:p>
    <w:p w14:paraId="5775B8F8" w14:textId="77777777" w:rsidR="00880813" w:rsidRDefault="00880813" w:rsidP="00880813">
      <w:pPr>
        <w:pStyle w:val="Code"/>
      </w:pPr>
      <w:r>
        <w:t xml:space="preserve">                        Options +ExecCGI -MultiViews +SymLinksIfOwnerMatch</w:t>
      </w:r>
    </w:p>
    <w:p w14:paraId="5A45DBA2" w14:textId="77777777" w:rsidR="00880813" w:rsidRDefault="00880813" w:rsidP="00880813">
      <w:pPr>
        <w:pStyle w:val="Code"/>
      </w:pPr>
      <w:r>
        <w:t xml:space="preserve">                        AddHandler cgi-script .cgi .py</w:t>
      </w:r>
    </w:p>
    <w:p w14:paraId="4507B203" w14:textId="77777777" w:rsidR="00880813" w:rsidRDefault="00880813" w:rsidP="00880813">
      <w:pPr>
        <w:pStyle w:val="Code"/>
      </w:pPr>
      <w:r>
        <w:t xml:space="preserve">                        Require all granted</w:t>
      </w:r>
    </w:p>
    <w:p w14:paraId="534506F6" w14:textId="77777777" w:rsidR="00880813" w:rsidRDefault="00880813" w:rsidP="00880813">
      <w:pPr>
        <w:pStyle w:val="Code"/>
      </w:pPr>
      <w:r>
        <w:t xml:space="preserve">                &lt;/Directory&gt;</w:t>
      </w:r>
    </w:p>
    <w:p w14:paraId="1A28FE76" w14:textId="77777777" w:rsidR="00880813" w:rsidRDefault="00880813" w:rsidP="00880813">
      <w:pPr>
        <w:pStyle w:val="BodyText2"/>
      </w:pPr>
      <w:r>
        <w:t>Then set permissions:</w:t>
      </w:r>
    </w:p>
    <w:p w14:paraId="31B6A858" w14:textId="77777777" w:rsidR="00880813" w:rsidRDefault="00880813" w:rsidP="00880813">
      <w:pPr>
        <w:pStyle w:val="Unix"/>
      </w:pPr>
      <w:r w:rsidRPr="001421BA">
        <w:t xml:space="preserve">blishten:~/workspace (master) $ </w:t>
      </w:r>
      <w:r w:rsidRPr="00E279D7">
        <w:t>chmod +x -R /home/ubuntu/workspace/python-rest-server/cgi-bin</w:t>
      </w:r>
    </w:p>
    <w:p w14:paraId="476509A4" w14:textId="77777777" w:rsidR="00880813" w:rsidRDefault="00880813" w:rsidP="00880813">
      <w:pPr>
        <w:pStyle w:val="BodyText2"/>
      </w:pPr>
      <w:r>
        <w:t>Start Apache</w:t>
      </w:r>
    </w:p>
    <w:p w14:paraId="0A2FB1F9" w14:textId="77777777" w:rsidR="00880813" w:rsidRPr="00CA22F1" w:rsidRDefault="00880813" w:rsidP="00880813">
      <w:pPr>
        <w:pStyle w:val="BodyText2"/>
      </w:pPr>
      <w:r>
        <w:t xml:space="preserve">Available here </w:t>
      </w:r>
      <w:hyperlink r:id="rId532"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0012C">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0012C">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C90A20">
      <w:pPr>
        <w:pStyle w:val="BodyText2"/>
      </w:pPr>
      <w:r>
        <w:t>Backing up and restoring the Google Earth Engine data that is for the Spectral Library Building Tool.</w:t>
      </w:r>
    </w:p>
    <w:p w14:paraId="3E7ED96E" w14:textId="44A62F63" w:rsidR="00C90A20" w:rsidRDefault="00C90A20" w:rsidP="00C90A20">
      <w:pPr>
        <w:pStyle w:val="BodyText2"/>
      </w:pPr>
      <w:r>
        <w:t>At JRC in the ies-psql.jrc.org/h05googleearthengine database (this script was actually generated by the Backup.. right click option in pgAdmin):</w:t>
      </w:r>
    </w:p>
    <w:p w14:paraId="23682CFA" w14:textId="77777777" w:rsidR="00C90A20" w:rsidRDefault="00C90A20" w:rsidP="00C90A2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C90A20">
      <w:pPr>
        <w:pStyle w:val="BodyText2"/>
      </w:pPr>
      <w:r>
        <w:t>On Cloud9:</w:t>
      </w:r>
    </w:p>
    <w:p w14:paraId="2B424FA3" w14:textId="77777777" w:rsidR="00C90A20" w:rsidRDefault="00C90A20" w:rsidP="00C90A20">
      <w:pPr>
        <w:pStyle w:val="Unix"/>
      </w:pPr>
      <w:r>
        <w:t xml:space="preserve">blishten:~/workspace (master) $ createdb -T template0 h05googleearthengine -E UTF8 </w:t>
      </w:r>
    </w:p>
    <w:p w14:paraId="29F5E094" w14:textId="77777777" w:rsidR="00C90A20" w:rsidRDefault="00C90A20" w:rsidP="00C90A20">
      <w:pPr>
        <w:pStyle w:val="Unix"/>
      </w:pPr>
      <w:r>
        <w:t>blishten:~/workspace (master) $ psql -d h05googleearthengine -c "CREATE EXTENSION postgis"</w:t>
      </w:r>
    </w:p>
    <w:p w14:paraId="58B568BA" w14:textId="77777777" w:rsidR="00C90A20" w:rsidRDefault="00C90A20" w:rsidP="00C90A20">
      <w:pPr>
        <w:pStyle w:val="Unix"/>
      </w:pPr>
      <w:r>
        <w:t>blishten:~/workspace (master) $ psql -d h05googleearthengine -c "CREATE EXTENSION postgis_topology"</w:t>
      </w:r>
    </w:p>
    <w:p w14:paraId="427F950A" w14:textId="24EA041A" w:rsidR="00C90A20" w:rsidRDefault="00C90A20" w:rsidP="00C90A20">
      <w:pPr>
        <w:pStyle w:val="Unix"/>
      </w:pPr>
      <w:r>
        <w:t>blishten:~/workspace (master) $ psql -d h05googleearthengine -c "CREATE SCHEMA especies"</w:t>
      </w:r>
    </w:p>
    <w:p w14:paraId="40AC2905" w14:textId="02CA2B40" w:rsidR="00021D10" w:rsidRDefault="00021D10" w:rsidP="00C90A20">
      <w:pPr>
        <w:pStyle w:val="Unix"/>
      </w:pPr>
      <w:r>
        <w:lastRenderedPageBreak/>
        <w:t xml:space="preserve">blishten:~/workspace (master) $ </w:t>
      </w:r>
      <w:r w:rsidRPr="00021D10">
        <w:t>psql -d h05googleearthengine -c "ALTER SCHEMA especies OWNER TO h05googleearthengine"</w:t>
      </w:r>
    </w:p>
    <w:p w14:paraId="338588EF" w14:textId="77777777" w:rsidR="00C90A20" w:rsidRDefault="00C90A20" w:rsidP="00C90A20">
      <w:pPr>
        <w:pStyle w:val="Unix"/>
      </w:pPr>
      <w:r>
        <w:t>blishten:~/workspace (master) $ psql -d h05googleearthengine -c "COMMENT ON SCHEMA especies IS 'Google Earth Engine related services'"</w:t>
      </w:r>
    </w:p>
    <w:p w14:paraId="6747AA59" w14:textId="2577BA28" w:rsidR="00C90A20" w:rsidRDefault="00C90A20" w:rsidP="00C90A20">
      <w:pPr>
        <w:pStyle w:val="Unix"/>
      </w:pPr>
      <w:r>
        <w:t xml:space="preserve">blishten:~/workspace (master) $ pg_restore -d h05googleearthengine '/home/ubuntu/workspace/gee_db.backup'  </w:t>
      </w:r>
    </w:p>
    <w:p w14:paraId="53555025" w14:textId="75AE2A8E" w:rsidR="004E5A32" w:rsidRPr="00C90A20" w:rsidRDefault="004E5A32" w:rsidP="004E5A32">
      <w:pPr>
        <w:pStyle w:val="Unix"/>
      </w:pPr>
      <w:r>
        <w:t xml:space="preserve">blishten:~/workspace (master) $ pg_restore -d h05googleearthengine '/home/ubuntu/workspace/gee_validation_results.backup'  </w:t>
      </w:r>
    </w:p>
    <w:p w14:paraId="7D2D5C6E" w14:textId="722AD46E" w:rsidR="004E5A32" w:rsidRPr="00C90A20" w:rsidRDefault="00B1666B" w:rsidP="00C90A20">
      <w:pPr>
        <w:pStyle w:val="Unix"/>
      </w:pPr>
      <w:r w:rsidRPr="00B1666B">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76051F">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76051F">
      <w:pPr>
        <w:pStyle w:val="Unix"/>
      </w:pPr>
      <w:r>
        <w:t xml:space="preserve">blishten:~/workspace $ sudo sudo -u postgres createuser </w:t>
      </w:r>
      <w:r w:rsidRPr="0076051F">
        <w:t>h05ibexespecies</w:t>
      </w:r>
      <w:r>
        <w:t xml:space="preserve"> -P -s</w:t>
      </w:r>
    </w:p>
    <w:p w14:paraId="056E5C0C" w14:textId="3D5BCA7B" w:rsidR="0076051F" w:rsidRDefault="0076051F" w:rsidP="0076051F">
      <w:pPr>
        <w:pStyle w:val="Unix"/>
      </w:pPr>
      <w:r>
        <w:t>Enter password for new role: 1h4rtn311</w:t>
      </w:r>
    </w:p>
    <w:p w14:paraId="75CDDBB9" w14:textId="4AF62B80" w:rsidR="0076051F" w:rsidRDefault="0076051F" w:rsidP="0076051F">
      <w:pPr>
        <w:pStyle w:val="Unix"/>
      </w:pPr>
      <w:r>
        <w:t>Enter it again:</w:t>
      </w:r>
      <w:r w:rsidRPr="00F02317">
        <w:t xml:space="preserve"> </w:t>
      </w:r>
      <w:r>
        <w:t>1h4rtn311</w:t>
      </w:r>
    </w:p>
    <w:p w14:paraId="60EFA8D6" w14:textId="2A51F314" w:rsidR="00A259F1" w:rsidRDefault="00A259F1" w:rsidP="0076051F">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04D9B">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DF4629">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t>Installations</w:t>
      </w:r>
    </w:p>
    <w:p w14:paraId="3A13A2BB" w14:textId="7415D821" w:rsidR="00783FB6" w:rsidRDefault="00783FB6" w:rsidP="00783FB6">
      <w:pPr>
        <w:pStyle w:val="Heading8"/>
      </w:pPr>
      <w:r>
        <w:t>Anaconda</w:t>
      </w:r>
    </w:p>
    <w:p w14:paraId="4E45CA41" w14:textId="50C3D2F2" w:rsidR="00783FB6" w:rsidRDefault="00B63DD0" w:rsidP="0044224B">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783FB6">
      <w:pPr>
        <w:pStyle w:val="BodyText2"/>
      </w:pPr>
      <w:r>
        <w:t xml:space="preserve">See </w:t>
      </w:r>
      <w:hyperlink w:anchor="_Anaconda" w:history="1">
        <w:r w:rsidRPr="00783FB6">
          <w:rPr>
            <w:rStyle w:val="Hyperlink"/>
          </w:rPr>
          <w:t>here</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C66053">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0DD0BF3B" w14:textId="77777777" w:rsidR="00472767" w:rsidRDefault="00472767" w:rsidP="0034374E">
      <w:pPr>
        <w:pStyle w:val="Heading3"/>
      </w:pPr>
      <w:r>
        <w:t>Google Cloud Platform</w:t>
      </w:r>
    </w:p>
    <w:p w14:paraId="7765A4B1" w14:textId="77777777" w:rsidR="00472767" w:rsidRDefault="00472767" w:rsidP="007D2F52">
      <w:pPr>
        <w:pStyle w:val="Heading4"/>
      </w:pPr>
      <w:r>
        <w:t>Google Cloud SDK</w:t>
      </w:r>
    </w:p>
    <w:p w14:paraId="116C0A52" w14:textId="77777777" w:rsidR="00472767" w:rsidRDefault="00472767" w:rsidP="00472767">
      <w:pPr>
        <w:pStyle w:val="Heading5"/>
      </w:pPr>
      <w:r>
        <w:t>Installing</w:t>
      </w:r>
    </w:p>
    <w:p w14:paraId="78D4B48B" w14:textId="77777777" w:rsidR="00472767" w:rsidRDefault="00472767" w:rsidP="00472767">
      <w:pPr>
        <w:pStyle w:val="Heading6"/>
      </w:pPr>
      <w:r>
        <w:t>On Windows</w:t>
      </w:r>
    </w:p>
    <w:p w14:paraId="131F20A6" w14:textId="65A9A2AB" w:rsidR="00472767" w:rsidRDefault="005E03EC" w:rsidP="00472767">
      <w:pPr>
        <w:pStyle w:val="BodyText2"/>
      </w:pPr>
      <w:r>
        <w:t xml:space="preserve">Old PC: </w:t>
      </w:r>
      <w:r w:rsidR="00472767">
        <w:t xml:space="preserve">Download from this page </w:t>
      </w:r>
      <w:hyperlink r:id="rId533" w:history="1">
        <w:r w:rsidR="00472767" w:rsidRPr="001A261E">
          <w:rPr>
            <w:rStyle w:val="Hyperlink"/>
          </w:rPr>
          <w:t>https://cloud.google.com/sdk/</w:t>
        </w:r>
      </w:hyperlink>
      <w:r w:rsidR="00472767">
        <w:t xml:space="preserve"> and running the installer (which does not require Admin rights). By default the SDK is installed here: </w:t>
      </w:r>
      <w:r w:rsidR="00472767" w:rsidRPr="00655F08">
        <w:t>C:\Users\cottaan\AppData\Local\Google\Cloud SDK</w:t>
      </w:r>
      <w:r w:rsidR="00472767">
        <w:t>.</w:t>
      </w:r>
    </w:p>
    <w:p w14:paraId="2C34465D" w14:textId="53D29988" w:rsidR="00472767" w:rsidRDefault="00472767" w:rsidP="00472767">
      <w:pPr>
        <w:pStyle w:val="BodyText2"/>
      </w:pPr>
      <w:r>
        <w:t xml:space="preserve">14/7/2017 On my new PC Christian had problems downloading and installing it – but it is now done and at </w:t>
      </w:r>
      <w:r w:rsidRPr="00E84430">
        <w:t>C:\Program Files (x86)\google-cloud-sdk\</w:t>
      </w:r>
      <w:r>
        <w:t>.  I changed to the bin folder and ran gcloud init.</w:t>
      </w:r>
      <w:r w:rsidR="005E03EC">
        <w:t xml:space="preserve"> But I am getting permission errors so Christian moved it to: </w:t>
      </w:r>
      <w:r w:rsidR="005E03EC" w:rsidRPr="005E03EC">
        <w:t>E:\cottaan\google-cloud-sdk\</w:t>
      </w:r>
      <w:r w:rsidR="005E03EC">
        <w:t>.</w:t>
      </w:r>
      <w:r w:rsidR="00F23F37">
        <w:t xml:space="preserve"> Following instructions </w:t>
      </w:r>
      <w:hyperlink r:id="rId534" w:history="1">
        <w:r w:rsidR="00F23F37" w:rsidRPr="00F23F37">
          <w:rPr>
            <w:rStyle w:val="Hyperlink"/>
          </w:rPr>
          <w:t>here</w:t>
        </w:r>
      </w:hyperlink>
      <w:r w:rsidR="00F23F37">
        <w:t>:</w:t>
      </w:r>
    </w:p>
    <w:p w14:paraId="6C731A3B" w14:textId="77777777" w:rsidR="00F23F37" w:rsidRPr="00F23F37" w:rsidRDefault="00F23F37" w:rsidP="00D96B97">
      <w:pPr>
        <w:pStyle w:val="Unix"/>
        <w:rPr>
          <w:lang w:bidi="ar-SA"/>
        </w:rPr>
      </w:pPr>
      <w:r w:rsidRPr="00F23F37">
        <w:rPr>
          <w:lang w:bidi="ar-SA"/>
        </w:rPr>
        <w:t>gcloud components install app-engine-python</w:t>
      </w:r>
    </w:p>
    <w:p w14:paraId="2A743CBE" w14:textId="67BF4280" w:rsidR="00F23F37" w:rsidRDefault="00F23F37" w:rsidP="00472767">
      <w:pPr>
        <w:pStyle w:val="BodyText2"/>
      </w:pPr>
      <w:r>
        <w:t xml:space="preserve">The </w:t>
      </w:r>
      <w:r w:rsidRPr="00F23F37">
        <w:t>google</w:t>
      </w:r>
      <w:r>
        <w:t xml:space="preserve"> _appengine folder is here: </w:t>
      </w:r>
      <w:r w:rsidRPr="00F23F37">
        <w:t>E:\cottaan\google-cloud-sdk\platform\google_appengine</w:t>
      </w:r>
      <w:r w:rsidR="00395781">
        <w:t>.</w:t>
      </w:r>
    </w:p>
    <w:p w14:paraId="2F6711ED" w14:textId="7AE41688" w:rsidR="00395781" w:rsidRPr="00655F08" w:rsidRDefault="00395781" w:rsidP="00472767">
      <w:pPr>
        <w:pStyle w:val="BodyText2"/>
      </w:pPr>
      <w:r>
        <w:t xml:space="preserve">Updated the references to the </w:t>
      </w:r>
      <w:r w:rsidRPr="00F23F37">
        <w:t>google_appengine</w:t>
      </w:r>
      <w:r>
        <w:t xml:space="preserve"> folder in my geeImageServer project (locally).</w:t>
      </w:r>
    </w:p>
    <w:p w14:paraId="22C6A758" w14:textId="0C4990F6" w:rsidR="0028649D" w:rsidRDefault="0028649D" w:rsidP="0028649D">
      <w:pPr>
        <w:pStyle w:val="Heading6"/>
      </w:pPr>
      <w:bookmarkStart w:id="117" w:name="_On_Ubuntu_14.04"/>
      <w:bookmarkEnd w:id="117"/>
      <w:r>
        <w:lastRenderedPageBreak/>
        <w:t>On Ubuntu 14.04</w:t>
      </w:r>
    </w:p>
    <w:p w14:paraId="7D4ADF31" w14:textId="4CD85C0F" w:rsidR="0028649D" w:rsidRDefault="0028649D" w:rsidP="00E5562E">
      <w:pPr>
        <w:pStyle w:val="BodyText2"/>
      </w:pPr>
      <w:r>
        <w:t>Installing on Ubuntu on Cloud9.</w:t>
      </w:r>
      <w:r w:rsidR="00170C5D">
        <w:t xml:space="preserve"> Following instructions </w:t>
      </w:r>
      <w:hyperlink r:id="rId535" w:anchor="apt-get" w:history="1">
        <w:r w:rsidR="00170C5D" w:rsidRPr="00170C5D">
          <w:rPr>
            <w:rStyle w:val="Hyperlink"/>
          </w:rPr>
          <w:t>here</w:t>
        </w:r>
      </w:hyperlink>
      <w:r w:rsidR="00170C5D">
        <w:t>.</w:t>
      </w:r>
    </w:p>
    <w:p w14:paraId="428995AA" w14:textId="4B28D139" w:rsidR="00170C5D" w:rsidRDefault="00170C5D" w:rsidP="00170C5D">
      <w:pPr>
        <w:pStyle w:val="Unix"/>
      </w:pPr>
      <w:r w:rsidRPr="00170C5D">
        <w:t>blishten:~/workspace (master) $ sudo apt-get install apt-transport-https</w:t>
      </w:r>
    </w:p>
    <w:p w14:paraId="1AD02792" w14:textId="77777777" w:rsidR="00170C5D" w:rsidRDefault="00170C5D" w:rsidP="00170C5D">
      <w:pPr>
        <w:pStyle w:val="Unix"/>
      </w:pPr>
      <w:r>
        <w:t>blishten:~/workspace (master) $ export CLOUD_SDK_REPO="cloud-sdk-$(lsb_release -c -s)"</w:t>
      </w:r>
    </w:p>
    <w:p w14:paraId="3E8AC343" w14:textId="77777777" w:rsidR="00170C5D" w:rsidRDefault="00170C5D" w:rsidP="00170C5D">
      <w:pPr>
        <w:pStyle w:val="Unix"/>
      </w:pPr>
      <w:r>
        <w:t>blishten:~/workspace (master) $ echo "deb https://packages.cloud.google.com/apt $CLOUD_SDK_REPO main" | sudo tee -a /etc/apt/sources.list.d/google-cloud-sdk.list</w:t>
      </w:r>
    </w:p>
    <w:p w14:paraId="61660E0C" w14:textId="77777777" w:rsidR="00170C5D" w:rsidRDefault="00170C5D" w:rsidP="00170C5D">
      <w:pPr>
        <w:pStyle w:val="Unix"/>
      </w:pPr>
      <w:r>
        <w:t>blishten:~/workspace (master) $ curl https://packages.cloud.google.com/apt/doc/apt-key.gpg | sudo apt-key add -</w:t>
      </w:r>
    </w:p>
    <w:p w14:paraId="77EF5776" w14:textId="2C7CB8E6" w:rsidR="00170C5D" w:rsidRDefault="00170C5D" w:rsidP="00170C5D">
      <w:pPr>
        <w:pStyle w:val="Unix"/>
      </w:pPr>
      <w:r>
        <w:t>blishten:~/workspace (master) $ sudo apt-get update &amp;&amp; sudo apt-get install google-cloud-sdk</w:t>
      </w:r>
    </w:p>
    <w:p w14:paraId="47CE19E2" w14:textId="65C8A002" w:rsidR="00D60CEC" w:rsidRDefault="00D60CEC" w:rsidP="00170C5D">
      <w:pPr>
        <w:pStyle w:val="Unix"/>
      </w:pPr>
      <w:r w:rsidRPr="00D60CEC">
        <w:t>blishten:~/workspace (master) $ sudo apt-get install google-cloud-sdk-app-engine-python</w:t>
      </w:r>
    </w:p>
    <w:p w14:paraId="5CAF5566" w14:textId="24309E2F" w:rsidR="00D60CEC" w:rsidRDefault="00D60CEC" w:rsidP="00170C5D">
      <w:pPr>
        <w:pStyle w:val="Unix"/>
      </w:pPr>
      <w:r w:rsidRPr="00D60CEC">
        <w:t>blishten:~/workspace (master) $</w:t>
      </w:r>
      <w:r>
        <w:t xml:space="preserve"> gcloud init</w:t>
      </w:r>
    </w:p>
    <w:p w14:paraId="7831497D" w14:textId="732DDE28" w:rsidR="00D60CEC" w:rsidRDefault="00D60CEC" w:rsidP="00D60CEC">
      <w:pPr>
        <w:pStyle w:val="BodyText2"/>
      </w:pPr>
      <w:r>
        <w:t>This created a local credentials file for gcloud.</w:t>
      </w:r>
      <w:r w:rsidR="002D5E9B">
        <w:t xml:space="preserve"> </w:t>
      </w:r>
      <w:r w:rsidR="00B95F77">
        <w:t>The init command can be used to switch which Google App Engine project is used.</w:t>
      </w:r>
    </w:p>
    <w:p w14:paraId="6C7C3141" w14:textId="77777777" w:rsidR="00472767" w:rsidRDefault="00472767" w:rsidP="00472767">
      <w:pPr>
        <w:pStyle w:val="Heading5"/>
      </w:pPr>
      <w:r>
        <w:t>Using</w:t>
      </w:r>
    </w:p>
    <w:p w14:paraId="737A71C9" w14:textId="77777777" w:rsidR="00472767" w:rsidRDefault="00472767" w:rsidP="00472767">
      <w:pPr>
        <w:pStyle w:val="BodyText2"/>
      </w:pPr>
      <w:r>
        <w:t>After the install a command window opens up with the following:</w:t>
      </w:r>
    </w:p>
    <w:p w14:paraId="3B6C30DE" w14:textId="77777777" w:rsidR="00472767" w:rsidRDefault="00472767" w:rsidP="00D96B97">
      <w:pPr>
        <w:pStyle w:val="Unix"/>
      </w:pPr>
      <w:r>
        <w:t>Welcome to the Google Cloud SDK! Run "gcloud -h" to get the list of available commands.</w:t>
      </w:r>
    </w:p>
    <w:p w14:paraId="409B9070" w14:textId="77777777" w:rsidR="00472767" w:rsidRDefault="00472767" w:rsidP="00D96B97">
      <w:pPr>
        <w:pStyle w:val="Unix"/>
      </w:pPr>
      <w:r>
        <w:t>---</w:t>
      </w:r>
    </w:p>
    <w:p w14:paraId="2B00DFB9" w14:textId="77777777" w:rsidR="00472767" w:rsidRDefault="00472767" w:rsidP="00D96B97">
      <w:pPr>
        <w:pStyle w:val="Unix"/>
      </w:pPr>
    </w:p>
    <w:p w14:paraId="5B93772D" w14:textId="77777777" w:rsidR="00472767" w:rsidRPr="00213A45" w:rsidRDefault="00472767" w:rsidP="00D96B97">
      <w:pPr>
        <w:pStyle w:val="Unix"/>
      </w:pPr>
      <w:r>
        <w:t>C:\Users\cottaan\AppData\Local\Google\Cloud SDK&gt;</w:t>
      </w:r>
    </w:p>
    <w:p w14:paraId="390A1477" w14:textId="7219B20F" w:rsidR="009650BE" w:rsidRDefault="009650BE" w:rsidP="009650BE">
      <w:pPr>
        <w:pStyle w:val="Heading6"/>
      </w:pPr>
      <w:r>
        <w:t>gcloud</w:t>
      </w:r>
    </w:p>
    <w:p w14:paraId="5ED0DB57" w14:textId="25DB0668" w:rsidR="009650BE" w:rsidRDefault="009650BE" w:rsidP="00E5562E">
      <w:pPr>
        <w:pStyle w:val="BodyText2"/>
      </w:pPr>
      <w:r>
        <w:t>To see the status of the Google Cloud SDK:</w:t>
      </w:r>
    </w:p>
    <w:p w14:paraId="5E917874" w14:textId="1B48483F" w:rsidR="009650BE" w:rsidRDefault="009650BE" w:rsidP="00D96B97">
      <w:pPr>
        <w:pStyle w:val="Unix"/>
      </w:pPr>
      <w:r>
        <w:t>Gcloud info</w:t>
      </w:r>
    </w:p>
    <w:p w14:paraId="3F0846AB" w14:textId="5B334F98" w:rsidR="00585DC7" w:rsidRDefault="00585DC7" w:rsidP="00585DC7">
      <w:pPr>
        <w:pStyle w:val="BodyText2"/>
      </w:pPr>
      <w:r>
        <w:t>To deploy (e.g. here in C9):</w:t>
      </w:r>
    </w:p>
    <w:p w14:paraId="5A81557B" w14:textId="25AE3477" w:rsidR="00585DC7" w:rsidRPr="009650BE" w:rsidRDefault="00585DC7" w:rsidP="00585DC7">
      <w:pPr>
        <w:pStyle w:val="Unix"/>
      </w:pPr>
      <w:r w:rsidRPr="00585DC7">
        <w:t>blishten:~/workspace/geeImageServer (master) $ gcloud app deploy app.yaml</w:t>
      </w:r>
    </w:p>
    <w:p w14:paraId="1C44EB84" w14:textId="77777777" w:rsidR="00472767" w:rsidRDefault="00472767" w:rsidP="007D2F52">
      <w:pPr>
        <w:pStyle w:val="Heading4"/>
      </w:pPr>
      <w:r>
        <w:t>Google App Engine</w:t>
      </w:r>
    </w:p>
    <w:p w14:paraId="1B0BD975" w14:textId="77777777" w:rsidR="00472767" w:rsidRDefault="00472767" w:rsidP="00472767">
      <w:pPr>
        <w:pStyle w:val="BodyText2"/>
      </w:pPr>
      <w:r>
        <w:t xml:space="preserve">We can use Google App Engine to build a web application that communicates with GEE. Following the instructions from </w:t>
      </w:r>
      <w:hyperlink r:id="rId536" w:history="1">
        <w:r w:rsidRPr="00BB42BF">
          <w:rPr>
            <w:rStyle w:val="Hyperlink"/>
          </w:rPr>
          <w:t>here</w:t>
        </w:r>
      </w:hyperlink>
      <w:r>
        <w:t xml:space="preserve">. </w:t>
      </w:r>
    </w:p>
    <w:p w14:paraId="30A22151" w14:textId="77777777" w:rsidR="00472767" w:rsidRDefault="00472767" w:rsidP="00472767">
      <w:pPr>
        <w:pStyle w:val="BodyText2"/>
      </w:pPr>
      <w:r>
        <w:t>Creating a Service Account so we can serve images from GEE:</w:t>
      </w:r>
    </w:p>
    <w:p w14:paraId="56E4E2A9" w14:textId="77777777" w:rsidR="00472767" w:rsidRDefault="00472767" w:rsidP="00472767">
      <w:pPr>
        <w:pStyle w:val="Heading5"/>
      </w:pPr>
      <w:r>
        <w:t>Getting Started</w:t>
      </w:r>
    </w:p>
    <w:p w14:paraId="25D85D1D" w14:textId="77777777" w:rsidR="00472767" w:rsidRDefault="00472767" w:rsidP="00472767">
      <w:pPr>
        <w:pStyle w:val="Heading6"/>
      </w:pPr>
      <w:bookmarkStart w:id="118" w:name="_Ref448923250"/>
      <w:r>
        <w:t>Creating a new project and service account</w:t>
      </w:r>
      <w:bookmarkEnd w:id="118"/>
    </w:p>
    <w:p w14:paraId="7878F4B4" w14:textId="77777777" w:rsidR="00472767" w:rsidRDefault="00472767" w:rsidP="00472767">
      <w:pPr>
        <w:pStyle w:val="ListBullet"/>
      </w:pPr>
      <w:r>
        <w:t xml:space="preserve">Went to the Google Credentials Page </w:t>
      </w:r>
      <w:hyperlink r:id="rId537" w:history="1">
        <w:r w:rsidRPr="00632484">
          <w:rPr>
            <w:rStyle w:val="Hyperlink"/>
          </w:rPr>
          <w:t>here</w:t>
        </w:r>
      </w:hyperlink>
    </w:p>
    <w:p w14:paraId="53508F0E" w14:textId="77777777" w:rsidR="00472767" w:rsidRDefault="00472767" w:rsidP="00472767">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472767">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472767">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472767">
      <w:pPr>
        <w:pStyle w:val="ListBullet"/>
      </w:pPr>
      <w:r>
        <w:t>Requested whitelisting for this service account to the GEE API and Tyler granted it</w:t>
      </w:r>
    </w:p>
    <w:p w14:paraId="50F63A69" w14:textId="77777777" w:rsidR="00472767" w:rsidRDefault="00472767" w:rsidP="00472767">
      <w:pPr>
        <w:pStyle w:val="Heading6"/>
      </w:pPr>
      <w:r>
        <w:t>Creating the private key</w:t>
      </w:r>
    </w:p>
    <w:p w14:paraId="112B9E3F" w14:textId="77777777" w:rsidR="00472767" w:rsidRDefault="00472767" w:rsidP="00472767">
      <w:pPr>
        <w:pStyle w:val="ListBullet"/>
      </w:pPr>
      <w:r>
        <w:t>Created the pem file (password is notasecret) from the p12 file:</w:t>
      </w:r>
    </w:p>
    <w:p w14:paraId="51629108" w14:textId="77777777" w:rsidR="00472767" w:rsidRDefault="00472767" w:rsidP="00D96B97">
      <w:pPr>
        <w:pStyle w:val="Unix"/>
      </w:pPr>
      <w:r>
        <w:t>[webuser@h05-dev-vm3 python]$ openssl pkcs12 -in geeImageServer-d008159c5a32.p12 -nodes -nocerts &gt; geeImageServer-d008159c5a32.pem</w:t>
      </w:r>
    </w:p>
    <w:p w14:paraId="4D62B7F2" w14:textId="77777777" w:rsidR="00472767" w:rsidRDefault="00472767" w:rsidP="00D96B97">
      <w:pPr>
        <w:pStyle w:val="Unix"/>
      </w:pPr>
      <w:r>
        <w:t>Enter Import Password:</w:t>
      </w:r>
    </w:p>
    <w:p w14:paraId="5F37A929" w14:textId="77777777" w:rsidR="00472767" w:rsidRPr="00A32C98" w:rsidRDefault="00472767" w:rsidP="00D96B97">
      <w:pPr>
        <w:pStyle w:val="Unix"/>
      </w:pPr>
      <w:r>
        <w:t>MAC verified OK</w:t>
      </w:r>
    </w:p>
    <w:p w14:paraId="66148356" w14:textId="77777777" w:rsidR="00472767" w:rsidRDefault="00472767" w:rsidP="00472767">
      <w:pPr>
        <w:pStyle w:val="Heading5"/>
      </w:pPr>
      <w:r>
        <w:lastRenderedPageBreak/>
        <w:t>Google App Engine SDK for Python</w:t>
      </w:r>
    </w:p>
    <w:p w14:paraId="3BFF5CEC" w14:textId="77777777" w:rsidR="00472767" w:rsidRDefault="00472767" w:rsidP="00472767">
      <w:pPr>
        <w:pStyle w:val="Heading6"/>
      </w:pPr>
      <w:r>
        <w:t>Installing</w:t>
      </w:r>
    </w:p>
    <w:p w14:paraId="4E9CAC0A" w14:textId="537BC045" w:rsidR="00472767" w:rsidRPr="00655F08" w:rsidRDefault="008B5089" w:rsidP="00472767">
      <w:pPr>
        <w:pStyle w:val="Heading7"/>
      </w:pPr>
      <w:r>
        <w:t>O</w:t>
      </w:r>
      <w:r w:rsidR="00472767">
        <w:t>n Linux</w:t>
      </w:r>
    </w:p>
    <w:p w14:paraId="6B80E175" w14:textId="77777777" w:rsidR="00472767" w:rsidRDefault="00472767" w:rsidP="00472767">
      <w:pPr>
        <w:pStyle w:val="BodyText2"/>
      </w:pPr>
      <w:r>
        <w:t xml:space="preserve">Google no longer includes the Google App Engine SDK for Python as part of the Google Cloud SDK so downloading it from this page </w:t>
      </w:r>
      <w:hyperlink r:id="rId539" w:history="1">
        <w:r w:rsidRPr="00BD631A">
          <w:rPr>
            <w:rStyle w:val="Hyperlink"/>
          </w:rPr>
          <w:t>here</w:t>
        </w:r>
      </w:hyperlink>
      <w:r>
        <w:t>.</w:t>
      </w:r>
    </w:p>
    <w:p w14:paraId="4A563FF0" w14:textId="77777777" w:rsidR="00472767" w:rsidRDefault="00472767" w:rsidP="00D96B97">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D96B97">
      <w:pPr>
        <w:pStyle w:val="Unix"/>
      </w:pPr>
      <w:r w:rsidRPr="00BD631A">
        <w:t>[webuser@h05-dev-vm3 ~]$ unzip google_appengine_1.9.26.zip</w:t>
      </w:r>
    </w:p>
    <w:p w14:paraId="44EACF26" w14:textId="77777777" w:rsidR="00472767" w:rsidRDefault="00472767" w:rsidP="00472767">
      <w:pPr>
        <w:pStyle w:val="BodyText2"/>
      </w:pPr>
      <w:r>
        <w:t>This created a couple of new folders in the webuser/home directory. Now add the google_appengine directory to the PATH:</w:t>
      </w:r>
    </w:p>
    <w:p w14:paraId="7F19B44D" w14:textId="77777777" w:rsidR="00472767" w:rsidRDefault="00472767" w:rsidP="00D96B97">
      <w:pPr>
        <w:pStyle w:val="Unix"/>
      </w:pPr>
      <w:r w:rsidRPr="008D2853">
        <w:t>[webuser@h05-dev-vm3 server-auth]$ export PATH=$PATH:/home/webuser/google_appengine/</w:t>
      </w:r>
    </w:p>
    <w:p w14:paraId="1826E377" w14:textId="77777777" w:rsidR="00472767" w:rsidRDefault="00472767" w:rsidP="00472767">
      <w:pPr>
        <w:pStyle w:val="BodyText2"/>
      </w:pPr>
      <w:r>
        <w:t>But:</w:t>
      </w:r>
    </w:p>
    <w:p w14:paraId="26F0F884" w14:textId="77777777" w:rsidR="00472767" w:rsidRDefault="00472767" w:rsidP="00D96B97">
      <w:pPr>
        <w:pStyle w:val="Unix"/>
      </w:pPr>
      <w:r>
        <w:t>[webuser@h05-dev-vm3 server-auth]$ /usr/bin/env python -V</w:t>
      </w:r>
    </w:p>
    <w:p w14:paraId="057AA0D8" w14:textId="77777777" w:rsidR="00472767" w:rsidRDefault="00472767" w:rsidP="00D96B97">
      <w:pPr>
        <w:pStyle w:val="Unix"/>
      </w:pPr>
      <w:r>
        <w:t>Python 2.6.6</w:t>
      </w:r>
    </w:p>
    <w:p w14:paraId="4C793D7C" w14:textId="77777777" w:rsidR="00472767" w:rsidRDefault="00472767" w:rsidP="00D96B97">
      <w:pPr>
        <w:pStyle w:val="Unix"/>
      </w:pPr>
      <w:r>
        <w:t>[webuser@h05-dev-vm3 server-auth]$ dev_appserver.py ./</w:t>
      </w:r>
    </w:p>
    <w:p w14:paraId="62388EAB" w14:textId="77777777" w:rsidR="00472767" w:rsidRDefault="00472767" w:rsidP="00D96B97">
      <w:pPr>
        <w:pStyle w:val="Unix"/>
      </w:pPr>
      <w:r>
        <w:t>Error: Python 2.6 is not supported. Please use version 2.7.</w:t>
      </w:r>
    </w:p>
    <w:p w14:paraId="2EC6210C" w14:textId="77777777" w:rsidR="00472767" w:rsidRDefault="00472767" w:rsidP="00472767">
      <w:pPr>
        <w:pStyle w:val="Heading7"/>
      </w:pPr>
      <w:r>
        <w:t>On Windows</w:t>
      </w:r>
    </w:p>
    <w:p w14:paraId="01EE848F" w14:textId="77777777" w:rsidR="00472767" w:rsidRPr="00DD0B10" w:rsidRDefault="00472767" w:rsidP="00472767">
      <w:pPr>
        <w:pStyle w:val="BodyText2"/>
      </w:pPr>
      <w:r>
        <w:t xml:space="preserve">Downloading from this page </w:t>
      </w:r>
      <w:hyperlink r:id="rId540"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472767">
      <w:pPr>
        <w:pStyle w:val="Heading6"/>
      </w:pPr>
      <w:r>
        <w:t>Using</w:t>
      </w:r>
    </w:p>
    <w:p w14:paraId="1C3D29A4" w14:textId="77777777" w:rsidR="00472767" w:rsidRPr="00D17568" w:rsidRDefault="00472767" w:rsidP="00472767">
      <w:pPr>
        <w:pStyle w:val="BodyText2"/>
      </w:pPr>
      <w:r>
        <w:t xml:space="preserve">The documentation is available </w:t>
      </w:r>
      <w:hyperlink r:id="rId541" w:history="1">
        <w:r w:rsidRPr="00D17568">
          <w:rPr>
            <w:rStyle w:val="Hyperlink"/>
          </w:rPr>
          <w:t>here</w:t>
        </w:r>
      </w:hyperlink>
      <w:r>
        <w:t>.</w:t>
      </w:r>
    </w:p>
    <w:p w14:paraId="717337AA" w14:textId="77777777" w:rsidR="00472767" w:rsidRDefault="00472767" w:rsidP="00472767">
      <w:pPr>
        <w:pStyle w:val="Heading6"/>
      </w:pPr>
      <w:r>
        <w:t xml:space="preserve">Walkthrough: </w:t>
      </w:r>
      <w:r w:rsidRPr="00D00BF9">
        <w:t>Earth Engine Demo: Server-Side Authentication</w:t>
      </w:r>
    </w:p>
    <w:p w14:paraId="6C2B72B6" w14:textId="77777777" w:rsidR="00472767" w:rsidRDefault="00472767" w:rsidP="00472767">
      <w:pPr>
        <w:pStyle w:val="BodyText2"/>
      </w:pPr>
      <w:r>
        <w:t xml:space="preserve">Following the instructions here </w:t>
      </w:r>
      <w:hyperlink r:id="rId542" w:history="1">
        <w:r w:rsidRPr="001A261E">
          <w:rPr>
            <w:rStyle w:val="Hyperlink"/>
          </w:rPr>
          <w:t>https://github.com/google/earthengine-api/tree/master/demos/server-auth</w:t>
        </w:r>
      </w:hyperlink>
      <w:r>
        <w:t xml:space="preserve"> </w:t>
      </w:r>
    </w:p>
    <w:p w14:paraId="59DC96FE" w14:textId="77777777" w:rsidR="00472767" w:rsidRDefault="00472767" w:rsidP="00472767">
      <w:pPr>
        <w:pStyle w:val="Heading7"/>
      </w:pPr>
      <w:r>
        <w:t>On Unix</w:t>
      </w:r>
    </w:p>
    <w:p w14:paraId="7E99773F" w14:textId="77777777" w:rsidR="00472767" w:rsidRDefault="00472767" w:rsidP="00472767">
      <w:pPr>
        <w:pStyle w:val="ListBullet"/>
      </w:pPr>
      <w:r>
        <w:t xml:space="preserve">On h05-dev-vm3: </w:t>
      </w:r>
    </w:p>
    <w:p w14:paraId="60809815" w14:textId="77777777" w:rsidR="00472767" w:rsidRDefault="00472767" w:rsidP="00D96B97">
      <w:pPr>
        <w:pStyle w:val="Unix"/>
      </w:pPr>
      <w:r>
        <w:t>[webuser@h05-dev-vm3 python]$ git clone https://github.com/google/earthengine-api.git</w:t>
      </w:r>
    </w:p>
    <w:p w14:paraId="4057428F" w14:textId="77777777" w:rsidR="00472767" w:rsidRDefault="00472767" w:rsidP="00D96B97">
      <w:pPr>
        <w:pStyle w:val="Unix"/>
      </w:pPr>
      <w:r>
        <w:t>Initialized empty Git repository in /home/webuser/python/earthengine-api/.git/</w:t>
      </w:r>
    </w:p>
    <w:p w14:paraId="6EA1351F" w14:textId="77777777" w:rsidR="00472767" w:rsidRDefault="00472767" w:rsidP="00D96B97">
      <w:pPr>
        <w:pStyle w:val="Unix"/>
      </w:pPr>
      <w:r>
        <w:t>remote: Counting objects: 2071, done.</w:t>
      </w:r>
    </w:p>
    <w:p w14:paraId="397FE9E9" w14:textId="77777777" w:rsidR="00472767" w:rsidRDefault="00472767" w:rsidP="00D96B97">
      <w:pPr>
        <w:pStyle w:val="Unix"/>
      </w:pPr>
      <w:r>
        <w:t>remote: Total 2071 (delta 0), reused 0 (delta 0), pack-reused 2071</w:t>
      </w:r>
    </w:p>
    <w:p w14:paraId="7B3D6F06" w14:textId="77777777" w:rsidR="00472767" w:rsidRDefault="00472767" w:rsidP="00D96B97">
      <w:pPr>
        <w:pStyle w:val="Unix"/>
      </w:pPr>
      <w:r>
        <w:t>Receiving objects: 100% (2071/2071), 2.89 MiB | 2.27 MiB/s, done.</w:t>
      </w:r>
    </w:p>
    <w:p w14:paraId="7ED94225" w14:textId="77777777" w:rsidR="00472767" w:rsidRDefault="00472767" w:rsidP="00D96B97">
      <w:pPr>
        <w:pStyle w:val="Unix"/>
      </w:pPr>
      <w:r>
        <w:t>Resolving deltas: 100% (1353/1353), done.</w:t>
      </w:r>
    </w:p>
    <w:p w14:paraId="6FCB8724" w14:textId="77777777" w:rsidR="00472767" w:rsidRDefault="00472767" w:rsidP="00472767">
      <w:pPr>
        <w:pStyle w:val="ListBullet"/>
      </w:pPr>
      <w:r>
        <w:t>Updated the first line of the app.yaml file to ‘</w:t>
      </w:r>
      <w:r w:rsidRPr="0021557F">
        <w:t>application: geeimageserver</w:t>
      </w:r>
      <w:r>
        <w:t>’</w:t>
      </w:r>
    </w:p>
    <w:p w14:paraId="6E0C5A19" w14:textId="77777777" w:rsidR="00472767" w:rsidRDefault="00472767" w:rsidP="00472767">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472767">
      <w:pPr>
        <w:pStyle w:val="ListBullet"/>
      </w:pPr>
      <w:r>
        <w:t>Build the app:</w:t>
      </w:r>
    </w:p>
    <w:p w14:paraId="18CE4DB8" w14:textId="77777777" w:rsidR="00472767" w:rsidRDefault="00472767" w:rsidP="00D96B97">
      <w:pPr>
        <w:pStyle w:val="Unix"/>
      </w:pPr>
      <w:r w:rsidRPr="00E46E98">
        <w:t>. ./build.sh</w:t>
      </w:r>
    </w:p>
    <w:p w14:paraId="3D883AD3" w14:textId="77777777" w:rsidR="00472767" w:rsidRDefault="00472767" w:rsidP="00472767">
      <w:pPr>
        <w:pStyle w:val="BodyText2"/>
      </w:pPr>
      <w:r>
        <w:t>After lots of messages, this:</w:t>
      </w:r>
    </w:p>
    <w:p w14:paraId="2E458639" w14:textId="77777777" w:rsidR="00472767" w:rsidRDefault="00472767" w:rsidP="00D96B97">
      <w:pPr>
        <w:pStyle w:val="Unix"/>
      </w:pPr>
      <w:r>
        <w:t>Modify profile to update your $PATH and enable shell command</w:t>
      </w:r>
    </w:p>
    <w:p w14:paraId="3C3AFCD1" w14:textId="77777777" w:rsidR="00472767" w:rsidRDefault="00472767" w:rsidP="00D96B97">
      <w:pPr>
        <w:pStyle w:val="Unix"/>
      </w:pPr>
      <w:r>
        <w:t>completion? (Y/n)?  Y</w:t>
      </w:r>
    </w:p>
    <w:p w14:paraId="3E01BC09" w14:textId="77777777" w:rsidR="00472767" w:rsidRDefault="00472767" w:rsidP="00D96B97">
      <w:pPr>
        <w:pStyle w:val="Unix"/>
      </w:pPr>
    </w:p>
    <w:p w14:paraId="63978480" w14:textId="77777777" w:rsidR="00472767" w:rsidRDefault="00472767" w:rsidP="00D96B97">
      <w:pPr>
        <w:pStyle w:val="Unix"/>
      </w:pPr>
      <w:r>
        <w:t>The Google Cloud SDK installer will now prompt you to update an rc</w:t>
      </w:r>
    </w:p>
    <w:p w14:paraId="46C31D88" w14:textId="77777777" w:rsidR="00472767" w:rsidRDefault="00472767" w:rsidP="00D96B97">
      <w:pPr>
        <w:pStyle w:val="Unix"/>
      </w:pPr>
      <w:r>
        <w:t>file to bring the Google Cloud CLIs into your environment.</w:t>
      </w:r>
    </w:p>
    <w:p w14:paraId="4650CDFC" w14:textId="77777777" w:rsidR="00472767" w:rsidRDefault="00472767" w:rsidP="00D96B97">
      <w:pPr>
        <w:pStyle w:val="Unix"/>
      </w:pPr>
    </w:p>
    <w:p w14:paraId="24FB25C0" w14:textId="77777777" w:rsidR="00472767" w:rsidRDefault="00472767" w:rsidP="00D96B97">
      <w:pPr>
        <w:pStyle w:val="Unix"/>
      </w:pPr>
      <w:r>
        <w:t>Enter a path to an rc file to update, or leave blank to use</w:t>
      </w:r>
    </w:p>
    <w:p w14:paraId="51E3EB20" w14:textId="77777777" w:rsidR="00472767" w:rsidRDefault="00472767" w:rsidP="00D96B97">
      <w:pPr>
        <w:pStyle w:val="Unix"/>
      </w:pPr>
      <w:r>
        <w:t>[/home/webuser/.bashrc]:</w:t>
      </w:r>
    </w:p>
    <w:p w14:paraId="2FC00331" w14:textId="77777777" w:rsidR="00472767" w:rsidRDefault="00472767" w:rsidP="00D96B97">
      <w:pPr>
        <w:pStyle w:val="Unix"/>
      </w:pPr>
      <w:r>
        <w:t>Backing up [/home/webuser/.bashrc] to [/home/webuser/.bashrc.backup].</w:t>
      </w:r>
    </w:p>
    <w:p w14:paraId="74473D19" w14:textId="77777777" w:rsidR="00472767" w:rsidRDefault="00472767" w:rsidP="00D96B97">
      <w:pPr>
        <w:pStyle w:val="Unix"/>
      </w:pPr>
      <w:r>
        <w:t>[/home/webuser/.bashrc] has been updated.</w:t>
      </w:r>
    </w:p>
    <w:p w14:paraId="6BFFE12A" w14:textId="77777777" w:rsidR="00472767" w:rsidRDefault="00472767" w:rsidP="00D96B97">
      <w:pPr>
        <w:pStyle w:val="Unix"/>
      </w:pPr>
      <w:r>
        <w:t xml:space="preserve">Start a new shell for the changes to take effect. </w:t>
      </w:r>
    </w:p>
    <w:p w14:paraId="526DF67A" w14:textId="77777777" w:rsidR="00472767" w:rsidRDefault="00472767" w:rsidP="00D96B97">
      <w:pPr>
        <w:pStyle w:val="Unix"/>
      </w:pPr>
    </w:p>
    <w:p w14:paraId="5F9587A7" w14:textId="77777777" w:rsidR="00472767" w:rsidRDefault="00472767" w:rsidP="00D96B97">
      <w:pPr>
        <w:pStyle w:val="Unix"/>
      </w:pPr>
      <w:r>
        <w:t>WARNING: Component [gae-python] no longer exists.</w:t>
      </w:r>
    </w:p>
    <w:p w14:paraId="0681E9A3" w14:textId="77777777" w:rsidR="00472767" w:rsidRDefault="00472767" w:rsidP="00D96B97">
      <w:pPr>
        <w:pStyle w:val="Unix"/>
      </w:pPr>
      <w:r>
        <w:t>WARNING: The standalone App Engine SDKs are no longer distributed through the Cloud SDK</w:t>
      </w:r>
    </w:p>
    <w:p w14:paraId="40ECCF22" w14:textId="77777777" w:rsidR="00472767" w:rsidRDefault="00472767" w:rsidP="00D96B97">
      <w:pPr>
        <w:pStyle w:val="Unix"/>
      </w:pPr>
      <w:r>
        <w:t>(however, the appcfg and dev_appserver commands remain the official and</w:t>
      </w:r>
    </w:p>
    <w:p w14:paraId="57D318AD" w14:textId="77777777" w:rsidR="00472767" w:rsidRDefault="00472767" w:rsidP="00D96B97">
      <w:pPr>
        <w:pStyle w:val="Unix"/>
      </w:pPr>
      <w:r>
        <w:t>supported way of using App Engine from the command line).  If you want to</w:t>
      </w:r>
    </w:p>
    <w:p w14:paraId="58669012" w14:textId="77777777" w:rsidR="00472767" w:rsidRDefault="00472767" w:rsidP="00D96B97">
      <w:pPr>
        <w:pStyle w:val="Unix"/>
      </w:pPr>
      <w:r>
        <w:t>continue using these tools, they are available for download from the official</w:t>
      </w:r>
    </w:p>
    <w:p w14:paraId="71B1D99A" w14:textId="77777777" w:rsidR="00472767" w:rsidRDefault="00472767" w:rsidP="00D96B97">
      <w:pPr>
        <w:pStyle w:val="Unix"/>
      </w:pPr>
      <w:r>
        <w:t>App Engine download page here:</w:t>
      </w:r>
    </w:p>
    <w:p w14:paraId="4EF5EBB2" w14:textId="77777777" w:rsidR="00472767" w:rsidRDefault="00472767" w:rsidP="00D96B97">
      <w:pPr>
        <w:pStyle w:val="Unix"/>
      </w:pPr>
      <w:r>
        <w:lastRenderedPageBreak/>
        <w:t xml:space="preserve">    https://cloud.google.com/appengine/downloads</w:t>
      </w:r>
    </w:p>
    <w:p w14:paraId="4B5FE427" w14:textId="77777777" w:rsidR="00472767" w:rsidRDefault="00472767" w:rsidP="00D96B97">
      <w:pPr>
        <w:pStyle w:val="Unix"/>
      </w:pPr>
    </w:p>
    <w:p w14:paraId="38C099DD" w14:textId="77777777" w:rsidR="00472767" w:rsidRDefault="00472767" w:rsidP="00D96B97">
      <w:pPr>
        <w:pStyle w:val="Unix"/>
      </w:pPr>
      <w:r>
        <w:t>All components are up to date.</w:t>
      </w:r>
    </w:p>
    <w:p w14:paraId="4FDB8A20" w14:textId="77777777" w:rsidR="00472767" w:rsidRDefault="00472767" w:rsidP="00472767">
      <w:pPr>
        <w:pStyle w:val="BodyText2"/>
      </w:pPr>
      <w:r>
        <w:t xml:space="preserve">But when I try to run </w:t>
      </w:r>
      <w:r w:rsidRPr="003C4315">
        <w:t>dev_appserver.py ./</w:t>
      </w:r>
      <w:r>
        <w:t xml:space="preserve"> I get the error</w:t>
      </w:r>
    </w:p>
    <w:p w14:paraId="344EDB79" w14:textId="77777777" w:rsidR="00472767" w:rsidRDefault="00472767" w:rsidP="00D96B97">
      <w:pPr>
        <w:pStyle w:val="Unix"/>
      </w:pPr>
      <w:r>
        <w:t>-</w:t>
      </w:r>
      <w:r w:rsidRPr="003C4315">
        <w:t>bash: dev_appserver.py: command not found</w:t>
      </w:r>
    </w:p>
    <w:p w14:paraId="50466F5F" w14:textId="77777777" w:rsidR="00472767" w:rsidRDefault="00472767" w:rsidP="00472767">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472767">
      <w:pPr>
        <w:pStyle w:val="Heading7"/>
      </w:pPr>
      <w:r>
        <w:t>On Windows</w:t>
      </w:r>
    </w:p>
    <w:p w14:paraId="5338BF10" w14:textId="77777777" w:rsidR="00472767" w:rsidRDefault="00472767" w:rsidP="00472767">
      <w:pPr>
        <w:pStyle w:val="Heading8"/>
      </w:pPr>
      <w:r>
        <w:t>Building the app</w:t>
      </w:r>
    </w:p>
    <w:p w14:paraId="4306A75F" w14:textId="77777777" w:rsidR="00472767" w:rsidRDefault="00472767" w:rsidP="00472767">
      <w:pPr>
        <w:pStyle w:val="BodyText2"/>
      </w:pPr>
      <w:r>
        <w:t xml:space="preserve">I am up to the line where you </w:t>
      </w:r>
      <w:hyperlink r:id="rId543"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472767">
      <w:pPr>
        <w:pStyle w:val="Heading9"/>
      </w:pPr>
      <w:r>
        <w:t>Google Earth Engine API (ee)</w:t>
      </w:r>
    </w:p>
    <w:p w14:paraId="1D0C9C1C" w14:textId="77777777" w:rsidR="00472767" w:rsidRDefault="00472767" w:rsidP="00472767">
      <w:pPr>
        <w:pStyle w:val="BodyText2"/>
      </w:pPr>
      <w:r>
        <w:t xml:space="preserve">This is available from this repo </w:t>
      </w:r>
      <w:hyperlink r:id="rId544"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472767">
      <w:pPr>
        <w:pStyle w:val="Heading9"/>
      </w:pPr>
      <w:r>
        <w:t>oauth2client</w:t>
      </w:r>
    </w:p>
    <w:p w14:paraId="76254A48" w14:textId="77777777" w:rsidR="00472767" w:rsidRPr="008F0B96" w:rsidRDefault="00472767" w:rsidP="00472767">
      <w:pPr>
        <w:pStyle w:val="BodyText2"/>
      </w:pPr>
      <w:r>
        <w:t xml:space="preserve">This is available from </w:t>
      </w:r>
      <w:hyperlink r:id="rId545" w:history="1">
        <w:r w:rsidRPr="001A261E">
          <w:rPr>
            <w:rStyle w:val="Hyperlink"/>
          </w:rPr>
          <w:t>https://github.com/google/oauth2client.git</w:t>
        </w:r>
      </w:hyperlink>
      <w:r>
        <w:t xml:space="preserve"> and once it is cloned </w:t>
      </w:r>
    </w:p>
    <w:p w14:paraId="0F9FA4B8" w14:textId="77777777" w:rsidR="00472767" w:rsidRDefault="00472767" w:rsidP="00472767">
      <w:pPr>
        <w:pStyle w:val="Heading9"/>
      </w:pPr>
      <w:r>
        <w:t>six</w:t>
      </w:r>
    </w:p>
    <w:p w14:paraId="7A7EE45B" w14:textId="77777777" w:rsidR="00472767" w:rsidRDefault="00472767" w:rsidP="00472767">
      <w:pPr>
        <w:pStyle w:val="BodyText2"/>
      </w:pPr>
      <w:r>
        <w:t xml:space="preserve">Is in </w:t>
      </w:r>
      <w:r w:rsidRPr="008F0B96">
        <w:t>C:\Anaconda\lib\site-packages</w:t>
      </w:r>
      <w:r>
        <w:t>\six.py</w:t>
      </w:r>
    </w:p>
    <w:p w14:paraId="710B7C21" w14:textId="77777777" w:rsidR="00472767" w:rsidRDefault="00472767" w:rsidP="00472767">
      <w:pPr>
        <w:pStyle w:val="Heading9"/>
      </w:pPr>
      <w:r>
        <w:t>httplib2</w:t>
      </w:r>
    </w:p>
    <w:p w14:paraId="60A5EE9B" w14:textId="77777777" w:rsidR="00472767" w:rsidRPr="00787534" w:rsidRDefault="00472767" w:rsidP="00472767">
      <w:pPr>
        <w:pStyle w:val="BodyText2"/>
      </w:pPr>
      <w:r>
        <w:t xml:space="preserve">Is here </w:t>
      </w:r>
      <w:r w:rsidRPr="00787534">
        <w:t>'C:\Anaconda\lib\site-packages\httplib2</w:t>
      </w:r>
      <w:r>
        <w:t>’</w:t>
      </w:r>
    </w:p>
    <w:p w14:paraId="58BF8A72" w14:textId="77777777" w:rsidR="00472767" w:rsidRDefault="00472767" w:rsidP="00472767">
      <w:pPr>
        <w:pStyle w:val="Heading9"/>
      </w:pPr>
      <w:r>
        <w:t>No crypto library available</w:t>
      </w:r>
    </w:p>
    <w:p w14:paraId="472F24F6" w14:textId="77777777" w:rsidR="00472767" w:rsidRDefault="00472767" w:rsidP="00D96B97">
      <w:pPr>
        <w:pStyle w:val="Unix"/>
      </w:pPr>
      <w:r>
        <w:t>raise CryptoUnavailableError('No crypto library available')</w:t>
      </w:r>
    </w:p>
    <w:p w14:paraId="76A9BA45" w14:textId="77777777" w:rsidR="00472767" w:rsidRDefault="00472767" w:rsidP="00D96B97">
      <w:pPr>
        <w:pStyle w:val="Unix"/>
      </w:pPr>
      <w:r>
        <w:t>CryptoUnavailableError: No crypto library available</w:t>
      </w:r>
    </w:p>
    <w:p w14:paraId="685BDF27" w14:textId="77777777" w:rsidR="00472767" w:rsidRDefault="00472767" w:rsidP="00472767">
      <w:pPr>
        <w:pStyle w:val="BodyText2"/>
      </w:pPr>
      <w:r>
        <w:t>This is because there is no Python ssl library installed. Need to install pycrypto and PyOpenSSL:</w:t>
      </w:r>
    </w:p>
    <w:p w14:paraId="278CBF33" w14:textId="77777777" w:rsidR="00472767" w:rsidRDefault="00472767" w:rsidP="00D96B97">
      <w:pPr>
        <w:pStyle w:val="Unix"/>
      </w:pPr>
      <w:r w:rsidRPr="00765EC0">
        <w:t>E:\cottaan\My Documents\github repos\earthengine-api\demos\server-auth&gt;conda install pycrypto</w:t>
      </w:r>
    </w:p>
    <w:p w14:paraId="5D8FCDCF" w14:textId="77777777" w:rsidR="00472767" w:rsidRDefault="00472767" w:rsidP="00D96B97">
      <w:pPr>
        <w:pStyle w:val="Unix"/>
      </w:pPr>
      <w:r w:rsidRPr="00765EC0">
        <w:t xml:space="preserve">E:\cottaan\My Documents\github repos\earthengine-api\demos\server-auth&gt;conda install </w:t>
      </w:r>
      <w:r>
        <w:t>PyOpenSSL</w:t>
      </w:r>
    </w:p>
    <w:p w14:paraId="70D76692" w14:textId="070545DD" w:rsidR="00472767" w:rsidRDefault="00472767" w:rsidP="00472767">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472767">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472767">
      <w:pPr>
        <w:pStyle w:val="Heading9"/>
      </w:pPr>
      <w:r>
        <w:t>webpy</w:t>
      </w:r>
    </w:p>
    <w:p w14:paraId="5DBA4D83" w14:textId="77777777" w:rsidR="00472767" w:rsidRPr="00EF3C80" w:rsidRDefault="00472767" w:rsidP="00472767">
      <w:pPr>
        <w:pStyle w:val="BodyText2"/>
      </w:pPr>
      <w:r>
        <w:t>I need this for simply returning stuff.</w:t>
      </w:r>
    </w:p>
    <w:p w14:paraId="4F3C8B22" w14:textId="77777777" w:rsidR="00472767" w:rsidRDefault="00472767" w:rsidP="00472767">
      <w:pPr>
        <w:pStyle w:val="Heading8"/>
      </w:pPr>
      <w:r>
        <w:t>Running the app</w:t>
      </w:r>
    </w:p>
    <w:p w14:paraId="60B26A72" w14:textId="77777777" w:rsidR="00472767" w:rsidRDefault="00472767" w:rsidP="00472767">
      <w:pPr>
        <w:pStyle w:val="BodyText2"/>
      </w:pPr>
      <w:r>
        <w:t>Now I need to run the application using the built in server. In Windows at the cmd prompt type the following:</w:t>
      </w:r>
    </w:p>
    <w:p w14:paraId="37AA821D" w14:textId="77777777" w:rsidR="00472767" w:rsidRDefault="00472767" w:rsidP="00D96B97">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472767">
      <w:pPr>
        <w:pStyle w:val="BodyText2"/>
      </w:pPr>
      <w:r>
        <w:t xml:space="preserve">Go to </w:t>
      </w:r>
      <w:hyperlink r:id="rId546" w:history="1">
        <w:r w:rsidRPr="001A261E">
          <w:rPr>
            <w:rStyle w:val="Hyperlink"/>
          </w:rPr>
          <w:t>http://localhost:8080/</w:t>
        </w:r>
      </w:hyperlink>
      <w:r>
        <w:t xml:space="preserve"> to see the page. But I get missing libraries: ee.</w:t>
      </w:r>
    </w:p>
    <w:p w14:paraId="10A68750" w14:textId="77777777" w:rsidR="00472767" w:rsidRDefault="00472767" w:rsidP="00472767">
      <w:pPr>
        <w:pStyle w:val="Heading8"/>
      </w:pPr>
      <w:r>
        <w:t>Deploying the app</w:t>
      </w:r>
    </w:p>
    <w:p w14:paraId="5FA1B77E" w14:textId="77777777" w:rsidR="00472767" w:rsidRDefault="00472767" w:rsidP="00472767">
      <w:pPr>
        <w:pStyle w:val="BodyText2"/>
      </w:pPr>
      <w:r>
        <w:t>Run the following command (NOTE: the project ID is case sensitive):</w:t>
      </w:r>
    </w:p>
    <w:p w14:paraId="5A0935C9" w14:textId="77777777" w:rsidR="00472767" w:rsidRDefault="00472767" w:rsidP="00D96B97">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472767">
      <w:pPr>
        <w:pStyle w:val="BodyText2"/>
      </w:pPr>
      <w:r>
        <w:t>When this runs you will see a web page where it asks you to grant permission to Google App Engine appcfg to:</w:t>
      </w:r>
    </w:p>
    <w:p w14:paraId="677ECA58" w14:textId="77777777" w:rsidR="00472767" w:rsidRDefault="00472767" w:rsidP="00472767">
      <w:pPr>
        <w:pStyle w:val="ListBullet2"/>
      </w:pPr>
      <w:r w:rsidRPr="00627BC7">
        <w:t>View and manage your applications deployed on Google App Engine</w:t>
      </w:r>
    </w:p>
    <w:p w14:paraId="06258271" w14:textId="77777777" w:rsidR="00472767" w:rsidRDefault="00472767" w:rsidP="00472767">
      <w:pPr>
        <w:pStyle w:val="ListBullet2"/>
      </w:pPr>
      <w:r w:rsidRPr="00627BC7">
        <w:lastRenderedPageBreak/>
        <w:t>View and manage your data across Google Cloud Platform services</w:t>
      </w:r>
    </w:p>
    <w:p w14:paraId="6809CED0" w14:textId="77777777" w:rsidR="00472767" w:rsidRDefault="00472767" w:rsidP="00472767">
      <w:pPr>
        <w:pStyle w:val="BodyText2"/>
      </w:pPr>
      <w:r>
        <w:t>The authentication flow is then completed.</w:t>
      </w:r>
    </w:p>
    <w:p w14:paraId="5B4FF061" w14:textId="77777777" w:rsidR="00472767" w:rsidRDefault="00472767" w:rsidP="00472767">
      <w:pPr>
        <w:pStyle w:val="Heading8"/>
      </w:pPr>
      <w:r>
        <w:t>Viewing your app</w:t>
      </w:r>
    </w:p>
    <w:p w14:paraId="24C5ABE1" w14:textId="77777777" w:rsidR="00472767" w:rsidRPr="007A5A0C" w:rsidRDefault="00472767" w:rsidP="00472767">
      <w:pPr>
        <w:pStyle w:val="BodyText2"/>
      </w:pPr>
      <w:r w:rsidRPr="007A5A0C">
        <w:t xml:space="preserve">The full URL for your application is </w:t>
      </w:r>
      <w:hyperlink r:id="rId547" w:history="1">
        <w:r w:rsidRPr="001A261E">
          <w:rPr>
            <w:rStyle w:val="Hyperlink"/>
          </w:rPr>
          <w:t>http://geeimageserver.appspot.com/</w:t>
        </w:r>
      </w:hyperlink>
      <w:r>
        <w:t xml:space="preserve"> </w:t>
      </w:r>
    </w:p>
    <w:p w14:paraId="4E5FAD21" w14:textId="77777777" w:rsidR="00472767" w:rsidRDefault="00472767" w:rsidP="00472767">
      <w:pPr>
        <w:pStyle w:val="Heading5"/>
      </w:pPr>
      <w:r>
        <w:t>Google App Engine in Pydev</w:t>
      </w:r>
    </w:p>
    <w:p w14:paraId="4781B563" w14:textId="77777777" w:rsidR="00472767" w:rsidRDefault="00472767" w:rsidP="00472767">
      <w:pPr>
        <w:pStyle w:val="BodyText2"/>
      </w:pPr>
      <w:r>
        <w:t>In Pydev, Google App Engine projects are built in:</w:t>
      </w:r>
    </w:p>
    <w:p w14:paraId="56186E1B" w14:textId="77777777" w:rsidR="00472767" w:rsidRDefault="00472767" w:rsidP="00472767">
      <w:pPr>
        <w:pStyle w:val="ListBullet"/>
      </w:pPr>
      <w:r>
        <w:t>Project name geeImageServer_gaa</w:t>
      </w:r>
    </w:p>
    <w:p w14:paraId="0244E52B" w14:textId="77777777" w:rsidR="00472767" w:rsidRDefault="00472767" w:rsidP="00472767">
      <w:pPr>
        <w:pStyle w:val="ListBullet"/>
      </w:pPr>
      <w:r>
        <w:t>Google App Engine Directory is where the SDK is (‘</w:t>
      </w:r>
      <w:r w:rsidRPr="00D0442D">
        <w:t>C:\Program Files (x86)\Google\google_appengine</w:t>
      </w:r>
      <w:r>
        <w:t>’)</w:t>
      </w:r>
    </w:p>
    <w:p w14:paraId="2818508E" w14:textId="77777777" w:rsidR="00472767" w:rsidRDefault="00472767" w:rsidP="00472767">
      <w:pPr>
        <w:pStyle w:val="ListBullet"/>
      </w:pPr>
      <w:r>
        <w:t>After adding this it adds in lots of libraries</w:t>
      </w:r>
    </w:p>
    <w:p w14:paraId="47D71854" w14:textId="77777777" w:rsidR="00472767" w:rsidRDefault="00472767" w:rsidP="00472767">
      <w:pPr>
        <w:pStyle w:val="ListBullet"/>
      </w:pPr>
      <w:r>
        <w:t>You can run the App using Run | Run As Google App Run – and then open the url in a browser</w:t>
      </w:r>
    </w:p>
    <w:p w14:paraId="21CD1699" w14:textId="77777777" w:rsidR="00472767" w:rsidRDefault="00472767" w:rsidP="00472767">
      <w:pPr>
        <w:pStyle w:val="ListBullet"/>
      </w:pPr>
      <w:r>
        <w:t>You can deploy using Google App Engine | Upload</w:t>
      </w:r>
    </w:p>
    <w:p w14:paraId="53E8BB61" w14:textId="77777777" w:rsidR="00472767" w:rsidRPr="00D0442D" w:rsidRDefault="00472767" w:rsidP="00472767">
      <w:pPr>
        <w:pStyle w:val="ListBullet"/>
      </w:pPr>
      <w:r>
        <w:t>Works perfectly!</w:t>
      </w:r>
    </w:p>
    <w:p w14:paraId="2269633D" w14:textId="77777777" w:rsidR="00472767" w:rsidRDefault="00472767" w:rsidP="00472767">
      <w:pPr>
        <w:pStyle w:val="Heading6"/>
      </w:pPr>
      <w:r>
        <w:t>Creating a Google Earth Engine App</w:t>
      </w:r>
    </w:p>
    <w:p w14:paraId="4010DD52" w14:textId="77777777" w:rsidR="00472767" w:rsidRDefault="00472767" w:rsidP="00472767">
      <w:pPr>
        <w:pStyle w:val="BodyText2"/>
      </w:pPr>
      <w:r>
        <w:t xml:space="preserve">Following instructions </w:t>
      </w:r>
      <w:hyperlink r:id="rId548" w:anchor="2-set-up-credentials" w:history="1">
        <w:r w:rsidRPr="00341B8D">
          <w:rPr>
            <w:rStyle w:val="Hyperlink"/>
          </w:rPr>
          <w:t>here</w:t>
        </w:r>
      </w:hyperlink>
      <w:r>
        <w:t>.</w:t>
      </w:r>
    </w:p>
    <w:p w14:paraId="62077B89" w14:textId="77777777" w:rsidR="00472767" w:rsidRDefault="00472767" w:rsidP="00472767">
      <w:pPr>
        <w:pStyle w:val="Heading7"/>
      </w:pPr>
      <w:r>
        <w:t>Using the Eclipse Project wizard</w:t>
      </w:r>
    </w:p>
    <w:p w14:paraId="541B346C" w14:textId="77777777" w:rsidR="00472767" w:rsidRDefault="00472767" w:rsidP="00472767">
      <w:pPr>
        <w:pStyle w:val="ListBullet"/>
      </w:pPr>
      <w:r>
        <w:t xml:space="preserve">In Eclipse creating a new Google App Engine project (called geeServer) </w:t>
      </w:r>
    </w:p>
    <w:p w14:paraId="32B70487" w14:textId="77777777" w:rsidR="00472767" w:rsidRDefault="00472767" w:rsidP="00472767">
      <w:pPr>
        <w:pStyle w:val="ListBullet"/>
      </w:pPr>
      <w:r>
        <w:t>Entered ‘</w:t>
      </w:r>
      <w:r w:rsidRPr="00154F7F">
        <w:t>C:\Program Files (x86)\Google\google_appengine</w:t>
      </w:r>
      <w:r>
        <w:t>’ for the Google App Engine Directory</w:t>
      </w:r>
    </w:p>
    <w:p w14:paraId="32357B19" w14:textId="77777777" w:rsidR="00472767" w:rsidRDefault="00472767" w:rsidP="00472767">
      <w:pPr>
        <w:pStyle w:val="ListBullet"/>
      </w:pPr>
      <w:r>
        <w:t>Ticked all the referenced Python libraries and selected a HelloWorld sample</w:t>
      </w:r>
    </w:p>
    <w:p w14:paraId="48C02F92" w14:textId="77777777" w:rsidR="00472767" w:rsidRDefault="00472767" w:rsidP="00472767">
      <w:pPr>
        <w:pStyle w:val="ListBullet"/>
      </w:pPr>
      <w:r>
        <w:t>Entered geeimageserver as the application id registered for this project</w:t>
      </w:r>
    </w:p>
    <w:p w14:paraId="0FEDC471" w14:textId="77777777" w:rsidR="00472767" w:rsidRDefault="00472767" w:rsidP="00472767">
      <w:pPr>
        <w:pStyle w:val="ListBullet"/>
      </w:pPr>
      <w:r>
        <w:t>Chose the ‘Hello Webapp World’ template</w:t>
      </w:r>
    </w:p>
    <w:p w14:paraId="2F95D2B5" w14:textId="77777777" w:rsidR="00472767" w:rsidRDefault="00472767" w:rsidP="00472767">
      <w:pPr>
        <w:pStyle w:val="Heading7"/>
      </w:pPr>
      <w:r>
        <w:t>Configuring the project</w:t>
      </w:r>
    </w:p>
    <w:p w14:paraId="21C13150" w14:textId="77777777" w:rsidR="00472767" w:rsidRDefault="00472767" w:rsidP="00472767">
      <w:pPr>
        <w:pStyle w:val="ListBullet"/>
      </w:pPr>
      <w:r>
        <w:t>Renamed HelloWorld.py to server.py</w:t>
      </w:r>
    </w:p>
    <w:p w14:paraId="0B8D8F73" w14:textId="77777777" w:rsidR="00472767" w:rsidRDefault="00472767" w:rsidP="00472767">
      <w:pPr>
        <w:pStyle w:val="ListBullet"/>
      </w:pPr>
      <w:r>
        <w:t>Updated the yaml file:</w:t>
      </w:r>
    </w:p>
    <w:p w14:paraId="50C4E9E5" w14:textId="77777777" w:rsidR="00472767" w:rsidRDefault="00472767" w:rsidP="00472767">
      <w:pPr>
        <w:pStyle w:val="Code"/>
      </w:pPr>
      <w:r>
        <w:t>application: geeimageserver</w:t>
      </w:r>
    </w:p>
    <w:p w14:paraId="2D4DDC18" w14:textId="77777777" w:rsidR="00472767" w:rsidRDefault="00472767" w:rsidP="00472767">
      <w:pPr>
        <w:pStyle w:val="Code"/>
      </w:pPr>
      <w:r>
        <w:t>version: 1</w:t>
      </w:r>
    </w:p>
    <w:p w14:paraId="1F015FC2" w14:textId="77777777" w:rsidR="00472767" w:rsidRDefault="00472767" w:rsidP="00472767">
      <w:pPr>
        <w:pStyle w:val="Code"/>
      </w:pPr>
      <w:r>
        <w:t>runtime: python27</w:t>
      </w:r>
    </w:p>
    <w:p w14:paraId="12C3638E" w14:textId="77777777" w:rsidR="00472767" w:rsidRDefault="00472767" w:rsidP="00472767">
      <w:pPr>
        <w:pStyle w:val="Code"/>
      </w:pPr>
      <w:r>
        <w:t>api_version: 1</w:t>
      </w:r>
    </w:p>
    <w:p w14:paraId="6CCEFC66" w14:textId="77777777" w:rsidR="00472767" w:rsidRDefault="00472767" w:rsidP="00472767">
      <w:pPr>
        <w:pStyle w:val="Code"/>
      </w:pPr>
      <w:r>
        <w:t>threadsafe: false</w:t>
      </w:r>
    </w:p>
    <w:p w14:paraId="5BB5CFA3" w14:textId="77777777" w:rsidR="00472767" w:rsidRDefault="00472767" w:rsidP="00472767">
      <w:pPr>
        <w:pStyle w:val="Code"/>
      </w:pPr>
    </w:p>
    <w:p w14:paraId="68EB8058" w14:textId="77777777" w:rsidR="00472767" w:rsidRDefault="00472767" w:rsidP="00472767">
      <w:pPr>
        <w:pStyle w:val="Code"/>
      </w:pPr>
      <w:r>
        <w:t>handlers:</w:t>
      </w:r>
    </w:p>
    <w:p w14:paraId="2DA7B1E5" w14:textId="77777777" w:rsidR="00472767" w:rsidRDefault="00472767" w:rsidP="00472767">
      <w:pPr>
        <w:pStyle w:val="Code"/>
      </w:pPr>
      <w:r>
        <w:t>- url: /.*</w:t>
      </w:r>
    </w:p>
    <w:p w14:paraId="156076AF" w14:textId="77777777" w:rsidR="00472767" w:rsidRDefault="00472767" w:rsidP="00472767">
      <w:pPr>
        <w:pStyle w:val="Code"/>
      </w:pPr>
      <w:r>
        <w:t xml:space="preserve">  script: server.py</w:t>
      </w:r>
    </w:p>
    <w:p w14:paraId="30B5DEE8" w14:textId="77777777" w:rsidR="00472767" w:rsidRDefault="00472767" w:rsidP="00472767">
      <w:pPr>
        <w:pStyle w:val="Heading7"/>
      </w:pPr>
      <w:r>
        <w:t>Running the project</w:t>
      </w:r>
    </w:p>
    <w:p w14:paraId="4C35411F" w14:textId="77777777" w:rsidR="00472767" w:rsidRDefault="00472767" w:rsidP="00472767">
      <w:pPr>
        <w:pStyle w:val="BodyText2"/>
      </w:pPr>
      <w:r>
        <w:t>Right click the project and select Run As | Google App Run</w:t>
      </w:r>
    </w:p>
    <w:p w14:paraId="3210301C" w14:textId="77777777" w:rsidR="00472767" w:rsidRDefault="00472767" w:rsidP="00472767">
      <w:pPr>
        <w:pStyle w:val="Heading7"/>
      </w:pPr>
      <w:r>
        <w:t>Deploying</w:t>
      </w:r>
    </w:p>
    <w:p w14:paraId="32126097" w14:textId="77777777" w:rsidR="00472767" w:rsidRDefault="00472767" w:rsidP="00472767">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472767">
      <w:pPr>
        <w:pStyle w:val="Heading7"/>
      </w:pPr>
      <w:r>
        <w:t>Adding third-party libraries</w:t>
      </w:r>
    </w:p>
    <w:p w14:paraId="3877BE3F" w14:textId="77777777" w:rsidR="00472767" w:rsidRDefault="00472767" w:rsidP="00472767">
      <w:pPr>
        <w:pStyle w:val="Heading8"/>
      </w:pPr>
      <w:r>
        <w:t>Using the GAE recommended way</w:t>
      </w:r>
    </w:p>
    <w:p w14:paraId="64CA5572" w14:textId="77777777" w:rsidR="00472767" w:rsidRDefault="00472767" w:rsidP="00472767">
      <w:pPr>
        <w:pStyle w:val="BodyText2"/>
      </w:pPr>
      <w:r>
        <w:t xml:space="preserve">Follow the instructions </w:t>
      </w:r>
      <w:hyperlink r:id="rId549" w:anchor="vendoring" w:history="1">
        <w:r w:rsidRPr="00AA1F04">
          <w:rPr>
            <w:rStyle w:val="Hyperlink"/>
          </w:rPr>
          <w:t>here</w:t>
        </w:r>
      </w:hyperlink>
      <w:r>
        <w:t xml:space="preserve">. </w:t>
      </w:r>
    </w:p>
    <w:p w14:paraId="413CD918" w14:textId="77777777" w:rsidR="00472767" w:rsidRDefault="00472767" w:rsidP="00472767">
      <w:pPr>
        <w:pStyle w:val="ListBullet"/>
      </w:pPr>
      <w:r>
        <w:t>Creating a new folder called lib</w:t>
      </w:r>
    </w:p>
    <w:p w14:paraId="56615006" w14:textId="77777777" w:rsidR="00472767" w:rsidRDefault="00472767" w:rsidP="00472767">
      <w:pPr>
        <w:pStyle w:val="ListBullet"/>
      </w:pPr>
      <w:r>
        <w:t>In the cmd line install the gee api:</w:t>
      </w:r>
    </w:p>
    <w:p w14:paraId="6E47DC01" w14:textId="77777777" w:rsidR="00472767" w:rsidRDefault="00472767" w:rsidP="00D96B97">
      <w:pPr>
        <w:pStyle w:val="Unix"/>
      </w:pPr>
      <w:r>
        <w:t>E:\cottaan\My Documents\github repos\geeServer&gt;pip install -t lib earthengine-api</w:t>
      </w:r>
    </w:p>
    <w:p w14:paraId="55D00CCC" w14:textId="77777777" w:rsidR="00472767" w:rsidRDefault="00472767" w:rsidP="00472767">
      <w:pPr>
        <w:pStyle w:val="ListBullet"/>
      </w:pPr>
      <w:r>
        <w:t>Created a file called and added this:</w:t>
      </w:r>
    </w:p>
    <w:p w14:paraId="2987C075" w14:textId="77777777" w:rsidR="00472767" w:rsidRDefault="00472767" w:rsidP="00472767">
      <w:pPr>
        <w:pStyle w:val="Code"/>
      </w:pPr>
      <w:r>
        <w:lastRenderedPageBreak/>
        <w:t>from google.appengine.ext import vendor</w:t>
      </w:r>
    </w:p>
    <w:p w14:paraId="57EF13E1" w14:textId="77777777" w:rsidR="00472767" w:rsidRDefault="00472767" w:rsidP="00472767">
      <w:pPr>
        <w:pStyle w:val="Code"/>
      </w:pPr>
    </w:p>
    <w:p w14:paraId="09DA949B" w14:textId="77777777" w:rsidR="00472767" w:rsidRDefault="00472767" w:rsidP="00472767">
      <w:pPr>
        <w:pStyle w:val="Code"/>
      </w:pPr>
      <w:r>
        <w:t># Add any libraries installed in the "lib" folder.</w:t>
      </w:r>
    </w:p>
    <w:p w14:paraId="2183A712" w14:textId="77777777" w:rsidR="00472767" w:rsidRDefault="00472767" w:rsidP="00472767">
      <w:pPr>
        <w:pStyle w:val="Code"/>
      </w:pPr>
      <w:r>
        <w:t>vendor.add('lib')</w:t>
      </w:r>
    </w:p>
    <w:p w14:paraId="52AD302F" w14:textId="77777777" w:rsidR="00472767" w:rsidRDefault="00472767" w:rsidP="00472767">
      <w:pPr>
        <w:pStyle w:val="BodyText2"/>
      </w:pPr>
      <w:r>
        <w:t>But when I run anything it cant find the ee library. Couldn’t get this to work so will just put the installed folders straight into the project root.</w:t>
      </w:r>
    </w:p>
    <w:p w14:paraId="591E6253" w14:textId="77777777" w:rsidR="00472767" w:rsidRDefault="00472767" w:rsidP="00472767">
      <w:pPr>
        <w:pStyle w:val="Heading8"/>
      </w:pPr>
      <w:r>
        <w:t>Putting the installed folders straight into the project root</w:t>
      </w:r>
    </w:p>
    <w:p w14:paraId="7DAEEF87" w14:textId="77777777" w:rsidR="00472767" w:rsidRDefault="00472767" w:rsidP="00472767">
      <w:pPr>
        <w:pStyle w:val="BodyText2"/>
      </w:pPr>
      <w:r>
        <w:t>This is what worked for me!</w:t>
      </w:r>
    </w:p>
    <w:p w14:paraId="3B280508" w14:textId="77777777" w:rsidR="00472767" w:rsidRDefault="00472767" w:rsidP="00472767">
      <w:pPr>
        <w:pStyle w:val="Heading7"/>
      </w:pPr>
      <w:r>
        <w:t>Adding GEE Code</w:t>
      </w:r>
    </w:p>
    <w:p w14:paraId="0955C878" w14:textId="77777777" w:rsidR="00472767" w:rsidRPr="000A5652" w:rsidRDefault="00472767" w:rsidP="00472767">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472767">
      <w:pPr>
        <w:pStyle w:val="Heading6"/>
      </w:pPr>
      <w:r>
        <w:t>Debugging</w:t>
      </w:r>
    </w:p>
    <w:p w14:paraId="655931E3" w14:textId="77777777" w:rsidR="00472767" w:rsidRDefault="00472767" w:rsidP="00472767">
      <w:pPr>
        <w:pStyle w:val="BodyText2"/>
      </w:pPr>
      <w:r>
        <w:t>You can actually debug Google App Engine applications:</w:t>
      </w:r>
    </w:p>
    <w:p w14:paraId="29DBCEBF" w14:textId="77777777" w:rsidR="00472767" w:rsidRDefault="00472767" w:rsidP="00472767">
      <w:pPr>
        <w:pStyle w:val="ListBullet2"/>
      </w:pPr>
      <w:r>
        <w:t>Open the project in Eclipse</w:t>
      </w:r>
    </w:p>
    <w:p w14:paraId="709743D6" w14:textId="77777777" w:rsidR="00472767" w:rsidRDefault="00472767" w:rsidP="00472767">
      <w:pPr>
        <w:pStyle w:val="ListBullet2"/>
      </w:pPr>
      <w:r>
        <w:t xml:space="preserve">Debug the project as a Google App Engine </w:t>
      </w:r>
    </w:p>
    <w:p w14:paraId="76124966" w14:textId="77777777" w:rsidR="00472767" w:rsidRDefault="00472767" w:rsidP="00472767">
      <w:pPr>
        <w:pStyle w:val="ListBullet2"/>
      </w:pPr>
      <w:r>
        <w:t xml:space="preserve">Set a breakpoint in the url handling module, e.g. </w:t>
      </w:r>
      <w:r w:rsidRPr="00AC7B1A">
        <w:t>app = webapp2.WSGIApplication(</w:t>
      </w:r>
    </w:p>
    <w:p w14:paraId="3696B42F" w14:textId="77777777" w:rsidR="00472767" w:rsidRPr="00AC7B1A" w:rsidRDefault="00472767" w:rsidP="00472767">
      <w:pPr>
        <w:pStyle w:val="ListBullet2"/>
      </w:pPr>
      <w:r>
        <w:t>Call the page in a browser and the code will debug</w:t>
      </w:r>
    </w:p>
    <w:p w14:paraId="4E8B38BA" w14:textId="77777777" w:rsidR="00472767" w:rsidRDefault="00472767" w:rsidP="00472767">
      <w:pPr>
        <w:pStyle w:val="Heading6"/>
      </w:pPr>
      <w:r>
        <w:t>Issues</w:t>
      </w:r>
    </w:p>
    <w:p w14:paraId="4E0C269D" w14:textId="77777777" w:rsidR="00472767" w:rsidRDefault="00472767" w:rsidP="00472767">
      <w:pPr>
        <w:pStyle w:val="Heading7"/>
      </w:pPr>
      <w:r w:rsidRPr="00704A70">
        <w:t>ImportError: No module named webapp2</w:t>
      </w:r>
    </w:p>
    <w:p w14:paraId="43323638" w14:textId="77777777" w:rsidR="00472767" w:rsidRDefault="00472767" w:rsidP="00472767">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472767">
      <w:pPr>
        <w:pStyle w:val="Heading7"/>
      </w:pPr>
      <w:r>
        <w:t>Uploading errors</w:t>
      </w:r>
    </w:p>
    <w:p w14:paraId="34EB4409" w14:textId="77777777" w:rsidR="00472767" w:rsidRDefault="00472767" w:rsidP="00472767">
      <w:pPr>
        <w:pStyle w:val="BodyText2"/>
      </w:pPr>
      <w:r>
        <w:t>On 19/4/16 I tried to upload the geeImageServer app from PyDev and it failed and went to the following website:</w:t>
      </w:r>
    </w:p>
    <w:p w14:paraId="409DD9EC" w14:textId="77777777" w:rsidR="00472767" w:rsidRDefault="00472767" w:rsidP="00472767">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472767">
      <w:pPr>
        <w:pStyle w:val="BodyText2"/>
      </w:pPr>
      <w:r>
        <w:t xml:space="preserve">It was logged in as </w:t>
      </w:r>
      <w:hyperlink r:id="rId551" w:history="1">
        <w:r w:rsidRPr="00BF7AD8">
          <w:rPr>
            <w:rStyle w:val="Hyperlink"/>
          </w:rPr>
          <w:t>a.cottam@gmail.com</w:t>
        </w:r>
      </w:hyperlink>
      <w:r>
        <w:t xml:space="preserve"> and so the service account was still failing to upload. Trying to go to the consent page on </w:t>
      </w:r>
      <w:hyperlink r:id="rId552"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472767">
      <w:pPr>
        <w:pStyle w:val="Heading7"/>
      </w:pPr>
      <w:r w:rsidRPr="002C7E61">
        <w:t>HTTP Error 404: Not Found</w:t>
      </w:r>
      <w:r>
        <w:t xml:space="preserve"> when running PyDev: Google App Run</w:t>
      </w:r>
    </w:p>
    <w:p w14:paraId="7D6D7B76" w14:textId="77777777" w:rsidR="00472767" w:rsidRPr="002C7E61" w:rsidRDefault="00472767" w:rsidP="00472767">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472767">
      <w:pPr>
        <w:pStyle w:val="Heading5"/>
      </w:pPr>
      <w:r>
        <w:t>Viewing log files</w:t>
      </w:r>
    </w:p>
    <w:p w14:paraId="136FF2D8" w14:textId="77777777" w:rsidR="00472767" w:rsidRPr="00600327" w:rsidRDefault="00472767" w:rsidP="00472767">
      <w:pPr>
        <w:pStyle w:val="BodyText2"/>
      </w:pPr>
      <w:r>
        <w:t xml:space="preserve">They are available online! </w:t>
      </w:r>
      <w:hyperlink r:id="rId553" w:history="1">
        <w:r w:rsidRPr="00317961">
          <w:rPr>
            <w:rStyle w:val="Hyperlink"/>
          </w:rPr>
          <w:t>https://console.cloud.google.com/logs/</w:t>
        </w:r>
      </w:hyperlink>
      <w:r>
        <w:t xml:space="preserve"> </w:t>
      </w:r>
    </w:p>
    <w:p w14:paraId="48C3FB0C" w14:textId="77777777" w:rsidR="00472767" w:rsidRDefault="00472767" w:rsidP="00472767">
      <w:pPr>
        <w:pStyle w:val="Heading5"/>
      </w:pPr>
      <w:r>
        <w:t>Issues</w:t>
      </w:r>
    </w:p>
    <w:p w14:paraId="2182C624" w14:textId="77777777" w:rsidR="00472767" w:rsidRDefault="00472767" w:rsidP="00472767">
      <w:pPr>
        <w:pStyle w:val="Heading6"/>
      </w:pPr>
      <w:r>
        <w:lastRenderedPageBreak/>
        <w:t>Url length</w:t>
      </w:r>
    </w:p>
    <w:p w14:paraId="30F81132" w14:textId="77777777" w:rsidR="00472767" w:rsidRPr="0086394D" w:rsidRDefault="00472767" w:rsidP="00472767">
      <w:pPr>
        <w:pStyle w:val="BodyText2"/>
      </w:pPr>
      <w:r>
        <w:t xml:space="preserve">There is a max limit on the url length that can be passed to Google App Engine of 2048 characters (see </w:t>
      </w:r>
      <w:hyperlink r:id="rId554" w:history="1">
        <w:r w:rsidRPr="0086394D">
          <w:rPr>
            <w:rStyle w:val="Hyperlink"/>
          </w:rPr>
          <w:t>here</w:t>
        </w:r>
      </w:hyperlink>
      <w:r>
        <w:t>). This is annoying as our detectExpressions for the Spectral Library tool are often longer. Using POST instead.</w:t>
      </w:r>
    </w:p>
    <w:p w14:paraId="37B874E5" w14:textId="77777777" w:rsidR="00472767" w:rsidRDefault="00472767" w:rsidP="007D2F52">
      <w:pPr>
        <w:pStyle w:val="Heading4"/>
      </w:pPr>
      <w:r>
        <w:t xml:space="preserve">Google Cloud Storage </w:t>
      </w:r>
    </w:p>
    <w:p w14:paraId="3A6944D7" w14:textId="77777777" w:rsidR="00472767" w:rsidRDefault="00472767" w:rsidP="00472767">
      <w:pPr>
        <w:pStyle w:val="BodyText2"/>
      </w:pPr>
      <w:r>
        <w:t xml:space="preserve">You cannot write files to the server in GAE so you have to set up and use Google Cloud Storage. </w:t>
      </w:r>
    </w:p>
    <w:p w14:paraId="7382C92A" w14:textId="77777777" w:rsidR="00472767" w:rsidRDefault="00472767" w:rsidP="00472767">
      <w:pPr>
        <w:pStyle w:val="Heading5"/>
      </w:pPr>
      <w:r>
        <w:t>Browsing files</w:t>
      </w:r>
    </w:p>
    <w:p w14:paraId="7B6C4106" w14:textId="77777777" w:rsidR="00472767" w:rsidRPr="00E43913" w:rsidRDefault="00472767" w:rsidP="00472767">
      <w:pPr>
        <w:pStyle w:val="BodyText2"/>
      </w:pPr>
      <w:r>
        <w:t xml:space="preserve">Goto the project and </w:t>
      </w:r>
    </w:p>
    <w:p w14:paraId="03076B42" w14:textId="77777777" w:rsidR="00472767" w:rsidRDefault="00472767" w:rsidP="00472767">
      <w:pPr>
        <w:pStyle w:val="Heading5"/>
      </w:pPr>
      <w:r>
        <w:t>Client Libraries</w:t>
      </w:r>
    </w:p>
    <w:p w14:paraId="4EAA81FE" w14:textId="77777777" w:rsidR="00472767" w:rsidRPr="005D143A" w:rsidRDefault="00472767" w:rsidP="00472767">
      <w:pPr>
        <w:pStyle w:val="BodyText2"/>
      </w:pPr>
      <w:r>
        <w:t xml:space="preserve">There are several client libraries for accessing GCS and the differences are described </w:t>
      </w:r>
      <w:hyperlink r:id="rId555" w:history="1">
        <w:r w:rsidRPr="005D143A">
          <w:rPr>
            <w:rStyle w:val="Hyperlink"/>
          </w:rPr>
          <w:t>here</w:t>
        </w:r>
      </w:hyperlink>
      <w:r>
        <w:t>.</w:t>
      </w:r>
    </w:p>
    <w:p w14:paraId="7E49BDE5" w14:textId="77777777" w:rsidR="00472767" w:rsidRDefault="00472767" w:rsidP="00472767">
      <w:pPr>
        <w:pStyle w:val="Heading6"/>
      </w:pPr>
      <w:r w:rsidRPr="001E7B39">
        <w:t>GoogleAppEngineCloudStorageClient</w:t>
      </w:r>
    </w:p>
    <w:p w14:paraId="6E06FC1D" w14:textId="77777777" w:rsidR="00472767" w:rsidRDefault="00472767" w:rsidP="00472767">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472767">
      <w:pPr>
        <w:pStyle w:val="BodyText2"/>
      </w:pPr>
      <w:r>
        <w:t xml:space="preserve">To install the client library in App Engine (following instructions </w:t>
      </w:r>
      <w:hyperlink r:id="rId556" w:anchor="installing_a_library" w:history="1">
        <w:r w:rsidRPr="001E7B39">
          <w:rPr>
            <w:rStyle w:val="Hyperlink"/>
          </w:rPr>
          <w:t>here</w:t>
        </w:r>
      </w:hyperlink>
      <w:r>
        <w:t>):</w:t>
      </w:r>
    </w:p>
    <w:p w14:paraId="12DFFA7B" w14:textId="77777777" w:rsidR="00472767" w:rsidRDefault="00472767" w:rsidP="00472767">
      <w:pPr>
        <w:pStyle w:val="ListBullet2"/>
      </w:pPr>
      <w:r>
        <w:t>Create a folder in the app engine project called ‘lib’</w:t>
      </w:r>
    </w:p>
    <w:p w14:paraId="3598EFE4" w14:textId="77777777" w:rsidR="00472767" w:rsidRDefault="00472767" w:rsidP="00472767">
      <w:pPr>
        <w:pStyle w:val="ListBullet2"/>
      </w:pPr>
      <w:r>
        <w:t>Create a file in the project root called ‘</w:t>
      </w:r>
      <w:r w:rsidRPr="001E7B39">
        <w:t>appengine_config.py</w:t>
      </w:r>
      <w:r>
        <w:t>’</w:t>
      </w:r>
    </w:p>
    <w:p w14:paraId="4737C1F0" w14:textId="77777777" w:rsidR="00472767" w:rsidRDefault="00472767" w:rsidP="00472767">
      <w:pPr>
        <w:pStyle w:val="ListBullet2"/>
      </w:pPr>
      <w:r>
        <w:t xml:space="preserve">Add the text from the instructions </w:t>
      </w:r>
    </w:p>
    <w:p w14:paraId="4117F24C" w14:textId="77777777" w:rsidR="00472767" w:rsidRDefault="00472767" w:rsidP="00472767">
      <w:pPr>
        <w:pStyle w:val="ListBullet2"/>
      </w:pPr>
      <w:r>
        <w:t xml:space="preserve">Install the client library (this puts it in the lib folder of the app engine project): </w:t>
      </w:r>
    </w:p>
    <w:p w14:paraId="4EB72CD8" w14:textId="77777777" w:rsidR="00472767" w:rsidRDefault="00472767" w:rsidP="00D96B97">
      <w:pPr>
        <w:pStyle w:val="Unix"/>
      </w:pPr>
      <w:r w:rsidRPr="001E7B39">
        <w:t>pip install GoogleAppEngineCloudStorageClient -t "E:/cottaan/My Documents/github repos/geeImageServer/lib"</w:t>
      </w:r>
    </w:p>
    <w:p w14:paraId="64402F23" w14:textId="77777777" w:rsidR="00472767" w:rsidRDefault="00472767" w:rsidP="00472767">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D96B97">
      <w:pPr>
        <w:pStyle w:val="Unix"/>
      </w:pPr>
      <w:r w:rsidRPr="007B0A4F">
        <w:t>import cloudstorage as gcs</w:t>
      </w:r>
    </w:p>
    <w:p w14:paraId="4BD26772" w14:textId="77777777" w:rsidR="00472767" w:rsidRDefault="00472767" w:rsidP="00D96B97">
      <w:pPr>
        <w:pStyle w:val="Unix"/>
      </w:pPr>
      <w:r w:rsidRPr="005F7CD7">
        <w:t>from google.appengine.api import app_identity</w:t>
      </w:r>
    </w:p>
    <w:p w14:paraId="61D75B27" w14:textId="77777777" w:rsidR="00472767" w:rsidRPr="001E7B39" w:rsidRDefault="00472767" w:rsidP="00472767">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472767">
      <w:pPr>
        <w:pStyle w:val="Heading6"/>
      </w:pPr>
      <w:r>
        <w:t>Google APIs Client Library for Python</w:t>
      </w:r>
    </w:p>
    <w:p w14:paraId="6C585D98" w14:textId="77777777" w:rsidR="00472767" w:rsidRPr="009B6FA1" w:rsidRDefault="008809F7" w:rsidP="00472767">
      <w:pPr>
        <w:pStyle w:val="BodyText2"/>
      </w:pPr>
      <w:hyperlink r:id="rId557" w:history="1">
        <w:r w:rsidR="00472767" w:rsidRPr="009B6FA1">
          <w:rPr>
            <w:rStyle w:val="Hyperlink"/>
          </w:rPr>
          <w:t>This</w:t>
        </w:r>
      </w:hyperlink>
      <w:r w:rsidR="00472767">
        <w:t xml:space="preserve"> is a generic client library for all the Google discovery based APIs.</w:t>
      </w:r>
    </w:p>
    <w:p w14:paraId="150B894E" w14:textId="77777777" w:rsidR="00472767" w:rsidRDefault="00472767" w:rsidP="00472767">
      <w:pPr>
        <w:pStyle w:val="Heading6"/>
      </w:pPr>
      <w:r>
        <w:t>GCS Client Library</w:t>
      </w:r>
    </w:p>
    <w:p w14:paraId="769F3D30" w14:textId="77777777" w:rsidR="00472767" w:rsidRDefault="00472767" w:rsidP="00472767">
      <w:pPr>
        <w:pStyle w:val="Heading7"/>
      </w:pPr>
      <w:r>
        <w:t>Installing</w:t>
      </w:r>
    </w:p>
    <w:p w14:paraId="55FB620F" w14:textId="77777777" w:rsidR="00472767" w:rsidRDefault="008809F7" w:rsidP="00472767">
      <w:pPr>
        <w:pStyle w:val="BodyText2"/>
      </w:pPr>
      <w:hyperlink r:id="rId558"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D96B97">
      <w:pPr>
        <w:pStyle w:val="Unix"/>
      </w:pPr>
      <w:r w:rsidRPr="009B6FA1">
        <w:t>pip install --upgrade google-cloud-storage</w:t>
      </w:r>
    </w:p>
    <w:p w14:paraId="63B67E8E" w14:textId="77777777" w:rsidR="00472767" w:rsidRPr="009B6FA1" w:rsidRDefault="00472767" w:rsidP="00472767">
      <w:pPr>
        <w:pStyle w:val="BodyText2"/>
      </w:pPr>
      <w:r>
        <w:t xml:space="preserve">Installed to </w:t>
      </w:r>
      <w:r w:rsidRPr="00184D25">
        <w:t>c:\anaconda\lib\site-packages</w:t>
      </w:r>
      <w:r>
        <w:t>.</w:t>
      </w:r>
    </w:p>
    <w:p w14:paraId="6B21F8A8" w14:textId="77777777" w:rsidR="00472767" w:rsidRDefault="00472767" w:rsidP="00472767">
      <w:pPr>
        <w:pStyle w:val="Heading7"/>
      </w:pPr>
      <w:r>
        <w:t>Authenticating</w:t>
      </w:r>
    </w:p>
    <w:p w14:paraId="114D3487" w14:textId="77777777" w:rsidR="00472767" w:rsidRDefault="00472767" w:rsidP="00472767">
      <w:pPr>
        <w:pStyle w:val="BodyText2"/>
      </w:pPr>
      <w:r>
        <w:t xml:space="preserve">Following instructions </w:t>
      </w:r>
      <w:hyperlink r:id="rId559" w:anchor="overview" w:history="1">
        <w:r w:rsidRPr="00E37641">
          <w:rPr>
            <w:rStyle w:val="Hyperlink"/>
          </w:rPr>
          <w:t>here</w:t>
        </w:r>
      </w:hyperlink>
      <w:r>
        <w:t>.</w:t>
      </w:r>
    </w:p>
    <w:p w14:paraId="59E4DD4F" w14:textId="77777777" w:rsidR="00472767" w:rsidRDefault="00472767" w:rsidP="00472767">
      <w:pPr>
        <w:pStyle w:val="ListBullet2"/>
      </w:pPr>
      <w:r>
        <w:t>C:\Users\cottaan&gt;gcloud beta auth application-default login – this installed some components</w:t>
      </w:r>
    </w:p>
    <w:p w14:paraId="3C0AF75E" w14:textId="77777777" w:rsidR="00472767" w:rsidRDefault="00472767" w:rsidP="00472767">
      <w:pPr>
        <w:pStyle w:val="ListBullet2"/>
      </w:pPr>
      <w:r>
        <w:t>C:\Users\cottaan&gt;gcloud beta auth application-default login – went to a website where I authenticated</w:t>
      </w:r>
    </w:p>
    <w:p w14:paraId="0BC0988F" w14:textId="77777777" w:rsidR="00472767" w:rsidRDefault="00472767" w:rsidP="00D96B97">
      <w:pPr>
        <w:pStyle w:val="Unix"/>
      </w:pPr>
      <w:r>
        <w:t>C:\Users\cottaan&gt;gcloud beta auth application-default login</w:t>
      </w:r>
    </w:p>
    <w:p w14:paraId="76A95D65" w14:textId="77777777" w:rsidR="00472767" w:rsidRDefault="00472767" w:rsidP="00D96B97">
      <w:pPr>
        <w:pStyle w:val="Unix"/>
      </w:pPr>
      <w:r>
        <w:t>Your browser has been opened to visit:</w:t>
      </w:r>
    </w:p>
    <w:p w14:paraId="5A70D56A" w14:textId="77777777" w:rsidR="00472767" w:rsidRDefault="00472767" w:rsidP="00D96B97">
      <w:pPr>
        <w:pStyle w:val="Unix"/>
      </w:pPr>
      <w:r>
        <w:t xml:space="preserve">    https://accounts.google.com/o/oauth2/auth?redirect_......</w:t>
      </w:r>
    </w:p>
    <w:p w14:paraId="35B828BD" w14:textId="77777777" w:rsidR="00472767" w:rsidRDefault="00472767" w:rsidP="00D96B97">
      <w:pPr>
        <w:pStyle w:val="Unix"/>
      </w:pPr>
      <w:r>
        <w:t>Credentials saved to file: [C:\Users\cottaan\AppData\Roaming\gcloud\application_default_credentials.json]</w:t>
      </w:r>
    </w:p>
    <w:p w14:paraId="74FF9D58" w14:textId="77777777" w:rsidR="00472767" w:rsidRDefault="00472767" w:rsidP="00D96B97">
      <w:pPr>
        <w:pStyle w:val="Unix"/>
      </w:pPr>
      <w:r>
        <w:t>These credentials will be used by any library that requests Application Default Credentials.</w:t>
      </w:r>
    </w:p>
    <w:p w14:paraId="0D442C23" w14:textId="77777777" w:rsidR="00472767" w:rsidRDefault="00472767" w:rsidP="00472767">
      <w:pPr>
        <w:pStyle w:val="ListBullet2"/>
      </w:pPr>
      <w:r>
        <w:t>C:\Users\cottaan&gt;gcloud auth login</w:t>
      </w:r>
    </w:p>
    <w:p w14:paraId="0B5DF53D" w14:textId="77777777" w:rsidR="00472767" w:rsidRDefault="00472767" w:rsidP="00D96B97">
      <w:pPr>
        <w:pStyle w:val="Unix"/>
      </w:pPr>
      <w:r>
        <w:t>Your browser has been opened to visit:</w:t>
      </w:r>
    </w:p>
    <w:p w14:paraId="2E95D351" w14:textId="77777777" w:rsidR="00472767" w:rsidRDefault="00472767" w:rsidP="00D96B97">
      <w:pPr>
        <w:pStyle w:val="Unix"/>
      </w:pPr>
      <w:r>
        <w:t xml:space="preserve">    https://accounts.google.com/o/oauth2/auth?redirect_uri............</w:t>
      </w:r>
    </w:p>
    <w:p w14:paraId="44D8A012" w14:textId="77777777" w:rsidR="00472767" w:rsidRDefault="00472767" w:rsidP="00D96B97">
      <w:pPr>
        <w:pStyle w:val="Unix"/>
      </w:pPr>
      <w:r>
        <w:t>WARNING: `gcloud auth login` no longer writes application default credentials.</w:t>
      </w:r>
    </w:p>
    <w:p w14:paraId="45819D9E" w14:textId="77777777" w:rsidR="00472767" w:rsidRDefault="00472767" w:rsidP="00D96B97">
      <w:pPr>
        <w:pStyle w:val="Unix"/>
      </w:pPr>
      <w:r>
        <w:t>If you need to use ADC, see:</w:t>
      </w:r>
    </w:p>
    <w:p w14:paraId="18889064" w14:textId="77777777" w:rsidR="00472767" w:rsidRDefault="00472767" w:rsidP="00D96B97">
      <w:pPr>
        <w:pStyle w:val="Unix"/>
      </w:pPr>
      <w:r>
        <w:t xml:space="preserve">  gcloud auth application-default --help</w:t>
      </w:r>
    </w:p>
    <w:p w14:paraId="4A180593" w14:textId="77777777" w:rsidR="00472767" w:rsidRDefault="00472767" w:rsidP="00D96B97">
      <w:pPr>
        <w:pStyle w:val="Unix"/>
      </w:pPr>
      <w:r>
        <w:lastRenderedPageBreak/>
        <w:t>You are now logged in as [a.cottam@gmail.com].</w:t>
      </w:r>
    </w:p>
    <w:p w14:paraId="169AA98D" w14:textId="77777777" w:rsidR="00472767" w:rsidRDefault="00472767" w:rsidP="00D96B97">
      <w:pPr>
        <w:pStyle w:val="Unix"/>
      </w:pPr>
      <w:r>
        <w:t>Your current project is [None].  You can change this setting by running:</w:t>
      </w:r>
    </w:p>
    <w:p w14:paraId="46675532" w14:textId="77777777" w:rsidR="00472767" w:rsidRDefault="00472767" w:rsidP="00D96B97">
      <w:pPr>
        <w:pStyle w:val="Unix"/>
      </w:pPr>
      <w:r>
        <w:t xml:space="preserve">  $ gcloud config set project PROJECT_ID</w:t>
      </w:r>
    </w:p>
    <w:p w14:paraId="053C4A3E" w14:textId="77777777" w:rsidR="00472767" w:rsidRDefault="00472767" w:rsidP="00472767">
      <w:pPr>
        <w:pStyle w:val="ListBullet2"/>
      </w:pPr>
      <w:r>
        <w:t>C:\Users\cottaan&gt;gcloud config set project water-world</w:t>
      </w:r>
    </w:p>
    <w:p w14:paraId="74F8CF4A" w14:textId="77777777" w:rsidR="00472767" w:rsidRDefault="00472767" w:rsidP="00D96B97">
      <w:pPr>
        <w:pStyle w:val="Unix"/>
      </w:pPr>
      <w:r>
        <w:t>Updated property [core/project].</w:t>
      </w:r>
    </w:p>
    <w:p w14:paraId="08352E84" w14:textId="77777777" w:rsidR="00472767" w:rsidRDefault="00472767" w:rsidP="00D96B97">
      <w:pPr>
        <w:pStyle w:val="Unix"/>
      </w:pPr>
      <w:r>
        <w:t>C:\Users\cottaan&gt;gcloud auth login</w:t>
      </w:r>
    </w:p>
    <w:p w14:paraId="7B462F54" w14:textId="77777777" w:rsidR="00472767" w:rsidRDefault="00472767" w:rsidP="00D96B97">
      <w:pPr>
        <w:pStyle w:val="Unix"/>
      </w:pPr>
      <w:r>
        <w:t>Your browser has been opened to visit:</w:t>
      </w:r>
    </w:p>
    <w:p w14:paraId="4E929E41" w14:textId="77777777" w:rsidR="00472767" w:rsidRDefault="00472767" w:rsidP="00D96B97">
      <w:pPr>
        <w:pStyle w:val="Unix"/>
      </w:pPr>
      <w:r>
        <w:t xml:space="preserve">    https://accounts.google.com/o/oauth2/auth?...</w:t>
      </w:r>
    </w:p>
    <w:p w14:paraId="69CDFD73" w14:textId="77777777" w:rsidR="00472767" w:rsidRDefault="00472767" w:rsidP="00D96B97">
      <w:pPr>
        <w:pStyle w:val="Unix"/>
      </w:pPr>
      <w:r>
        <w:t>WARNING: `gcloud auth login` no longer writes application default credentials.</w:t>
      </w:r>
    </w:p>
    <w:p w14:paraId="1E811CD1" w14:textId="77777777" w:rsidR="00472767" w:rsidRDefault="00472767" w:rsidP="00D96B97">
      <w:pPr>
        <w:pStyle w:val="Unix"/>
      </w:pPr>
      <w:r>
        <w:t>If you need to use ADC, see:</w:t>
      </w:r>
    </w:p>
    <w:p w14:paraId="5A3B30F3" w14:textId="77777777" w:rsidR="00472767" w:rsidRDefault="00472767" w:rsidP="00D96B97">
      <w:pPr>
        <w:pStyle w:val="Unix"/>
      </w:pPr>
      <w:r>
        <w:t xml:space="preserve">  gcloud auth application-default --help</w:t>
      </w:r>
    </w:p>
    <w:p w14:paraId="2BD1CEDE" w14:textId="77777777" w:rsidR="00472767" w:rsidRDefault="00472767" w:rsidP="00D96B97">
      <w:pPr>
        <w:pStyle w:val="Unix"/>
      </w:pPr>
      <w:r>
        <w:t>You are now logged in as [a.cottam@gmail.com].</w:t>
      </w:r>
    </w:p>
    <w:p w14:paraId="2AF9E667" w14:textId="77777777" w:rsidR="00472767" w:rsidRDefault="00472767" w:rsidP="00D96B97">
      <w:pPr>
        <w:pStyle w:val="Unix"/>
      </w:pPr>
      <w:r>
        <w:t>Your current project is [water-world].  You can change this setting by running:</w:t>
      </w:r>
    </w:p>
    <w:p w14:paraId="5008C965" w14:textId="77777777" w:rsidR="00472767" w:rsidRDefault="00472767" w:rsidP="00D96B97">
      <w:pPr>
        <w:pStyle w:val="Unix"/>
      </w:pPr>
      <w:r>
        <w:t xml:space="preserve">  $ gcloud config set project PROJECT_ID</w:t>
      </w:r>
    </w:p>
    <w:p w14:paraId="7C230892" w14:textId="77777777" w:rsidR="00472767" w:rsidRPr="00E37641" w:rsidRDefault="00472767" w:rsidP="00472767">
      <w:pPr>
        <w:pStyle w:val="BodyText2"/>
      </w:pPr>
      <w:r>
        <w:t>I am using this in the tool to get all the water datasets from a bucket and downloading them.</w:t>
      </w:r>
    </w:p>
    <w:p w14:paraId="670CC3EB" w14:textId="77777777" w:rsidR="00472767" w:rsidRDefault="00472767" w:rsidP="00472767">
      <w:pPr>
        <w:pStyle w:val="Heading5"/>
      </w:pPr>
      <w:r>
        <w:t>Setting public rights</w:t>
      </w:r>
    </w:p>
    <w:p w14:paraId="6FC50A60" w14:textId="77777777" w:rsidR="00472767" w:rsidRDefault="00472767" w:rsidP="00472767">
      <w:pPr>
        <w:pStyle w:val="BodyText2"/>
      </w:pPr>
      <w:r>
        <w:t>To set ACL rights to all users for a particular bucket, you can use the gcloud command:</w:t>
      </w:r>
    </w:p>
    <w:p w14:paraId="752BF650" w14:textId="77777777" w:rsidR="00472767" w:rsidRDefault="00472767" w:rsidP="00D96B97">
      <w:pPr>
        <w:pStyle w:val="Unix"/>
      </w:pPr>
      <w:r>
        <w:t>Andrews-MacBook-Air:~ andrewcottam$ gcloud auth login                                                       --------------this will open a browser and let you login ---- then -&gt;</w:t>
      </w:r>
    </w:p>
    <w:p w14:paraId="32955B91" w14:textId="77777777" w:rsidR="00472767" w:rsidRDefault="00472767" w:rsidP="00D96B97">
      <w:pPr>
        <w:pStyle w:val="Unix"/>
      </w:pPr>
      <w:r>
        <w:t>Andrews-MacBook-Air:~ andrewcottam$ gsutil setdefacl public-read gs://staging.geeimageserver.appspot.com</w:t>
      </w:r>
    </w:p>
    <w:p w14:paraId="26E690EF" w14:textId="77777777" w:rsidR="00472767" w:rsidRPr="009025BD" w:rsidRDefault="00472767" w:rsidP="00D96B97">
      <w:pPr>
        <w:pStyle w:val="Unix"/>
      </w:pPr>
      <w:r>
        <w:t>Andrews-MacBook-Air:~ andrewcottam$ gsutil setdefacl public-read gs://geeimageserver.appspot.com</w:t>
      </w:r>
    </w:p>
    <w:p w14:paraId="7652F0B2" w14:textId="77777777" w:rsidR="00472767" w:rsidRDefault="00472767" w:rsidP="00472767">
      <w:pPr>
        <w:pStyle w:val="Heading5"/>
      </w:pPr>
      <w:r>
        <w:t>Setting up Cloud Storage</w:t>
      </w:r>
    </w:p>
    <w:p w14:paraId="66E8CEA1" w14:textId="77777777" w:rsidR="00472767" w:rsidRDefault="00472767" w:rsidP="00472767">
      <w:pPr>
        <w:pStyle w:val="BodyText2"/>
      </w:pPr>
      <w:r>
        <w:t xml:space="preserve">Following instructions </w:t>
      </w:r>
      <w:hyperlink r:id="rId560"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472767">
      <w:pPr>
        <w:pStyle w:val="Heading5"/>
      </w:pPr>
      <w:r>
        <w:t>Quotas</w:t>
      </w:r>
    </w:p>
    <w:p w14:paraId="551C25D2" w14:textId="77777777" w:rsidR="00472767" w:rsidRPr="00E73ACB" w:rsidRDefault="00472767" w:rsidP="00472767">
      <w:pPr>
        <w:pStyle w:val="BodyText2"/>
      </w:pPr>
      <w:r>
        <w:t xml:space="preserve">See </w:t>
      </w:r>
      <w:hyperlink r:id="rId561" w:anchor="Default_Gcs_Bucket" w:history="1">
        <w:r w:rsidRPr="00E73ACB">
          <w:rPr>
            <w:rStyle w:val="Hyperlink"/>
          </w:rPr>
          <w:t>here</w:t>
        </w:r>
      </w:hyperlink>
      <w:r>
        <w:t xml:space="preserve"> for the quotas for Google Cloud Storage.</w:t>
      </w:r>
    </w:p>
    <w:p w14:paraId="33E3DF4D" w14:textId="77777777" w:rsidR="00472767" w:rsidRDefault="00472767" w:rsidP="00472767">
      <w:pPr>
        <w:pStyle w:val="Heading5"/>
      </w:pPr>
      <w:bookmarkStart w:id="119" w:name="_CORS"/>
      <w:bookmarkEnd w:id="119"/>
      <w:r>
        <w:t>CORS</w:t>
      </w:r>
    </w:p>
    <w:p w14:paraId="47FA6A09" w14:textId="77777777" w:rsidR="00472767" w:rsidRDefault="00472767" w:rsidP="00472767">
      <w:pPr>
        <w:pStyle w:val="Heading6"/>
      </w:pPr>
      <w:r>
        <w:t>Configuring</w:t>
      </w:r>
    </w:p>
    <w:p w14:paraId="6CC2A5AC" w14:textId="77777777" w:rsidR="00472767" w:rsidRDefault="00472767" w:rsidP="00E5562E">
      <w:pPr>
        <w:pStyle w:val="BodyText2"/>
      </w:pPr>
      <w:r>
        <w:t>You can configure CORS on Google Cloud Storage bucket using gsutil – but it can take up to an hour to be updated on the server. Updating the following bucket:</w:t>
      </w:r>
    </w:p>
    <w:p w14:paraId="025A9F7D" w14:textId="77777777" w:rsidR="00472767" w:rsidRDefault="008809F7" w:rsidP="00E5562E">
      <w:pPr>
        <w:pStyle w:val="BodyText2"/>
      </w:pPr>
      <w:hyperlink r:id="rId562" w:history="1">
        <w:r w:rsidR="00472767" w:rsidRPr="00235194">
          <w:rPr>
            <w:rStyle w:val="Hyperlink"/>
          </w:rPr>
          <w:t>https://console.cloud.google.com/storage/browser/geeimageserver.appspot.com/</w:t>
        </w:r>
      </w:hyperlink>
      <w:r w:rsidR="00472767">
        <w:t xml:space="preserve"> </w:t>
      </w:r>
    </w:p>
    <w:p w14:paraId="69A53661" w14:textId="77777777" w:rsidR="00472767" w:rsidRDefault="00472767" w:rsidP="00D96B97">
      <w:pPr>
        <w:pStyle w:val="Unix"/>
      </w:pPr>
      <w:r>
        <w:t>blishten:~/workspace</w:t>
      </w:r>
      <w:r w:rsidRPr="00A24619">
        <w:t xml:space="preserve"> (</w:t>
      </w:r>
      <w:r>
        <w:t>gh-pages</w:t>
      </w:r>
      <w:r w:rsidRPr="00A24619">
        <w:t>) $ gsutil cors set cors-json-file.json gs://geeimageserver.appspot.com</w:t>
      </w:r>
    </w:p>
    <w:p w14:paraId="02241B62" w14:textId="77777777" w:rsidR="00472767" w:rsidRDefault="00472767" w:rsidP="00472767">
      <w:pPr>
        <w:pStyle w:val="BodyText2"/>
      </w:pPr>
      <w:r>
        <w:t>The json file looks like this:</w:t>
      </w:r>
    </w:p>
    <w:p w14:paraId="3E3B378C" w14:textId="77777777" w:rsidR="00472767" w:rsidRDefault="00472767" w:rsidP="00472767">
      <w:pPr>
        <w:pStyle w:val="Code"/>
      </w:pPr>
      <w:r>
        <w:t>[</w:t>
      </w:r>
    </w:p>
    <w:p w14:paraId="00CED181" w14:textId="77777777" w:rsidR="00472767" w:rsidRDefault="00472767" w:rsidP="00472767">
      <w:pPr>
        <w:pStyle w:val="Code"/>
      </w:pPr>
      <w:r>
        <w:t xml:space="preserve">    {</w:t>
      </w:r>
    </w:p>
    <w:p w14:paraId="1947EB9A" w14:textId="77777777" w:rsidR="00472767" w:rsidRDefault="00472767" w:rsidP="00472767">
      <w:pPr>
        <w:pStyle w:val="Code"/>
      </w:pPr>
      <w:r>
        <w:t xml:space="preserve">      "origin": ["https://mapzen.com/","https://web-apps-blishten.c9users.io/","https://andrewcottam.github.io/"],</w:t>
      </w:r>
    </w:p>
    <w:p w14:paraId="77262D16" w14:textId="77777777" w:rsidR="00472767" w:rsidRDefault="00472767" w:rsidP="00472767">
      <w:pPr>
        <w:pStyle w:val="Code"/>
      </w:pPr>
      <w:r>
        <w:t xml:space="preserve">      "responseHeader": ["Content-Type"],</w:t>
      </w:r>
    </w:p>
    <w:p w14:paraId="0E9CAEE7" w14:textId="77777777" w:rsidR="00472767" w:rsidRDefault="00472767" w:rsidP="00472767">
      <w:pPr>
        <w:pStyle w:val="Code"/>
      </w:pPr>
      <w:r>
        <w:t xml:space="preserve">      "method": ["GET"],</w:t>
      </w:r>
    </w:p>
    <w:p w14:paraId="2BEE8034" w14:textId="77777777" w:rsidR="00472767" w:rsidRDefault="00472767" w:rsidP="00472767">
      <w:pPr>
        <w:pStyle w:val="Code"/>
      </w:pPr>
      <w:r>
        <w:t xml:space="preserve">      "maxAgeSeconds": 3600</w:t>
      </w:r>
    </w:p>
    <w:p w14:paraId="77B90BC7" w14:textId="77777777" w:rsidR="00472767" w:rsidRDefault="00472767" w:rsidP="00472767">
      <w:pPr>
        <w:pStyle w:val="Code"/>
      </w:pPr>
      <w:r>
        <w:t xml:space="preserve">    }</w:t>
      </w:r>
    </w:p>
    <w:p w14:paraId="1105B6AD" w14:textId="77777777" w:rsidR="00472767" w:rsidRDefault="00472767" w:rsidP="00472767">
      <w:pPr>
        <w:pStyle w:val="Code"/>
      </w:pPr>
      <w:r>
        <w:t>]</w:t>
      </w:r>
    </w:p>
    <w:p w14:paraId="233DB52F" w14:textId="77777777" w:rsidR="00472767" w:rsidRDefault="00472767" w:rsidP="00472767">
      <w:pPr>
        <w:pStyle w:val="BodyText2"/>
      </w:pPr>
      <w:r>
        <w:t xml:space="preserve">Its not set up on the bucket with the water tiles (gs://global-surface-water) – only for </w:t>
      </w:r>
      <w:r w:rsidRPr="00376037">
        <w:t>https://global-surface-water.appspot.com</w:t>
      </w:r>
      <w:r>
        <w:t>. Using this json file and getting Noel to run it:</w:t>
      </w:r>
    </w:p>
    <w:p w14:paraId="115C979B" w14:textId="77777777" w:rsidR="00472767" w:rsidRDefault="00472767" w:rsidP="00D96B97">
      <w:pPr>
        <w:pStyle w:val="Unix"/>
      </w:pPr>
      <w:r w:rsidRPr="00A24619">
        <w:t>gsutil cors set cors-</w:t>
      </w:r>
      <w:r>
        <w:t>water</w:t>
      </w:r>
      <w:r w:rsidRPr="00A24619">
        <w:t xml:space="preserve">.json </w:t>
      </w:r>
      <w:r>
        <w:t>gs://</w:t>
      </w:r>
      <w:r w:rsidRPr="006737D0">
        <w:t>global-surface-water</w:t>
      </w:r>
    </w:p>
    <w:p w14:paraId="2830CC62" w14:textId="77777777" w:rsidR="00472767" w:rsidRDefault="00472767" w:rsidP="00472767">
      <w:pPr>
        <w:pStyle w:val="Code"/>
      </w:pPr>
      <w:r>
        <w:t>[</w:t>
      </w:r>
    </w:p>
    <w:p w14:paraId="731D927B" w14:textId="77777777" w:rsidR="00472767" w:rsidRDefault="00472767" w:rsidP="00472767">
      <w:pPr>
        <w:pStyle w:val="Code"/>
      </w:pPr>
      <w:r>
        <w:t xml:space="preserve">    {</w:t>
      </w:r>
    </w:p>
    <w:p w14:paraId="50897271" w14:textId="77777777" w:rsidR="00472767" w:rsidRDefault="00472767" w:rsidP="00472767">
      <w:pPr>
        <w:pStyle w:val="Code"/>
      </w:pPr>
      <w:r>
        <w:t xml:space="preserve">      "origin": ["https://global-surface-water.appspot.com/","https://mapzen.com/","https://web-apps-blishten.c9users.io/","https://andrewcottam.github.io/"],</w:t>
      </w:r>
    </w:p>
    <w:p w14:paraId="43F83955" w14:textId="77777777" w:rsidR="00472767" w:rsidRDefault="00472767" w:rsidP="00472767">
      <w:pPr>
        <w:pStyle w:val="Code"/>
      </w:pPr>
      <w:r>
        <w:t xml:space="preserve">      "responseHeader": ["Content-Type"],</w:t>
      </w:r>
    </w:p>
    <w:p w14:paraId="24BC5B61" w14:textId="77777777" w:rsidR="00472767" w:rsidRDefault="00472767" w:rsidP="00472767">
      <w:pPr>
        <w:pStyle w:val="Code"/>
      </w:pPr>
      <w:r>
        <w:t xml:space="preserve">      "method": ["GET", "HEAD"],</w:t>
      </w:r>
    </w:p>
    <w:p w14:paraId="690A687C" w14:textId="77777777" w:rsidR="00472767" w:rsidRDefault="00472767" w:rsidP="00472767">
      <w:pPr>
        <w:pStyle w:val="Code"/>
      </w:pPr>
      <w:r>
        <w:t xml:space="preserve">      "maxAgeSeconds": 3600</w:t>
      </w:r>
    </w:p>
    <w:p w14:paraId="4F574B7E" w14:textId="77777777" w:rsidR="00472767" w:rsidRDefault="00472767" w:rsidP="00472767">
      <w:pPr>
        <w:pStyle w:val="Code"/>
      </w:pPr>
      <w:r>
        <w:t xml:space="preserve">    }</w:t>
      </w:r>
    </w:p>
    <w:p w14:paraId="62F7F092" w14:textId="77777777" w:rsidR="00472767" w:rsidRPr="00687BB1" w:rsidRDefault="00472767" w:rsidP="00472767">
      <w:pPr>
        <w:pStyle w:val="Code"/>
      </w:pPr>
      <w:r>
        <w:t>]</w:t>
      </w:r>
    </w:p>
    <w:p w14:paraId="5CD4FC09" w14:textId="77777777" w:rsidR="00472767" w:rsidRDefault="00472767" w:rsidP="00472767">
      <w:pPr>
        <w:pStyle w:val="Heading6"/>
      </w:pPr>
      <w:r>
        <w:t>Issues</w:t>
      </w:r>
    </w:p>
    <w:p w14:paraId="71D5CDCB" w14:textId="77777777" w:rsidR="00472767" w:rsidRPr="00376037" w:rsidRDefault="00472767" w:rsidP="00E5562E">
      <w:pPr>
        <w:pStyle w:val="BodyText2"/>
      </w:pPr>
      <w:r>
        <w:lastRenderedPageBreak/>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3244CD7F" w14:textId="77777777" w:rsidR="00472767" w:rsidRDefault="00472767" w:rsidP="00472767">
      <w:pPr>
        <w:pStyle w:val="Heading5"/>
      </w:pPr>
      <w:r>
        <w:t>Tools</w:t>
      </w:r>
    </w:p>
    <w:p w14:paraId="148C5895" w14:textId="77777777" w:rsidR="00472767" w:rsidRDefault="00472767" w:rsidP="00472767">
      <w:pPr>
        <w:pStyle w:val="Heading6"/>
      </w:pPr>
      <w:r>
        <w:t>gsutil</w:t>
      </w:r>
    </w:p>
    <w:p w14:paraId="672EFEA1" w14:textId="77777777" w:rsidR="00472767" w:rsidRDefault="00472767" w:rsidP="00E5562E">
      <w:pPr>
        <w:pStyle w:val="BodyText2"/>
      </w:pPr>
      <w:r>
        <w:t>Is a Python command line tool for accessing GCS. There are many commands, e.g. to set CORS rights and this is how you get a list of objects (in this case we are looking at the global-surface-water bucket):</w:t>
      </w:r>
    </w:p>
    <w:p w14:paraId="10EB50AA" w14:textId="77777777" w:rsidR="00472767" w:rsidRDefault="00472767" w:rsidP="00D96B97">
      <w:pPr>
        <w:pStyle w:val="Unix"/>
      </w:pPr>
      <w:r>
        <w:t>blishten:~/workspace (gh-pages) $ gsutil ls gs://global-surface-water</w:t>
      </w:r>
    </w:p>
    <w:p w14:paraId="2E824BFF" w14:textId="77777777" w:rsidR="00472767" w:rsidRDefault="00472767" w:rsidP="00D96B97">
      <w:pPr>
        <w:pStyle w:val="Unix"/>
      </w:pPr>
      <w:r>
        <w:t>gs://global-surface-water/downloads/</w:t>
      </w:r>
    </w:p>
    <w:p w14:paraId="57AA3EFE" w14:textId="77777777" w:rsidR="00472767" w:rsidRDefault="00472767" w:rsidP="00D96B97">
      <w:pPr>
        <w:pStyle w:val="Unix"/>
      </w:pPr>
      <w:r>
        <w:t>gs://global-surface-water/downloads_ancillary/</w:t>
      </w:r>
    </w:p>
    <w:p w14:paraId="393F6972" w14:textId="77777777" w:rsidR="00472767" w:rsidRDefault="00472767" w:rsidP="00D96B97">
      <w:pPr>
        <w:pStyle w:val="Unix"/>
      </w:pPr>
      <w:r>
        <w:t>gs://global-surface-water/maptiles/</w:t>
      </w:r>
    </w:p>
    <w:p w14:paraId="50BD05B7" w14:textId="77777777" w:rsidR="00472767" w:rsidRDefault="00472767" w:rsidP="00D96B97">
      <w:pPr>
        <w:pStyle w:val="Unix"/>
      </w:pPr>
      <w:r>
        <w:t>gs://global-surface-water/tiles/</w:t>
      </w:r>
    </w:p>
    <w:p w14:paraId="7E912C5F" w14:textId="77777777" w:rsidR="00472767" w:rsidRPr="000A0B08" w:rsidRDefault="00472767" w:rsidP="00D96B97">
      <w:pPr>
        <w:pStyle w:val="Unix"/>
      </w:pPr>
      <w:r>
        <w:t>gs://global-surface-water/tiles13/</w:t>
      </w:r>
    </w:p>
    <w:p w14:paraId="2260321F" w14:textId="77777777" w:rsidR="00472767" w:rsidRDefault="00472767" w:rsidP="007D2F52">
      <w:pPr>
        <w:pStyle w:val="Heading4"/>
      </w:pPr>
      <w:r>
        <w:t>Google Compute Engine</w:t>
      </w:r>
    </w:p>
    <w:p w14:paraId="5F6FA19B" w14:textId="77777777" w:rsidR="00472767" w:rsidRPr="00117311" w:rsidRDefault="00472767" w:rsidP="00472767">
      <w:pPr>
        <w:pStyle w:val="BodyText2"/>
      </w:pPr>
      <w:r>
        <w:t>I created an instance of a micro with Postgresql on it. Set up ssh at home now setting up at work.</w:t>
      </w:r>
    </w:p>
    <w:p w14:paraId="5897A90C" w14:textId="77777777" w:rsidR="00472767" w:rsidRDefault="00472767" w:rsidP="00472767">
      <w:pPr>
        <w:pStyle w:val="Heading5"/>
      </w:pPr>
      <w:r>
        <w:t>Connecting using SSH</w:t>
      </w:r>
    </w:p>
    <w:p w14:paraId="4D3D2739" w14:textId="77777777" w:rsidR="00472767" w:rsidRPr="00A36D27" w:rsidRDefault="00472767" w:rsidP="00472767">
      <w:pPr>
        <w:pStyle w:val="BodyText2"/>
      </w:pPr>
      <w:r>
        <w:t xml:space="preserve">In Windows I am following the instructions </w:t>
      </w:r>
      <w:hyperlink r:id="rId563" w:anchor="standardssh" w:history="1">
        <w:r w:rsidRPr="00A36D27">
          <w:rPr>
            <w:rStyle w:val="Hyperlink"/>
          </w:rPr>
          <w:t>here</w:t>
        </w:r>
      </w:hyperlink>
      <w:r>
        <w:t xml:space="preserve"> to connect using Putty. Using puttygen to generate a new key for my windows pc. The ssh ports are blocked at the JRC level now (20/9/16).</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472767">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472767">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472767">
      <w:pPr>
        <w:pStyle w:val="BodyText2"/>
      </w:pPr>
      <w:r>
        <w:t>Landsat 8 images for California: R4 G3 B2 and R9 G9 B9 on right. Notice the visibility of cumulus clouds.</w:t>
      </w:r>
    </w:p>
    <w:p w14:paraId="559CC9EC" w14:textId="77777777" w:rsidR="00472767" w:rsidRDefault="00472767" w:rsidP="00472767">
      <w:pPr>
        <w:pStyle w:val="BodyText2"/>
      </w:pPr>
      <w:r>
        <w:rPr>
          <w:noProof/>
          <w:lang w:bidi="ar-SA"/>
        </w:rPr>
        <w:lastRenderedPageBreak/>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472767">
      <w:pPr>
        <w:pStyle w:val="BodyText2"/>
      </w:pPr>
      <w:r>
        <w:t>Landsat 8 images for Sabah: R4 G3 B2 and R9 G9 B9 on right. Notice the lack of visibility of cumulus clouds.</w:t>
      </w:r>
    </w:p>
    <w:p w14:paraId="12587033" w14:textId="77777777" w:rsidR="00472767" w:rsidRDefault="00472767" w:rsidP="00472767">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472767">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472767">
      <w:pPr>
        <w:pStyle w:val="Code"/>
      </w:pPr>
      <w:r w:rsidRPr="00D71821">
        <w:t>image.expression("((b('B5')/b('B2'))&gt;1.4)AND(b('B2')&lt;10000)");</w:t>
      </w:r>
    </w:p>
    <w:p w14:paraId="64FE8323" w14:textId="77777777" w:rsidR="00472767" w:rsidRDefault="00472767" w:rsidP="00472767">
      <w:pPr>
        <w:pStyle w:val="Code"/>
      </w:pPr>
      <w:r>
        <w:t>//addToMap(c_output.expression("b('B4')&gt;10000"),{bands:'B4'},'&gt;1000'); //simple threshold on B4</w:t>
      </w:r>
    </w:p>
    <w:p w14:paraId="12F9D552" w14:textId="77777777" w:rsidR="00472767" w:rsidRDefault="00472767" w:rsidP="00472767">
      <w:pPr>
        <w:pStyle w:val="Code"/>
      </w:pPr>
      <w:r>
        <w:t>//var cloudmask = image.expression("((b('B5')/b('B2'))&gt;1.4)AND(b('B2')&lt;10000)"); //ratio of b5/b4 - nir/blue</w:t>
      </w:r>
    </w:p>
    <w:p w14:paraId="15796B15" w14:textId="77777777" w:rsidR="00472767" w:rsidRDefault="00472767" w:rsidP="00472767">
      <w:pPr>
        <w:pStyle w:val="Code"/>
      </w:pPr>
      <w:r>
        <w:t>//var cloud_corrected = c_output.mask(cloudmask);</w:t>
      </w:r>
    </w:p>
    <w:p w14:paraId="6E0DB242" w14:textId="77777777" w:rsidR="00472767" w:rsidRDefault="00472767" w:rsidP="00472767">
      <w:pPr>
        <w:pStyle w:val="Code"/>
      </w:pPr>
      <w:r>
        <w:t>//addToMap(cloud_corrected,{bands:'B4,B3,B2', min:7000, max:10000},'C model corrected');</w:t>
      </w:r>
    </w:p>
    <w:p w14:paraId="1E7C7F92" w14:textId="77777777" w:rsidR="00472767" w:rsidRDefault="00472767" w:rsidP="00472767">
      <w:pPr>
        <w:pStyle w:val="Code"/>
      </w:pPr>
      <w:r>
        <w:t>//addToMap(cloud_corrected,{bands:'B4,B3,B2', min:7000, max:10000},'Cloud corrected');</w:t>
      </w:r>
    </w:p>
    <w:p w14:paraId="2936C59A" w14:textId="77777777" w:rsidR="00472767" w:rsidRDefault="00472767" w:rsidP="00472767">
      <w:pPr>
        <w:pStyle w:val="Code"/>
      </w:pPr>
      <w:r>
        <w:t>//addToMap(image.expression("b('B7')/b('B2')").select('B7','b6/b2'),{},'B7/B2'); //ratio of b5/b4 - nir/blue</w:t>
      </w:r>
    </w:p>
    <w:p w14:paraId="35477C50" w14:textId="77777777" w:rsidR="00472767" w:rsidRDefault="00472767" w:rsidP="00472767">
      <w:pPr>
        <w:pStyle w:val="Code"/>
      </w:pPr>
      <w:r>
        <w:t>//addToMap(image.expression("(b('B5')-b('B4'))/(b('B5')+b('B4'))"),{min:0,max:1},'ndvi'); //ratio of b5/b4 - nir/blue</w:t>
      </w:r>
    </w:p>
    <w:p w14:paraId="1278DAF6" w14:textId="77777777" w:rsidR="00472767" w:rsidRDefault="00472767" w:rsidP="00472767">
      <w:pPr>
        <w:pStyle w:val="Code"/>
      </w:pPr>
      <w:r>
        <w:t>//addToMap(image.expression("(b('B7')-b('B5'))/(b('B7')+b('B5'))"),{min:-1,max:1},'ndwi'); //ratio of b5/b4 - nir/blue</w:t>
      </w:r>
    </w:p>
    <w:p w14:paraId="4174D74C" w14:textId="77777777" w:rsidR="00472767" w:rsidRDefault="00472767" w:rsidP="00472767">
      <w:pPr>
        <w:pStyle w:val="BodyText2"/>
      </w:pPr>
      <w:r>
        <w:t xml:space="preserve">But, cant we just use the BQA band from the Landsat 8 image? Details </w:t>
      </w:r>
      <w:hyperlink r:id="rId568" w:history="1">
        <w:r w:rsidRPr="007173BA">
          <w:rPr>
            <w:rStyle w:val="Hyperlink"/>
          </w:rPr>
          <w:t>here</w:t>
        </w:r>
      </w:hyperlink>
      <w:r>
        <w:t>. Cloud shadow is not currently populated and the accuracy does not exceed 80%.</w:t>
      </w:r>
    </w:p>
    <w:p w14:paraId="3A7466D6" w14:textId="77777777" w:rsidR="00472767" w:rsidRDefault="00472767" w:rsidP="00472767">
      <w:pPr>
        <w:pStyle w:val="BodyText2"/>
      </w:pPr>
      <w:r>
        <w:t>Here is the code in Javascript to extract a bit (bit is the bit position starting from 0) from a number (n):</w:t>
      </w:r>
    </w:p>
    <w:p w14:paraId="1E99EC9F" w14:textId="77777777" w:rsidR="00472767" w:rsidRDefault="00472767" w:rsidP="00472767">
      <w:pPr>
        <w:pStyle w:val="Code"/>
      </w:pPr>
      <w:r>
        <w:t>var lsb_val = Math.pow(2,lsb);</w:t>
      </w:r>
    </w:p>
    <w:p w14:paraId="1217512D" w14:textId="77777777" w:rsidR="00472767" w:rsidRDefault="00472767" w:rsidP="00472767">
      <w:pPr>
        <w:pStyle w:val="Code"/>
      </w:pPr>
      <w:r>
        <w:t>var msb_val = Math.pow(2,lsb+1);</w:t>
      </w:r>
    </w:p>
    <w:p w14:paraId="2391F4C8" w14:textId="77777777" w:rsidR="00472767" w:rsidRDefault="00472767" w:rsidP="00472767">
      <w:pPr>
        <w:pStyle w:val="Code"/>
      </w:pPr>
      <w:r>
        <w:t>return image.expression("(2*(b('BQA')&amp;" + msb_val + ")/" + msb_val + ")+((b('BQA')&amp;" + lsb_val + ")/" + lsb_val + ")");</w:t>
      </w:r>
    </w:p>
    <w:p w14:paraId="3168506F" w14:textId="77777777" w:rsidR="00472767" w:rsidRDefault="00472767" w:rsidP="00472767">
      <w:pPr>
        <w:pStyle w:val="BodyText2"/>
      </w:pPr>
      <w:r>
        <w:t>In Python you have to type convert the lsb_val and msb_val variables otherwise it fails:</w:t>
      </w:r>
    </w:p>
    <w:p w14:paraId="09E27982" w14:textId="77777777" w:rsidR="00472767" w:rsidRDefault="00472767" w:rsidP="00472767">
      <w:pPr>
        <w:pStyle w:val="Code"/>
      </w:pPr>
      <w:r>
        <w:t>lsb_val = int(math.pow(2,14))</w:t>
      </w:r>
    </w:p>
    <w:p w14:paraId="505C3922" w14:textId="77777777" w:rsidR="00472767" w:rsidRDefault="00472767" w:rsidP="00472767">
      <w:pPr>
        <w:pStyle w:val="Code"/>
      </w:pPr>
      <w:r>
        <w:t>msb_val = int(math.pow(2,15))</w:t>
      </w:r>
    </w:p>
    <w:p w14:paraId="7D089D12" w14:textId="77777777" w:rsidR="00472767" w:rsidRDefault="00472767" w:rsidP="00472767">
      <w:pPr>
        <w:pStyle w:val="Code"/>
      </w:pPr>
      <w:r>
        <w:t>cloud_corrected_image = image.expression("(2*(b('BQA')&amp;" + str(msb_val) + ")/" + str(msb_val) + ")+((b('BQA')&amp;" + str(lsb_val) + ")/" + str(lsb_val) + ")")</w:t>
      </w:r>
    </w:p>
    <w:p w14:paraId="4E7EC5EE" w14:textId="77777777" w:rsidR="00472767" w:rsidRDefault="00472767" w:rsidP="00472767">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472767">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lastRenderedPageBreak/>
        <w:t>Removing with a reverse mask</w:t>
      </w:r>
    </w:p>
    <w:p w14:paraId="62D980F1" w14:textId="77777777" w:rsidR="00472767" w:rsidRDefault="00472767" w:rsidP="00472767">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472767">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472767">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472767">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472767">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2E06656"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3</w:t>
      </w:r>
      <w:r w:rsidR="0079252F">
        <w:rPr>
          <w:noProof/>
        </w:rPr>
        <w:fldChar w:fldCharType="end"/>
      </w:r>
      <w:r>
        <w:t xml:space="preserve"> Cloud detection issues over the sea</w:t>
      </w:r>
    </w:p>
    <w:p w14:paraId="212C7ED1" w14:textId="77777777" w:rsidR="00472767" w:rsidRPr="0061652B" w:rsidRDefault="00472767" w:rsidP="00472767">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472767">
      <w:pPr>
        <w:pStyle w:val="BodyText2"/>
      </w:pPr>
      <w:r>
        <w:t xml:space="preserve">There is a good description of convolution and kernels </w:t>
      </w:r>
      <w:hyperlink r:id="rId574"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472767">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lastRenderedPageBreak/>
        <w:t>Intertidal habitats</w:t>
      </w:r>
    </w:p>
    <w:p w14:paraId="0C44DAB5" w14:textId="77777777" w:rsidR="00472767" w:rsidRDefault="00472767" w:rsidP="00472767">
      <w:pPr>
        <w:pStyle w:val="BodyText2"/>
      </w:pPr>
      <w:r>
        <w:t xml:space="preserve">Created a GEE sample for benthic habitats </w:t>
      </w:r>
      <w:hyperlink r:id="rId575"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472767">
      <w:pPr>
        <w:pStyle w:val="BodyText2"/>
      </w:pPr>
      <w:r>
        <w:t xml:space="preserve">There is a paper </w:t>
      </w:r>
      <w:hyperlink r:id="rId576" w:history="1">
        <w:r w:rsidRPr="00C613EC">
          <w:rPr>
            <w:rStyle w:val="Hyperlink"/>
          </w:rPr>
          <w:t>here</w:t>
        </w:r>
      </w:hyperlink>
      <w:r>
        <w:t xml:space="preserve"> that looks at muflats loss in the Yellow Sea using Landsat. Created a GEE sample </w:t>
      </w:r>
      <w:hyperlink r:id="rId577"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472767">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E5562E">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E5562E">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E5562E">
      <w:pPr>
        <w:pStyle w:val="BodyText2"/>
      </w:pPr>
      <w:r>
        <w:t>In areas of mountains or strong relief?</w:t>
      </w:r>
    </w:p>
    <w:p w14:paraId="76C8A2D6" w14:textId="4CFBA6CC" w:rsidR="00905F76" w:rsidRDefault="00905F76" w:rsidP="00E5562E">
      <w:pPr>
        <w:pStyle w:val="BodyText2"/>
      </w:pPr>
      <w:r>
        <w:t>Not in the ocean!</w:t>
      </w:r>
    </w:p>
    <w:p w14:paraId="6D3AAD6F" w14:textId="5CE3FE22" w:rsidR="00051092" w:rsidRPr="00905F76" w:rsidRDefault="00051092" w:rsidP="00E5562E">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06252E">
      <w:pPr>
        <w:pStyle w:val="ListNumber"/>
        <w:numPr>
          <w:ilvl w:val="0"/>
          <w:numId w:val="42"/>
        </w:numPr>
      </w:pPr>
      <w:r>
        <w:t>Identify places that are new permanent areas, i.e. they were not water and now they are permanent water</w:t>
      </w:r>
    </w:p>
    <w:p w14:paraId="27A14D39" w14:textId="1D1AAFDD" w:rsidR="00905F76" w:rsidRDefault="00905F76" w:rsidP="0006252E">
      <w:pPr>
        <w:pStyle w:val="ListNumber"/>
        <w:numPr>
          <w:ilvl w:val="0"/>
          <w:numId w:val="42"/>
        </w:numPr>
      </w:pPr>
      <w:r>
        <w:t>Use the history to remove areas that are not 100% recurrent permanent, e.g. edges of moving rivers</w:t>
      </w:r>
    </w:p>
    <w:p w14:paraId="23D96A28" w14:textId="77777777" w:rsidR="00905F76" w:rsidRPr="00905F76" w:rsidRDefault="00905F76" w:rsidP="0006252E">
      <w:pPr>
        <w:pStyle w:val="ListNumber"/>
        <w:numPr>
          <w:ilvl w:val="0"/>
          <w:numId w:val="42"/>
        </w:numPr>
      </w:pPr>
    </w:p>
    <w:p w14:paraId="4A733918" w14:textId="0209996F" w:rsidR="00B654B0" w:rsidRDefault="00B654B0" w:rsidP="00B654B0">
      <w:pPr>
        <w:pStyle w:val="Heading6"/>
      </w:pPr>
      <w:r>
        <w:t>Raster to Vector</w:t>
      </w:r>
    </w:p>
    <w:p w14:paraId="454FEFAC" w14:textId="3FB9AEF7" w:rsidR="00B654B0" w:rsidRDefault="00B654B0" w:rsidP="00E5562E">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E5562E">
      <w:pPr>
        <w:pStyle w:val="BodyText2"/>
        <w:rPr>
          <w:vertAlign w:val="subscript"/>
        </w:rPr>
      </w:pPr>
      <w:r>
        <w:rPr>
          <w:noProof/>
          <w:vertAlign w:val="subscript"/>
          <w:lang w:bidi="ar-SA"/>
        </w:rPr>
        <w:lastRenderedPageBreak/>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8">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E13D42">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472767">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472767">
      <w:pPr>
        <w:pStyle w:val="BodyText2"/>
      </w:pPr>
      <w:r>
        <w:t xml:space="preserve">Trying to use HSV to remove shadows. You can use </w:t>
      </w:r>
      <w:hyperlink r:id="rId579" w:history="1">
        <w:r w:rsidRPr="00C803BF">
          <w:rPr>
            <w:rStyle w:val="Hyperlink"/>
          </w:rPr>
          <w:t>this</w:t>
        </w:r>
      </w:hyperlink>
      <w:r>
        <w:t xml:space="preserve"> online tool to get hsv values from an image. Looking at HSV values.</w:t>
      </w:r>
    </w:p>
    <w:p w14:paraId="0EC6C07E" w14:textId="77777777" w:rsidR="00472767" w:rsidRDefault="00472767" w:rsidP="00472767">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80"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472767">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1"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2"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472767">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472767">
      <w:pPr>
        <w:pStyle w:val="BodyText2"/>
      </w:pPr>
      <w:r>
        <w:rPr>
          <w:noProof/>
          <w:lang w:bidi="ar-SA"/>
        </w:rPr>
        <w:lastRenderedPageBreak/>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3"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472767">
      <w:pPr>
        <w:pStyle w:val="BodyText2"/>
      </w:pPr>
      <w:r>
        <w:t>For Band 4 the coefficient is much higher. The following shows band 4 and a C correction with a coefficient of 12:</w:t>
      </w:r>
    </w:p>
    <w:p w14:paraId="1D36F272" w14:textId="77777777" w:rsidR="00472767" w:rsidRDefault="00472767" w:rsidP="00472767">
      <w:pPr>
        <w:pStyle w:val="BodyText2"/>
        <w:rPr>
          <w:noProof/>
          <w:lang w:bidi="ar-SA"/>
        </w:rPr>
      </w:pPr>
      <w:r>
        <w:rPr>
          <w:noProof/>
          <w:lang w:bidi="ar-SA"/>
        </w:rPr>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9"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bidi="ar-SA"/>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472767">
      <w:pPr>
        <w:pStyle w:val="BodyText2"/>
        <w:rPr>
          <w:noProof/>
          <w:lang w:bidi="ar-SA"/>
        </w:rPr>
      </w:pPr>
      <w:r>
        <w:rPr>
          <w:noProof/>
          <w:lang w:bidi="ar-SA"/>
        </w:rPr>
        <w:t>Band 3 it is 9:</w:t>
      </w:r>
    </w:p>
    <w:p w14:paraId="71C62C3E" w14:textId="77777777" w:rsidR="00472767" w:rsidRDefault="00472767" w:rsidP="00472767">
      <w:pPr>
        <w:pStyle w:val="BodyText2"/>
      </w:pPr>
      <w:r>
        <w:rPr>
          <w:noProof/>
          <w:lang w:bidi="ar-SA"/>
        </w:rPr>
        <w:lastRenderedPageBreak/>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472767">
      <w:pPr>
        <w:pStyle w:val="BodyText2"/>
      </w:pPr>
      <w:r>
        <w:t>Band 2 it is 25 (and less impressive):</w:t>
      </w:r>
    </w:p>
    <w:p w14:paraId="395D7337" w14:textId="77777777" w:rsidR="00472767" w:rsidRDefault="00472767" w:rsidP="00472767">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472767">
      <w:pPr>
        <w:pStyle w:val="BodyText2"/>
      </w:pPr>
      <w:r>
        <w:t>Band 7 is 5. Here are the results for a colour composite (432) image. The empirical rotation model proposed by Tan has similar outputs:</w:t>
      </w:r>
    </w:p>
    <w:p w14:paraId="68831017" w14:textId="77777777" w:rsidR="00472767" w:rsidRDefault="00472767" w:rsidP="00472767">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472767">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97"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472767">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472767">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472767">
      <w:pPr>
        <w:pStyle w:val="BodyText2"/>
      </w:pPr>
      <w:r>
        <w:t>V = max(R,G,B)</w:t>
      </w:r>
    </w:p>
    <w:p w14:paraId="42FAEC63" w14:textId="77777777" w:rsidR="00472767" w:rsidRDefault="00472767" w:rsidP="00472767">
      <w:pPr>
        <w:pStyle w:val="BodyText2"/>
      </w:pPr>
      <w:r>
        <w:t>S = (V-min(R,G,B)) /V</w:t>
      </w:r>
    </w:p>
    <w:p w14:paraId="2F4B5AB9" w14:textId="77777777" w:rsidR="00472767" w:rsidRDefault="00472767" w:rsidP="00472767">
      <w:pPr>
        <w:pStyle w:val="BodyText2"/>
      </w:pPr>
      <w:r>
        <w:t>H:</w:t>
      </w:r>
    </w:p>
    <w:p w14:paraId="78E42CFE" w14:textId="77777777" w:rsidR="00472767" w:rsidRDefault="00472767" w:rsidP="00472767">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472767">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472767">
      <w:pPr>
        <w:pStyle w:val="BodyText2"/>
      </w:pPr>
      <w:r>
        <w:t xml:space="preserve">So, V = 343 (B), S = </w:t>
      </w:r>
      <w:r w:rsidRPr="008F633F">
        <w:t>0.6348397</w:t>
      </w:r>
      <w:r>
        <w:t xml:space="preserve"> and H should be:</w:t>
      </w:r>
    </w:p>
    <w:p w14:paraId="7F8B73D9" w14:textId="77777777" w:rsidR="00472767" w:rsidRDefault="00472767" w:rsidP="00472767">
      <w:pPr>
        <w:pStyle w:val="BodyText2"/>
      </w:pPr>
      <w:r>
        <w:t xml:space="preserve">60˚x ((125.25-164.75)/(343-125.25))+240˚ = </w:t>
      </w:r>
      <w:r w:rsidRPr="00AF2E09">
        <w:t xml:space="preserve"> 229.115958668</w:t>
      </w:r>
    </w:p>
    <w:p w14:paraId="23E84BBD" w14:textId="77777777" w:rsidR="00472767" w:rsidRDefault="00472767" w:rsidP="00472767">
      <w:pPr>
        <w:pStyle w:val="BodyText2"/>
      </w:pPr>
      <w:r>
        <w:t>Calculating HSV using reflectance data is fine so long as you convert the data to the right data types.</w:t>
      </w:r>
    </w:p>
    <w:p w14:paraId="21AE4789" w14:textId="77777777" w:rsidR="00472767" w:rsidRDefault="00472767" w:rsidP="00472767">
      <w:pPr>
        <w:pStyle w:val="Heading7"/>
      </w:pPr>
      <w:r>
        <w:t>Calcuation of threshold masks</w:t>
      </w:r>
    </w:p>
    <w:p w14:paraId="35FB1D40" w14:textId="77777777" w:rsidR="00472767" w:rsidRDefault="00472767" w:rsidP="00472767">
      <w:pPr>
        <w:pStyle w:val="BodyText2"/>
      </w:pPr>
      <w:r>
        <w:t>Water is present if:</w:t>
      </w:r>
    </w:p>
    <w:p w14:paraId="7D9DE8DA" w14:textId="77777777" w:rsidR="00472767" w:rsidRDefault="00472767" w:rsidP="00472767">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472767">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472767">
      <w:pPr>
        <w:pStyle w:val="BodyText2"/>
      </w:pPr>
      <w:r>
        <w:t>We need to map the bands from MODIS to Landsat:</w:t>
      </w:r>
    </w:p>
    <w:p w14:paraId="7F16D38A" w14:textId="77777777" w:rsidR="00472767" w:rsidRDefault="00472767" w:rsidP="00472767">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0E5536">
            <w:pPr>
              <w:pStyle w:val="TableText"/>
            </w:pPr>
            <w:r>
              <w:t>Colour band</w:t>
            </w:r>
          </w:p>
        </w:tc>
        <w:tc>
          <w:tcPr>
            <w:tcW w:w="2268" w:type="dxa"/>
          </w:tcPr>
          <w:p w14:paraId="075250B8" w14:textId="77777777" w:rsidR="00472767" w:rsidRDefault="00472767" w:rsidP="000E5536">
            <w:pPr>
              <w:pStyle w:val="TableText"/>
            </w:pPr>
            <w:r>
              <w:t>MODIS Band and frequency</w:t>
            </w:r>
          </w:p>
        </w:tc>
        <w:tc>
          <w:tcPr>
            <w:tcW w:w="2708" w:type="dxa"/>
          </w:tcPr>
          <w:p w14:paraId="7BEF5D22" w14:textId="77777777" w:rsidR="00472767" w:rsidRDefault="00472767" w:rsidP="000E5536">
            <w:pPr>
              <w:pStyle w:val="TableText"/>
            </w:pPr>
            <w:r>
              <w:t>Landsat 8 Band and frequency</w:t>
            </w:r>
          </w:p>
        </w:tc>
        <w:tc>
          <w:tcPr>
            <w:tcW w:w="2708" w:type="dxa"/>
          </w:tcPr>
          <w:p w14:paraId="28D4EDB2" w14:textId="77777777" w:rsidR="00472767" w:rsidRDefault="00472767" w:rsidP="000E5536">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0E5536">
            <w:pPr>
              <w:pStyle w:val="TableText"/>
            </w:pPr>
            <w:r>
              <w:t>Red</w:t>
            </w:r>
          </w:p>
        </w:tc>
        <w:tc>
          <w:tcPr>
            <w:tcW w:w="2268" w:type="dxa"/>
          </w:tcPr>
          <w:p w14:paraId="0727BE1E" w14:textId="77777777" w:rsidR="00472767" w:rsidRDefault="00472767" w:rsidP="000E5536">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0E5536">
            <w:pPr>
              <w:pStyle w:val="TableText"/>
            </w:pPr>
            <w:r w:rsidRPr="00B6144D">
              <w:t>Band 7 - SWIR 2</w:t>
            </w:r>
            <w:r>
              <w:t xml:space="preserve">   -2.11 -2.29 μm</w:t>
            </w:r>
          </w:p>
        </w:tc>
        <w:tc>
          <w:tcPr>
            <w:tcW w:w="2708" w:type="dxa"/>
          </w:tcPr>
          <w:p w14:paraId="33F03BAE" w14:textId="77777777" w:rsidR="00472767" w:rsidRPr="00B6144D" w:rsidRDefault="00472767" w:rsidP="000E5536">
            <w:pPr>
              <w:pStyle w:val="TableText"/>
            </w:pPr>
            <w:r>
              <w:t>5</w:t>
            </w:r>
          </w:p>
        </w:tc>
      </w:tr>
      <w:tr w:rsidR="00472767" w14:paraId="39096547" w14:textId="77777777" w:rsidTr="00B467C2">
        <w:trPr>
          <w:jc w:val="center"/>
        </w:trPr>
        <w:tc>
          <w:tcPr>
            <w:tcW w:w="1384" w:type="dxa"/>
          </w:tcPr>
          <w:p w14:paraId="6501ADC0" w14:textId="77777777" w:rsidR="00472767" w:rsidRDefault="00472767" w:rsidP="000E5536">
            <w:pPr>
              <w:pStyle w:val="TableText"/>
            </w:pPr>
            <w:r>
              <w:t>Green</w:t>
            </w:r>
          </w:p>
        </w:tc>
        <w:tc>
          <w:tcPr>
            <w:tcW w:w="2268" w:type="dxa"/>
          </w:tcPr>
          <w:p w14:paraId="0C7386E7" w14:textId="77777777" w:rsidR="00472767" w:rsidRDefault="00472767" w:rsidP="000E5536">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0E5536">
            <w:pPr>
              <w:pStyle w:val="TableText"/>
            </w:pPr>
            <w:r w:rsidRPr="00B6144D">
              <w:t>Band 5 - Near Infrared (NIR)</w:t>
            </w:r>
            <w:r>
              <w:t xml:space="preserve"> - 850-880 nm</w:t>
            </w:r>
          </w:p>
        </w:tc>
        <w:tc>
          <w:tcPr>
            <w:tcW w:w="2708" w:type="dxa"/>
          </w:tcPr>
          <w:p w14:paraId="0EB7B78D" w14:textId="77777777" w:rsidR="00472767" w:rsidRPr="00B6144D" w:rsidRDefault="00472767" w:rsidP="000E5536">
            <w:pPr>
              <w:pStyle w:val="TableText"/>
            </w:pPr>
            <w:r>
              <w:t>0.55</w:t>
            </w:r>
          </w:p>
        </w:tc>
      </w:tr>
      <w:tr w:rsidR="00472767" w14:paraId="13378DC5" w14:textId="77777777" w:rsidTr="00B467C2">
        <w:trPr>
          <w:jc w:val="center"/>
        </w:trPr>
        <w:tc>
          <w:tcPr>
            <w:tcW w:w="1384" w:type="dxa"/>
          </w:tcPr>
          <w:p w14:paraId="387F3274" w14:textId="77777777" w:rsidR="00472767" w:rsidRDefault="00472767" w:rsidP="000E5536">
            <w:pPr>
              <w:pStyle w:val="TableText"/>
            </w:pPr>
            <w:r>
              <w:t>Blue</w:t>
            </w:r>
          </w:p>
        </w:tc>
        <w:tc>
          <w:tcPr>
            <w:tcW w:w="2268" w:type="dxa"/>
          </w:tcPr>
          <w:p w14:paraId="02BF67EF" w14:textId="77777777" w:rsidR="00472767" w:rsidRDefault="00472767" w:rsidP="000E5536">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0E5536">
            <w:pPr>
              <w:pStyle w:val="TableText"/>
            </w:pPr>
            <w:r w:rsidRPr="00B6144D">
              <w:t>Band 4 - Red</w:t>
            </w:r>
            <w:r>
              <w:t xml:space="preserve"> - 620 - 670 nm</w:t>
            </w:r>
          </w:p>
        </w:tc>
        <w:tc>
          <w:tcPr>
            <w:tcW w:w="2708" w:type="dxa"/>
          </w:tcPr>
          <w:p w14:paraId="7CD1AF1B" w14:textId="77777777" w:rsidR="00472767" w:rsidRPr="00B6144D" w:rsidRDefault="00472767" w:rsidP="000E5536">
            <w:pPr>
              <w:pStyle w:val="TableText"/>
            </w:pPr>
            <w:r>
              <w:t>12</w:t>
            </w:r>
          </w:p>
        </w:tc>
      </w:tr>
    </w:tbl>
    <w:p w14:paraId="55468992" w14:textId="77777777" w:rsidR="00472767" w:rsidRDefault="00472767" w:rsidP="00472767">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472767">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98"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472767">
      <w:pPr>
        <w:pStyle w:val="BodyText2"/>
      </w:pPr>
      <w:r>
        <w:t xml:space="preserve">We are using the </w:t>
      </w:r>
      <w:hyperlink r:id="rId599"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472767">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600"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D96B97">
      <w:pPr>
        <w:pStyle w:val="Unix"/>
      </w:pPr>
      <w:r w:rsidRPr="00F62BD4">
        <w:t>[webuser@h05-dev-vm3 python]$  python getGeePixelValues.py swdb_validated_sites_subset True</w:t>
      </w:r>
    </w:p>
    <w:p w14:paraId="5B1AFF97" w14:textId="77777777" w:rsidR="00472767" w:rsidRPr="00E00DD1" w:rsidRDefault="00472767" w:rsidP="00472767">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601"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472767">
      <w:pPr>
        <w:pStyle w:val="BodyText2"/>
      </w:pPr>
      <w:r>
        <w:t>You can update the hsv values in the gee_training_data table using a call to the following:</w:t>
      </w:r>
    </w:p>
    <w:p w14:paraId="0DD501C5" w14:textId="77777777" w:rsidR="00472767" w:rsidRDefault="008809F7" w:rsidP="00472767">
      <w:pPr>
        <w:pStyle w:val="BodyText2"/>
      </w:pPr>
      <w:hyperlink r:id="rId602"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472767">
      <w:pPr>
        <w:pStyle w:val="BodyText2"/>
      </w:pPr>
      <w:r>
        <w:t xml:space="preserve">The various spectral outputs are </w:t>
      </w:r>
      <w:hyperlink r:id="rId603"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472767">
      <w:pPr>
        <w:pStyle w:val="BodyText2"/>
      </w:pPr>
      <w:r>
        <w:lastRenderedPageBreak/>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472767">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79252F">
        <w:fldChar w:fldCharType="begin"/>
      </w:r>
      <w:r w:rsidR="0079252F">
        <w:instrText xml:space="preserve"> SEQ Table \* ARABIC </w:instrText>
      </w:r>
      <w:r w:rsidR="0079252F">
        <w:fldChar w:fldCharType="separate"/>
      </w:r>
      <w:r>
        <w:rPr>
          <w:noProof/>
        </w:rPr>
        <w:t>1</w:t>
      </w:r>
      <w:r w:rsidR="0079252F">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0E5536">
            <w:pPr>
              <w:pStyle w:val="Tiny"/>
            </w:pPr>
          </w:p>
        </w:tc>
        <w:tc>
          <w:tcPr>
            <w:tcW w:w="500" w:type="dxa"/>
          </w:tcPr>
          <w:p w14:paraId="6ED05010" w14:textId="77777777" w:rsidR="00472767" w:rsidRPr="00F01BC3" w:rsidRDefault="00472767" w:rsidP="000E5536">
            <w:pPr>
              <w:pStyle w:val="Tiny"/>
            </w:pPr>
            <w:r w:rsidRPr="00F01BC3">
              <w:t>w</w:t>
            </w:r>
          </w:p>
        </w:tc>
        <w:tc>
          <w:tcPr>
            <w:tcW w:w="500" w:type="dxa"/>
          </w:tcPr>
          <w:p w14:paraId="489C7950" w14:textId="77777777" w:rsidR="00472767" w:rsidRPr="00F01BC3" w:rsidRDefault="00472767" w:rsidP="000E5536">
            <w:pPr>
              <w:pStyle w:val="Tiny"/>
            </w:pPr>
            <w:r w:rsidRPr="00F01BC3">
              <w:t>nw</w:t>
            </w:r>
          </w:p>
        </w:tc>
        <w:tc>
          <w:tcPr>
            <w:tcW w:w="571" w:type="dxa"/>
          </w:tcPr>
          <w:p w14:paraId="35E6C383" w14:textId="77777777" w:rsidR="00472767" w:rsidRPr="00F01BC3" w:rsidRDefault="00472767" w:rsidP="000E5536">
            <w:pPr>
              <w:pStyle w:val="Tiny"/>
            </w:pPr>
            <w:r w:rsidRPr="00F01BC3">
              <w:t>total</w:t>
            </w:r>
          </w:p>
        </w:tc>
        <w:tc>
          <w:tcPr>
            <w:tcW w:w="961" w:type="dxa"/>
          </w:tcPr>
          <w:p w14:paraId="70E73D12" w14:textId="77777777" w:rsidR="00472767" w:rsidRPr="00F01BC3" w:rsidRDefault="00472767" w:rsidP="000E5536">
            <w:pPr>
              <w:pStyle w:val="Tiny"/>
            </w:pPr>
          </w:p>
        </w:tc>
      </w:tr>
      <w:tr w:rsidR="00472767" w:rsidRPr="00F01BC3" w14:paraId="12ED79A0" w14:textId="77777777" w:rsidTr="00B467C2">
        <w:tc>
          <w:tcPr>
            <w:tcW w:w="483" w:type="dxa"/>
          </w:tcPr>
          <w:p w14:paraId="24FD987B" w14:textId="77777777" w:rsidR="00472767" w:rsidRPr="00F01BC3" w:rsidRDefault="00472767" w:rsidP="000E5536">
            <w:pPr>
              <w:pStyle w:val="Tiny"/>
            </w:pPr>
            <w:r w:rsidRPr="00F01BC3">
              <w:t>w</w:t>
            </w:r>
          </w:p>
        </w:tc>
        <w:tc>
          <w:tcPr>
            <w:tcW w:w="500" w:type="dxa"/>
          </w:tcPr>
          <w:p w14:paraId="2FCF5DE8" w14:textId="77777777" w:rsidR="00472767" w:rsidRPr="00F01BC3" w:rsidRDefault="00472767" w:rsidP="000E5536">
            <w:pPr>
              <w:pStyle w:val="Tiny"/>
            </w:pPr>
            <w:r w:rsidRPr="00F01BC3">
              <w:t>7247</w:t>
            </w:r>
          </w:p>
        </w:tc>
        <w:tc>
          <w:tcPr>
            <w:tcW w:w="500" w:type="dxa"/>
          </w:tcPr>
          <w:p w14:paraId="4152621A" w14:textId="77777777" w:rsidR="00472767" w:rsidRPr="00F01BC3" w:rsidRDefault="00472767" w:rsidP="000E5536">
            <w:pPr>
              <w:pStyle w:val="Tiny"/>
            </w:pPr>
            <w:r w:rsidRPr="00F01BC3">
              <w:t>64</w:t>
            </w:r>
          </w:p>
        </w:tc>
        <w:tc>
          <w:tcPr>
            <w:tcW w:w="571" w:type="dxa"/>
          </w:tcPr>
          <w:p w14:paraId="108A4A9A" w14:textId="77777777" w:rsidR="00472767" w:rsidRPr="00F01BC3" w:rsidRDefault="00472767" w:rsidP="000E5536">
            <w:pPr>
              <w:pStyle w:val="Tiny"/>
            </w:pPr>
            <w:r w:rsidRPr="00F01BC3">
              <w:t>7311</w:t>
            </w:r>
          </w:p>
        </w:tc>
        <w:tc>
          <w:tcPr>
            <w:tcW w:w="961" w:type="dxa"/>
          </w:tcPr>
          <w:p w14:paraId="245CB08B" w14:textId="77777777" w:rsidR="00472767" w:rsidRPr="00F01BC3" w:rsidRDefault="00472767" w:rsidP="000E5536">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0E5536">
            <w:pPr>
              <w:pStyle w:val="Tiny"/>
            </w:pPr>
            <w:r w:rsidRPr="00F01BC3">
              <w:t>nw</w:t>
            </w:r>
          </w:p>
        </w:tc>
        <w:tc>
          <w:tcPr>
            <w:tcW w:w="500" w:type="dxa"/>
          </w:tcPr>
          <w:p w14:paraId="5DAEADF9" w14:textId="77777777" w:rsidR="00472767" w:rsidRPr="00F01BC3" w:rsidRDefault="00472767" w:rsidP="000E5536">
            <w:pPr>
              <w:pStyle w:val="Tiny"/>
            </w:pPr>
            <w:r w:rsidRPr="00F01BC3">
              <w:t>2545</w:t>
            </w:r>
          </w:p>
        </w:tc>
        <w:tc>
          <w:tcPr>
            <w:tcW w:w="500" w:type="dxa"/>
          </w:tcPr>
          <w:p w14:paraId="1154FFED" w14:textId="77777777" w:rsidR="00472767" w:rsidRPr="00F01BC3" w:rsidRDefault="00472767" w:rsidP="000E5536">
            <w:pPr>
              <w:pStyle w:val="Tiny"/>
            </w:pPr>
            <w:r w:rsidRPr="00F01BC3">
              <w:t>9424</w:t>
            </w:r>
          </w:p>
        </w:tc>
        <w:tc>
          <w:tcPr>
            <w:tcW w:w="571" w:type="dxa"/>
          </w:tcPr>
          <w:p w14:paraId="04EAF21B" w14:textId="77777777" w:rsidR="00472767" w:rsidRPr="00F01BC3" w:rsidRDefault="00472767" w:rsidP="000E5536">
            <w:pPr>
              <w:pStyle w:val="Tiny"/>
            </w:pPr>
            <w:r w:rsidRPr="00F01BC3">
              <w:t>11969</w:t>
            </w:r>
          </w:p>
        </w:tc>
        <w:tc>
          <w:tcPr>
            <w:tcW w:w="961" w:type="dxa"/>
          </w:tcPr>
          <w:p w14:paraId="4456A277" w14:textId="77777777" w:rsidR="00472767" w:rsidRPr="00F01BC3" w:rsidRDefault="00472767" w:rsidP="000E5536">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0E5536">
            <w:pPr>
              <w:pStyle w:val="Tiny"/>
            </w:pPr>
            <w:r w:rsidRPr="00F01BC3">
              <w:t>total</w:t>
            </w:r>
          </w:p>
        </w:tc>
        <w:tc>
          <w:tcPr>
            <w:tcW w:w="500" w:type="dxa"/>
          </w:tcPr>
          <w:p w14:paraId="272A0F93" w14:textId="77777777" w:rsidR="00472767" w:rsidRPr="00F01BC3" w:rsidRDefault="00472767" w:rsidP="000E5536">
            <w:pPr>
              <w:pStyle w:val="Tiny"/>
            </w:pPr>
            <w:r w:rsidRPr="00F01BC3">
              <w:t>9792</w:t>
            </w:r>
          </w:p>
        </w:tc>
        <w:tc>
          <w:tcPr>
            <w:tcW w:w="500" w:type="dxa"/>
          </w:tcPr>
          <w:p w14:paraId="13A453B9" w14:textId="77777777" w:rsidR="00472767" w:rsidRPr="00F01BC3" w:rsidRDefault="00472767" w:rsidP="000E5536">
            <w:pPr>
              <w:pStyle w:val="Tiny"/>
            </w:pPr>
            <w:r w:rsidRPr="00F01BC3">
              <w:t>9488</w:t>
            </w:r>
          </w:p>
        </w:tc>
        <w:tc>
          <w:tcPr>
            <w:tcW w:w="571" w:type="dxa"/>
          </w:tcPr>
          <w:p w14:paraId="222C8F7D" w14:textId="77777777" w:rsidR="00472767" w:rsidRPr="00F01BC3" w:rsidRDefault="00472767" w:rsidP="000E5536">
            <w:pPr>
              <w:pStyle w:val="Tiny"/>
            </w:pPr>
            <w:r w:rsidRPr="00F01BC3">
              <w:t>19280</w:t>
            </w:r>
          </w:p>
        </w:tc>
        <w:tc>
          <w:tcPr>
            <w:tcW w:w="961" w:type="dxa"/>
          </w:tcPr>
          <w:p w14:paraId="2289797E" w14:textId="77777777" w:rsidR="00472767" w:rsidRPr="00F01BC3" w:rsidRDefault="00472767" w:rsidP="000E5536">
            <w:pPr>
              <w:pStyle w:val="Tiny"/>
            </w:pPr>
            <w:r w:rsidRPr="00F01BC3">
              <w:t>86.46784232</w:t>
            </w:r>
          </w:p>
        </w:tc>
      </w:tr>
    </w:tbl>
    <w:p w14:paraId="08F84AAB" w14:textId="77777777" w:rsidR="00472767" w:rsidRDefault="00472767" w:rsidP="00472767">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472767">
      <w:pPr>
        <w:pStyle w:val="BodyText2"/>
      </w:pPr>
    </w:p>
    <w:p w14:paraId="36A88F42" w14:textId="77777777" w:rsidR="00472767" w:rsidRDefault="00472767" w:rsidP="00472767">
      <w:pPr>
        <w:pStyle w:val="Caption"/>
      </w:pPr>
      <w:r>
        <w:t xml:space="preserve">Table </w:t>
      </w:r>
      <w:r w:rsidR="0079252F">
        <w:fldChar w:fldCharType="begin"/>
      </w:r>
      <w:r w:rsidR="0079252F">
        <w:instrText xml:space="preserve"> SEQ Table \* ARABIC </w:instrText>
      </w:r>
      <w:r w:rsidR="0079252F">
        <w:fldChar w:fldCharType="separate"/>
      </w:r>
      <w:r>
        <w:rPr>
          <w:noProof/>
        </w:rPr>
        <w:t>2</w:t>
      </w:r>
      <w:r w:rsidR="0079252F">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0E5536">
            <w:pPr>
              <w:pStyle w:val="Tiny"/>
            </w:pPr>
            <w:r w:rsidRPr="00C03E60">
              <w:t>Column1</w:t>
            </w:r>
          </w:p>
        </w:tc>
        <w:tc>
          <w:tcPr>
            <w:tcW w:w="0" w:type="auto"/>
          </w:tcPr>
          <w:p w14:paraId="5C3D7811" w14:textId="77777777" w:rsidR="00472767" w:rsidRPr="00C03E60" w:rsidRDefault="00472767" w:rsidP="000E5536">
            <w:pPr>
              <w:pStyle w:val="Tiny"/>
            </w:pPr>
            <w:r w:rsidRPr="00C03E60">
              <w:t>w</w:t>
            </w:r>
          </w:p>
        </w:tc>
        <w:tc>
          <w:tcPr>
            <w:tcW w:w="0" w:type="auto"/>
          </w:tcPr>
          <w:p w14:paraId="3D3408CE" w14:textId="77777777" w:rsidR="00472767" w:rsidRPr="00C03E60" w:rsidRDefault="00472767" w:rsidP="000E5536">
            <w:pPr>
              <w:pStyle w:val="Tiny"/>
            </w:pPr>
            <w:r w:rsidRPr="00C03E60">
              <w:t>nw</w:t>
            </w:r>
          </w:p>
        </w:tc>
        <w:tc>
          <w:tcPr>
            <w:tcW w:w="0" w:type="auto"/>
          </w:tcPr>
          <w:p w14:paraId="10429E81" w14:textId="77777777" w:rsidR="00472767" w:rsidRPr="00C03E60" w:rsidRDefault="00472767" w:rsidP="000E5536">
            <w:pPr>
              <w:pStyle w:val="Tiny"/>
            </w:pPr>
            <w:r w:rsidRPr="00C03E60">
              <w:t>total</w:t>
            </w:r>
          </w:p>
        </w:tc>
        <w:tc>
          <w:tcPr>
            <w:tcW w:w="0" w:type="auto"/>
          </w:tcPr>
          <w:p w14:paraId="66C78245" w14:textId="77777777" w:rsidR="00472767" w:rsidRPr="00C03E60" w:rsidRDefault="00472767" w:rsidP="000E5536">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0E5536">
            <w:pPr>
              <w:pStyle w:val="Tiny"/>
            </w:pPr>
            <w:r w:rsidRPr="00C03E60">
              <w:t>w</w:t>
            </w:r>
          </w:p>
        </w:tc>
        <w:tc>
          <w:tcPr>
            <w:tcW w:w="0" w:type="auto"/>
          </w:tcPr>
          <w:p w14:paraId="1946B13D" w14:textId="77777777" w:rsidR="00472767" w:rsidRPr="00C03E60" w:rsidRDefault="00472767" w:rsidP="000E5536">
            <w:pPr>
              <w:pStyle w:val="Tiny"/>
            </w:pPr>
            <w:r w:rsidRPr="00C03E60">
              <w:t>11154</w:t>
            </w:r>
          </w:p>
        </w:tc>
        <w:tc>
          <w:tcPr>
            <w:tcW w:w="0" w:type="auto"/>
          </w:tcPr>
          <w:p w14:paraId="480A2CE1" w14:textId="77777777" w:rsidR="00472767" w:rsidRPr="00C03E60" w:rsidRDefault="00472767" w:rsidP="000E5536">
            <w:pPr>
              <w:pStyle w:val="Tiny"/>
            </w:pPr>
            <w:r w:rsidRPr="00C03E60">
              <w:t>95</w:t>
            </w:r>
          </w:p>
        </w:tc>
        <w:tc>
          <w:tcPr>
            <w:tcW w:w="0" w:type="auto"/>
          </w:tcPr>
          <w:p w14:paraId="496884A9" w14:textId="77777777" w:rsidR="00472767" w:rsidRPr="00C03E60" w:rsidRDefault="00472767" w:rsidP="000E5536">
            <w:pPr>
              <w:pStyle w:val="Tiny"/>
            </w:pPr>
            <w:r w:rsidRPr="00C03E60">
              <w:t>11249</w:t>
            </w:r>
          </w:p>
        </w:tc>
        <w:tc>
          <w:tcPr>
            <w:tcW w:w="0" w:type="auto"/>
          </w:tcPr>
          <w:p w14:paraId="49B627D4" w14:textId="77777777" w:rsidR="00472767" w:rsidRPr="00C03E60" w:rsidRDefault="00472767" w:rsidP="000E5536">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0E5536">
            <w:pPr>
              <w:pStyle w:val="Tiny"/>
            </w:pPr>
            <w:r w:rsidRPr="00C03E60">
              <w:t>nw</w:t>
            </w:r>
          </w:p>
        </w:tc>
        <w:tc>
          <w:tcPr>
            <w:tcW w:w="0" w:type="auto"/>
          </w:tcPr>
          <w:p w14:paraId="676253B0" w14:textId="77777777" w:rsidR="00472767" w:rsidRPr="00C03E60" w:rsidRDefault="00472767" w:rsidP="000E5536">
            <w:pPr>
              <w:pStyle w:val="Tiny"/>
            </w:pPr>
            <w:r w:rsidRPr="00C03E60">
              <w:t>1725</w:t>
            </w:r>
          </w:p>
        </w:tc>
        <w:tc>
          <w:tcPr>
            <w:tcW w:w="0" w:type="auto"/>
          </w:tcPr>
          <w:p w14:paraId="42317D06" w14:textId="77777777" w:rsidR="00472767" w:rsidRPr="00C03E60" w:rsidRDefault="00472767" w:rsidP="000E5536">
            <w:pPr>
              <w:pStyle w:val="Tiny"/>
            </w:pPr>
            <w:r w:rsidRPr="00C03E60">
              <w:t>15765</w:t>
            </w:r>
          </w:p>
        </w:tc>
        <w:tc>
          <w:tcPr>
            <w:tcW w:w="0" w:type="auto"/>
          </w:tcPr>
          <w:p w14:paraId="7F963335" w14:textId="77777777" w:rsidR="00472767" w:rsidRPr="00C03E60" w:rsidRDefault="00472767" w:rsidP="000E5536">
            <w:pPr>
              <w:pStyle w:val="Tiny"/>
            </w:pPr>
            <w:r w:rsidRPr="00C03E60">
              <w:t>17490</w:t>
            </w:r>
          </w:p>
        </w:tc>
        <w:tc>
          <w:tcPr>
            <w:tcW w:w="0" w:type="auto"/>
          </w:tcPr>
          <w:p w14:paraId="403764E6" w14:textId="77777777" w:rsidR="00472767" w:rsidRPr="00C03E60" w:rsidRDefault="00472767" w:rsidP="000E5536">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0E5536">
            <w:pPr>
              <w:pStyle w:val="Tiny"/>
            </w:pPr>
            <w:r w:rsidRPr="00C03E60">
              <w:t>total</w:t>
            </w:r>
          </w:p>
        </w:tc>
        <w:tc>
          <w:tcPr>
            <w:tcW w:w="0" w:type="auto"/>
          </w:tcPr>
          <w:p w14:paraId="318C0CBF" w14:textId="77777777" w:rsidR="00472767" w:rsidRPr="00C03E60" w:rsidRDefault="00472767" w:rsidP="000E5536">
            <w:pPr>
              <w:pStyle w:val="Tiny"/>
            </w:pPr>
            <w:r w:rsidRPr="00C03E60">
              <w:t>12879</w:t>
            </w:r>
          </w:p>
        </w:tc>
        <w:tc>
          <w:tcPr>
            <w:tcW w:w="0" w:type="auto"/>
          </w:tcPr>
          <w:p w14:paraId="64D1C663" w14:textId="77777777" w:rsidR="00472767" w:rsidRPr="00C03E60" w:rsidRDefault="00472767" w:rsidP="000E5536">
            <w:pPr>
              <w:pStyle w:val="Tiny"/>
            </w:pPr>
            <w:r w:rsidRPr="00C03E60">
              <w:t>15860</w:t>
            </w:r>
          </w:p>
        </w:tc>
        <w:tc>
          <w:tcPr>
            <w:tcW w:w="0" w:type="auto"/>
          </w:tcPr>
          <w:p w14:paraId="5EB4BD59" w14:textId="77777777" w:rsidR="00472767" w:rsidRPr="00C03E60" w:rsidRDefault="00472767" w:rsidP="000E5536">
            <w:pPr>
              <w:pStyle w:val="Tiny"/>
            </w:pPr>
            <w:r w:rsidRPr="00C03E60">
              <w:t>28739</w:t>
            </w:r>
          </w:p>
        </w:tc>
        <w:tc>
          <w:tcPr>
            <w:tcW w:w="0" w:type="auto"/>
          </w:tcPr>
          <w:p w14:paraId="56D0E30F" w14:textId="77777777" w:rsidR="00472767" w:rsidRPr="00C03E60" w:rsidRDefault="00472767" w:rsidP="000E5536">
            <w:pPr>
              <w:pStyle w:val="Tiny"/>
            </w:pPr>
            <w:r w:rsidRPr="00C03E60">
              <w:t>93.66714221</w:t>
            </w:r>
          </w:p>
        </w:tc>
      </w:tr>
    </w:tbl>
    <w:p w14:paraId="704725FC" w14:textId="77777777" w:rsidR="00472767" w:rsidRDefault="00472767" w:rsidP="00472767">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472767">
      <w:pPr>
        <w:pStyle w:val="BodyText2"/>
      </w:pPr>
      <w:r>
        <w:t>We are creating random validation sites by stratifying with the GLC2000 dataset. First create 1000000 random points in ArcGIS:</w:t>
      </w:r>
    </w:p>
    <w:p w14:paraId="313DF1CD" w14:textId="77777777" w:rsidR="00472767" w:rsidRDefault="00472767" w:rsidP="00472767">
      <w:pPr>
        <w:pStyle w:val="Code"/>
      </w:pPr>
      <w:r>
        <w:t>arcpy.CreateRandomPoints_management("E:/cottaan/My Documents/ArcGIS/Default.gdb","randomPoints","#","glc2000.tif","1000000","0 Meters","POINT","0")</w:t>
      </w:r>
    </w:p>
    <w:p w14:paraId="307225C2" w14:textId="77777777" w:rsidR="00472767" w:rsidRDefault="00472767" w:rsidP="00472767">
      <w:pPr>
        <w:pStyle w:val="BodyText2"/>
      </w:pPr>
      <w:r>
        <w:t>But we need to contstain them by the extent of the landsat path/rows and the glc2000 intersection:</w:t>
      </w:r>
    </w:p>
    <w:p w14:paraId="261F469D" w14:textId="77777777" w:rsidR="00472767" w:rsidRDefault="00472767" w:rsidP="00472767">
      <w:pPr>
        <w:pStyle w:val="Code"/>
      </w:pPr>
      <w:r>
        <w:t>arcpy.RasterDomain_3d("glc2000_Clip","E:/cottaan/My Documents/ArcGIS/Google Earth Engine Downloads/sampleValidationSites.gdb/glc_extent","POLYGON")</w:t>
      </w:r>
    </w:p>
    <w:p w14:paraId="18E4C549" w14:textId="77777777" w:rsidR="00472767" w:rsidRDefault="00472767" w:rsidP="00472767">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472767">
      <w:pPr>
        <w:pStyle w:val="Code"/>
      </w:pPr>
      <w:r>
        <w:t>arcpy.gp.Sample_sa("glc2000.tif","randomPoints","E:/cottaan/My Documents/ArcGIS/Google Earth Engine Downloads/sampleValidationSites.gdb/validationSites","NEAREST")</w:t>
      </w:r>
    </w:p>
    <w:p w14:paraId="642168BE" w14:textId="77777777" w:rsidR="00472767" w:rsidRDefault="00472767" w:rsidP="00472767">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472767">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472767">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472767">
      <w:pPr>
        <w:pStyle w:val="Code"/>
      </w:pPr>
      <w:r>
        <w:t>Messages</w:t>
      </w:r>
    </w:p>
    <w:p w14:paraId="7244084B" w14:textId="77777777" w:rsidR="00472767" w:rsidRDefault="00472767" w:rsidP="00472767">
      <w:pPr>
        <w:pStyle w:val="Code"/>
      </w:pPr>
      <w:r>
        <w:t>Executing: RasterToPolygon glc2000_Clip "E:\cottaan\My Documents\ArcGIS\Google Earth Engine Downloads\sampleValidationSites.gdb\glc2000_vector" SIMPLIFY VALUE</w:t>
      </w:r>
    </w:p>
    <w:p w14:paraId="36FF1963" w14:textId="77777777" w:rsidR="00472767" w:rsidRDefault="00472767" w:rsidP="00472767">
      <w:pPr>
        <w:pStyle w:val="Code"/>
      </w:pPr>
      <w:r>
        <w:t>Start Time: Thu Mar 27 16:31:49 2014</w:t>
      </w:r>
    </w:p>
    <w:p w14:paraId="737DB36B" w14:textId="77777777" w:rsidR="00472767" w:rsidRDefault="00472767" w:rsidP="00472767">
      <w:pPr>
        <w:pStyle w:val="Code"/>
      </w:pPr>
      <w:r>
        <w:t>ERROR 999999: Error executing function.</w:t>
      </w:r>
    </w:p>
    <w:p w14:paraId="38590283" w14:textId="77777777" w:rsidR="00472767" w:rsidRDefault="00472767" w:rsidP="00472767">
      <w:pPr>
        <w:pStyle w:val="Code"/>
      </w:pPr>
      <w:r>
        <w:t>("esri.ProjectedCoordinateSystem") The coordinates or measures are out of bounds.</w:t>
      </w:r>
    </w:p>
    <w:p w14:paraId="49C23222" w14:textId="77777777" w:rsidR="00472767" w:rsidRDefault="00472767" w:rsidP="00472767">
      <w:pPr>
        <w:pStyle w:val="Code"/>
      </w:pPr>
      <w:r>
        <w:t>ERROR 010005: Unable to allocate memory.</w:t>
      </w:r>
    </w:p>
    <w:p w14:paraId="3A0A1453" w14:textId="77777777" w:rsidR="00472767" w:rsidRDefault="00472767" w:rsidP="00472767">
      <w:pPr>
        <w:pStyle w:val="Code"/>
      </w:pPr>
      <w:r>
        <w:t>ERROR 010067: Error in executing grid expression.</w:t>
      </w:r>
    </w:p>
    <w:p w14:paraId="2FBA830E" w14:textId="77777777" w:rsidR="00472767" w:rsidRDefault="00472767" w:rsidP="00472767">
      <w:pPr>
        <w:pStyle w:val="Code"/>
      </w:pPr>
      <w:r>
        <w:t>Failed to execute (RasterToPolygon).</w:t>
      </w:r>
    </w:p>
    <w:p w14:paraId="21426DD4" w14:textId="77777777" w:rsidR="00472767" w:rsidRDefault="00472767" w:rsidP="00472767">
      <w:pPr>
        <w:pStyle w:val="Code"/>
      </w:pPr>
      <w:r>
        <w:t>Failed at Thu Mar 27 17:35:11 2014 (Elapsed Time: 1 hours 3 minutes 22 seconds)</w:t>
      </w:r>
    </w:p>
    <w:p w14:paraId="0C7C2B45" w14:textId="77777777" w:rsidR="00472767" w:rsidRDefault="00472767" w:rsidP="00472767">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472767">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0E5536">
            <w:pPr>
              <w:pStyle w:val="Tiny"/>
            </w:pPr>
            <w:r>
              <w:lastRenderedPageBreak/>
              <w:t>GLC2000</w:t>
            </w:r>
          </w:p>
        </w:tc>
        <w:tc>
          <w:tcPr>
            <w:tcW w:w="0" w:type="auto"/>
          </w:tcPr>
          <w:p w14:paraId="43A9C8D0" w14:textId="77777777" w:rsidR="00472767" w:rsidRPr="00D92044" w:rsidRDefault="00472767" w:rsidP="000E5536">
            <w:pPr>
              <w:pStyle w:val="Tiny"/>
            </w:pPr>
            <w:r>
              <w:t>Longitude</w:t>
            </w:r>
          </w:p>
        </w:tc>
        <w:tc>
          <w:tcPr>
            <w:tcW w:w="0" w:type="auto"/>
          </w:tcPr>
          <w:p w14:paraId="6389AF7F" w14:textId="77777777" w:rsidR="00472767" w:rsidRPr="00D92044" w:rsidRDefault="00472767" w:rsidP="000E5536">
            <w:pPr>
              <w:pStyle w:val="Tiny"/>
            </w:pPr>
            <w:r>
              <w:t>Latitude</w:t>
            </w:r>
          </w:p>
        </w:tc>
        <w:tc>
          <w:tcPr>
            <w:tcW w:w="0" w:type="auto"/>
          </w:tcPr>
          <w:p w14:paraId="341E9678" w14:textId="77777777" w:rsidR="00472767" w:rsidRPr="00D92044" w:rsidRDefault="00472767" w:rsidP="000E5536">
            <w:pPr>
              <w:pStyle w:val="Tiny"/>
            </w:pPr>
            <w:r>
              <w:t>Path</w:t>
            </w:r>
          </w:p>
        </w:tc>
        <w:tc>
          <w:tcPr>
            <w:tcW w:w="0" w:type="auto"/>
          </w:tcPr>
          <w:p w14:paraId="147F52B0" w14:textId="77777777" w:rsidR="00472767" w:rsidRPr="00D92044" w:rsidRDefault="00472767" w:rsidP="000E5536">
            <w:pPr>
              <w:pStyle w:val="Tiny"/>
            </w:pPr>
            <w:r>
              <w:t>Row</w:t>
            </w:r>
          </w:p>
        </w:tc>
      </w:tr>
      <w:tr w:rsidR="00472767" w:rsidRPr="00D92044" w14:paraId="69A55CA6" w14:textId="77777777" w:rsidTr="00B467C2">
        <w:tc>
          <w:tcPr>
            <w:tcW w:w="0" w:type="auto"/>
          </w:tcPr>
          <w:p w14:paraId="0A76DF20" w14:textId="77777777" w:rsidR="00472767" w:rsidRPr="00D92044" w:rsidRDefault="00472767" w:rsidP="000E5536">
            <w:pPr>
              <w:pStyle w:val="Tiny"/>
            </w:pPr>
            <w:r w:rsidRPr="00D92044">
              <w:t>19</w:t>
            </w:r>
          </w:p>
        </w:tc>
        <w:tc>
          <w:tcPr>
            <w:tcW w:w="0" w:type="auto"/>
          </w:tcPr>
          <w:p w14:paraId="0D5A72D2" w14:textId="77777777" w:rsidR="00472767" w:rsidRPr="00D92044" w:rsidRDefault="00472767" w:rsidP="000E5536">
            <w:pPr>
              <w:pStyle w:val="Tiny"/>
            </w:pPr>
            <w:r w:rsidRPr="00D92044">
              <w:t>15.3738921475808</w:t>
            </w:r>
          </w:p>
        </w:tc>
        <w:tc>
          <w:tcPr>
            <w:tcW w:w="0" w:type="auto"/>
          </w:tcPr>
          <w:p w14:paraId="61F38B7F" w14:textId="77777777" w:rsidR="00472767" w:rsidRPr="00D92044" w:rsidRDefault="00472767" w:rsidP="000E5536">
            <w:pPr>
              <w:pStyle w:val="Tiny"/>
            </w:pPr>
            <w:r w:rsidRPr="00D92044">
              <w:t>79.1914180691189</w:t>
            </w:r>
          </w:p>
        </w:tc>
        <w:tc>
          <w:tcPr>
            <w:tcW w:w="0" w:type="auto"/>
          </w:tcPr>
          <w:p w14:paraId="573B8397" w14:textId="77777777" w:rsidR="00472767" w:rsidRPr="00D92044" w:rsidRDefault="00472767" w:rsidP="000E5536">
            <w:pPr>
              <w:pStyle w:val="Tiny"/>
            </w:pPr>
            <w:r w:rsidRPr="00D92044">
              <w:t>214</w:t>
            </w:r>
          </w:p>
        </w:tc>
        <w:tc>
          <w:tcPr>
            <w:tcW w:w="0" w:type="auto"/>
          </w:tcPr>
          <w:p w14:paraId="21342CBF" w14:textId="77777777" w:rsidR="00472767" w:rsidRPr="00D92044" w:rsidRDefault="00472767" w:rsidP="000E5536">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0E5536">
            <w:pPr>
              <w:pStyle w:val="Tiny"/>
            </w:pPr>
            <w:r w:rsidRPr="00D92044">
              <w:t>19</w:t>
            </w:r>
          </w:p>
        </w:tc>
        <w:tc>
          <w:tcPr>
            <w:tcW w:w="0" w:type="auto"/>
          </w:tcPr>
          <w:p w14:paraId="3E57BD47" w14:textId="77777777" w:rsidR="00472767" w:rsidRPr="00D92044" w:rsidRDefault="00472767" w:rsidP="000E5536">
            <w:pPr>
              <w:pStyle w:val="Tiny"/>
            </w:pPr>
            <w:r w:rsidRPr="00D92044">
              <w:t>15.3738921475808</w:t>
            </w:r>
          </w:p>
        </w:tc>
        <w:tc>
          <w:tcPr>
            <w:tcW w:w="0" w:type="auto"/>
          </w:tcPr>
          <w:p w14:paraId="4705133A" w14:textId="77777777" w:rsidR="00472767" w:rsidRPr="00D92044" w:rsidRDefault="00472767" w:rsidP="000E5536">
            <w:pPr>
              <w:pStyle w:val="Tiny"/>
            </w:pPr>
            <w:r w:rsidRPr="00D92044">
              <w:t>79.1914180691189</w:t>
            </w:r>
          </w:p>
        </w:tc>
        <w:tc>
          <w:tcPr>
            <w:tcW w:w="0" w:type="auto"/>
          </w:tcPr>
          <w:p w14:paraId="28BF6805" w14:textId="77777777" w:rsidR="00472767" w:rsidRPr="00D92044" w:rsidRDefault="00472767" w:rsidP="000E5536">
            <w:pPr>
              <w:pStyle w:val="Tiny"/>
            </w:pPr>
            <w:r w:rsidRPr="00D92044">
              <w:t>215</w:t>
            </w:r>
          </w:p>
        </w:tc>
        <w:tc>
          <w:tcPr>
            <w:tcW w:w="0" w:type="auto"/>
          </w:tcPr>
          <w:p w14:paraId="52065A63" w14:textId="77777777" w:rsidR="00472767" w:rsidRPr="00D92044" w:rsidRDefault="00472767" w:rsidP="000E5536">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0E5536">
            <w:pPr>
              <w:pStyle w:val="Tiny"/>
            </w:pPr>
            <w:r w:rsidRPr="00D92044">
              <w:t>19</w:t>
            </w:r>
          </w:p>
        </w:tc>
        <w:tc>
          <w:tcPr>
            <w:tcW w:w="0" w:type="auto"/>
          </w:tcPr>
          <w:p w14:paraId="0A260037" w14:textId="77777777" w:rsidR="00472767" w:rsidRPr="00D92044" w:rsidRDefault="00472767" w:rsidP="000E5536">
            <w:pPr>
              <w:pStyle w:val="Tiny"/>
            </w:pPr>
            <w:r w:rsidRPr="00D92044">
              <w:t>15.3738921475808</w:t>
            </w:r>
          </w:p>
        </w:tc>
        <w:tc>
          <w:tcPr>
            <w:tcW w:w="0" w:type="auto"/>
          </w:tcPr>
          <w:p w14:paraId="6EE3060F" w14:textId="77777777" w:rsidR="00472767" w:rsidRPr="00D92044" w:rsidRDefault="00472767" w:rsidP="000E5536">
            <w:pPr>
              <w:pStyle w:val="Tiny"/>
            </w:pPr>
            <w:r w:rsidRPr="00D92044">
              <w:t>79.1914180691189</w:t>
            </w:r>
          </w:p>
        </w:tc>
        <w:tc>
          <w:tcPr>
            <w:tcW w:w="0" w:type="auto"/>
          </w:tcPr>
          <w:p w14:paraId="166C639D" w14:textId="77777777" w:rsidR="00472767" w:rsidRPr="00D92044" w:rsidRDefault="00472767" w:rsidP="000E5536">
            <w:pPr>
              <w:pStyle w:val="Tiny"/>
            </w:pPr>
            <w:r w:rsidRPr="00D92044">
              <w:t>216</w:t>
            </w:r>
          </w:p>
        </w:tc>
        <w:tc>
          <w:tcPr>
            <w:tcW w:w="0" w:type="auto"/>
          </w:tcPr>
          <w:p w14:paraId="573642BE" w14:textId="77777777" w:rsidR="00472767" w:rsidRPr="00D92044" w:rsidRDefault="00472767" w:rsidP="000E5536">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0E5536">
            <w:pPr>
              <w:pStyle w:val="Tiny"/>
            </w:pPr>
            <w:r w:rsidRPr="00D92044">
              <w:t>19</w:t>
            </w:r>
          </w:p>
        </w:tc>
        <w:tc>
          <w:tcPr>
            <w:tcW w:w="0" w:type="auto"/>
          </w:tcPr>
          <w:p w14:paraId="4A7399CB" w14:textId="77777777" w:rsidR="00472767" w:rsidRPr="00D92044" w:rsidRDefault="00472767" w:rsidP="000E5536">
            <w:pPr>
              <w:pStyle w:val="Tiny"/>
            </w:pPr>
            <w:r w:rsidRPr="00D92044">
              <w:t>15.3738921475808</w:t>
            </w:r>
          </w:p>
        </w:tc>
        <w:tc>
          <w:tcPr>
            <w:tcW w:w="0" w:type="auto"/>
          </w:tcPr>
          <w:p w14:paraId="4FDFEE84" w14:textId="77777777" w:rsidR="00472767" w:rsidRPr="00D92044" w:rsidRDefault="00472767" w:rsidP="000E5536">
            <w:pPr>
              <w:pStyle w:val="Tiny"/>
            </w:pPr>
            <w:r w:rsidRPr="00D92044">
              <w:t>79.1914180691189</w:t>
            </w:r>
          </w:p>
        </w:tc>
        <w:tc>
          <w:tcPr>
            <w:tcW w:w="0" w:type="auto"/>
          </w:tcPr>
          <w:p w14:paraId="5CCE1BC3" w14:textId="77777777" w:rsidR="00472767" w:rsidRPr="00D92044" w:rsidRDefault="00472767" w:rsidP="000E5536">
            <w:pPr>
              <w:pStyle w:val="Tiny"/>
            </w:pPr>
            <w:r w:rsidRPr="00D92044">
              <w:t>217</w:t>
            </w:r>
          </w:p>
        </w:tc>
        <w:tc>
          <w:tcPr>
            <w:tcW w:w="0" w:type="auto"/>
          </w:tcPr>
          <w:p w14:paraId="6A0BF190" w14:textId="77777777" w:rsidR="00472767" w:rsidRPr="00D92044" w:rsidRDefault="00472767" w:rsidP="000E5536">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0E5536">
            <w:pPr>
              <w:pStyle w:val="Tiny"/>
            </w:pPr>
            <w:r w:rsidRPr="00D92044">
              <w:t>19</w:t>
            </w:r>
          </w:p>
        </w:tc>
        <w:tc>
          <w:tcPr>
            <w:tcW w:w="0" w:type="auto"/>
          </w:tcPr>
          <w:p w14:paraId="1654FEFD" w14:textId="77777777" w:rsidR="00472767" w:rsidRPr="00D92044" w:rsidRDefault="00472767" w:rsidP="000E5536">
            <w:pPr>
              <w:pStyle w:val="Tiny"/>
            </w:pPr>
            <w:r w:rsidRPr="00D92044">
              <w:t>15.3738921475808</w:t>
            </w:r>
          </w:p>
        </w:tc>
        <w:tc>
          <w:tcPr>
            <w:tcW w:w="0" w:type="auto"/>
          </w:tcPr>
          <w:p w14:paraId="55C6E9FB" w14:textId="77777777" w:rsidR="00472767" w:rsidRPr="00D92044" w:rsidRDefault="00472767" w:rsidP="000E5536">
            <w:pPr>
              <w:pStyle w:val="Tiny"/>
            </w:pPr>
            <w:r w:rsidRPr="00D92044">
              <w:t>79.1914180691189</w:t>
            </w:r>
          </w:p>
        </w:tc>
        <w:tc>
          <w:tcPr>
            <w:tcW w:w="0" w:type="auto"/>
          </w:tcPr>
          <w:p w14:paraId="4B0B1341" w14:textId="77777777" w:rsidR="00472767" w:rsidRPr="00D92044" w:rsidRDefault="00472767" w:rsidP="000E5536">
            <w:pPr>
              <w:pStyle w:val="Tiny"/>
            </w:pPr>
            <w:r w:rsidRPr="00D92044">
              <w:t>218</w:t>
            </w:r>
          </w:p>
        </w:tc>
        <w:tc>
          <w:tcPr>
            <w:tcW w:w="0" w:type="auto"/>
          </w:tcPr>
          <w:p w14:paraId="02EE92FD" w14:textId="77777777" w:rsidR="00472767" w:rsidRPr="00D92044" w:rsidRDefault="00472767" w:rsidP="000E5536">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0E5536">
            <w:pPr>
              <w:pStyle w:val="Tiny"/>
            </w:pPr>
            <w:r w:rsidRPr="00D92044">
              <w:t>19</w:t>
            </w:r>
          </w:p>
        </w:tc>
        <w:tc>
          <w:tcPr>
            <w:tcW w:w="0" w:type="auto"/>
          </w:tcPr>
          <w:p w14:paraId="68EA426D" w14:textId="77777777" w:rsidR="00472767" w:rsidRPr="00D92044" w:rsidRDefault="00472767" w:rsidP="000E5536">
            <w:pPr>
              <w:pStyle w:val="Tiny"/>
            </w:pPr>
            <w:r w:rsidRPr="00D92044">
              <w:t>15.3738921475808</w:t>
            </w:r>
          </w:p>
        </w:tc>
        <w:tc>
          <w:tcPr>
            <w:tcW w:w="0" w:type="auto"/>
          </w:tcPr>
          <w:p w14:paraId="7E0332CD" w14:textId="77777777" w:rsidR="00472767" w:rsidRPr="00D92044" w:rsidRDefault="00472767" w:rsidP="000E5536">
            <w:pPr>
              <w:pStyle w:val="Tiny"/>
            </w:pPr>
            <w:r w:rsidRPr="00D92044">
              <w:t>79.1914180691189</w:t>
            </w:r>
          </w:p>
        </w:tc>
        <w:tc>
          <w:tcPr>
            <w:tcW w:w="0" w:type="auto"/>
          </w:tcPr>
          <w:p w14:paraId="5BC0CF31" w14:textId="77777777" w:rsidR="00472767" w:rsidRPr="00D92044" w:rsidRDefault="00472767" w:rsidP="000E5536">
            <w:pPr>
              <w:pStyle w:val="Tiny"/>
            </w:pPr>
            <w:r w:rsidRPr="00D92044">
              <w:t>219</w:t>
            </w:r>
          </w:p>
        </w:tc>
        <w:tc>
          <w:tcPr>
            <w:tcW w:w="0" w:type="auto"/>
          </w:tcPr>
          <w:p w14:paraId="0ED97A39" w14:textId="77777777" w:rsidR="00472767" w:rsidRPr="00D92044" w:rsidRDefault="00472767" w:rsidP="000E5536">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0E5536">
            <w:pPr>
              <w:pStyle w:val="Tiny"/>
            </w:pPr>
            <w:r w:rsidRPr="00D92044">
              <w:t>19</w:t>
            </w:r>
          </w:p>
        </w:tc>
        <w:tc>
          <w:tcPr>
            <w:tcW w:w="0" w:type="auto"/>
          </w:tcPr>
          <w:p w14:paraId="50128D33" w14:textId="77777777" w:rsidR="00472767" w:rsidRPr="00D92044" w:rsidRDefault="00472767" w:rsidP="000E5536">
            <w:pPr>
              <w:pStyle w:val="Tiny"/>
            </w:pPr>
            <w:r w:rsidRPr="00D92044">
              <w:t>15.3738921475808</w:t>
            </w:r>
          </w:p>
        </w:tc>
        <w:tc>
          <w:tcPr>
            <w:tcW w:w="0" w:type="auto"/>
          </w:tcPr>
          <w:p w14:paraId="72BFBEDB" w14:textId="77777777" w:rsidR="00472767" w:rsidRPr="00D92044" w:rsidRDefault="00472767" w:rsidP="000E5536">
            <w:pPr>
              <w:pStyle w:val="Tiny"/>
            </w:pPr>
            <w:r w:rsidRPr="00D92044">
              <w:t>79.1914180691189</w:t>
            </w:r>
          </w:p>
        </w:tc>
        <w:tc>
          <w:tcPr>
            <w:tcW w:w="0" w:type="auto"/>
          </w:tcPr>
          <w:p w14:paraId="4109D5E3" w14:textId="77777777" w:rsidR="00472767" w:rsidRPr="00D92044" w:rsidRDefault="00472767" w:rsidP="000E5536">
            <w:pPr>
              <w:pStyle w:val="Tiny"/>
            </w:pPr>
            <w:r w:rsidRPr="00D92044">
              <w:t>220</w:t>
            </w:r>
          </w:p>
        </w:tc>
        <w:tc>
          <w:tcPr>
            <w:tcW w:w="0" w:type="auto"/>
          </w:tcPr>
          <w:p w14:paraId="315F48E5" w14:textId="77777777" w:rsidR="00472767" w:rsidRPr="00D92044" w:rsidRDefault="00472767" w:rsidP="000E5536">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0E5536">
            <w:pPr>
              <w:pStyle w:val="Tiny"/>
            </w:pPr>
            <w:r w:rsidRPr="00D92044">
              <w:t>19</w:t>
            </w:r>
          </w:p>
        </w:tc>
        <w:tc>
          <w:tcPr>
            <w:tcW w:w="0" w:type="auto"/>
          </w:tcPr>
          <w:p w14:paraId="31F08214" w14:textId="77777777" w:rsidR="00472767" w:rsidRPr="00D92044" w:rsidRDefault="00472767" w:rsidP="000E5536">
            <w:pPr>
              <w:pStyle w:val="Tiny"/>
            </w:pPr>
            <w:r w:rsidRPr="00D92044">
              <w:t>15.3738921475808</w:t>
            </w:r>
          </w:p>
        </w:tc>
        <w:tc>
          <w:tcPr>
            <w:tcW w:w="0" w:type="auto"/>
          </w:tcPr>
          <w:p w14:paraId="72BB0E9B" w14:textId="77777777" w:rsidR="00472767" w:rsidRPr="00D92044" w:rsidRDefault="00472767" w:rsidP="000E5536">
            <w:pPr>
              <w:pStyle w:val="Tiny"/>
            </w:pPr>
            <w:r w:rsidRPr="00D92044">
              <w:t>79.1914180691189</w:t>
            </w:r>
          </w:p>
        </w:tc>
        <w:tc>
          <w:tcPr>
            <w:tcW w:w="0" w:type="auto"/>
          </w:tcPr>
          <w:p w14:paraId="0D2C4C3E" w14:textId="77777777" w:rsidR="00472767" w:rsidRPr="00D92044" w:rsidRDefault="00472767" w:rsidP="000E5536">
            <w:pPr>
              <w:pStyle w:val="Tiny"/>
            </w:pPr>
            <w:r w:rsidRPr="00D92044">
              <w:t>220</w:t>
            </w:r>
          </w:p>
        </w:tc>
        <w:tc>
          <w:tcPr>
            <w:tcW w:w="0" w:type="auto"/>
          </w:tcPr>
          <w:p w14:paraId="7775AAC8" w14:textId="77777777" w:rsidR="00472767" w:rsidRPr="00D92044" w:rsidRDefault="00472767" w:rsidP="000E5536">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0E5536">
            <w:pPr>
              <w:pStyle w:val="Tiny"/>
            </w:pPr>
            <w:r w:rsidRPr="00D92044">
              <w:t>19</w:t>
            </w:r>
          </w:p>
        </w:tc>
        <w:tc>
          <w:tcPr>
            <w:tcW w:w="0" w:type="auto"/>
          </w:tcPr>
          <w:p w14:paraId="5C952AD6" w14:textId="77777777" w:rsidR="00472767" w:rsidRPr="00D92044" w:rsidRDefault="00472767" w:rsidP="000E5536">
            <w:pPr>
              <w:pStyle w:val="Tiny"/>
            </w:pPr>
            <w:r w:rsidRPr="00D92044">
              <w:t>15.3738921475808</w:t>
            </w:r>
          </w:p>
        </w:tc>
        <w:tc>
          <w:tcPr>
            <w:tcW w:w="0" w:type="auto"/>
          </w:tcPr>
          <w:p w14:paraId="61992F01" w14:textId="77777777" w:rsidR="00472767" w:rsidRPr="00D92044" w:rsidRDefault="00472767" w:rsidP="000E5536">
            <w:pPr>
              <w:pStyle w:val="Tiny"/>
            </w:pPr>
            <w:r w:rsidRPr="00D92044">
              <w:t>79.1914180691189</w:t>
            </w:r>
          </w:p>
        </w:tc>
        <w:tc>
          <w:tcPr>
            <w:tcW w:w="0" w:type="auto"/>
          </w:tcPr>
          <w:p w14:paraId="4CAD1C58" w14:textId="77777777" w:rsidR="00472767" w:rsidRPr="00D92044" w:rsidRDefault="00472767" w:rsidP="000E5536">
            <w:pPr>
              <w:pStyle w:val="Tiny"/>
            </w:pPr>
            <w:r w:rsidRPr="00D92044">
              <w:t>221</w:t>
            </w:r>
          </w:p>
        </w:tc>
        <w:tc>
          <w:tcPr>
            <w:tcW w:w="0" w:type="auto"/>
          </w:tcPr>
          <w:p w14:paraId="282533C9" w14:textId="77777777" w:rsidR="00472767" w:rsidRPr="00D92044" w:rsidRDefault="00472767" w:rsidP="000E5536">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0E5536">
            <w:pPr>
              <w:pStyle w:val="Tiny"/>
            </w:pPr>
            <w:r w:rsidRPr="00D92044">
              <w:t>19</w:t>
            </w:r>
          </w:p>
        </w:tc>
        <w:tc>
          <w:tcPr>
            <w:tcW w:w="0" w:type="auto"/>
          </w:tcPr>
          <w:p w14:paraId="65818B2B" w14:textId="77777777" w:rsidR="00472767" w:rsidRPr="00D92044" w:rsidRDefault="00472767" w:rsidP="000E5536">
            <w:pPr>
              <w:pStyle w:val="Tiny"/>
            </w:pPr>
            <w:r w:rsidRPr="00D92044">
              <w:t>15.3738921475808</w:t>
            </w:r>
          </w:p>
        </w:tc>
        <w:tc>
          <w:tcPr>
            <w:tcW w:w="0" w:type="auto"/>
          </w:tcPr>
          <w:p w14:paraId="35C4CEBB" w14:textId="77777777" w:rsidR="00472767" w:rsidRPr="00D92044" w:rsidRDefault="00472767" w:rsidP="000E5536">
            <w:pPr>
              <w:pStyle w:val="Tiny"/>
            </w:pPr>
            <w:r w:rsidRPr="00D92044">
              <w:t>79.1914180691189</w:t>
            </w:r>
          </w:p>
        </w:tc>
        <w:tc>
          <w:tcPr>
            <w:tcW w:w="0" w:type="auto"/>
          </w:tcPr>
          <w:p w14:paraId="5A3BBB2B" w14:textId="77777777" w:rsidR="00472767" w:rsidRPr="00D92044" w:rsidRDefault="00472767" w:rsidP="000E5536">
            <w:pPr>
              <w:pStyle w:val="Tiny"/>
            </w:pPr>
            <w:r w:rsidRPr="00D92044">
              <w:t>222</w:t>
            </w:r>
          </w:p>
        </w:tc>
        <w:tc>
          <w:tcPr>
            <w:tcW w:w="0" w:type="auto"/>
          </w:tcPr>
          <w:p w14:paraId="4088354A" w14:textId="77777777" w:rsidR="00472767" w:rsidRPr="00D92044" w:rsidRDefault="00472767" w:rsidP="000E5536">
            <w:pPr>
              <w:pStyle w:val="Tiny"/>
            </w:pPr>
            <w:r w:rsidRPr="00D92044">
              <w:t>2</w:t>
            </w:r>
          </w:p>
        </w:tc>
      </w:tr>
    </w:tbl>
    <w:p w14:paraId="47030711" w14:textId="77777777" w:rsidR="00472767" w:rsidRDefault="00472767" w:rsidP="00472767">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472767">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472767">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472767">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604"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D96B97">
      <w:pPr>
        <w:pStyle w:val="Unix"/>
      </w:pPr>
      <w:r w:rsidRPr="0096368A">
        <w:t>ee.ee_exception.EEException: Server returned HTTP code: 502</w:t>
      </w:r>
    </w:p>
    <w:p w14:paraId="6F4D9279" w14:textId="77777777" w:rsidR="00472767" w:rsidRDefault="00472767" w:rsidP="00472767">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472767">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D96B97">
      <w:pPr>
        <w:pStyle w:val="Unix"/>
      </w:pPr>
      <w:r>
        <w:t>Active Internet connections (w/o servers)</w:t>
      </w:r>
    </w:p>
    <w:p w14:paraId="569A8029" w14:textId="77777777" w:rsidR="00472767" w:rsidRDefault="00472767" w:rsidP="00D96B97">
      <w:pPr>
        <w:pStyle w:val="Unix"/>
      </w:pPr>
      <w:r>
        <w:t>Proto Recv-Q Send-Q Local Address               Foreign Address             State       PID/Program name</w:t>
      </w:r>
    </w:p>
    <w:p w14:paraId="00338D46" w14:textId="77777777" w:rsidR="00472767" w:rsidRDefault="00472767" w:rsidP="00D96B97">
      <w:pPr>
        <w:pStyle w:val="Unix"/>
      </w:pPr>
      <w:r>
        <w:t>tcp        0      0 139.191.147.182:33012       173.194.70.95:443           TIME_WAIT   -</w:t>
      </w:r>
    </w:p>
    <w:p w14:paraId="54BF6AE1" w14:textId="77777777" w:rsidR="00472767" w:rsidRDefault="00472767" w:rsidP="00D96B97">
      <w:pPr>
        <w:pStyle w:val="Unix"/>
      </w:pPr>
      <w:r>
        <w:t>tcp        0      0 139.191.147.182:33014       173.194.70.95:443           TIME_WAIT   -</w:t>
      </w:r>
    </w:p>
    <w:p w14:paraId="4E741946" w14:textId="77777777" w:rsidR="00472767" w:rsidRDefault="00472767" w:rsidP="00D96B97">
      <w:pPr>
        <w:pStyle w:val="Unix"/>
      </w:pPr>
      <w:r>
        <w:t>tcp        0      0 139.191.147.182:33009       173.194.70.95:443           TIME_WAIT   -</w:t>
      </w:r>
    </w:p>
    <w:p w14:paraId="56FA6AFE" w14:textId="77777777" w:rsidR="00472767" w:rsidRDefault="00472767" w:rsidP="00D96B97">
      <w:pPr>
        <w:pStyle w:val="Unix"/>
      </w:pPr>
      <w:r>
        <w:t>tcp        0      0 139.191.147.182:44649       173.194.70.84:443           TIME_WAIT   -</w:t>
      </w:r>
    </w:p>
    <w:p w14:paraId="5FE786EF" w14:textId="77777777" w:rsidR="00472767" w:rsidRDefault="00472767" w:rsidP="00D96B97">
      <w:pPr>
        <w:pStyle w:val="Unix"/>
      </w:pPr>
      <w:r>
        <w:t>tcp        0      0 139.191.147.182:22          139.191.170.67:58492        ESTABLISHED -</w:t>
      </w:r>
    </w:p>
    <w:p w14:paraId="503077E8" w14:textId="77777777" w:rsidR="00472767" w:rsidRDefault="00472767" w:rsidP="00D96B97">
      <w:pPr>
        <w:pStyle w:val="Unix"/>
      </w:pPr>
      <w:r>
        <w:t>tcp        0      0 139.191.147.182:43084       139.191.254.38:5432         ESTABLISHED 30778/python</w:t>
      </w:r>
    </w:p>
    <w:p w14:paraId="6E74ED80" w14:textId="77777777" w:rsidR="00472767" w:rsidRDefault="00472767" w:rsidP="00D96B97">
      <w:pPr>
        <w:pStyle w:val="Unix"/>
      </w:pPr>
      <w:r>
        <w:t>tcp        0      0 139.191.147.182:33010       173.194.70.95:443           TIME_WAIT   -</w:t>
      </w:r>
    </w:p>
    <w:p w14:paraId="16C828C3" w14:textId="77777777" w:rsidR="00472767" w:rsidRDefault="00472767" w:rsidP="00D96B97">
      <w:pPr>
        <w:pStyle w:val="Unix"/>
      </w:pPr>
      <w:r>
        <w:t>tcp        0      0 139.191.147.182:22          139.191.170.67:57316        ESTABLISHED -</w:t>
      </w:r>
    </w:p>
    <w:p w14:paraId="17D06BA0" w14:textId="77777777" w:rsidR="00472767" w:rsidRDefault="00472767" w:rsidP="00D96B97">
      <w:pPr>
        <w:pStyle w:val="Unix"/>
      </w:pPr>
      <w:r>
        <w:t>tcp        0      0 139.191.147.182:33015       173.194.70.95:443           TIME_WAIT   -</w:t>
      </w:r>
    </w:p>
    <w:p w14:paraId="31BDA81A" w14:textId="77777777" w:rsidR="00472767" w:rsidRDefault="00472767" w:rsidP="00D96B97">
      <w:pPr>
        <w:pStyle w:val="Unix"/>
      </w:pPr>
      <w:r>
        <w:t>tcp        0      0 139.191.147.182:32996       173.194.70.95:443           TIME_WAIT   -</w:t>
      </w:r>
    </w:p>
    <w:p w14:paraId="53E6B227" w14:textId="77777777" w:rsidR="00472767" w:rsidRDefault="00472767" w:rsidP="00D96B97">
      <w:pPr>
        <w:pStyle w:val="Unix"/>
      </w:pPr>
      <w:r>
        <w:t>tcp        0      0 139.191.147.182:33011       173.194.70.95:443           TIME_WAIT   -</w:t>
      </w:r>
    </w:p>
    <w:p w14:paraId="544D71A9" w14:textId="77777777" w:rsidR="00472767" w:rsidRDefault="00472767" w:rsidP="00D96B97">
      <w:pPr>
        <w:pStyle w:val="Unix"/>
      </w:pPr>
      <w:r>
        <w:t>tcp        0      0 139.191.147.182:22          139.191.170.67:50699        ESTABLISHED -</w:t>
      </w:r>
    </w:p>
    <w:p w14:paraId="3A0E4506" w14:textId="77777777" w:rsidR="00472767" w:rsidRDefault="00472767" w:rsidP="00D96B97">
      <w:pPr>
        <w:pStyle w:val="Unix"/>
      </w:pPr>
      <w:r>
        <w:t>tcp        0      0 139.191.147.182:33017       173.194.70.95:443           ESTABLISHED 30778/python</w:t>
      </w:r>
    </w:p>
    <w:p w14:paraId="507ACED8" w14:textId="77777777" w:rsidR="00472767" w:rsidRDefault="00472767" w:rsidP="00D96B97">
      <w:pPr>
        <w:pStyle w:val="Unix"/>
      </w:pPr>
      <w:r>
        <w:t>tcp        0      0 139.191.147.182:22          139.191.170.67:58037        ESTABLISHED -</w:t>
      </w:r>
    </w:p>
    <w:p w14:paraId="125E223E" w14:textId="77777777" w:rsidR="00472767" w:rsidRDefault="00472767" w:rsidP="00D96B97">
      <w:pPr>
        <w:pStyle w:val="Unix"/>
      </w:pPr>
      <w:r>
        <w:t>tcp        0      0 139.191.147.182:33013       173.194.70.95:443           TIME_WAIT   -</w:t>
      </w:r>
    </w:p>
    <w:p w14:paraId="40545BF8" w14:textId="77777777" w:rsidR="00472767" w:rsidRDefault="00472767" w:rsidP="00D96B97">
      <w:pPr>
        <w:pStyle w:val="Unix"/>
      </w:pPr>
      <w:r>
        <w:t>tcp        0      0 139.191.147.182:33016       173.194.70.95:443           TIME_WAIT   -</w:t>
      </w:r>
    </w:p>
    <w:p w14:paraId="7F5922D0" w14:textId="77777777" w:rsidR="00472767" w:rsidRDefault="00472767" w:rsidP="00D96B97">
      <w:pPr>
        <w:pStyle w:val="Unix"/>
      </w:pPr>
      <w:r>
        <w:t>tcp        0      0 139.191.147.182:33008       173.194.70.95:443           TIME_WAIT   -</w:t>
      </w:r>
    </w:p>
    <w:p w14:paraId="19999115" w14:textId="77777777" w:rsidR="00472767" w:rsidRPr="0096368A" w:rsidRDefault="00472767" w:rsidP="00D96B97">
      <w:pPr>
        <w:pStyle w:val="Unix"/>
      </w:pPr>
      <w:r>
        <w:t>tcp        0      0 139.191.147.182:22          139.191.170.67:56902        ESTABLISHED -</w:t>
      </w:r>
    </w:p>
    <w:p w14:paraId="335F8E7F" w14:textId="77777777" w:rsidR="00472767" w:rsidRDefault="00472767" w:rsidP="00472767">
      <w:pPr>
        <w:pStyle w:val="BodyText2"/>
      </w:pPr>
      <w:r>
        <w:lastRenderedPageBreak/>
        <w:t xml:space="preserve">There are lots of connections to GEE waiting. </w:t>
      </w:r>
      <w:r w:rsidRPr="000369C2">
        <w:t>173.194.70.95</w:t>
      </w:r>
      <w:r>
        <w:t xml:space="preserve"> is Google. Then I stop Python:</w:t>
      </w:r>
    </w:p>
    <w:p w14:paraId="73EA7CFE" w14:textId="77777777" w:rsidR="00472767" w:rsidRDefault="00472767" w:rsidP="00D96B97">
      <w:pPr>
        <w:pStyle w:val="Unix"/>
      </w:pPr>
      <w:r>
        <w:t>tcp        0      0 139.191.147.182:33087       173.194.70.95:443           TIME_WAIT   -</w:t>
      </w:r>
    </w:p>
    <w:p w14:paraId="05CA1AD5" w14:textId="77777777" w:rsidR="00472767" w:rsidRDefault="00472767" w:rsidP="00D96B97">
      <w:pPr>
        <w:pStyle w:val="Unix"/>
      </w:pPr>
      <w:r>
        <w:t>tcp        0      0 139.191.147.182:22          139.191.170.67:58492        ESTABLISHED -</w:t>
      </w:r>
    </w:p>
    <w:p w14:paraId="357408EA" w14:textId="77777777" w:rsidR="00472767" w:rsidRDefault="00472767" w:rsidP="00D96B97">
      <w:pPr>
        <w:pStyle w:val="Unix"/>
      </w:pPr>
      <w:r>
        <w:t>tcp        0      0 139.191.147.182:43084       139.191.254.38:5432         ESTABLISHED 30778/python</w:t>
      </w:r>
    </w:p>
    <w:p w14:paraId="3F86C0F0" w14:textId="77777777" w:rsidR="00472767" w:rsidRDefault="00472767" w:rsidP="00D96B97">
      <w:pPr>
        <w:pStyle w:val="Unix"/>
      </w:pPr>
      <w:r>
        <w:t>tcp        1      0 139.191.147.182:44693       173.194.70.84:443           CLOSE_WAIT  30778/python</w:t>
      </w:r>
    </w:p>
    <w:p w14:paraId="2FA49F6A" w14:textId="77777777" w:rsidR="00472767" w:rsidRDefault="00472767" w:rsidP="00D96B97">
      <w:pPr>
        <w:pStyle w:val="Unix"/>
      </w:pPr>
      <w:r>
        <w:t>tcp        0      0 139.191.147.182:22          139.191.170.67:57316        ESTABLISHED -</w:t>
      </w:r>
    </w:p>
    <w:p w14:paraId="59847262" w14:textId="77777777" w:rsidR="00472767" w:rsidRDefault="00472767" w:rsidP="00D96B97">
      <w:pPr>
        <w:pStyle w:val="Unix"/>
      </w:pPr>
      <w:r>
        <w:t>tcp        0      0 139.191.147.182:44728       173.194.70.84:443           TIME_WAIT   -</w:t>
      </w:r>
    </w:p>
    <w:p w14:paraId="49250161" w14:textId="77777777" w:rsidR="00472767" w:rsidRDefault="00472767" w:rsidP="00D96B97">
      <w:pPr>
        <w:pStyle w:val="Unix"/>
      </w:pPr>
      <w:r>
        <w:t>tcp        1      0 139.191.147.182:33052       173.194.70.95:443           CLOSE_WAIT  30778/python</w:t>
      </w:r>
    </w:p>
    <w:p w14:paraId="2BB2AFAB" w14:textId="77777777" w:rsidR="00472767" w:rsidRDefault="00472767" w:rsidP="00D96B97">
      <w:pPr>
        <w:pStyle w:val="Unix"/>
      </w:pPr>
      <w:r>
        <w:t>tcp        0      0 139.191.147.182:22          139.191.170.67:58162        ESTABLISHED -</w:t>
      </w:r>
    </w:p>
    <w:p w14:paraId="010A0D44" w14:textId="77777777" w:rsidR="00472767" w:rsidRDefault="00472767" w:rsidP="00472767">
      <w:pPr>
        <w:pStyle w:val="BodyText2"/>
      </w:pPr>
      <w:r>
        <w:t>These are lots of them when you first start the code.</w:t>
      </w:r>
    </w:p>
    <w:p w14:paraId="79AB8A85" w14:textId="77777777" w:rsidR="00472767" w:rsidRDefault="00472767" w:rsidP="00472767">
      <w:pPr>
        <w:pStyle w:val="BodyText2"/>
      </w:pPr>
      <w:r>
        <w:t xml:space="preserve">Finally created a full set of validation sites using only the snow/cloud mask – it took about a week in total and there are over 600,000 points. Running the query </w:t>
      </w:r>
      <w:hyperlink r:id="rId605"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606"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472767">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607" w:history="1">
        <w:r w:rsidRPr="009A0FC0">
          <w:rPr>
            <w:rStyle w:val="Hyperlink"/>
          </w:rPr>
          <w:t>water validation stratify by grid.sql</w:t>
        </w:r>
      </w:hyperlink>
      <w:r>
        <w:t xml:space="preserve"> to stratify the full validation sites by 1 degree box. Wrote a </w:t>
      </w:r>
      <w:hyperlink r:id="rId608" w:history="1">
        <w:r w:rsidRPr="000C4BA5">
          <w:rPr>
            <w:rStyle w:val="Hyperlink"/>
          </w:rPr>
          <w:t>new one</w:t>
        </w:r>
      </w:hyperlink>
      <w:r>
        <w:t xml:space="preserve"> that is better.</w:t>
      </w:r>
    </w:p>
    <w:p w14:paraId="4AC0C6F7" w14:textId="77777777" w:rsidR="00472767" w:rsidRDefault="00472767" w:rsidP="00472767">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472767">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472767">
      <w:pPr>
        <w:pStyle w:val="BodyText2"/>
      </w:pPr>
      <w:r>
        <w:rPr>
          <w:noProof/>
          <w:lang w:bidi="ar-SA"/>
        </w:rPr>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472767">
      <w:pPr>
        <w:pStyle w:val="BodyText2"/>
      </w:pPr>
      <w:r>
        <w:lastRenderedPageBreak/>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472767">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0"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472767">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472767">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611"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472767">
      <w:pPr>
        <w:pStyle w:val="BodyText2"/>
      </w:pPr>
      <w:r>
        <w:rPr>
          <w:noProof/>
          <w:lang w:bidi="ar-SA"/>
        </w:rPr>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2"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3"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472767">
      <w:pPr>
        <w:pStyle w:val="BodyText2"/>
      </w:pPr>
      <w:r>
        <w:t xml:space="preserve">Using </w:t>
      </w:r>
      <w:hyperlink r:id="rId614"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472767">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472767">
      <w:pPr>
        <w:pStyle w:val="Code"/>
      </w:pPr>
      <w:r>
        <w:t>Using scene LANDSAT/LC8_L1T_TOA/LC80460192013136LGN01(17/5349)</w:t>
      </w:r>
    </w:p>
    <w:p w14:paraId="443CED00" w14:textId="77777777" w:rsidR="00472767" w:rsidRDefault="00472767" w:rsidP="00472767">
      <w:pPr>
        <w:pStyle w:val="Code"/>
      </w:pPr>
      <w:r>
        <w:t>Detecting water</w:t>
      </w:r>
    </w:p>
    <w:p w14:paraId="705CF4C9" w14:textId="77777777" w:rsidR="00472767" w:rsidRDefault="00472767" w:rsidP="00472767">
      <w:pPr>
        <w:pStyle w:val="Code"/>
      </w:pPr>
      <w:r>
        <w:t>Iterating through the 4 points</w:t>
      </w:r>
    </w:p>
    <w:p w14:paraId="3927B06A" w14:textId="77777777" w:rsidR="00472767" w:rsidRDefault="00472767" w:rsidP="00472767">
      <w:pPr>
        <w:pStyle w:val="Code"/>
      </w:pPr>
      <w:r>
        <w:t>375589287       lat/lng: 58.4058097434/-115.47263564    actual_class: water     water: False</w:t>
      </w:r>
    </w:p>
    <w:p w14:paraId="42A7B3D7" w14:textId="77777777" w:rsidR="00472767" w:rsidRDefault="00472767" w:rsidP="00472767">
      <w:pPr>
        <w:pStyle w:val="Code"/>
      </w:pPr>
      <w:r>
        <w:t>375589288       lat/lng: 58.9962723796/-114.952780585   actual_class: water     water: False</w:t>
      </w:r>
    </w:p>
    <w:p w14:paraId="36AB1712" w14:textId="77777777" w:rsidR="00472767" w:rsidRDefault="00472767" w:rsidP="00472767">
      <w:pPr>
        <w:pStyle w:val="Code"/>
      </w:pPr>
      <w:r>
        <w:t>375589291       lat/lng: 59.1137720188/-116.787499721   actual_class: water     water: True</w:t>
      </w:r>
    </w:p>
    <w:p w14:paraId="5CA0F0D1" w14:textId="77777777" w:rsidR="00472767" w:rsidRDefault="00472767" w:rsidP="00472767">
      <w:pPr>
        <w:pStyle w:val="Code"/>
      </w:pPr>
      <w:r>
        <w:t>375589294       lat/lng: 58.2985508984/-116.891255137   actual_class: water     water: True</w:t>
      </w:r>
    </w:p>
    <w:p w14:paraId="2543759E" w14:textId="77777777" w:rsidR="00472767" w:rsidRDefault="00472767" w:rsidP="00472767">
      <w:pPr>
        <w:pStyle w:val="BodyText2"/>
      </w:pPr>
      <w:r>
        <w:lastRenderedPageBreak/>
        <w:t xml:space="preserve">Looking at the pixel values (using </w:t>
      </w:r>
      <w:hyperlink r:id="rId615"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616"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472767">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17"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18"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472767">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472767">
      <w:pPr>
        <w:pStyle w:val="BodyText2"/>
      </w:pPr>
      <w:r>
        <w:t>These CSV files were then all joined together using this code:</w:t>
      </w:r>
    </w:p>
    <w:p w14:paraId="0924042F" w14:textId="77777777" w:rsidR="00472767" w:rsidRDefault="00472767" w:rsidP="00472767">
      <w:pPr>
        <w:pStyle w:val="Code"/>
      </w:pPr>
      <w:r>
        <w:t xml:space="preserve">import os, csv, ast </w:t>
      </w:r>
    </w:p>
    <w:p w14:paraId="45C133AD" w14:textId="77777777" w:rsidR="00472767" w:rsidRDefault="00472767" w:rsidP="00472767">
      <w:pPr>
        <w:pStyle w:val="Code"/>
      </w:pPr>
      <w:r>
        <w:t>PATH = r"E:\cottaan\My Documents\ArcGIS\Google Earth Engine Downloads\validation_site_csv_files"</w:t>
      </w:r>
    </w:p>
    <w:p w14:paraId="1FE83AF5" w14:textId="77777777" w:rsidR="00472767" w:rsidRDefault="00472767" w:rsidP="00472767">
      <w:pPr>
        <w:pStyle w:val="Code"/>
      </w:pPr>
      <w:r>
        <w:t>outfilename = r"E:\cottaan\My Documents\ArcGIS\Google Earth Engine Downloads\validation_sites.csv"</w:t>
      </w:r>
    </w:p>
    <w:p w14:paraId="2B2A8AF1" w14:textId="77777777" w:rsidR="00472767" w:rsidRDefault="00472767" w:rsidP="00472767">
      <w:pPr>
        <w:pStyle w:val="Code"/>
      </w:pPr>
      <w:r>
        <w:t>files = os.listdir(PATH)  # with a mounted disk</w:t>
      </w:r>
    </w:p>
    <w:p w14:paraId="1A211366" w14:textId="77777777" w:rsidR="00472767" w:rsidRDefault="00472767" w:rsidP="00472767">
      <w:pPr>
        <w:pStyle w:val="Code"/>
      </w:pPr>
      <w:r>
        <w:t xml:space="preserve">writeFile = open(outfilename, 'wb') </w:t>
      </w:r>
    </w:p>
    <w:p w14:paraId="01F1ED5A" w14:textId="77777777" w:rsidR="00472767" w:rsidRDefault="00472767" w:rsidP="00472767">
      <w:pPr>
        <w:pStyle w:val="Code"/>
      </w:pPr>
      <w:r>
        <w:t>writer = csv.writer(writeFile, delimiter='\t')</w:t>
      </w:r>
    </w:p>
    <w:p w14:paraId="392B3923" w14:textId="77777777" w:rsidR="00472767" w:rsidRDefault="00472767" w:rsidP="00472767">
      <w:pPr>
        <w:pStyle w:val="Code"/>
      </w:pPr>
      <w:r>
        <w:t>for file in files:</w:t>
      </w:r>
    </w:p>
    <w:p w14:paraId="4A3BCA56" w14:textId="77777777" w:rsidR="00472767" w:rsidRDefault="00472767" w:rsidP="00472767">
      <w:pPr>
        <w:pStyle w:val="Code"/>
      </w:pPr>
      <w:r>
        <w:t xml:space="preserve">    infilename = PATH + os.sep + file</w:t>
      </w:r>
    </w:p>
    <w:p w14:paraId="72CE0ED2" w14:textId="77777777" w:rsidR="00472767" w:rsidRDefault="00472767" w:rsidP="00472767">
      <w:pPr>
        <w:pStyle w:val="Code"/>
      </w:pPr>
      <w:r>
        <w:t xml:space="preserve">    print "Processing " + infilename</w:t>
      </w:r>
    </w:p>
    <w:p w14:paraId="661B765D" w14:textId="77777777" w:rsidR="00472767" w:rsidRDefault="00472767" w:rsidP="00472767">
      <w:pPr>
        <w:pStyle w:val="Code"/>
      </w:pPr>
      <w:r>
        <w:t xml:space="preserve">    with open(infilename, 'rb') as csvfile:</w:t>
      </w:r>
    </w:p>
    <w:p w14:paraId="4698B32A" w14:textId="77777777" w:rsidR="00472767" w:rsidRDefault="00472767" w:rsidP="00472767">
      <w:pPr>
        <w:pStyle w:val="Code"/>
      </w:pPr>
      <w:r>
        <w:t xml:space="preserve">        reader = csv.reader(csvfile, delimiter=',')  # without the QUOTE_NONE single quotes cause runtime errors in reading the CSV data</w:t>
      </w:r>
    </w:p>
    <w:p w14:paraId="6B1E22E1" w14:textId="77777777" w:rsidR="00472767" w:rsidRDefault="00472767" w:rsidP="00472767">
      <w:pPr>
        <w:pStyle w:val="Code"/>
      </w:pPr>
      <w:r>
        <w:t xml:space="preserve">        for row in reader:</w:t>
      </w:r>
    </w:p>
    <w:p w14:paraId="7E2CFCA8" w14:textId="77777777" w:rsidR="00472767" w:rsidRDefault="00472767" w:rsidP="00472767">
      <w:pPr>
        <w:pStyle w:val="Code"/>
      </w:pPr>
      <w:r>
        <w:t xml:space="preserve">            if row[1] != 'No matching images':</w:t>
      </w:r>
    </w:p>
    <w:p w14:paraId="1EE5C107" w14:textId="77777777" w:rsidR="00472767" w:rsidRDefault="00472767" w:rsidP="00472767">
      <w:pPr>
        <w:pStyle w:val="Code"/>
      </w:pPr>
      <w:r>
        <w:t xml:space="preserve">                coordinates = row[2][46:-1]</w:t>
      </w:r>
    </w:p>
    <w:p w14:paraId="6F2AF717" w14:textId="77777777" w:rsidR="00472767" w:rsidRDefault="00472767" w:rsidP="00472767">
      <w:pPr>
        <w:pStyle w:val="Code"/>
      </w:pPr>
      <w:r>
        <w:t xml:space="preserve">                if coordinates:</w:t>
      </w:r>
    </w:p>
    <w:p w14:paraId="5E562D7B" w14:textId="77777777" w:rsidR="00472767" w:rsidRDefault="00472767" w:rsidP="00472767">
      <w:pPr>
        <w:pStyle w:val="Code"/>
      </w:pPr>
      <w:r>
        <w:t xml:space="preserve">                    coordinatesList = ast.literal_eval(coordinates)</w:t>
      </w:r>
    </w:p>
    <w:p w14:paraId="2B1BB8E7" w14:textId="77777777" w:rsidR="00472767" w:rsidRDefault="00472767" w:rsidP="00472767">
      <w:pPr>
        <w:pStyle w:val="Code"/>
      </w:pPr>
      <w:r>
        <w:t xml:space="preserve">                    if (coordinatesList[0] != -180):</w:t>
      </w:r>
    </w:p>
    <w:p w14:paraId="61913B00" w14:textId="77777777" w:rsidR="00472767" w:rsidRDefault="00472767" w:rsidP="00472767">
      <w:pPr>
        <w:pStyle w:val="Code"/>
      </w:pPr>
      <w:r>
        <w:t xml:space="preserve">                        print "Processing row " + row[0]</w:t>
      </w:r>
    </w:p>
    <w:p w14:paraId="1B915AF9" w14:textId="77777777" w:rsidR="00472767" w:rsidRPr="00052FB2" w:rsidRDefault="00472767" w:rsidP="00472767">
      <w:pPr>
        <w:pStyle w:val="Code"/>
      </w:pPr>
      <w:r>
        <w:t xml:space="preserve">                        data = [file, row[1], coordinatesList[0],coordinatesList[1]]</w:t>
      </w:r>
    </w:p>
    <w:p w14:paraId="325BD27B" w14:textId="77777777" w:rsidR="00472767" w:rsidRDefault="00472767" w:rsidP="00472767">
      <w:pPr>
        <w:pStyle w:val="Code"/>
      </w:pPr>
      <w:r>
        <w:t xml:space="preserve">                        writer.writerow(data)</w:t>
      </w:r>
    </w:p>
    <w:p w14:paraId="07A6923A" w14:textId="77777777" w:rsidR="00472767" w:rsidRPr="00052FB2" w:rsidRDefault="00472767" w:rsidP="00472767">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19" w:history="1">
        <w:r w:rsidRPr="00052FB2">
          <w:rPr>
            <w:rStyle w:val="Hyperlink"/>
          </w:rPr>
          <w:t>this</w:t>
        </w:r>
      </w:hyperlink>
      <w:r>
        <w:t xml:space="preserve"> query. Then all points outside GAUL gadm2 were removed (assumed to be marine). Then these points were imported into a Google Fusion Table and we used </w:t>
      </w:r>
      <w:hyperlink r:id="rId620"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20" w:name="_Ref452473859"/>
      <w:r>
        <w:t>Using the SWDB water body dataset</w:t>
      </w:r>
      <w:bookmarkEnd w:id="120"/>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472767">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621"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622"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623"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624" w:history="1">
        <w:r w:rsidRPr="001B11AF">
          <w:rPr>
            <w:rStyle w:val="Hyperlink"/>
          </w:rPr>
          <w:t>query</w:t>
        </w:r>
      </w:hyperlink>
      <w:r>
        <w:t xml:space="preserve"> to select 1 inland and 1 coastal point for each 1 degree box</w:t>
      </w:r>
    </w:p>
    <w:p w14:paraId="5F111D05" w14:textId="77777777" w:rsidR="00472767" w:rsidRDefault="008809F7" w:rsidP="00472767">
      <w:pPr>
        <w:pStyle w:val="ListBullet2"/>
      </w:pPr>
      <w:hyperlink r:id="rId625"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626" w:history="1">
        <w:r w:rsidRPr="00F04639">
          <w:rPr>
            <w:rStyle w:val="Hyperlink"/>
          </w:rPr>
          <w:t>python script</w:t>
        </w:r>
      </w:hyperlink>
    </w:p>
    <w:p w14:paraId="62C41DBB" w14:textId="77777777" w:rsidR="00472767" w:rsidRDefault="008809F7" w:rsidP="00472767">
      <w:pPr>
        <w:pStyle w:val="ListBullet2"/>
      </w:pPr>
      <w:hyperlink r:id="rId627"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628"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472767">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472767">
      <w:pPr>
        <w:pStyle w:val="BodyText2"/>
      </w:pPr>
      <w:r>
        <w:t xml:space="preserve">I switched to the Javascript playground to </w:t>
      </w:r>
      <w:hyperlink r:id="rId629"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30"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472767">
      <w:pPr>
        <w:pStyle w:val="BodyText2"/>
      </w:pPr>
      <w:r>
        <w:t xml:space="preserve">Creating </w:t>
      </w:r>
      <w:hyperlink r:id="rId631"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D96B97">
      <w:pPr>
        <w:pStyle w:val="Unix"/>
      </w:pPr>
      <w:r w:rsidRPr="009D59F1">
        <w:t>Using scene LANDSAT/LC8_L1T_TOA/LC80270362014070LGN00(696/5072)</w:t>
      </w:r>
      <w:r>
        <w:t xml:space="preserve"> – first time</w:t>
      </w:r>
    </w:p>
    <w:p w14:paraId="3A43E296" w14:textId="77777777" w:rsidR="00472767" w:rsidRDefault="00472767" w:rsidP="00D96B97">
      <w:pPr>
        <w:pStyle w:val="Unix"/>
      </w:pPr>
      <w:r w:rsidRPr="00D04389">
        <w:t>Using scene LANDSAT/LC8_L1T_TOA/LC81130272014129LGN00(672/3889)</w:t>
      </w:r>
      <w:r>
        <w:t xml:space="preserve"> – second time</w:t>
      </w:r>
    </w:p>
    <w:p w14:paraId="5958577A" w14:textId="77777777" w:rsidR="00472767" w:rsidRDefault="00472767" w:rsidP="00472767">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472767">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472767">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472767">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472767">
      <w:pPr>
        <w:pStyle w:val="BodyText2"/>
      </w:pPr>
      <w:r>
        <w:t xml:space="preserve">Available from here: </w:t>
      </w:r>
      <w:hyperlink r:id="rId632"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33"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634"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472767">
      <w:pPr>
        <w:pStyle w:val="BodyText2"/>
      </w:pPr>
      <w:r>
        <w:lastRenderedPageBreak/>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77777777" w:rsidR="00472767" w:rsidRDefault="00472767" w:rsidP="00472767">
      <w:pPr>
        <w:pStyle w:val="Heading9"/>
      </w:pPr>
      <w:bookmarkStart w:id="121" w:name="_Ref452473972"/>
      <w:r>
        <w:t>Getting missing omission validation points</w:t>
      </w:r>
      <w:bookmarkEnd w:id="121"/>
    </w:p>
    <w:p w14:paraId="174E1598" w14:textId="77777777" w:rsidR="00472767" w:rsidRDefault="00472767" w:rsidP="00472767">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472767">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472767">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472767">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472767">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472767">
      <w:pPr>
        <w:pStyle w:val="BodyText2"/>
      </w:pPr>
      <w:r>
        <w:rPr>
          <w:noProof/>
          <w:lang w:bidi="ar-SA"/>
        </w:rPr>
        <w:lastRenderedPageBreak/>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22" w:name="_Ref453320680"/>
      <w:r>
        <w:t>From the SWDB polygons</w:t>
      </w:r>
      <w:bookmarkEnd w:id="122"/>
    </w:p>
    <w:p w14:paraId="7F61FA8F" w14:textId="77777777" w:rsidR="00472767" w:rsidRPr="00AE6FD9" w:rsidRDefault="00472767" w:rsidP="00472767">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472767">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0E5536">
            <w:pPr>
              <w:pStyle w:val="TableTextHeader"/>
            </w:pPr>
            <w:r>
              <w:t>Table name</w:t>
            </w:r>
          </w:p>
        </w:tc>
        <w:tc>
          <w:tcPr>
            <w:tcW w:w="5330" w:type="dxa"/>
          </w:tcPr>
          <w:p w14:paraId="50D0316A"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0E5536">
            <w:pPr>
              <w:pStyle w:val="TableText"/>
            </w:pPr>
            <w:r w:rsidRPr="00EE3621">
              <w:t>feng_validation_points_final</w:t>
            </w:r>
          </w:p>
        </w:tc>
        <w:tc>
          <w:tcPr>
            <w:tcW w:w="5330" w:type="dxa"/>
          </w:tcPr>
          <w:p w14:paraId="71C45875"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0E5536">
            <w:pPr>
              <w:pStyle w:val="TableText"/>
            </w:pPr>
            <w:r>
              <w:t>gee_random_validation_sites</w:t>
            </w:r>
          </w:p>
        </w:tc>
        <w:tc>
          <w:tcPr>
            <w:tcW w:w="5330" w:type="dxa"/>
          </w:tcPr>
          <w:p w14:paraId="62FC4A1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0E5536">
            <w:pPr>
              <w:pStyle w:val="TableText"/>
            </w:pPr>
            <w:r>
              <w:t>gee_random_validation_sites_subset</w:t>
            </w:r>
          </w:p>
        </w:tc>
        <w:tc>
          <w:tcPr>
            <w:tcW w:w="5330" w:type="dxa"/>
          </w:tcPr>
          <w:p w14:paraId="5076A42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0E5536">
            <w:pPr>
              <w:pStyle w:val="TableText"/>
            </w:pPr>
            <w:r w:rsidRPr="00905410">
              <w:t>gee_validated_sites</w:t>
            </w:r>
          </w:p>
        </w:tc>
        <w:tc>
          <w:tcPr>
            <w:tcW w:w="5330" w:type="dxa"/>
          </w:tcPr>
          <w:p w14:paraId="656EA23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36" w:history="1">
              <w:r w:rsidRPr="00F31B63">
                <w:rPr>
                  <w:rStyle w:val="Hyperlink"/>
                </w:rPr>
                <w:t>this</w:t>
              </w:r>
            </w:hyperlink>
            <w:r>
              <w:t xml:space="preserve"> query</w:t>
            </w:r>
          </w:p>
        </w:tc>
        <w:tc>
          <w:tcPr>
            <w:tcW w:w="715" w:type="dxa"/>
          </w:tcPr>
          <w:p w14:paraId="6052628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0E5536">
            <w:pPr>
              <w:pStyle w:val="TableText"/>
            </w:pPr>
            <w:r>
              <w:t>gee_validated_sites_l5</w:t>
            </w:r>
          </w:p>
        </w:tc>
        <w:tc>
          <w:tcPr>
            <w:tcW w:w="5330" w:type="dxa"/>
          </w:tcPr>
          <w:p w14:paraId="452035A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0E5536">
            <w:pPr>
              <w:pStyle w:val="TableText"/>
            </w:pPr>
            <w:r>
              <w:t>gee_validated_sites_l7</w:t>
            </w:r>
          </w:p>
        </w:tc>
        <w:tc>
          <w:tcPr>
            <w:tcW w:w="5330" w:type="dxa"/>
          </w:tcPr>
          <w:p w14:paraId="11667DB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0E5536">
            <w:pPr>
              <w:pStyle w:val="TableText"/>
            </w:pPr>
            <w:r w:rsidRPr="00F31B63">
              <w:t>gee_validated_sites_subset</w:t>
            </w:r>
          </w:p>
        </w:tc>
        <w:tc>
          <w:tcPr>
            <w:tcW w:w="5330" w:type="dxa"/>
          </w:tcPr>
          <w:p w14:paraId="57AE7FB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0E5536">
            <w:pPr>
              <w:pStyle w:val="TableText"/>
            </w:pPr>
            <w:r w:rsidRPr="00BB6F07">
              <w:t>l5_l7_validation_sites</w:t>
            </w:r>
          </w:p>
        </w:tc>
        <w:tc>
          <w:tcPr>
            <w:tcW w:w="5330" w:type="dxa"/>
          </w:tcPr>
          <w:p w14:paraId="5D71CF9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0E5536">
            <w:pPr>
              <w:pStyle w:val="TableText"/>
            </w:pPr>
            <w:r w:rsidRPr="00BB6F07">
              <w:t>l5_l7_validation_sites_by_1_degree_grid</w:t>
            </w:r>
          </w:p>
        </w:tc>
        <w:tc>
          <w:tcPr>
            <w:tcW w:w="5330" w:type="dxa"/>
          </w:tcPr>
          <w:p w14:paraId="3C62004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0E5536">
            <w:pPr>
              <w:pStyle w:val="TableText"/>
            </w:pPr>
            <w:r w:rsidRPr="00BB6F07">
              <w:t>l5_l7_validation_sites_by_1_degree_grid_no_marine</w:t>
            </w:r>
          </w:p>
        </w:tc>
        <w:tc>
          <w:tcPr>
            <w:tcW w:w="5330" w:type="dxa"/>
          </w:tcPr>
          <w:p w14:paraId="49C3F00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0E5536">
            <w:pPr>
              <w:pStyle w:val="TableText"/>
            </w:pPr>
            <w:r w:rsidRPr="007C20C7">
              <w:t>masked_validation_points</w:t>
            </w:r>
          </w:p>
        </w:tc>
        <w:tc>
          <w:tcPr>
            <w:tcW w:w="5330" w:type="dxa"/>
          </w:tcPr>
          <w:p w14:paraId="058A9AE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37" w:history="1">
              <w:r w:rsidRPr="00B62721">
                <w:rPr>
                  <w:rStyle w:val="Hyperlink"/>
                </w:rPr>
                <w:t>this</w:t>
              </w:r>
            </w:hyperlink>
            <w:r>
              <w:t xml:space="preserve"> query.</w:t>
            </w:r>
          </w:p>
        </w:tc>
        <w:tc>
          <w:tcPr>
            <w:tcW w:w="715" w:type="dxa"/>
          </w:tcPr>
          <w:p w14:paraId="3164CA2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0E5536">
            <w:pPr>
              <w:pStyle w:val="TableText"/>
            </w:pPr>
            <w:r w:rsidRPr="00EE3621">
              <w:t>swdb_missing_validation_points</w:t>
            </w:r>
          </w:p>
        </w:tc>
        <w:tc>
          <w:tcPr>
            <w:tcW w:w="5330" w:type="dxa"/>
          </w:tcPr>
          <w:p w14:paraId="59BA8C7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0E5536">
            <w:pPr>
              <w:pStyle w:val="TableText"/>
            </w:pPr>
            <w:r w:rsidRPr="00B62721">
              <w:t>swdb_validated_sites</w:t>
            </w:r>
          </w:p>
        </w:tc>
        <w:tc>
          <w:tcPr>
            <w:tcW w:w="5330" w:type="dxa"/>
          </w:tcPr>
          <w:p w14:paraId="11FC205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38" w:anchor="rows:id=1" w:history="1">
              <w:r w:rsidRPr="00600CFB">
                <w:rPr>
                  <w:rStyle w:val="Hyperlink"/>
                </w:rPr>
                <w:t>this</w:t>
              </w:r>
            </w:hyperlink>
            <w:r>
              <w:t xml:space="preserve"> FT)</w:t>
            </w:r>
          </w:p>
        </w:tc>
        <w:tc>
          <w:tcPr>
            <w:tcW w:w="715" w:type="dxa"/>
          </w:tcPr>
          <w:p w14:paraId="10724058"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0E5536">
            <w:pPr>
              <w:pStyle w:val="TableText"/>
            </w:pPr>
            <w:r w:rsidRPr="00600CFB">
              <w:t>swdb_validated_sites_l5</w:t>
            </w:r>
          </w:p>
        </w:tc>
        <w:tc>
          <w:tcPr>
            <w:tcW w:w="5330" w:type="dxa"/>
          </w:tcPr>
          <w:p w14:paraId="008DAC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0E5536">
            <w:pPr>
              <w:pStyle w:val="TableText"/>
            </w:pPr>
            <w:r>
              <w:lastRenderedPageBreak/>
              <w:t>swdb_validated_sites_l7</w:t>
            </w:r>
          </w:p>
        </w:tc>
        <w:tc>
          <w:tcPr>
            <w:tcW w:w="5330" w:type="dxa"/>
          </w:tcPr>
          <w:p w14:paraId="64E5D31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0E5536">
            <w:pPr>
              <w:pStyle w:val="TableText"/>
            </w:pPr>
            <w:r>
              <w:t>swdb_validated_sites_l8</w:t>
            </w:r>
          </w:p>
        </w:tc>
        <w:tc>
          <w:tcPr>
            <w:tcW w:w="5330" w:type="dxa"/>
          </w:tcPr>
          <w:p w14:paraId="4CBB2E5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0E5536">
            <w:pPr>
              <w:pStyle w:val="TableText"/>
            </w:pPr>
            <w:r w:rsidRPr="00905410">
              <w:t>swdb_validated_sites_subset</w:t>
            </w:r>
          </w:p>
        </w:tc>
        <w:tc>
          <w:tcPr>
            <w:tcW w:w="5330" w:type="dxa"/>
          </w:tcPr>
          <w:p w14:paraId="6676D4BE"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39"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0E5536">
            <w:pPr>
              <w:pStyle w:val="TableText"/>
            </w:pPr>
            <w:r w:rsidRPr="00A62AAC">
              <w:t>validation_points</w:t>
            </w:r>
          </w:p>
        </w:tc>
        <w:tc>
          <w:tcPr>
            <w:tcW w:w="5330" w:type="dxa"/>
          </w:tcPr>
          <w:p w14:paraId="6F17FF64"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0E5536">
            <w:pPr>
              <w:pStyle w:val="TableText"/>
            </w:pPr>
            <w:r w:rsidRPr="008C18B0">
              <w:t>validation_results</w:t>
            </w:r>
          </w:p>
        </w:tc>
        <w:tc>
          <w:tcPr>
            <w:tcW w:w="5330" w:type="dxa"/>
          </w:tcPr>
          <w:p w14:paraId="1759B1D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40" w:history="1">
              <w:r w:rsidRPr="00905410">
                <w:rPr>
                  <w:rStyle w:val="Hyperlink"/>
                </w:rPr>
                <w:t>this</w:t>
              </w:r>
            </w:hyperlink>
            <w:r>
              <w:t xml:space="preserve"> query.</w:t>
            </w:r>
          </w:p>
        </w:tc>
        <w:tc>
          <w:tcPr>
            <w:tcW w:w="715" w:type="dxa"/>
          </w:tcPr>
          <w:p w14:paraId="6708B38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0E5536">
            <w:pPr>
              <w:pStyle w:val="TableText"/>
            </w:pPr>
            <w:r>
              <w:t>validation_results_16_03_2016</w:t>
            </w:r>
          </w:p>
        </w:tc>
        <w:tc>
          <w:tcPr>
            <w:tcW w:w="5330" w:type="dxa"/>
          </w:tcPr>
          <w:p w14:paraId="0887DB4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0E5536">
            <w:pPr>
              <w:pStyle w:val="TableText"/>
            </w:pPr>
            <w:r>
              <w:t>validation_results_06_06_2016</w:t>
            </w:r>
          </w:p>
        </w:tc>
        <w:tc>
          <w:tcPr>
            <w:tcW w:w="5330" w:type="dxa"/>
          </w:tcPr>
          <w:p w14:paraId="260E4371"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41"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0E5536">
            <w:pPr>
              <w:pStyle w:val="TableText"/>
            </w:pPr>
            <w:r w:rsidRPr="008C18B0">
              <w:t>validation_results_l7</w:t>
            </w:r>
          </w:p>
        </w:tc>
        <w:tc>
          <w:tcPr>
            <w:tcW w:w="5330" w:type="dxa"/>
          </w:tcPr>
          <w:p w14:paraId="38A83DF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472767">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472767">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42" w:history="1">
        <w:r w:rsidRPr="00E3316B">
          <w:rPr>
            <w:rStyle w:val="Hyperlink"/>
          </w:rPr>
          <w:t>this</w:t>
        </w:r>
      </w:hyperlink>
      <w:r>
        <w:t xml:space="preserve"> FME script. Using </w:t>
      </w:r>
      <w:hyperlink r:id="rId643"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44" w:history="1">
        <w:r w:rsidRPr="00161C9C">
          <w:rPr>
            <w:rStyle w:val="Hyperlink"/>
          </w:rPr>
          <w:t>this</w:t>
        </w:r>
      </w:hyperlink>
      <w:r>
        <w:t xml:space="preserve"> folder. Merged the csv files with </w:t>
      </w:r>
      <w:hyperlink r:id="rId645" w:history="1">
        <w:r w:rsidRPr="00161C9C">
          <w:rPr>
            <w:rStyle w:val="Hyperlink"/>
          </w:rPr>
          <w:t>this</w:t>
        </w:r>
      </w:hyperlink>
      <w:r>
        <w:t xml:space="preserve"> code. Analysed in Excel.</w:t>
      </w:r>
    </w:p>
    <w:p w14:paraId="3B3C5098" w14:textId="77777777" w:rsidR="00472767" w:rsidRDefault="00472767" w:rsidP="00472767">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472767">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472767">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472767">
      <w:pPr>
        <w:pStyle w:val="BodyText2"/>
      </w:pPr>
      <w:r>
        <w:t>Google have an FMask algorithm but it is not ready yet.</w:t>
      </w:r>
    </w:p>
    <w:p w14:paraId="6C5DAD3B" w14:textId="77777777" w:rsidR="00472767" w:rsidRDefault="00472767" w:rsidP="00472767">
      <w:pPr>
        <w:pStyle w:val="Heading9"/>
      </w:pPr>
      <w:r>
        <w:t>Topographic shadowing</w:t>
      </w:r>
    </w:p>
    <w:p w14:paraId="60CBA8C4" w14:textId="77777777" w:rsidR="00472767" w:rsidRDefault="00472767" w:rsidP="00472767">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472767">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472767">
      <w:pPr>
        <w:pStyle w:val="BodyText2"/>
      </w:pPr>
      <w:r>
        <w:rPr>
          <w:noProof/>
          <w:lang w:bidi="ar-SA"/>
        </w:rPr>
        <w:lastRenderedPageBreak/>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6">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472767">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8809F7" w:rsidP="00472767">
      <w:pPr>
        <w:pStyle w:val="BodyText2"/>
      </w:pPr>
      <w:hyperlink r:id="rId647" w:history="1">
        <w:r w:rsidR="00472767" w:rsidRPr="00A604D5">
          <w:rPr>
            <w:rStyle w:val="Hyperlink"/>
          </w:rPr>
          <w:t>https://ee-api.appspot.com/0e048d3a0b685ca495b6769bde5fe8b6</w:t>
        </w:r>
      </w:hyperlink>
      <w:r w:rsidR="00472767">
        <w:t xml:space="preserve"> </w:t>
      </w:r>
    </w:p>
    <w:p w14:paraId="5ECE75CD" w14:textId="77777777" w:rsidR="00472767" w:rsidRDefault="008809F7" w:rsidP="00472767">
      <w:pPr>
        <w:pStyle w:val="BodyText2"/>
      </w:pPr>
      <w:hyperlink r:id="rId648"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472767">
      <w:pPr>
        <w:pStyle w:val="BodyText2"/>
      </w:pPr>
      <w:r>
        <w:rPr>
          <w:noProof/>
          <w:lang w:bidi="ar-SA"/>
        </w:rPr>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2BD66172"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4</w:t>
      </w:r>
      <w:r w:rsidR="0079252F">
        <w:rPr>
          <w:noProof/>
        </w:rPr>
        <w:fldChar w:fldCharType="end"/>
      </w:r>
      <w:r>
        <w:t xml:space="preserve"> DEM Issues where the date of the DEM is not useful for the detection!</w:t>
      </w:r>
    </w:p>
    <w:p w14:paraId="25D8708A" w14:textId="77777777" w:rsidR="00472767" w:rsidRDefault="00472767" w:rsidP="00472767">
      <w:pPr>
        <w:pStyle w:val="BodyText2"/>
      </w:pPr>
      <w:r>
        <w:lastRenderedPageBreak/>
        <w:t xml:space="preserve">There are also issues in the </w:t>
      </w:r>
      <w:hyperlink r:id="rId655" w:history="1">
        <w:r w:rsidRPr="0039644F">
          <w:rPr>
            <w:rStyle w:val="Hyperlink"/>
          </w:rPr>
          <w:t>Congo</w:t>
        </w:r>
      </w:hyperlink>
      <w:r>
        <w:t>.</w:t>
      </w:r>
    </w:p>
    <w:p w14:paraId="7B621DD2" w14:textId="77777777" w:rsidR="00472767" w:rsidRDefault="00472767" w:rsidP="00472767">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472767">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472767">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472767">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472767">
      <w:pPr>
        <w:pStyle w:val="BodyText2"/>
      </w:pPr>
    </w:p>
    <w:p w14:paraId="5882DB4D" w14:textId="77777777" w:rsidR="00472767" w:rsidRDefault="00472767" w:rsidP="00472767">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8809F7" w:rsidRDefault="008809F7" w:rsidP="00472767">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8809F7" w:rsidRDefault="008809F7" w:rsidP="00472767">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6C88BE"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4D96ED"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472767">
      <w:pPr>
        <w:pStyle w:val="BodyText2"/>
      </w:pPr>
      <w:r>
        <w:rPr>
          <w:noProof/>
          <w:lang w:bidi="ar-SA"/>
        </w:rPr>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188270"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472767">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8809F7" w:rsidRDefault="008809F7" w:rsidP="00472767">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8809F7" w:rsidRDefault="008809F7" w:rsidP="00472767">
                      <w:pPr>
                        <w:pStyle w:val="BodyText2"/>
                      </w:pPr>
                      <w:r>
                        <w:t>water</w:t>
                      </w:r>
                    </w:p>
                  </w:txbxContent>
                </v:textbox>
              </v:shape>
            </w:pict>
          </mc:Fallback>
        </mc:AlternateContent>
      </w:r>
    </w:p>
    <w:p w14:paraId="23A0DE04" w14:textId="77777777" w:rsidR="00472767" w:rsidRDefault="00472767" w:rsidP="00472767">
      <w:pPr>
        <w:pStyle w:val="BodyText2"/>
      </w:pPr>
    </w:p>
    <w:p w14:paraId="6D720B94" w14:textId="77777777" w:rsidR="00472767" w:rsidRDefault="00472767" w:rsidP="00472767">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8809F7" w:rsidRDefault="008809F7" w:rsidP="00472767">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8809F7" w:rsidRDefault="008809F7" w:rsidP="00472767">
                      <w:pPr>
                        <w:pStyle w:val="BodyText2"/>
                      </w:pPr>
                      <w:r>
                        <w:t>mask2</w:t>
                      </w:r>
                    </w:p>
                  </w:txbxContent>
                </v:textbox>
              </v:shape>
            </w:pict>
          </mc:Fallback>
        </mc:AlternateContent>
      </w:r>
    </w:p>
    <w:p w14:paraId="4B331B96" w14:textId="77777777" w:rsidR="00472767" w:rsidRDefault="00472767" w:rsidP="00472767">
      <w:pPr>
        <w:pStyle w:val="BodyText2"/>
      </w:pPr>
    </w:p>
    <w:p w14:paraId="02B615D9" w14:textId="77777777" w:rsidR="00472767" w:rsidRDefault="00472767" w:rsidP="00472767">
      <w:pPr>
        <w:pStyle w:val="BodyText2"/>
      </w:pPr>
    </w:p>
    <w:p w14:paraId="1E70DCD5" w14:textId="77777777" w:rsidR="00472767" w:rsidRDefault="00472767" w:rsidP="00472767">
      <w:pPr>
        <w:pStyle w:val="BodyText2"/>
      </w:pPr>
    </w:p>
    <w:p w14:paraId="6AD4974B" w14:textId="77777777" w:rsidR="00472767" w:rsidRDefault="00472767" w:rsidP="00472767">
      <w:pPr>
        <w:pStyle w:val="BodyText2"/>
      </w:pPr>
    </w:p>
    <w:p w14:paraId="78BD06C3" w14:textId="77777777" w:rsidR="00472767" w:rsidRDefault="00472767" w:rsidP="00472767">
      <w:pPr>
        <w:pStyle w:val="BodyText2"/>
      </w:pPr>
    </w:p>
    <w:p w14:paraId="06B9640D" w14:textId="77777777" w:rsidR="00472767" w:rsidRDefault="00472767" w:rsidP="00472767">
      <w:pPr>
        <w:pStyle w:val="BodyText2"/>
      </w:pPr>
    </w:p>
    <w:p w14:paraId="113FE7EB" w14:textId="77777777" w:rsidR="00472767" w:rsidRDefault="00472767" w:rsidP="00472767">
      <w:pPr>
        <w:pStyle w:val="BodyText2"/>
      </w:pPr>
    </w:p>
    <w:p w14:paraId="5BB0E7C1" w14:textId="77777777" w:rsidR="00472767" w:rsidRDefault="00472767" w:rsidP="00472767">
      <w:pPr>
        <w:pStyle w:val="BodyText2"/>
      </w:pPr>
    </w:p>
    <w:p w14:paraId="2CB7B899" w14:textId="77777777" w:rsidR="00472767" w:rsidRDefault="00472767" w:rsidP="00472767">
      <w:pPr>
        <w:pStyle w:val="BodyText2"/>
      </w:pPr>
    </w:p>
    <w:p w14:paraId="1F318520" w14:textId="77777777" w:rsidR="00472767" w:rsidRDefault="00472767" w:rsidP="00472767">
      <w:pPr>
        <w:pStyle w:val="BodyText2"/>
      </w:pPr>
    </w:p>
    <w:p w14:paraId="49CCD14D" w14:textId="77777777" w:rsidR="00472767" w:rsidRDefault="00472767" w:rsidP="00472767">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472767">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5E9F57"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472767">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11D4E7"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F23FFD"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472767">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8809F7" w:rsidRDefault="008809F7" w:rsidP="00472767">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8809F7" w:rsidRDefault="008809F7" w:rsidP="00472767">
                      <w:pPr>
                        <w:pStyle w:val="BodyText2"/>
                      </w:pPr>
                      <w:r>
                        <w:t>Before buffering with a negative number</w:t>
                      </w:r>
                    </w:p>
                  </w:txbxContent>
                </v:textbox>
              </v:shape>
            </w:pict>
          </mc:Fallback>
        </mc:AlternateContent>
      </w:r>
    </w:p>
    <w:p w14:paraId="32921FD4" w14:textId="77777777" w:rsidR="00472767" w:rsidRDefault="00472767" w:rsidP="00472767">
      <w:pPr>
        <w:pStyle w:val="BodyText2"/>
      </w:pPr>
    </w:p>
    <w:p w14:paraId="2ADBE394" w14:textId="77777777" w:rsidR="00472767" w:rsidRDefault="00472767" w:rsidP="00472767">
      <w:pPr>
        <w:pStyle w:val="BodyText2"/>
      </w:pPr>
    </w:p>
    <w:p w14:paraId="50B67D41" w14:textId="77777777" w:rsidR="00472767" w:rsidRDefault="00472767" w:rsidP="00472767">
      <w:pPr>
        <w:pStyle w:val="BodyText2"/>
      </w:pPr>
    </w:p>
    <w:p w14:paraId="03F01450" w14:textId="77777777" w:rsidR="00472767" w:rsidRDefault="00472767" w:rsidP="00472767">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307A3E6"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8809F7" w:rsidRDefault="008809F7" w:rsidP="00472767">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8809F7" w:rsidRDefault="008809F7" w:rsidP="00472767">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0F15F6"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472767">
      <w:pPr>
        <w:pStyle w:val="BodyText2"/>
      </w:pPr>
    </w:p>
    <w:p w14:paraId="5F0A28FA" w14:textId="77777777" w:rsidR="00472767" w:rsidRDefault="00472767" w:rsidP="00472767">
      <w:pPr>
        <w:pStyle w:val="BodyText2"/>
      </w:pPr>
    </w:p>
    <w:p w14:paraId="23D2E39A" w14:textId="77777777" w:rsidR="00472767" w:rsidRDefault="00472767" w:rsidP="00472767">
      <w:pPr>
        <w:pStyle w:val="BodyText2"/>
      </w:pPr>
    </w:p>
    <w:p w14:paraId="6C724A2F" w14:textId="77777777" w:rsidR="00472767" w:rsidRDefault="00472767" w:rsidP="00472767">
      <w:pPr>
        <w:pStyle w:val="BodyText2"/>
      </w:pPr>
    </w:p>
    <w:p w14:paraId="7794D299" w14:textId="77777777" w:rsidR="00472767" w:rsidRDefault="00472767" w:rsidP="00472767">
      <w:pPr>
        <w:pStyle w:val="BodyText2"/>
      </w:pPr>
      <w:r>
        <w:t xml:space="preserve"> </w:t>
      </w:r>
    </w:p>
    <w:p w14:paraId="23603C95" w14:textId="77777777" w:rsidR="00472767" w:rsidRDefault="00472767" w:rsidP="00472767">
      <w:pPr>
        <w:pStyle w:val="BodyText2"/>
      </w:pPr>
      <w:r>
        <w:t xml:space="preserve">This problem occurs with DEMs that have a higher resolution, e.g. 1000m and 250m and so we don’t use mask2’s with these DEMs. </w:t>
      </w:r>
    </w:p>
    <w:p w14:paraId="3E00E37D" w14:textId="77777777" w:rsidR="00472767" w:rsidRDefault="00472767" w:rsidP="00472767">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472767">
      <w:pPr>
        <w:pStyle w:val="BodyText2"/>
      </w:pPr>
      <w:r>
        <w:rPr>
          <w:noProof/>
          <w:lang w:bidi="ar-SA"/>
        </w:rPr>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56">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472767">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472767">
      <w:pPr>
        <w:pStyle w:val="BodyText2"/>
      </w:pPr>
      <w:r>
        <w:t xml:space="preserve">There is a calibration issue with the B10, B11 on L8 – see </w:t>
      </w:r>
      <w:hyperlink r:id="rId657" w:history="1">
        <w:r w:rsidRPr="00D542FC">
          <w:rPr>
            <w:rStyle w:val="Hyperlink"/>
          </w:rPr>
          <w:t>here</w:t>
        </w:r>
      </w:hyperlink>
      <w:r>
        <w:t>.</w:t>
      </w:r>
    </w:p>
    <w:p w14:paraId="028F17AC" w14:textId="77777777" w:rsidR="00472767" w:rsidRDefault="00472767" w:rsidP="00472767">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472767">
      <w:pPr>
        <w:pStyle w:val="BodyText2"/>
      </w:pPr>
      <w:r>
        <w:rPr>
          <w:noProof/>
          <w:lang w:bidi="ar-SA"/>
        </w:rPr>
        <w:lastRenderedPageBreak/>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8">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0B88D7E5"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5</w:t>
      </w:r>
      <w:r w:rsidR="0079252F">
        <w:rPr>
          <w:noProof/>
        </w:rPr>
        <w:fldChar w:fldCharType="end"/>
      </w:r>
      <w:r>
        <w:t xml:space="preserve"> Issues with missing thermal data in collection.median()</w:t>
      </w:r>
    </w:p>
    <w:p w14:paraId="21EC050D" w14:textId="77777777" w:rsidR="00472767" w:rsidRDefault="00472767" w:rsidP="00472767">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472767">
      <w:pPr>
        <w:pStyle w:val="BodyText2"/>
      </w:pPr>
      <w:r w:rsidRPr="00864AF9">
        <w:rPr>
          <w:noProof/>
          <w:lang w:bidi="ar-SA"/>
        </w:rPr>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53A67BA"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8809F7" w:rsidRDefault="008809F7" w:rsidP="00472767">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8809F7" w:rsidRDefault="008809F7" w:rsidP="00472767">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8809F7" w:rsidRDefault="008809F7" w:rsidP="00472767">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8809F7" w:rsidRDefault="008809F7" w:rsidP="00472767">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C64400"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22300E59"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6</w:t>
      </w:r>
      <w:r w:rsidR="0079252F">
        <w:rPr>
          <w:noProof/>
        </w:rPr>
        <w:fldChar w:fldCharType="end"/>
      </w:r>
      <w:r>
        <w:t xml:space="preserve"> Misaligned thermal band data</w:t>
      </w:r>
    </w:p>
    <w:p w14:paraId="14679333" w14:textId="77777777" w:rsidR="00472767" w:rsidRPr="00864AF9" w:rsidRDefault="00472767" w:rsidP="00472767">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472767">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472767">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w:t>
      </w:r>
      <w:r>
        <w:lastRenderedPageBreak/>
        <w:t>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472767">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472767">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472767">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60"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472767">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472767">
      <w:pPr>
        <w:pStyle w:val="BodyText2"/>
      </w:pPr>
      <w:r>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472767">
      <w:pPr>
        <w:pStyle w:val="BodyText2"/>
      </w:pPr>
      <w:r>
        <w:t>There is noise from missing data in Landsat 5 (mainly the NIR band):</w:t>
      </w:r>
    </w:p>
    <w:p w14:paraId="7B1EC3C4" w14:textId="77777777" w:rsidR="00472767" w:rsidRDefault="00472767" w:rsidP="00472767">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472767">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472767">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472767">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472767">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472767">
      <w:pPr>
        <w:pStyle w:val="BodyText2"/>
      </w:pPr>
      <w:r>
        <w:rPr>
          <w:noProof/>
          <w:lang w:bidi="ar-SA"/>
        </w:rPr>
        <w:lastRenderedPageBreak/>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A333D8"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3D32CC"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07DD65"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8809F7" w:rsidRDefault="008809F7" w:rsidP="00472767">
                            <w:pPr>
                              <w:pStyle w:val="BodyText2"/>
                            </w:pPr>
                            <w:r>
                              <w:t>NNXWX        = 33%</w:t>
                            </w:r>
                          </w:p>
                          <w:p w14:paraId="03314017" w14:textId="77777777" w:rsidR="008809F7" w:rsidRDefault="008809F7" w:rsidP="00472767">
                            <w:pPr>
                              <w:pStyle w:val="BodyText2"/>
                            </w:pPr>
                            <w:r>
                              <w:t>NNXWW      = 50%</w:t>
                            </w:r>
                          </w:p>
                          <w:p w14:paraId="13746BFA" w14:textId="77777777" w:rsidR="008809F7" w:rsidRDefault="008809F7" w:rsidP="00472767">
                            <w:pPr>
                              <w:pStyle w:val="BodyText2"/>
                            </w:pPr>
                            <w:r>
                              <w:t>NNWWW    = 60%</w:t>
                            </w:r>
                          </w:p>
                          <w:p w14:paraId="745F2372" w14:textId="77777777" w:rsidR="008809F7" w:rsidRDefault="008809F7" w:rsidP="00472767">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8809F7" w:rsidRDefault="008809F7" w:rsidP="00472767">
                      <w:pPr>
                        <w:pStyle w:val="BodyText2"/>
                      </w:pPr>
                      <w:r>
                        <w:t>NNXWX        = 33%</w:t>
                      </w:r>
                    </w:p>
                    <w:p w14:paraId="03314017" w14:textId="77777777" w:rsidR="008809F7" w:rsidRDefault="008809F7" w:rsidP="00472767">
                      <w:pPr>
                        <w:pStyle w:val="BodyText2"/>
                      </w:pPr>
                      <w:r>
                        <w:t>NNXWW      = 50%</w:t>
                      </w:r>
                    </w:p>
                    <w:p w14:paraId="13746BFA" w14:textId="77777777" w:rsidR="008809F7" w:rsidRDefault="008809F7" w:rsidP="00472767">
                      <w:pPr>
                        <w:pStyle w:val="BodyText2"/>
                      </w:pPr>
                      <w:r>
                        <w:t>NNWWW    = 60%</w:t>
                      </w:r>
                    </w:p>
                    <w:p w14:paraId="745F2372" w14:textId="77777777" w:rsidR="008809F7" w:rsidRDefault="008809F7" w:rsidP="00472767">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87ACB4"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8809F7" w:rsidRDefault="008809F7" w:rsidP="00472767">
                            <w:pPr>
                              <w:pStyle w:val="BodyText2"/>
                            </w:pPr>
                            <w:r>
                              <w:t>WWWWW = 100%</w:t>
                            </w:r>
                          </w:p>
                          <w:p w14:paraId="526FDD06" w14:textId="77777777" w:rsidR="008809F7" w:rsidRDefault="008809F7" w:rsidP="00472767">
                            <w:pPr>
                              <w:pStyle w:val="BodyText2"/>
                            </w:pPr>
                            <w:r>
                              <w:t>WXWXX       = 1</w:t>
                            </w:r>
                            <w:r w:rsidRPr="00CB2A7F">
                              <w:t>00%</w:t>
                            </w:r>
                          </w:p>
                          <w:p w14:paraId="287F230F" w14:textId="77777777" w:rsidR="008809F7" w:rsidRDefault="008809F7" w:rsidP="00472767">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8809F7" w:rsidRDefault="008809F7" w:rsidP="00472767">
                      <w:pPr>
                        <w:pStyle w:val="BodyText2"/>
                      </w:pPr>
                      <w:r>
                        <w:t>WWWWW = 100%</w:t>
                      </w:r>
                    </w:p>
                    <w:p w14:paraId="526FDD06" w14:textId="77777777" w:rsidR="008809F7" w:rsidRDefault="008809F7" w:rsidP="00472767">
                      <w:pPr>
                        <w:pStyle w:val="BodyText2"/>
                      </w:pPr>
                      <w:r>
                        <w:t>WXWXX       = 1</w:t>
                      </w:r>
                      <w:r w:rsidRPr="00CB2A7F">
                        <w:t>00%</w:t>
                      </w:r>
                    </w:p>
                    <w:p w14:paraId="287F230F" w14:textId="77777777" w:rsidR="008809F7" w:rsidRDefault="008809F7" w:rsidP="00472767">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2">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472767">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472767">
      <w:pPr>
        <w:pStyle w:val="BodyText2"/>
      </w:pPr>
      <w:r>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472767">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3">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472767">
      <w:pPr>
        <w:pStyle w:val="BodyText2"/>
      </w:pPr>
      <w:r>
        <w:t>Vectorised at 30m in Mali:</w:t>
      </w:r>
    </w:p>
    <w:p w14:paraId="3B5061CB" w14:textId="77777777" w:rsidR="00472767" w:rsidRDefault="00472767" w:rsidP="00472767">
      <w:pPr>
        <w:pStyle w:val="BodyText2"/>
        <w:rPr>
          <w:noProof/>
          <w:lang w:bidi="ar-SA"/>
        </w:rPr>
      </w:pPr>
    </w:p>
    <w:p w14:paraId="15C48117" w14:textId="77777777" w:rsidR="00472767" w:rsidRPr="005C096A" w:rsidRDefault="00472767" w:rsidP="00472767">
      <w:pPr>
        <w:pStyle w:val="BodyText2"/>
      </w:pPr>
      <w:r>
        <w:rPr>
          <w:noProof/>
          <w:lang w:bidi="ar-SA"/>
        </w:rPr>
        <w:lastRenderedPageBreak/>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4">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472767">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472767">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472767">
      <w:pPr>
        <w:pStyle w:val="BodyText2"/>
      </w:pPr>
      <w:r>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472767">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472767">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472767">
      <w:pPr>
        <w:pStyle w:val="BodyText2"/>
      </w:pPr>
      <w:r>
        <w:t>Here is the workflow to export an image for Steve Schill:</w:t>
      </w:r>
    </w:p>
    <w:p w14:paraId="211889BE" w14:textId="77777777" w:rsidR="00472767" w:rsidRDefault="00472767" w:rsidP="0006252E">
      <w:pPr>
        <w:pStyle w:val="ListNumber"/>
        <w:numPr>
          <w:ilvl w:val="0"/>
          <w:numId w:val="37"/>
        </w:numPr>
      </w:pPr>
      <w:r>
        <w:t>Export a shapefile boundary to KML and import into a Fusion table</w:t>
      </w:r>
    </w:p>
    <w:p w14:paraId="4569123E" w14:textId="77777777" w:rsidR="00472767" w:rsidRDefault="00472767" w:rsidP="0006252E">
      <w:pPr>
        <w:pStyle w:val="ListNumber"/>
        <w:numPr>
          <w:ilvl w:val="0"/>
          <w:numId w:val="37"/>
        </w:numPr>
      </w:pPr>
      <w:r>
        <w:t>Mask the p32 occurrence with 0 and export the image to tif</w:t>
      </w:r>
    </w:p>
    <w:p w14:paraId="6AEDB4A7" w14:textId="77777777" w:rsidR="00472767" w:rsidRPr="001E2B93" w:rsidRDefault="00472767" w:rsidP="0006252E">
      <w:pPr>
        <w:pStyle w:val="ListNumber"/>
        <w:numPr>
          <w:ilvl w:val="0"/>
          <w:numId w:val="37"/>
        </w:numPr>
      </w:pPr>
    </w:p>
    <w:p w14:paraId="3C386C98" w14:textId="77777777" w:rsidR="00472767" w:rsidRDefault="00472767" w:rsidP="00472767">
      <w:pPr>
        <w:pStyle w:val="Heading8"/>
      </w:pPr>
      <w:r>
        <w:t>Country Statistics</w:t>
      </w:r>
    </w:p>
    <w:p w14:paraId="5BAADBDC" w14:textId="77777777" w:rsidR="00472767" w:rsidRDefault="00472767" w:rsidP="00472767">
      <w:pPr>
        <w:pStyle w:val="BodyText2"/>
      </w:pPr>
      <w:r>
        <w:lastRenderedPageBreak/>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65" w:history="1">
        <w:r w:rsidRPr="002434A5">
          <w:rPr>
            <w:rStyle w:val="Hyperlink"/>
          </w:rPr>
          <w:t>this</w:t>
        </w:r>
      </w:hyperlink>
      <w:r>
        <w:t xml:space="preserve"> FME script. There are only 3500 records!</w:t>
      </w:r>
    </w:p>
    <w:p w14:paraId="44C15C31" w14:textId="77777777" w:rsidR="00472767" w:rsidRDefault="00472767" w:rsidP="00472767">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472767">
      <w:pPr>
        <w:pStyle w:val="BodyText2"/>
      </w:pPr>
      <w:r>
        <w:t xml:space="preserve">March 2016. We are importing Noels country statistics into Postgresql using FME and then creating the main country statistics tables using queries from </w:t>
      </w:r>
      <w:hyperlink r:id="rId666"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472767">
      <w:pPr>
        <w:pStyle w:val="BodyText2"/>
      </w:pPr>
      <w:r>
        <w:t>June 2016 – added in Greenland after it was reprocessed for cleaning into the final country analysis table.</w:t>
      </w:r>
    </w:p>
    <w:p w14:paraId="5D165B0A" w14:textId="77777777" w:rsidR="00472767" w:rsidRDefault="00472767" w:rsidP="00472767">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472767">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667"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472767">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472767">
      <w:pPr>
        <w:pStyle w:val="BodyText2"/>
      </w:pPr>
      <w:r>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0E5536">
            <w:pPr>
              <w:pStyle w:val="TableTextHeader"/>
            </w:pPr>
            <w:r>
              <w:t>Country</w:t>
            </w:r>
          </w:p>
        </w:tc>
        <w:tc>
          <w:tcPr>
            <w:tcW w:w="2388" w:type="dxa"/>
          </w:tcPr>
          <w:p w14:paraId="47F56565"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0E5536">
            <w:pPr>
              <w:pStyle w:val="Tiny"/>
            </w:pPr>
            <w:r>
              <w:t>Armenia</w:t>
            </w:r>
          </w:p>
        </w:tc>
        <w:tc>
          <w:tcPr>
            <w:tcW w:w="2388" w:type="dxa"/>
          </w:tcPr>
          <w:p w14:paraId="66EB3C5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0E5536">
            <w:pPr>
              <w:pStyle w:val="Tiny"/>
            </w:pPr>
            <w:r w:rsidRPr="007C2A02">
              <w:t>Azerbaijan</w:t>
            </w:r>
          </w:p>
        </w:tc>
        <w:tc>
          <w:tcPr>
            <w:tcW w:w="2388" w:type="dxa"/>
          </w:tcPr>
          <w:p w14:paraId="17312451"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0E5536">
            <w:pPr>
              <w:pStyle w:val="Tiny"/>
            </w:pPr>
            <w:r w:rsidRPr="007C2A02">
              <w:t>Georgia</w:t>
            </w:r>
          </w:p>
        </w:tc>
        <w:tc>
          <w:tcPr>
            <w:tcW w:w="2388" w:type="dxa"/>
          </w:tcPr>
          <w:p w14:paraId="18439E5C"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0E5536">
            <w:pPr>
              <w:pStyle w:val="Tiny"/>
            </w:pPr>
            <w:r w:rsidRPr="007C2A02">
              <w:t>Kazakhstan</w:t>
            </w:r>
          </w:p>
        </w:tc>
        <w:tc>
          <w:tcPr>
            <w:tcW w:w="2388" w:type="dxa"/>
          </w:tcPr>
          <w:p w14:paraId="6C111A36"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0E5536">
            <w:pPr>
              <w:pStyle w:val="Tiny"/>
            </w:pPr>
            <w:r w:rsidRPr="007C2A02">
              <w:t>Turkey</w:t>
            </w:r>
          </w:p>
        </w:tc>
        <w:tc>
          <w:tcPr>
            <w:tcW w:w="2388" w:type="dxa"/>
          </w:tcPr>
          <w:p w14:paraId="64D35791"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0E5536">
            <w:pPr>
              <w:pStyle w:val="Tiny"/>
            </w:pPr>
            <w:r w:rsidRPr="007C2A02">
              <w:t>Akrotiri and Dhekelia</w:t>
            </w:r>
          </w:p>
        </w:tc>
        <w:tc>
          <w:tcPr>
            <w:tcW w:w="2388" w:type="dxa"/>
          </w:tcPr>
          <w:p w14:paraId="790CD0F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0E5536">
            <w:pPr>
              <w:pStyle w:val="Tiny"/>
            </w:pPr>
            <w:r w:rsidRPr="007C2A02">
              <w:t>Northern Cyprus</w:t>
            </w:r>
          </w:p>
        </w:tc>
        <w:tc>
          <w:tcPr>
            <w:tcW w:w="2388" w:type="dxa"/>
          </w:tcPr>
          <w:p w14:paraId="3AF3C223"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0E5536">
            <w:pPr>
              <w:pStyle w:val="Tiny"/>
            </w:pPr>
            <w:r w:rsidRPr="007C2A02">
              <w:t>Sint Maarten</w:t>
            </w:r>
          </w:p>
        </w:tc>
        <w:tc>
          <w:tcPr>
            <w:tcW w:w="2388" w:type="dxa"/>
          </w:tcPr>
          <w:p w14:paraId="004AB5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0E5536">
            <w:pPr>
              <w:pStyle w:val="Tiny"/>
            </w:pPr>
            <w:r w:rsidRPr="007C2A02">
              <w:t>St. Pierre &amp; Miquelon</w:t>
            </w:r>
          </w:p>
        </w:tc>
        <w:tc>
          <w:tcPr>
            <w:tcW w:w="2388" w:type="dxa"/>
          </w:tcPr>
          <w:p w14:paraId="1159DD0F"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0E5536">
            <w:pPr>
              <w:pStyle w:val="Tiny"/>
            </w:pPr>
            <w:r w:rsidRPr="007C2A02">
              <w:t>St. Vincent &amp; the Grenadines</w:t>
            </w:r>
          </w:p>
        </w:tc>
        <w:tc>
          <w:tcPr>
            <w:tcW w:w="2388" w:type="dxa"/>
          </w:tcPr>
          <w:p w14:paraId="39FCA36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472767">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472767">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472767">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lastRenderedPageBreak/>
        <w:t>Transitions</w:t>
      </w:r>
    </w:p>
    <w:p w14:paraId="0BCBC534" w14:textId="77777777" w:rsidR="00472767" w:rsidRDefault="00472767" w:rsidP="00472767">
      <w:pPr>
        <w:pStyle w:val="Heading9"/>
      </w:pPr>
      <w:r>
        <w:t>Symbolised</w:t>
      </w:r>
    </w:p>
    <w:p w14:paraId="2359033B" w14:textId="77777777" w:rsidR="00472767" w:rsidRPr="007609EE" w:rsidRDefault="00472767" w:rsidP="00472767">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472767">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68" w:history="1">
        <w:r w:rsidRPr="00A05B74">
          <w:rPr>
            <w:rStyle w:val="Hyperlink"/>
          </w:rPr>
          <w:t>this</w:t>
        </w:r>
      </w:hyperlink>
      <w:r>
        <w:t xml:space="preserve"> code (for all countries) and put the results </w:t>
      </w:r>
      <w:hyperlink r:id="rId669"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70" w:history="1">
        <w:r w:rsidRPr="00FA6AAC">
          <w:rPr>
            <w:rStyle w:val="Hyperlink"/>
          </w:rPr>
          <w:t>this</w:t>
        </w:r>
      </w:hyperlink>
      <w:r>
        <w:t xml:space="preserve"> FME script. Then produced the output table with </w:t>
      </w:r>
      <w:hyperlink r:id="rId671" w:history="1">
        <w:r w:rsidRPr="00FA6AAC">
          <w:rPr>
            <w:rStyle w:val="Hyperlink"/>
          </w:rPr>
          <w:t>this</w:t>
        </w:r>
      </w:hyperlink>
      <w:r>
        <w:t xml:space="preserve"> SQL query.</w:t>
      </w:r>
    </w:p>
    <w:p w14:paraId="171B3797" w14:textId="77777777" w:rsidR="00472767" w:rsidRPr="00AC2762" w:rsidRDefault="00472767" w:rsidP="00472767">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472767">
      <w:pPr>
        <w:pStyle w:val="BodyText2"/>
      </w:pPr>
      <w:r>
        <w:t>Run the ‘</w:t>
      </w:r>
      <w:r w:rsidRPr="00F8306C">
        <w:t>Step 6 - 32 year trend analysis</w:t>
      </w:r>
      <w:r>
        <w:t>’ GEE code with your UDA polygon</w:t>
      </w:r>
    </w:p>
    <w:p w14:paraId="791104A5" w14:textId="77777777" w:rsidR="00472767" w:rsidRDefault="00472767" w:rsidP="00472767">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472767">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t>Water World Website</w:t>
      </w:r>
    </w:p>
    <w:p w14:paraId="7DE1C200" w14:textId="77777777" w:rsidR="00472767" w:rsidRPr="008E6786" w:rsidRDefault="008809F7" w:rsidP="00472767">
      <w:pPr>
        <w:pStyle w:val="BodyText2"/>
      </w:pPr>
      <w:hyperlink r:id="rId672"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472767">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472767">
      <w:pPr>
        <w:pStyle w:val="BodyText2"/>
      </w:pPr>
      <w:r>
        <w:rPr>
          <w:noProof/>
          <w:lang w:bidi="ar-SA"/>
        </w:rPr>
        <w:lastRenderedPageBreak/>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472767">
      <w:pPr>
        <w:pStyle w:val="BodyText2"/>
      </w:pPr>
      <w:r>
        <w:t>Dissolved by splitfield to merge all polygons by lat/lng:</w:t>
      </w:r>
    </w:p>
    <w:p w14:paraId="2F1CB8DF" w14:textId="77777777" w:rsidR="00472767" w:rsidRDefault="00472767" w:rsidP="00472767">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472767">
      <w:pPr>
        <w:pStyle w:val="BodyText2"/>
        <w:rPr>
          <w:lang w:bidi="ar-SA"/>
        </w:rPr>
      </w:pPr>
      <w:r>
        <w:rPr>
          <w:lang w:bidi="ar-SA"/>
        </w:rPr>
        <w:t>Then renamed the fields:</w:t>
      </w:r>
    </w:p>
    <w:p w14:paraId="4FC6C7E8" w14:textId="77777777" w:rsidR="00472767" w:rsidRDefault="00472767" w:rsidP="00472767">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472767">
      <w:pPr>
        <w:pStyle w:val="Code"/>
      </w:pPr>
      <w:r>
        <w:t>..</w:t>
      </w:r>
    </w:p>
    <w:p w14:paraId="6881AAEF" w14:textId="77777777" w:rsidR="00472767" w:rsidRDefault="00472767" w:rsidP="00472767">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472767">
      <w:pPr>
        <w:pStyle w:val="BodyText2"/>
      </w:pPr>
      <w:r>
        <w:rPr>
          <w:noProof/>
          <w:lang w:bidi="ar-SA"/>
        </w:rPr>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472767">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472767">
      <w:pPr>
        <w:pStyle w:val="BodyText2"/>
      </w:pPr>
      <w:r>
        <w:rPr>
          <w:noProof/>
          <w:lang w:bidi="ar-SA"/>
        </w:rPr>
        <w:lastRenderedPageBreak/>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472767">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472767">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76"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472767">
      <w:pPr>
        <w:pStyle w:val="BodyText2"/>
      </w:pPr>
      <w:r>
        <w:t>For the &gt;0.1 and &lt;0.2 non pure water we have the following variables names from the GEE code:</w:t>
      </w:r>
    </w:p>
    <w:p w14:paraId="40665D33" w14:textId="77777777" w:rsidR="00472767" w:rsidRPr="00894108" w:rsidRDefault="00472767" w:rsidP="00472767">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472767">
      <w:pPr>
        <w:pStyle w:val="BodyText2"/>
      </w:pPr>
      <w:r>
        <w:t>We have missing detection for the River Nile in August</w:t>
      </w:r>
    </w:p>
    <w:p w14:paraId="6618F28E" w14:textId="77777777" w:rsidR="00472767" w:rsidRDefault="00472767" w:rsidP="00472767">
      <w:pPr>
        <w:pStyle w:val="BodyText2"/>
      </w:pPr>
      <w:r>
        <w:t>There is striping in water caused by the noise mask which removes L5 striping issues – e.g. in Badwater in California</w:t>
      </w:r>
    </w:p>
    <w:p w14:paraId="661E2B7E" w14:textId="77777777" w:rsidR="00472767" w:rsidRDefault="00472767" w:rsidP="00472767">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472767">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t>Classification Application</w:t>
      </w:r>
    </w:p>
    <w:p w14:paraId="067C8F9F" w14:textId="77777777" w:rsidR="00472767" w:rsidRDefault="00472767" w:rsidP="00472767">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472767">
      <w:pPr>
        <w:pStyle w:val="BodyText2"/>
      </w:pPr>
      <w:r>
        <w:t xml:space="preserve">Granted access on 10/6/2013. Available </w:t>
      </w:r>
      <w:hyperlink r:id="rId677" w:anchor="workspace" w:history="1">
        <w:r w:rsidRPr="009974D0">
          <w:rPr>
            <w:rStyle w:val="Hyperlink"/>
          </w:rPr>
          <w:t>here</w:t>
        </w:r>
      </w:hyperlink>
      <w:r>
        <w:t xml:space="preserve">. Once logged in you can save workspaces to json and load them. Tutorial and getting started guide </w:t>
      </w:r>
      <w:hyperlink r:id="rId678" w:history="1">
        <w:r w:rsidRPr="00210857">
          <w:rPr>
            <w:rStyle w:val="Hyperlink"/>
          </w:rPr>
          <w:t>here</w:t>
        </w:r>
      </w:hyperlink>
      <w:r>
        <w:t xml:space="preserve">. Video of classification </w:t>
      </w:r>
      <w:hyperlink r:id="rId679" w:history="1">
        <w:r w:rsidRPr="00BD26B2">
          <w:rPr>
            <w:rStyle w:val="Hyperlink"/>
          </w:rPr>
          <w:t>here</w:t>
        </w:r>
      </w:hyperlink>
      <w:r>
        <w:t>.</w:t>
      </w:r>
    </w:p>
    <w:p w14:paraId="205CF800" w14:textId="77777777" w:rsidR="00472767" w:rsidRDefault="00472767" w:rsidP="00472767">
      <w:pPr>
        <w:pStyle w:val="BodyText2"/>
      </w:pPr>
      <w:r>
        <w:t xml:space="preserve">You cant add Landsat 8 imagery from the Data Catalog page for some reason, but if you get the Asset ID (e.g. from the USGS </w:t>
      </w:r>
      <w:hyperlink r:id="rId680"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06252E">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06252E">
      <w:pPr>
        <w:pStyle w:val="ListNumber"/>
      </w:pPr>
      <w:r>
        <w:lastRenderedPageBreak/>
        <w:t>Add an imagery layer to classify</w:t>
      </w:r>
    </w:p>
    <w:p w14:paraId="073011F6" w14:textId="77777777" w:rsidR="00472767" w:rsidRDefault="00472767" w:rsidP="0006252E">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472767">
      <w:pPr>
        <w:pStyle w:val="BodyText2"/>
      </w:pPr>
      <w:r>
        <w:t>This is buggy and I had to add a MODIS scene to make it work.</w:t>
      </w:r>
    </w:p>
    <w:p w14:paraId="247023E2" w14:textId="77777777" w:rsidR="00472767" w:rsidRDefault="00472767" w:rsidP="00472767">
      <w:pPr>
        <w:pStyle w:val="BodyText2"/>
      </w:pPr>
      <w:r>
        <w:t>Extracting classified data</w:t>
      </w:r>
    </w:p>
    <w:p w14:paraId="7D1D48B9" w14:textId="77777777" w:rsidR="00472767" w:rsidRDefault="00472767" w:rsidP="00472767">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677BE72D" w14:textId="77777777" w:rsidR="00472767" w:rsidRPr="00470C21" w:rsidRDefault="00472767" w:rsidP="00472767">
      <w:pPr>
        <w:pStyle w:val="Heading5"/>
      </w:pPr>
      <w:r>
        <w:t>Expressions</w:t>
      </w:r>
    </w:p>
    <w:p w14:paraId="1760A0DC" w14:textId="77777777" w:rsidR="00472767" w:rsidRDefault="00472767" w:rsidP="00472767">
      <w:pPr>
        <w:pStyle w:val="Heading5"/>
      </w:pPr>
      <w:r>
        <w:t>Ground truthing</w:t>
      </w:r>
    </w:p>
    <w:p w14:paraId="7107E6E5" w14:textId="77777777" w:rsidR="00472767" w:rsidRPr="00AD2044" w:rsidRDefault="00472767" w:rsidP="00472767">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54FC8BE8" w14:textId="77777777" w:rsidR="00464DC9" w:rsidRDefault="00464DC9" w:rsidP="00464DC9">
      <w:pPr>
        <w:pStyle w:val="Heading5"/>
      </w:pPr>
      <w:r>
        <w:t>Quota exceeded: Too many concurrent aggregations.</w:t>
      </w:r>
    </w:p>
    <w:p w14:paraId="7790389E" w14:textId="77777777" w:rsidR="00464DC9" w:rsidRDefault="00464DC9" w:rsidP="00464DC9">
      <w:pPr>
        <w:pStyle w:val="BodyText2"/>
      </w:pPr>
      <w:r>
        <w:t>This will be reported in Javascript but not in Python. When this errors occurs it appears that you are temporarily locked out from doing any more calls.</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2A401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681"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5731CA43" w14:textId="77777777" w:rsidR="00472767" w:rsidRDefault="00472767" w:rsidP="007D2F52">
      <w:pPr>
        <w:pStyle w:val="Heading4"/>
      </w:pPr>
      <w:r>
        <w:t>Issues</w:t>
      </w:r>
    </w:p>
    <w:p w14:paraId="2C295BE9" w14:textId="77777777" w:rsidR="00472767" w:rsidRPr="00113F2A" w:rsidRDefault="00472767" w:rsidP="00472767">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23" w:name="_Ref396225608"/>
      <w:r>
        <w:t>Aggregation</w:t>
      </w:r>
    </w:p>
    <w:p w14:paraId="29229149" w14:textId="77777777" w:rsidR="00472767" w:rsidRDefault="00472767" w:rsidP="00472767">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82"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77777777" w:rsidR="00472767" w:rsidRPr="0071114B" w:rsidRDefault="00472767" w:rsidP="00472767">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83" w:history="1">
        <w:r w:rsidRPr="0071114B">
          <w:rPr>
            <w:rStyle w:val="Hyperlink"/>
          </w:rPr>
          <w:t>this</w:t>
        </w:r>
      </w:hyperlink>
      <w:r>
        <w:t xml:space="preserve"> example.</w:t>
      </w:r>
    </w:p>
    <w:p w14:paraId="78371542" w14:textId="77777777" w:rsidR="00472767" w:rsidRDefault="00472767" w:rsidP="00472767">
      <w:pPr>
        <w:pStyle w:val="Heading5"/>
      </w:pPr>
      <w:r>
        <w:t>Bugs</w:t>
      </w:r>
    </w:p>
    <w:p w14:paraId="74378075" w14:textId="77777777" w:rsidR="00472767" w:rsidRDefault="00472767" w:rsidP="00472767">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472767">
      <w:pPr>
        <w:pStyle w:val="BodyText2"/>
      </w:pPr>
      <w:r>
        <w:t>On 6/3/15 when trying to authenticate in the Python API I got an error:</w:t>
      </w:r>
    </w:p>
    <w:p w14:paraId="32BD04F5" w14:textId="77777777" w:rsidR="00472767" w:rsidRDefault="00472767" w:rsidP="00D96B97">
      <w:pPr>
        <w:pStyle w:val="Unix"/>
      </w:pPr>
      <w:r w:rsidRPr="00C3740B">
        <w:t xml:space="preserve">oauth2client.client.AccessTokenRefreshError: deleted_client: The OAuth client </w:t>
      </w:r>
      <w:r>
        <w:t>was</w:t>
      </w:r>
      <w:r w:rsidRPr="00C3740B">
        <w:t>s deleted.</w:t>
      </w:r>
    </w:p>
    <w:p w14:paraId="1873E899" w14:textId="77777777" w:rsidR="00472767" w:rsidRPr="00273684" w:rsidRDefault="00472767" w:rsidP="00472767">
      <w:pPr>
        <w:pStyle w:val="BodyText2"/>
      </w:pPr>
      <w:r>
        <w:t>It seems that ee.Reduce.sum() and ee.ImageCollection.sum() work differently. ee.Reduce.sum() adds up the values for a collection but ON THE MASKED VALUES!!!</w:t>
      </w:r>
    </w:p>
    <w:p w14:paraId="31AEF4E6" w14:textId="77777777" w:rsidR="00472767" w:rsidRDefault="00472767" w:rsidP="00472767">
      <w:pPr>
        <w:pStyle w:val="Heading5"/>
      </w:pPr>
      <w:r>
        <w:lastRenderedPageBreak/>
        <w:t>Data</w:t>
      </w:r>
    </w:p>
    <w:p w14:paraId="1FF5E1B1" w14:textId="77777777" w:rsidR="00472767" w:rsidRDefault="00472767" w:rsidP="00472767">
      <w:pPr>
        <w:pStyle w:val="Heading6"/>
      </w:pPr>
      <w:bookmarkStart w:id="124" w:name="_Ref396812590"/>
      <w:r>
        <w:t>Changing TOA values</w:t>
      </w:r>
      <w:bookmarkEnd w:id="124"/>
    </w:p>
    <w:p w14:paraId="36DFF760" w14:textId="77777777" w:rsidR="00472767" w:rsidRDefault="00472767" w:rsidP="00472767">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472767">
      <w:pPr>
        <w:pStyle w:val="Code"/>
      </w:pPr>
      <w:r>
        <w:t>Using Scene: LANDSAT/LC8_L1T_TOA/LC81950532013108LGN01</w:t>
      </w:r>
    </w:p>
    <w:p w14:paraId="388A893F" w14:textId="77777777" w:rsidR="00472767" w:rsidRDefault="00472767" w:rsidP="00472767">
      <w:pPr>
        <w:pStyle w:val="Code"/>
      </w:pPr>
      <w:r>
        <w:t>lat: 9.46640154829 lng: -2.7015484697</w:t>
      </w:r>
    </w:p>
    <w:p w14:paraId="35C0071C" w14:textId="77777777" w:rsidR="00472767" w:rsidRDefault="00472767" w:rsidP="00472767">
      <w:pPr>
        <w:pStyle w:val="Code"/>
      </w:pPr>
      <w:r>
        <w:t>Band:           1               2               3               4               5               6               7               8               9               10              11</w:t>
      </w:r>
    </w:p>
    <w:p w14:paraId="22DD931E" w14:textId="77777777" w:rsidR="00472767" w:rsidRDefault="00472767" w:rsidP="00472767">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472767">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472767">
      <w:pPr>
        <w:pStyle w:val="BodyText2"/>
      </w:pPr>
      <w:r>
        <w:t xml:space="preserve">Running the </w:t>
      </w:r>
      <w:hyperlink r:id="rId684"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472767">
      <w:pPr>
        <w:pStyle w:val="Code"/>
      </w:pPr>
      <w:r>
        <w:t>Using Scene: LANDSAT/LC8_L1T_TOA/LC81650552013298LGN00</w:t>
      </w:r>
    </w:p>
    <w:p w14:paraId="10330DF6" w14:textId="77777777" w:rsidR="00472767" w:rsidRDefault="00472767" w:rsidP="00472767">
      <w:pPr>
        <w:pStyle w:val="Code"/>
      </w:pPr>
      <w:r>
        <w:t>lat: 7.3123313285 lng: 42.8462703702</w:t>
      </w:r>
    </w:p>
    <w:p w14:paraId="11AB5FA6" w14:textId="77777777" w:rsidR="00472767" w:rsidRDefault="00472767" w:rsidP="00472767">
      <w:pPr>
        <w:pStyle w:val="Code"/>
      </w:pPr>
      <w:r>
        <w:t>Band:           1               2               3               4               5               6               7               8               9               10              11</w:t>
      </w:r>
    </w:p>
    <w:p w14:paraId="76812F81" w14:textId="77777777" w:rsidR="00472767" w:rsidRDefault="00472767" w:rsidP="00472767">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472767">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472767">
      <w:pPr>
        <w:pStyle w:val="BodyText2"/>
      </w:pPr>
      <w:r>
        <w:t xml:space="preserve">That routine has been removed. Created </w:t>
      </w:r>
      <w:hyperlink r:id="rId685"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472767">
      <w:pPr>
        <w:pStyle w:val="BodyText2"/>
        <w:rPr>
          <w:noProof/>
          <w:lang w:bidi="ar-SA"/>
        </w:rPr>
      </w:pPr>
      <w:r>
        <w:rPr>
          <w:noProof/>
          <w:lang w:bidi="ar-SA"/>
        </w:rPr>
        <w:t>Not sure about the next image – think it is wrong!</w:t>
      </w:r>
    </w:p>
    <w:p w14:paraId="775B2B49" w14:textId="77777777" w:rsidR="00472767" w:rsidRDefault="00472767" w:rsidP="00472767">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6"/>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25" w:name="_Ref412031977"/>
      <w:r>
        <w:lastRenderedPageBreak/>
        <w:t>At the edges</w:t>
      </w:r>
      <w:bookmarkEnd w:id="125"/>
    </w:p>
    <w:p w14:paraId="6BBDF16F" w14:textId="77777777" w:rsidR="00472767" w:rsidRDefault="00472767" w:rsidP="00472767">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472767">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8">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472767">
      <w:pPr>
        <w:pStyle w:val="BodyText2"/>
      </w:pPr>
      <w:r>
        <w:rPr>
          <w:noProof/>
          <w:lang w:bidi="ar-SA"/>
        </w:rPr>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472767">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472767">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26" w:name="_Ref461191124"/>
      <w:r>
        <w:t>Missing scenes</w:t>
      </w:r>
      <w:bookmarkEnd w:id="126"/>
    </w:p>
    <w:p w14:paraId="78AEFB5C" w14:textId="77777777" w:rsidR="00472767" w:rsidRDefault="00472767" w:rsidP="00472767">
      <w:pPr>
        <w:pStyle w:val="BodyText2"/>
      </w:pPr>
      <w:r>
        <w:t xml:space="preserve">For Landsat 5 not all of the raw scenes have a corresponding TOA scene. See the GEE code </w:t>
      </w:r>
      <w:hyperlink r:id="rId691"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472767">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77777777" w:rsidR="00472767" w:rsidRDefault="00472767" w:rsidP="00472767">
      <w:pPr>
        <w:pStyle w:val="Heading6"/>
      </w:pPr>
      <w:r>
        <w:t>Shifting images</w:t>
      </w:r>
      <w:bookmarkEnd w:id="123"/>
    </w:p>
    <w:p w14:paraId="503E625B" w14:textId="77777777" w:rsidR="00472767" w:rsidRDefault="00472767" w:rsidP="00472767">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472767">
      <w:pPr>
        <w:pStyle w:val="BodyText2"/>
      </w:pPr>
      <w:r>
        <w:t>Extent from getImageUrl1:</w:t>
      </w:r>
    </w:p>
    <w:p w14:paraId="0FD8E3BD" w14:textId="77777777" w:rsidR="00472767" w:rsidRPr="005C78EF" w:rsidRDefault="00472767" w:rsidP="00472767">
      <w:pPr>
        <w:pStyle w:val="BodyText2"/>
        <w:rPr>
          <w:lang w:bidi="ar-SA"/>
        </w:rPr>
      </w:pPr>
      <w:r w:rsidRPr="005C78EF">
        <w:rPr>
          <w:color w:val="881391"/>
          <w:lang w:bidi="ar-SA"/>
        </w:rPr>
        <w:t>xmax</w:t>
      </w:r>
      <w:r w:rsidRPr="005C78EF">
        <w:rPr>
          <w:color w:val="222222"/>
          <w:lang w:bidi="ar-SA"/>
        </w:rPr>
        <w:t>: </w:t>
      </w:r>
      <w:r w:rsidRPr="005C78EF">
        <w:rPr>
          <w:lang w:bidi="ar-SA"/>
        </w:rPr>
        <w:t>465358.4446594583</w:t>
      </w:r>
    </w:p>
    <w:p w14:paraId="0EA58083" w14:textId="77777777" w:rsidR="00472767" w:rsidRPr="005C78EF" w:rsidRDefault="00472767" w:rsidP="00472767">
      <w:pPr>
        <w:pStyle w:val="BodyText2"/>
        <w:rPr>
          <w:lang w:bidi="ar-SA"/>
        </w:rPr>
      </w:pPr>
      <w:r w:rsidRPr="005C78EF">
        <w:rPr>
          <w:color w:val="881391"/>
          <w:lang w:bidi="ar-SA"/>
        </w:rPr>
        <w:lastRenderedPageBreak/>
        <w:t>xmin</w:t>
      </w:r>
      <w:r w:rsidRPr="005C78EF">
        <w:rPr>
          <w:lang w:bidi="ar-SA"/>
        </w:rPr>
        <w:t>: 435567.112885351</w:t>
      </w:r>
    </w:p>
    <w:p w14:paraId="7E3FD390" w14:textId="77777777" w:rsidR="00472767" w:rsidRPr="005C78EF" w:rsidRDefault="00472767" w:rsidP="00472767">
      <w:pPr>
        <w:pStyle w:val="BodyText2"/>
        <w:rPr>
          <w:lang w:bidi="ar-SA"/>
        </w:rPr>
      </w:pPr>
      <w:r w:rsidRPr="005C78EF">
        <w:rPr>
          <w:color w:val="881391"/>
          <w:lang w:bidi="ar-SA"/>
        </w:rPr>
        <w:t>ymax</w:t>
      </w:r>
      <w:r w:rsidRPr="005C78EF">
        <w:rPr>
          <w:lang w:bidi="ar-SA"/>
        </w:rPr>
        <w:t>: 5403738.254708873</w:t>
      </w:r>
    </w:p>
    <w:p w14:paraId="71A4416E" w14:textId="77777777" w:rsidR="00472767" w:rsidRPr="005C78EF" w:rsidRDefault="00472767" w:rsidP="00472767">
      <w:pPr>
        <w:pStyle w:val="BodyText2"/>
        <w:rPr>
          <w:lang w:bidi="ar-SA"/>
        </w:rPr>
      </w:pPr>
      <w:r w:rsidRPr="005C78EF">
        <w:rPr>
          <w:color w:val="881391"/>
          <w:lang w:bidi="ar-SA"/>
        </w:rPr>
        <w:t>ymin</w:t>
      </w:r>
      <w:r w:rsidRPr="005C78EF">
        <w:rPr>
          <w:lang w:bidi="ar-SA"/>
        </w:rPr>
        <w:t>: 5384151.266210822</w:t>
      </w:r>
    </w:p>
    <w:p w14:paraId="456F1E8F" w14:textId="77777777" w:rsidR="00472767" w:rsidRDefault="00472767" w:rsidP="00472767">
      <w:pPr>
        <w:pStyle w:val="BodyText2"/>
      </w:pPr>
      <w:r>
        <w:t>Extent from the WMS_scene call (they are the same!):</w:t>
      </w:r>
    </w:p>
    <w:p w14:paraId="52F428B1" w14:textId="77777777" w:rsidR="00472767" w:rsidRDefault="00472767" w:rsidP="00472767">
      <w:pPr>
        <w:pStyle w:val="BodyText2"/>
      </w:pPr>
      <w:r w:rsidRPr="005C78EF">
        <w:t>BBOX:</w:t>
      </w:r>
      <w:r w:rsidRPr="007968AC">
        <w:t xml:space="preserve"> 435242.25551513943,5384476.123581034,465033.58728924673,5404063.112079085</w:t>
      </w:r>
    </w:p>
    <w:p w14:paraId="7BC9F8D8" w14:textId="77777777" w:rsidR="00472767" w:rsidRDefault="00472767" w:rsidP="00472767">
      <w:pPr>
        <w:pStyle w:val="BodyText2"/>
      </w:pPr>
      <w:r>
        <w:t>The width and height are 1559 and 1025.</w:t>
      </w:r>
    </w:p>
    <w:p w14:paraId="0E5C81EA" w14:textId="77777777" w:rsidR="00472767" w:rsidRDefault="00472767" w:rsidP="00472767">
      <w:pPr>
        <w:pStyle w:val="BodyText2"/>
      </w:pPr>
      <w:r>
        <w:rPr>
          <w:noProof/>
          <w:lang w:bidi="ar-SA"/>
        </w:rPr>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2">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3">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8809F7" w:rsidP="00472767">
      <w:pPr>
        <w:pStyle w:val="BodyText2"/>
      </w:pPr>
      <w:hyperlink r:id="rId694" w:history="1">
        <w:r w:rsidR="00472767" w:rsidRPr="00985C4D">
          <w:rPr>
            <w:rStyle w:val="Hyperlink"/>
          </w:rPr>
          <w:t>Call</w:t>
        </w:r>
      </w:hyperlink>
      <w:r w:rsidR="00472767">
        <w:tab/>
      </w:r>
      <w:r w:rsidR="00472767">
        <w:tab/>
      </w:r>
      <w:r w:rsidR="00472767">
        <w:tab/>
      </w:r>
      <w:r w:rsidR="00472767">
        <w:tab/>
      </w:r>
      <w:hyperlink r:id="rId695" w:history="1">
        <w:r w:rsidR="00472767" w:rsidRPr="00985C4D">
          <w:rPr>
            <w:rStyle w:val="Hyperlink"/>
          </w:rPr>
          <w:t>Call</w:t>
        </w:r>
      </w:hyperlink>
      <w:r w:rsidR="00472767">
        <w:t xml:space="preserve"> </w:t>
      </w:r>
    </w:p>
    <w:p w14:paraId="63A3A164" w14:textId="77777777" w:rsidR="00472767" w:rsidRDefault="00472767" w:rsidP="00472767">
      <w:pPr>
        <w:pStyle w:val="BodyText2"/>
      </w:pPr>
      <w:r>
        <w:t xml:space="preserve">The Web Mercator coordinates are converted to lat/long before sending to Google. E.g. </w:t>
      </w:r>
    </w:p>
    <w:p w14:paraId="17735545" w14:textId="77777777" w:rsidR="00472767" w:rsidRPr="007968AC" w:rsidRDefault="00472767" w:rsidP="00472767">
      <w:pPr>
        <w:pStyle w:val="BodyText2"/>
      </w:pPr>
      <w:r w:rsidRPr="007968AC">
        <w:t>435242.25551513943,5384476.123581034,465033.58728924673,5404063.112079085</w:t>
      </w:r>
    </w:p>
    <w:p w14:paraId="3E9AE6AC" w14:textId="77777777" w:rsidR="00472767" w:rsidRDefault="00472767" w:rsidP="00472767">
      <w:pPr>
        <w:pStyle w:val="BodyText2"/>
      </w:pPr>
      <w:r w:rsidRPr="007968AC">
        <w:t xml:space="preserve">Is converted to </w:t>
      </w:r>
    </w:p>
    <w:p w14:paraId="57902D93" w14:textId="77777777" w:rsidR="00472767" w:rsidRDefault="00472767" w:rsidP="00472767">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472767">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25CF8"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472767">
      <w:pPr>
        <w:pStyle w:val="BodyText2"/>
      </w:pPr>
      <w:r>
        <w:t xml:space="preserve">The reason why was explained by Noel at the European Geosciences Conference – the difference is due to the geodesic world and the non-geodesic one. This Is described </w:t>
      </w:r>
      <w:hyperlink r:id="rId696"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472767">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8809F7" w:rsidRDefault="008809F7" w:rsidP="00472767">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8809F7" w:rsidRDefault="008809F7" w:rsidP="00472767">
                      <w:pPr>
                        <w:pStyle w:val="BodyText2"/>
                      </w:pPr>
                      <w:r>
                        <w:t>122,5</w:t>
                      </w:r>
                    </w:p>
                  </w:txbxContent>
                </v:textbox>
              </v:shape>
            </w:pict>
          </mc:Fallback>
        </mc:AlternateContent>
      </w:r>
    </w:p>
    <w:p w14:paraId="19451BC6" w14:textId="77777777" w:rsidR="00472767" w:rsidRDefault="00472767" w:rsidP="00472767">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8809F7" w:rsidRDefault="008809F7" w:rsidP="00472767">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8809F7" w:rsidRDefault="008809F7" w:rsidP="00472767">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8809F7" w:rsidRDefault="008809F7" w:rsidP="00472767">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8809F7" w:rsidRDefault="008809F7" w:rsidP="00472767">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8809F7" w:rsidRPr="002D55E3" w:rsidRDefault="008809F7" w:rsidP="00472767">
                            <w:pPr>
                              <w:pStyle w:val="BodyText2"/>
                            </w:pPr>
                            <w:r>
                              <w:t>Image is shown in blue, but the map bounds are actually larger because of the shape of the world!</w:t>
                            </w:r>
                          </w:p>
                          <w:p w14:paraId="35EF9367" w14:textId="77777777" w:rsidR="008809F7" w:rsidRDefault="008809F7" w:rsidP="00472767">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8809F7" w:rsidRPr="002D55E3" w:rsidRDefault="008809F7" w:rsidP="00472767">
                      <w:pPr>
                        <w:pStyle w:val="BodyText2"/>
                      </w:pPr>
                      <w:r>
                        <w:t>Image is shown in blue, but the map bounds are actually larger because of the shape of the world!</w:t>
                      </w:r>
                    </w:p>
                    <w:p w14:paraId="35EF9367" w14:textId="77777777" w:rsidR="008809F7" w:rsidRDefault="008809F7" w:rsidP="00472767">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20F9E4"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472767">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85408"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7F68C2"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472767">
      <w:pPr>
        <w:pStyle w:val="BodyText2"/>
      </w:pPr>
    </w:p>
    <w:p w14:paraId="0CF2D5FD" w14:textId="77777777" w:rsidR="00472767" w:rsidRDefault="00472767" w:rsidP="00472767">
      <w:pPr>
        <w:pStyle w:val="BodyText2"/>
      </w:pPr>
    </w:p>
    <w:p w14:paraId="5B07F4A5" w14:textId="77777777" w:rsidR="00472767" w:rsidRDefault="00472767" w:rsidP="00472767">
      <w:pPr>
        <w:pStyle w:val="BodyText2"/>
      </w:pPr>
    </w:p>
    <w:p w14:paraId="5B413E73" w14:textId="77777777" w:rsidR="00472767" w:rsidRDefault="00472767" w:rsidP="00472767">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8809F7" w:rsidRDefault="008809F7" w:rsidP="00472767">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8809F7" w:rsidRDefault="008809F7" w:rsidP="00472767">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8809F7" w:rsidRDefault="008809F7" w:rsidP="00472767">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8809F7" w:rsidRDefault="008809F7" w:rsidP="00472767">
                      <w:pPr>
                        <w:pStyle w:val="BodyText2"/>
                      </w:pPr>
                      <w:r>
                        <w:t>120,2</w:t>
                      </w:r>
                    </w:p>
                  </w:txbxContent>
                </v:textbox>
              </v:shape>
            </w:pict>
          </mc:Fallback>
        </mc:AlternateContent>
      </w:r>
    </w:p>
    <w:p w14:paraId="710599D1" w14:textId="77777777" w:rsidR="00472767" w:rsidRDefault="00472767" w:rsidP="00472767">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3B260B"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472767">
      <w:pPr>
        <w:pStyle w:val="BodyText2"/>
      </w:pPr>
    </w:p>
    <w:p w14:paraId="116774B5" w14:textId="77777777" w:rsidR="00472767" w:rsidRDefault="00472767" w:rsidP="00472767">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472767">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7">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8">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472767">
      <w:pPr>
        <w:pStyle w:val="BodyText2"/>
      </w:pPr>
    </w:p>
    <w:p w14:paraId="2C81D2D2" w14:textId="77777777" w:rsidR="00472767" w:rsidRDefault="00472767" w:rsidP="00472767">
      <w:pPr>
        <w:pStyle w:val="BodyText2"/>
      </w:pPr>
      <w:r>
        <w:t>The request for this scene included the following information:</w:t>
      </w:r>
    </w:p>
    <w:p w14:paraId="0B8195FD" w14:textId="77777777" w:rsidR="00472767" w:rsidRDefault="00472767" w:rsidP="00472767">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472767">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472767">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472767">
      <w:pPr>
        <w:pStyle w:val="BodyText2"/>
      </w:pPr>
      <w:r>
        <w:t xml:space="preserve">Miny =     </w:t>
      </w:r>
      <w:r w:rsidRPr="00FE082C">
        <w:t>-1409020.3025</w:t>
      </w:r>
      <w:r>
        <w:tab/>
        <w:t xml:space="preserve">maxy = </w:t>
      </w:r>
      <w:r w:rsidRPr="00FE082C">
        <w:t>-1405020.3025</w:t>
      </w:r>
    </w:p>
    <w:p w14:paraId="38111062" w14:textId="77777777" w:rsidR="00472767" w:rsidRDefault="00472767" w:rsidP="00472767">
      <w:pPr>
        <w:pStyle w:val="BodyText2"/>
        <w:rPr>
          <w:lang w:bidi="ar-SA"/>
        </w:rPr>
      </w:pPr>
      <w:r>
        <w:rPr>
          <w:lang w:bidi="ar-SA"/>
        </w:rPr>
        <w:t>u'{"x":-69.056288863782356,"y":-12.555729692922133,"spatialReference":{"wkid":4326}}'</w:t>
      </w:r>
    </w:p>
    <w:p w14:paraId="01AE4D4E" w14:textId="77777777" w:rsidR="00472767" w:rsidRDefault="00472767" w:rsidP="00472767">
      <w:pPr>
        <w:pStyle w:val="BodyText2"/>
        <w:rPr>
          <w:lang w:bidi="ar-SA"/>
        </w:rPr>
      </w:pPr>
      <w:r>
        <w:rPr>
          <w:lang w:bidi="ar-SA"/>
        </w:rPr>
        <w:t>u'{"x":-69.020356252417571,"y":-12.555729692922133,"spatialReference":{"wkid":4326}}'</w:t>
      </w:r>
    </w:p>
    <w:p w14:paraId="16D86AAD" w14:textId="77777777" w:rsidR="00472767" w:rsidRDefault="00472767" w:rsidP="00472767">
      <w:pPr>
        <w:pStyle w:val="BodyText2"/>
        <w:rPr>
          <w:lang w:bidi="ar-SA"/>
        </w:rPr>
      </w:pPr>
      <w:r>
        <w:rPr>
          <w:lang w:bidi="ar-SA"/>
        </w:rPr>
        <w:t>u'{"x":-69.020356252417571,"y":-12.520654020419975,"spatialReference":{"wkid":4326}}'</w:t>
      </w:r>
    </w:p>
    <w:p w14:paraId="07813151" w14:textId="77777777" w:rsidR="00472767" w:rsidRDefault="00472767" w:rsidP="00472767">
      <w:pPr>
        <w:pStyle w:val="BodyText2"/>
      </w:pPr>
      <w:r>
        <w:rPr>
          <w:lang w:bidi="ar-SA"/>
        </w:rPr>
        <w:t>u'{"x":-69.056288863782356,"y":-12.520654020419975,"spatialReference":{"wkid":4326}}'</w:t>
      </w:r>
    </w:p>
    <w:p w14:paraId="024D98F7" w14:textId="77777777" w:rsidR="00472767" w:rsidRDefault="00472767" w:rsidP="00472767">
      <w:pPr>
        <w:pStyle w:val="BodyText2"/>
      </w:pPr>
      <w:r>
        <w:t xml:space="preserve">Here is the link to get the image : </w:t>
      </w:r>
      <w:hyperlink r:id="rId699" w:history="1">
        <w:r w:rsidRPr="0099552E">
          <w:rPr>
            <w:rStyle w:val="Hyperlink"/>
          </w:rPr>
          <w:t>here</w:t>
        </w:r>
      </w:hyperlink>
      <w:r>
        <w:t xml:space="preserve"> and the parameters for the bbox are:</w:t>
      </w:r>
    </w:p>
    <w:p w14:paraId="75F1F978" w14:textId="77777777" w:rsidR="00472767" w:rsidRDefault="00472767" w:rsidP="00472767">
      <w:pPr>
        <w:pStyle w:val="BodyText2"/>
      </w:pPr>
      <w:r w:rsidRPr="0099552E">
        <w:t>BBOX:-7687310.91238946,-1409020.3025013,-7683310.91238946,-1405020.3025013</w:t>
      </w:r>
      <w:r>
        <w:t xml:space="preserve"> </w:t>
      </w:r>
    </w:p>
    <w:p w14:paraId="5EFC6435" w14:textId="77777777" w:rsidR="00472767" w:rsidRDefault="00472767" w:rsidP="00472767">
      <w:pPr>
        <w:pStyle w:val="BodyText2"/>
      </w:pPr>
      <w:r>
        <w:t>Looks OK in GEE – see above right.</w:t>
      </w:r>
    </w:p>
    <w:p w14:paraId="139D4084" w14:textId="77777777" w:rsidR="00472767" w:rsidRDefault="00472767" w:rsidP="00472767">
      <w:pPr>
        <w:pStyle w:val="BodyText2"/>
      </w:pPr>
      <w:r>
        <w:t>There are some potential solutions described in the 2</w:t>
      </w:r>
      <w:r w:rsidRPr="00AB5191">
        <w:rPr>
          <w:vertAlign w:val="superscript"/>
        </w:rPr>
        <w:t>nd</w:t>
      </w:r>
      <w:r>
        <w:t xml:space="preserve"> post </w:t>
      </w:r>
      <w:hyperlink r:id="rId700" w:anchor="inbox/14696b2fb3fd2b09" w:history="1">
        <w:r w:rsidRPr="00AB5191">
          <w:rPr>
            <w:rStyle w:val="Hyperlink"/>
          </w:rPr>
          <w:t>here</w:t>
        </w:r>
      </w:hyperlink>
      <w:r>
        <w:t xml:space="preserve">. None work in our case. </w:t>
      </w:r>
    </w:p>
    <w:p w14:paraId="12C0B3B7" w14:textId="77777777" w:rsidR="00472767" w:rsidRDefault="00472767" w:rsidP="00472767">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472767">
      <w:pPr>
        <w:pStyle w:val="BodyText2"/>
      </w:pPr>
      <w:r>
        <w:t>The following image is of water detection over 30 years and there are a couple of detections where the registration seems to be an issue:</w:t>
      </w:r>
    </w:p>
    <w:p w14:paraId="16548FDE" w14:textId="77777777" w:rsidR="00472767" w:rsidRDefault="00472767" w:rsidP="00472767">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1">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472767">
      <w:pPr>
        <w:pStyle w:val="BodyText2"/>
      </w:pPr>
      <w:r>
        <w:t xml:space="preserve">This is where the Landsat scene was misregistered. This can also be seen in the roadless validation tool with 3 images with totally different registrations. See </w:t>
      </w:r>
      <w:hyperlink r:id="rId702" w:history="1">
        <w:r w:rsidRPr="002703D9">
          <w:rPr>
            <w:rStyle w:val="Hyperlink"/>
          </w:rPr>
          <w:t>here</w:t>
        </w:r>
      </w:hyperlink>
      <w:r>
        <w:t>.</w:t>
      </w:r>
    </w:p>
    <w:p w14:paraId="75103658" w14:textId="77777777" w:rsidR="00472767" w:rsidRDefault="00472767" w:rsidP="00472767">
      <w:pPr>
        <w:pStyle w:val="Heading6"/>
      </w:pPr>
      <w:bookmarkStart w:id="127" w:name="_Ref396310427"/>
      <w:r>
        <w:t>Weird changes to water detection</w:t>
      </w:r>
      <w:bookmarkEnd w:id="127"/>
    </w:p>
    <w:p w14:paraId="0A01CFF9" w14:textId="77777777" w:rsidR="00472767" w:rsidRDefault="00472767" w:rsidP="00472767">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472767">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3">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4">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2A401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2A401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5">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7B9C7997" w:rsidR="00B3168E" w:rsidRDefault="00B3168E" w:rsidP="00B3168E">
      <w:pPr>
        <w:pStyle w:val="Caption"/>
      </w:pPr>
      <w:r>
        <w:t xml:space="preserve">Figure </w:t>
      </w:r>
      <w:r w:rsidR="0079252F">
        <w:fldChar w:fldCharType="begin"/>
      </w:r>
      <w:r w:rsidR="0079252F">
        <w:instrText xml:space="preserve"> SEQ Figure \* ARABIC </w:instrText>
      </w:r>
      <w:r w:rsidR="0079252F">
        <w:fldChar w:fldCharType="separate"/>
      </w:r>
      <w:r>
        <w:rPr>
          <w:noProof/>
        </w:rPr>
        <w:t>7</w:t>
      </w:r>
      <w:r w:rsidR="0079252F">
        <w:rPr>
          <w:noProof/>
        </w:rPr>
        <w:fldChar w:fldCharType="end"/>
      </w:r>
      <w:r>
        <w:t xml:space="preserve"> Top is polygon in GEE. Middle is exported to KMZ. Bottom is exported to GeoJSON.</w:t>
      </w:r>
    </w:p>
    <w:p w14:paraId="65F7D62F" w14:textId="01BF711B" w:rsidR="00212A4E" w:rsidRPr="00212A4E" w:rsidRDefault="00212A4E" w:rsidP="002A401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472767">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472767">
      <w:pPr>
        <w:pStyle w:val="BodyText2"/>
      </w:pPr>
      <w:r>
        <w:t>These also return 502 errors:</w:t>
      </w:r>
    </w:p>
    <w:p w14:paraId="36AB7B97" w14:textId="77777777" w:rsidR="00472767" w:rsidRDefault="00472767" w:rsidP="00472767">
      <w:pPr>
        <w:pStyle w:val="Code"/>
      </w:pPr>
      <w:r>
        <w:t>import sys</w:t>
      </w:r>
    </w:p>
    <w:p w14:paraId="6BB13023" w14:textId="77777777" w:rsidR="00472767" w:rsidRDefault="00472767" w:rsidP="00472767">
      <w:pPr>
        <w:pStyle w:val="Code"/>
      </w:pPr>
      <w:r>
        <w:t xml:space="preserve">sys.path.insert(0,r"E:\cottaan\Aptana Studio 3\Aptana Studio Workspaces\Python Workspace\earthengine-api\python\ee") </w:t>
      </w:r>
    </w:p>
    <w:p w14:paraId="07909838" w14:textId="77777777" w:rsidR="00472767" w:rsidRDefault="00472767" w:rsidP="00472767">
      <w:pPr>
        <w:pStyle w:val="Code"/>
      </w:pPr>
      <w:r>
        <w:t>import oauth2client.client, config,ee</w:t>
      </w:r>
    </w:p>
    <w:p w14:paraId="512C463A" w14:textId="77777777" w:rsidR="00472767" w:rsidRDefault="00472767" w:rsidP="00472767">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472767">
      <w:pPr>
        <w:pStyle w:val="Code"/>
      </w:pPr>
      <w:r w:rsidRPr="00020904">
        <w:t>image = ee.Image("LANDSAT/LC8_L1T_TOA/LC82040512013187LGN00")</w:t>
      </w:r>
    </w:p>
    <w:p w14:paraId="4D0650C0" w14:textId="77777777" w:rsidR="00472767" w:rsidRDefault="00472767" w:rsidP="00472767">
      <w:pPr>
        <w:pStyle w:val="Code"/>
      </w:pPr>
      <w:r>
        <w:t>ic = ee.ImageCollection(image)</w:t>
      </w:r>
    </w:p>
    <w:p w14:paraId="0654C0C0" w14:textId="77777777" w:rsidR="00472767" w:rsidRDefault="00472767" w:rsidP="00472767">
      <w:pPr>
        <w:pStyle w:val="Code"/>
      </w:pPr>
      <w:r w:rsidRPr="00020904">
        <w:t>ic.getRegion(ee.Geometry.MultiPoint([[-16.395744644479109,12.572725360369112]]),0.01).getInfo()</w:t>
      </w:r>
      <w:r>
        <w:t xml:space="preserve">     #OK</w:t>
      </w:r>
    </w:p>
    <w:p w14:paraId="7C7347E9" w14:textId="77777777" w:rsidR="00472767" w:rsidRDefault="00472767" w:rsidP="00472767">
      <w:pPr>
        <w:pStyle w:val="Code"/>
      </w:pPr>
      <w:r w:rsidRPr="00020904">
        <w:t>ic.getRegion(ee.Geometry.MultiPoint([[-14.97868094003816,13.630049546468509]]),0.01).getInfo()</w:t>
      </w:r>
      <w:r>
        <w:t xml:space="preserve">        #OK</w:t>
      </w:r>
    </w:p>
    <w:p w14:paraId="6D9A9E64" w14:textId="77777777" w:rsidR="00472767" w:rsidRDefault="00472767" w:rsidP="00472767">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472767">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E5562E">
      <w:pPr>
        <w:pStyle w:val="BodyText2"/>
      </w:pPr>
      <w:r>
        <w:lastRenderedPageBreak/>
        <w:t xml:space="preserve">I created a </w:t>
      </w:r>
      <w:hyperlink r:id="rId706"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E5562E">
      <w:pPr>
        <w:pStyle w:val="BodyText2"/>
      </w:pPr>
      <w:r w:rsidRPr="002046BA">
        <w:t>-57.87812, -30.24461</w:t>
      </w:r>
    </w:p>
    <w:p w14:paraId="09321B51" w14:textId="5AF24998" w:rsidR="002046BA" w:rsidRDefault="002046BA" w:rsidP="00E5562E">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7">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101F4F">
      <w:pPr>
        <w:pStyle w:val="BodyText2"/>
      </w:pPr>
      <w:r>
        <w:t xml:space="preserve">Fusion table on left, imported into GEE on the right (in black). </w:t>
      </w:r>
      <w:r w:rsidR="00FD04E1">
        <w:t>Why is that!!!</w:t>
      </w:r>
    </w:p>
    <w:p w14:paraId="3A60F506" w14:textId="77777777" w:rsidR="00472767" w:rsidRDefault="00472767" w:rsidP="007D2F52">
      <w:pPr>
        <w:pStyle w:val="Heading4"/>
      </w:pPr>
      <w:r>
        <w:t>Javascript Playground</w:t>
      </w:r>
    </w:p>
    <w:p w14:paraId="34A4CBA9" w14:textId="77777777" w:rsidR="00472767" w:rsidRDefault="00472767" w:rsidP="00472767">
      <w:pPr>
        <w:pStyle w:val="BodyText2"/>
      </w:pPr>
      <w:r>
        <w:t xml:space="preserve">Granted access on 27/6/2013 to the Javascript API which is available </w:t>
      </w:r>
      <w:hyperlink r:id="rId708"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472767">
      <w:pPr>
        <w:pStyle w:val="BodyText2"/>
      </w:pPr>
      <w:r>
        <w:t xml:space="preserve">You can clip raster data using data from Google Fusion Tables – I created a MalaysiaWDPA Fusion table to test this. You can view your Fusion Tables using </w:t>
      </w:r>
      <w:hyperlink r:id="rId709"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472767">
      <w:pPr>
        <w:pStyle w:val="BodyText2"/>
      </w:pPr>
      <w:r>
        <w:t xml:space="preserve">But it looks like you can use </w:t>
      </w:r>
      <w:hyperlink r:id="rId710" w:anchor="map:id=3" w:history="1">
        <w:r w:rsidRPr="00DD575C">
          <w:rPr>
            <w:rStyle w:val="Hyperlink"/>
          </w:rPr>
          <w:t>point</w:t>
        </w:r>
      </w:hyperlink>
      <w:r>
        <w:t xml:space="preserve"> data!</w:t>
      </w:r>
    </w:p>
    <w:p w14:paraId="43E473A1" w14:textId="77777777" w:rsidR="00472767" w:rsidRDefault="00472767" w:rsidP="00472767">
      <w:pPr>
        <w:pStyle w:val="Code"/>
      </w:pPr>
      <w:r>
        <w:t>var stationary = ee.FeatureCollection("ft:1CwYznUQU5xrGNaxptfAuYyIrFd-ppC3MWvtb2Cw")</w:t>
      </w:r>
    </w:p>
    <w:p w14:paraId="2E34CD04" w14:textId="77777777" w:rsidR="00472767" w:rsidRDefault="00472767" w:rsidP="00472767">
      <w:pPr>
        <w:pStyle w:val="Code"/>
      </w:pPr>
      <w:r>
        <w:t xml:space="preserve">      .filter(ee.Filter.eq("speed_over",0.0));</w:t>
      </w:r>
    </w:p>
    <w:p w14:paraId="3AA9F103" w14:textId="77777777" w:rsidR="00472767" w:rsidRDefault="00472767" w:rsidP="00472767">
      <w:pPr>
        <w:pStyle w:val="Code"/>
      </w:pPr>
      <w:r>
        <w:t>addToMap(stationary,{palette:"fd0000"},"Stationary Presences")</w:t>
      </w:r>
    </w:p>
    <w:p w14:paraId="248FE2C6" w14:textId="77777777" w:rsidR="00472767" w:rsidRDefault="00472767" w:rsidP="00472767">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472767">
      <w:pPr>
        <w:pStyle w:val="Code"/>
      </w:pPr>
      <w:r w:rsidRPr="0087695E">
        <w:t>&lt;Polygon&gt;&lt;outerBoundaryIs&gt;&lt;LinearRing&gt;&lt;coordinates&gt;102.57274,4.94351,0.0 102.57263,4.9444,0.0 102.5723,4.94497,0.</w:t>
      </w:r>
    </w:p>
    <w:p w14:paraId="51B22DD7" w14:textId="77777777" w:rsidR="00472767" w:rsidRDefault="00472767" w:rsidP="00472767">
      <w:pPr>
        <w:pStyle w:val="Code"/>
      </w:pPr>
      <w:r>
        <w:t>..</w:t>
      </w:r>
    </w:p>
    <w:p w14:paraId="3B95652D" w14:textId="77777777" w:rsidR="00472767" w:rsidRDefault="00472767" w:rsidP="00472767">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472767">
      <w:pPr>
        <w:pStyle w:val="BodyText2"/>
      </w:pPr>
      <w:r>
        <w:t>Hooray! Heres how to use a Fusion table in GEE:</w:t>
      </w:r>
    </w:p>
    <w:p w14:paraId="477A554D" w14:textId="77777777" w:rsidR="00472767" w:rsidRDefault="00472767" w:rsidP="00472767">
      <w:pPr>
        <w:pStyle w:val="ListBullet3"/>
      </w:pPr>
      <w:r>
        <w:t xml:space="preserve">Go </w:t>
      </w:r>
      <w:hyperlink r:id="rId711"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lastRenderedPageBreak/>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472767">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712"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472767">
      <w:pPr>
        <w:pStyle w:val="Code"/>
      </w:pPr>
      <w:r>
        <w:t>var fc = ee.FeatureCollection('ft:1_WsaRS8TGo_IxtVEXFoZI0gKE1wZwAsEAHTNPAP8');</w:t>
      </w:r>
    </w:p>
    <w:p w14:paraId="65CE8F5B" w14:textId="77777777" w:rsidR="00472767" w:rsidRDefault="00472767" w:rsidP="00472767">
      <w:pPr>
        <w:pStyle w:val="Code"/>
      </w:pPr>
      <w:r>
        <w:t>var image1 = ee.Image().byte().paint(fc);</w:t>
      </w:r>
    </w:p>
    <w:p w14:paraId="405E7A2A" w14:textId="77777777" w:rsidR="00472767" w:rsidRDefault="00472767" w:rsidP="00472767">
      <w:pPr>
        <w:pStyle w:val="Code"/>
      </w:pPr>
      <w:r>
        <w:t>Map.addLayer(image1);</w:t>
      </w:r>
    </w:p>
    <w:p w14:paraId="03816A83" w14:textId="77777777" w:rsidR="00472767" w:rsidRDefault="00472767" w:rsidP="00472767">
      <w:pPr>
        <w:pStyle w:val="BodyText2"/>
      </w:pPr>
      <w:r>
        <w:t xml:space="preserve">Aha! Looks like there are </w:t>
      </w:r>
      <w:hyperlink r:id="rId713"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472767">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472767">
      <w:pPr>
        <w:pStyle w:val="BodyText2"/>
      </w:pPr>
      <w:r>
        <w:t>Did it with the global urban layers too.</w:t>
      </w:r>
    </w:p>
    <w:p w14:paraId="38467506" w14:textId="77777777" w:rsidR="00472767" w:rsidRDefault="00472767" w:rsidP="00472767">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472767">
      <w:pPr>
        <w:pStyle w:val="BodyText2"/>
        <w:rPr>
          <w:lang w:bidi="ar-SA"/>
        </w:rPr>
      </w:pPr>
      <w:r>
        <w:rPr>
          <w:lang w:bidi="ar-SA"/>
        </w:rPr>
        <w:t xml:space="preserve">WARNING </w:t>
      </w:r>
      <w:r>
        <w:rPr>
          <w:color w:val="DCDC21"/>
          <w:lang w:bidi="ar-SA"/>
        </w:rPr>
        <w:t>001385</w:t>
      </w:r>
      <w:r>
        <w:rPr>
          <w:lang w:bidi="ar-SA"/>
        </w:rPr>
        <w:t>: Feature (OID = 21854) in layer (countries_h_to_r_singlepart) has more than 30,000 vertices. This feature may not display in all KML viewers.</w:t>
      </w:r>
    </w:p>
    <w:p w14:paraId="788FAADD" w14:textId="77777777" w:rsidR="00472767" w:rsidRDefault="00472767" w:rsidP="00472767">
      <w:pPr>
        <w:pStyle w:val="BodyText2"/>
      </w:pPr>
      <w:r>
        <w:t>But actually only Russia wasn’t rendering properly on GFT so there must be some other size limits in GFT.</w:t>
      </w:r>
    </w:p>
    <w:p w14:paraId="3A9ADFBE" w14:textId="77777777" w:rsidR="00472767" w:rsidRDefault="00472767" w:rsidP="0047276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472767">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472767">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472767">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t>Degenerate polygons</w:t>
      </w:r>
    </w:p>
    <w:p w14:paraId="7C1C3F2F" w14:textId="77777777" w:rsidR="00472767" w:rsidRPr="001D028D" w:rsidRDefault="00472767" w:rsidP="00472767">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lastRenderedPageBreak/>
        <w:t>Map IDs</w:t>
      </w:r>
    </w:p>
    <w:p w14:paraId="16A2DC32" w14:textId="5ED9B250" w:rsidR="00B13D76" w:rsidRDefault="00B13D76" w:rsidP="00E5562E">
      <w:pPr>
        <w:pStyle w:val="BodyText2"/>
      </w:pPr>
      <w:r>
        <w:t>If a task fails you can see which feature it failed on by filtering on the system:id:</w:t>
      </w:r>
    </w:p>
    <w:p w14:paraId="17F166C4" w14:textId="77777777" w:rsidR="00B13D76" w:rsidRDefault="00B13D76" w:rsidP="00B13D76">
      <w:pPr>
        <w:pStyle w:val="Code"/>
      </w:pPr>
      <w:r>
        <w:t>waterPolygons = waterPolygons.map(function(feature){</w:t>
      </w:r>
    </w:p>
    <w:p w14:paraId="23003DD4" w14:textId="77777777" w:rsidR="00B13D76" w:rsidRDefault="00B13D76" w:rsidP="00B13D76">
      <w:pPr>
        <w:pStyle w:val="Code"/>
      </w:pPr>
      <w:r>
        <w:t xml:space="preserve">  return feature.set("id", feature.id());</w:t>
      </w:r>
    </w:p>
    <w:p w14:paraId="5B50B293" w14:textId="77777777" w:rsidR="00B13D76" w:rsidRDefault="00B13D76" w:rsidP="00B13D76">
      <w:pPr>
        <w:pStyle w:val="Code"/>
      </w:pPr>
      <w:r>
        <w:t>});</w:t>
      </w:r>
    </w:p>
    <w:p w14:paraId="609A8313" w14:textId="41DF92F6" w:rsidR="00B13D76" w:rsidRPr="00B13D76" w:rsidRDefault="00B13D76" w:rsidP="00B13D76">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472767">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472767">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715" w:history="1">
        <w:r>
          <w:rPr>
            <w:rStyle w:val="Hyperlink"/>
          </w:rPr>
          <w:t>https://ee-api.appspot.com/api/algorithms</w:t>
        </w:r>
      </w:hyperlink>
      <w:r>
        <w:t>)</w:t>
      </w:r>
    </w:p>
    <w:p w14:paraId="05804BC5" w14:textId="77777777" w:rsidR="00472767" w:rsidRDefault="00472767" w:rsidP="00472767">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472767">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472767">
      <w:pPr>
        <w:pStyle w:val="BodyText2"/>
      </w:pPr>
      <w:r>
        <w:t>Easy:</w:t>
      </w:r>
    </w:p>
    <w:p w14:paraId="5C804B6D" w14:textId="77777777" w:rsidR="00472767" w:rsidRDefault="00472767" w:rsidP="00472767">
      <w:pPr>
        <w:pStyle w:val="Code"/>
      </w:pPr>
      <w:r>
        <w:t xml:space="preserve">    water_thumbnail = collection.mean().getThumbUrl({</w:t>
      </w:r>
    </w:p>
    <w:p w14:paraId="40DA842B" w14:textId="77777777" w:rsidR="00472767" w:rsidRDefault="00472767" w:rsidP="00472767">
      <w:pPr>
        <w:pStyle w:val="Code"/>
      </w:pPr>
      <w:r>
        <w:t xml:space="preserve">    'size': '1000',</w:t>
      </w:r>
    </w:p>
    <w:p w14:paraId="1A0D2ADC" w14:textId="77777777" w:rsidR="00472767" w:rsidRDefault="00472767" w:rsidP="00472767">
      <w:pPr>
        <w:pStyle w:val="Code"/>
      </w:pPr>
      <w:r>
        <w:t xml:space="preserve">    'region': [[-70, -48], [-65, -48], [-65, -45], [-70, -45]],</w:t>
      </w:r>
    </w:p>
    <w:p w14:paraId="0631E71C" w14:textId="77777777" w:rsidR="00472767" w:rsidRDefault="00472767" w:rsidP="00472767">
      <w:pPr>
        <w:pStyle w:val="Code"/>
      </w:pPr>
      <w:r>
        <w:t xml:space="preserve">    'min':0, </w:t>
      </w:r>
    </w:p>
    <w:p w14:paraId="437BBE97" w14:textId="77777777" w:rsidR="00472767" w:rsidRDefault="00472767" w:rsidP="00472767">
      <w:pPr>
        <w:pStyle w:val="Code"/>
      </w:pPr>
      <w:r>
        <w:t xml:space="preserve">    'max':3,</w:t>
      </w:r>
    </w:p>
    <w:p w14:paraId="7D4B8124" w14:textId="77777777" w:rsidR="00472767" w:rsidRDefault="00472767" w:rsidP="00472767">
      <w:pPr>
        <w:pStyle w:val="Code"/>
      </w:pPr>
      <w:r>
        <w:t xml:space="preserve">    'palette': '444444,000000,ffffff,0000ff'</w:t>
      </w:r>
    </w:p>
    <w:p w14:paraId="54A63D8F" w14:textId="77777777" w:rsidR="00472767" w:rsidRDefault="00472767" w:rsidP="00472767">
      <w:pPr>
        <w:pStyle w:val="Code"/>
      </w:pPr>
      <w:r>
        <w:t xml:space="preserve">    })</w:t>
      </w:r>
    </w:p>
    <w:p w14:paraId="08947DFB" w14:textId="77777777" w:rsidR="00472767" w:rsidRPr="007568FA" w:rsidRDefault="00472767" w:rsidP="00472767">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472767">
      <w:pPr>
        <w:pStyle w:val="BodyText2"/>
      </w:pPr>
      <w:r>
        <w:t>Arent very good. This section gives extra info on some of the methods that aren’t well documented.</w:t>
      </w:r>
    </w:p>
    <w:p w14:paraId="2C26633C" w14:textId="77777777" w:rsidR="00472767" w:rsidRPr="002458B8" w:rsidRDefault="00472767" w:rsidP="00472767">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472767">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472767">
      <w:pPr>
        <w:pStyle w:val="BodyText2"/>
      </w:pPr>
      <w:r>
        <w:t>Going through the examples.</w:t>
      </w:r>
    </w:p>
    <w:p w14:paraId="7EA81FE1" w14:textId="77777777" w:rsidR="00472767" w:rsidRDefault="00472767" w:rsidP="00472767">
      <w:pPr>
        <w:pStyle w:val="Heading5"/>
      </w:pPr>
      <w:r>
        <w:t>Exporting</w:t>
      </w:r>
    </w:p>
    <w:p w14:paraId="12DBEAFC" w14:textId="77777777" w:rsidR="00472767" w:rsidRDefault="00472767" w:rsidP="00472767">
      <w:pPr>
        <w:pStyle w:val="BodyText2"/>
      </w:pPr>
      <w:r>
        <w:t>Started the following export to Google Cloud Storage at 16:20 on 19/10/16:</w:t>
      </w:r>
    </w:p>
    <w:p w14:paraId="19D27CEC" w14:textId="77777777" w:rsidR="00472767" w:rsidRDefault="00472767" w:rsidP="00472767">
      <w:pPr>
        <w:pStyle w:val="Code"/>
      </w:pPr>
      <w:r w:rsidRPr="00874AA2">
        <w:t>Export.image.toCloudStorage({image:ee.Image("projects/JRC/water/20160229/transitionClass"),bucket:"geeimageserver.appspot.com",scale:30, dimensions:"1335834x534334", maxPixels:713783394725 });</w:t>
      </w:r>
    </w:p>
    <w:p w14:paraId="3B0F2621" w14:textId="77777777" w:rsidR="00472767" w:rsidRPr="00874AA2" w:rsidRDefault="00472767" w:rsidP="00472767">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472767">
      <w:pPr>
        <w:pStyle w:val="BodyText2"/>
      </w:pPr>
      <w:r>
        <w:t>Creating a geometry object from geojson:</w:t>
      </w:r>
    </w:p>
    <w:p w14:paraId="704645C8" w14:textId="77777777" w:rsidR="00472767" w:rsidRDefault="00472767" w:rsidP="00472767">
      <w:pPr>
        <w:pStyle w:val="Code"/>
      </w:pPr>
      <w:r>
        <w:t>var g = {</w:t>
      </w:r>
    </w:p>
    <w:p w14:paraId="52EFFEC5" w14:textId="77777777" w:rsidR="00472767" w:rsidRDefault="00472767" w:rsidP="00472767">
      <w:pPr>
        <w:pStyle w:val="Code"/>
      </w:pPr>
      <w:r>
        <w:t xml:space="preserve">  "type":"Point",</w:t>
      </w:r>
    </w:p>
    <w:p w14:paraId="5C0DA1CF" w14:textId="77777777" w:rsidR="00472767" w:rsidRDefault="00472767" w:rsidP="00472767">
      <w:pPr>
        <w:pStyle w:val="Code"/>
      </w:pPr>
      <w:r>
        <w:t xml:space="preserve">  "coordinates":[100,0],</w:t>
      </w:r>
    </w:p>
    <w:p w14:paraId="12055EAA" w14:textId="77777777" w:rsidR="00472767" w:rsidRDefault="00472767" w:rsidP="00472767">
      <w:pPr>
        <w:pStyle w:val="Code"/>
      </w:pPr>
      <w:r>
        <w:lastRenderedPageBreak/>
        <w:t xml:space="preserve">  "crs": {</w:t>
      </w:r>
    </w:p>
    <w:p w14:paraId="730D58C7" w14:textId="77777777" w:rsidR="00472767" w:rsidRDefault="00472767" w:rsidP="00472767">
      <w:pPr>
        <w:pStyle w:val="Code"/>
      </w:pPr>
      <w:r>
        <w:t xml:space="preserve">    "type": "name",</w:t>
      </w:r>
    </w:p>
    <w:p w14:paraId="6213ACE6" w14:textId="77777777" w:rsidR="00472767" w:rsidRDefault="00472767" w:rsidP="00472767">
      <w:pPr>
        <w:pStyle w:val="Code"/>
      </w:pPr>
      <w:r>
        <w:t xml:space="preserve">    "properties": {</w:t>
      </w:r>
    </w:p>
    <w:p w14:paraId="27DCCEE5" w14:textId="77777777" w:rsidR="00472767" w:rsidRDefault="00472767" w:rsidP="00472767">
      <w:pPr>
        <w:pStyle w:val="Code"/>
      </w:pPr>
      <w:r>
        <w:t xml:space="preserve">      "name": "EPSG:3857"</w:t>
      </w:r>
    </w:p>
    <w:p w14:paraId="5CF9EAC6" w14:textId="77777777" w:rsidR="00472767" w:rsidRDefault="00472767" w:rsidP="00472767">
      <w:pPr>
        <w:pStyle w:val="Code"/>
      </w:pPr>
      <w:r>
        <w:t xml:space="preserve">      }</w:t>
      </w:r>
    </w:p>
    <w:p w14:paraId="7AB0A7FC" w14:textId="77777777" w:rsidR="00472767" w:rsidRDefault="00472767" w:rsidP="00472767">
      <w:pPr>
        <w:pStyle w:val="Code"/>
      </w:pPr>
      <w:r>
        <w:t xml:space="preserve">    }</w:t>
      </w:r>
    </w:p>
    <w:p w14:paraId="66296AA0" w14:textId="77777777" w:rsidR="00472767" w:rsidRDefault="00472767" w:rsidP="00472767">
      <w:pPr>
        <w:pStyle w:val="Code"/>
      </w:pPr>
      <w:r>
        <w:t xml:space="preserve">  };</w:t>
      </w:r>
    </w:p>
    <w:p w14:paraId="5DEC7489" w14:textId="77777777" w:rsidR="00472767" w:rsidRPr="0019375B" w:rsidRDefault="00472767" w:rsidP="00472767">
      <w:pPr>
        <w:pStyle w:val="Code"/>
      </w:pPr>
      <w:r>
        <w:t>var p = ee.Geometry(g);</w:t>
      </w:r>
    </w:p>
    <w:p w14:paraId="533F81A3" w14:textId="77777777" w:rsidR="00472767" w:rsidRDefault="00472767" w:rsidP="007D2F52">
      <w:pPr>
        <w:pStyle w:val="Heading4"/>
      </w:pPr>
      <w:r>
        <w:t>Python API</w:t>
      </w:r>
    </w:p>
    <w:p w14:paraId="465D2A33" w14:textId="77777777" w:rsidR="00472767" w:rsidRDefault="00472767" w:rsidP="00472767">
      <w:pPr>
        <w:pStyle w:val="BodyText2"/>
      </w:pPr>
      <w:r>
        <w:t xml:space="preserve">To use the Python API follow the instructions </w:t>
      </w:r>
      <w:hyperlink r:id="rId716"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472767">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472767">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472767">
      <w:pPr>
        <w:pStyle w:val="BodyText2"/>
      </w:pPr>
      <w:r>
        <w:t xml:space="preserve">Manage the various API and Service information using the Google APIs Dashboard </w:t>
      </w:r>
      <w:hyperlink r:id="rId717"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718"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472767">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472767">
      <w:pPr>
        <w:pStyle w:val="BodyText2"/>
      </w:pPr>
      <w:r>
        <w:t xml:space="preserve">On 6/3/15 following instructions </w:t>
      </w:r>
      <w:hyperlink r:id="rId719"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D96B97">
      <w:pPr>
        <w:pStyle w:val="Unix"/>
      </w:pPr>
      <w:r>
        <w:t>[1]+  Stopped                 python authenticate.py</w:t>
      </w:r>
    </w:p>
    <w:p w14:paraId="3F6EA530" w14:textId="77777777" w:rsidR="00472767" w:rsidRDefault="00472767" w:rsidP="00D96B97">
      <w:pPr>
        <w:pStyle w:val="Unix"/>
      </w:pPr>
      <w:r>
        <w:t>[webuser@h05-dev-vm3 ee]$ python -c "import ee; ee.Initialize()"</w:t>
      </w:r>
    </w:p>
    <w:p w14:paraId="12C400B3" w14:textId="77777777" w:rsidR="00472767" w:rsidRDefault="00472767" w:rsidP="00D96B97">
      <w:pPr>
        <w:pStyle w:val="Unix"/>
      </w:pPr>
      <w:r>
        <w:t>/usr/lib/python2.6/site-packages/ee/serializer.py:11: DeprecationWarning: the md5 module is deprecated; use hashlib instead</w:t>
      </w:r>
    </w:p>
    <w:p w14:paraId="045B99D7" w14:textId="77777777" w:rsidR="00472767" w:rsidRDefault="00472767" w:rsidP="00D96B97">
      <w:pPr>
        <w:pStyle w:val="Unix"/>
      </w:pPr>
      <w:r>
        <w:t xml:space="preserve">  import md5</w:t>
      </w:r>
    </w:p>
    <w:p w14:paraId="4929732B" w14:textId="77777777" w:rsidR="00472767" w:rsidRDefault="00472767" w:rsidP="00D96B97">
      <w:pPr>
        <w:pStyle w:val="Unix"/>
      </w:pPr>
      <w:r>
        <w:t>Traceback (most recent call last):</w:t>
      </w:r>
    </w:p>
    <w:p w14:paraId="56341CF3" w14:textId="77777777" w:rsidR="00472767" w:rsidRDefault="00472767" w:rsidP="00D96B97">
      <w:pPr>
        <w:pStyle w:val="Unix"/>
      </w:pPr>
      <w:r>
        <w:t xml:space="preserve">  File "&lt;string&gt;", line 1, in &lt;module&gt;</w:t>
      </w:r>
    </w:p>
    <w:p w14:paraId="2847786F" w14:textId="77777777" w:rsidR="00472767" w:rsidRDefault="00472767" w:rsidP="00D96B97">
      <w:pPr>
        <w:pStyle w:val="Unix"/>
      </w:pPr>
      <w:r>
        <w:t xml:space="preserve">  File "/usr/lib/python2.6/site-packages/ee/__init__.py", line 79, in Initialize</w:t>
      </w:r>
    </w:p>
    <w:p w14:paraId="58E41237" w14:textId="77777777" w:rsidR="00472767" w:rsidRDefault="00472767" w:rsidP="00D96B97">
      <w:pPr>
        <w:pStyle w:val="Unix"/>
      </w:pPr>
      <w:r>
        <w:t xml:space="preserve">    credentials = _GetPersistentCredentials()</w:t>
      </w:r>
    </w:p>
    <w:p w14:paraId="409BA44B" w14:textId="77777777" w:rsidR="00472767" w:rsidRDefault="00472767" w:rsidP="00D96B97">
      <w:pPr>
        <w:pStyle w:val="Unix"/>
      </w:pPr>
      <w:r>
        <w:t xml:space="preserve">  File "/usr/lib/python2.6/site-packages/ee/__init__.py", line 143, in _GetPersistentCredentials</w:t>
      </w:r>
    </w:p>
    <w:p w14:paraId="2DFAA2B2" w14:textId="77777777" w:rsidR="00472767" w:rsidRDefault="00472767" w:rsidP="00D96B97">
      <w:pPr>
        <w:pStyle w:val="Unix"/>
      </w:pPr>
      <w:r>
        <w:t xml:space="preserve">    (sys.executable, script))</w:t>
      </w:r>
    </w:p>
    <w:p w14:paraId="03404B27" w14:textId="77777777" w:rsidR="00472767" w:rsidRDefault="00472767" w:rsidP="00D96B97">
      <w:pPr>
        <w:pStyle w:val="Unix"/>
      </w:pPr>
      <w:r>
        <w:t>ee.ee_exception.EEException: Please authorize access to your Earth Engine account by running</w:t>
      </w:r>
    </w:p>
    <w:p w14:paraId="548FCB64" w14:textId="77777777" w:rsidR="00472767" w:rsidRDefault="00472767" w:rsidP="00D96B97">
      <w:pPr>
        <w:pStyle w:val="Unix"/>
      </w:pPr>
    </w:p>
    <w:p w14:paraId="2B7AAC53" w14:textId="77777777" w:rsidR="00472767" w:rsidRDefault="00472767" w:rsidP="00D96B97">
      <w:pPr>
        <w:pStyle w:val="Unix"/>
      </w:pPr>
      <w:r>
        <w:t>/usr/bin/python /usr/lib/python2.6/site-packages/ee/authenticate.py</w:t>
      </w:r>
    </w:p>
    <w:p w14:paraId="1C31B356" w14:textId="77777777" w:rsidR="00472767" w:rsidRDefault="00472767" w:rsidP="00D96B97">
      <w:pPr>
        <w:pStyle w:val="Unix"/>
      </w:pPr>
    </w:p>
    <w:p w14:paraId="39B9B326" w14:textId="77777777" w:rsidR="00472767" w:rsidRDefault="00472767" w:rsidP="00D96B97">
      <w:pPr>
        <w:pStyle w:val="Unix"/>
      </w:pPr>
      <w:r>
        <w:t>and then retry.</w:t>
      </w:r>
    </w:p>
    <w:p w14:paraId="241A8888" w14:textId="77777777" w:rsidR="00472767" w:rsidRDefault="00472767" w:rsidP="00D96B97">
      <w:pPr>
        <w:pStyle w:val="Unix"/>
      </w:pPr>
      <w:r>
        <w:t>[webuser@h05-dev-vm3 ~]$ cd ../../usr/lib/python2.6/site-packages/ee/</w:t>
      </w:r>
    </w:p>
    <w:p w14:paraId="28F48713" w14:textId="77777777" w:rsidR="00472767" w:rsidRDefault="00472767" w:rsidP="00D96B97">
      <w:pPr>
        <w:pStyle w:val="Unix"/>
      </w:pPr>
      <w:r>
        <w:t>[webuser@h05-dev-vm3 ee]$ python authenticate.py</w:t>
      </w:r>
    </w:p>
    <w:p w14:paraId="47EEAA2F" w14:textId="77777777" w:rsidR="00472767" w:rsidRDefault="00472767" w:rsidP="00472767">
      <w:pPr>
        <w:pStyle w:val="BodyText2"/>
      </w:pPr>
      <w:r>
        <w:t>This opens the Google authentication app but fails to open the browser. Trying on my local machine from the command prompt:</w:t>
      </w:r>
    </w:p>
    <w:p w14:paraId="2A03B573" w14:textId="77777777" w:rsidR="00472767" w:rsidRDefault="00472767" w:rsidP="00D96B97">
      <w:pPr>
        <w:pStyle w:val="Unix"/>
      </w:pPr>
      <w:r w:rsidRPr="00B57F22">
        <w:t>C:\Anaconda\python.exe C:\Anaconda\lib\site-packages\ee\authenticate.py</w:t>
      </w:r>
    </w:p>
    <w:p w14:paraId="6B54D797" w14:textId="77777777" w:rsidR="00472767" w:rsidRDefault="00472767" w:rsidP="00472767">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472767">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720"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472767">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D96B97">
      <w:pPr>
        <w:pStyle w:val="Unix"/>
      </w:pPr>
      <w:r w:rsidRPr="002A584F">
        <w:lastRenderedPageBreak/>
        <w:t>[webuser@h05-dev-vm3 ~]$ chmod go+x ~/.config</w:t>
      </w:r>
    </w:p>
    <w:p w14:paraId="1A227161" w14:textId="77777777" w:rsidR="00472767" w:rsidRPr="008F040E" w:rsidRDefault="00472767" w:rsidP="00472767">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472767">
      <w:pPr>
        <w:pStyle w:val="BodyText2"/>
      </w:pPr>
      <w:r>
        <w:t xml:space="preserve">Source files are available </w:t>
      </w:r>
      <w:hyperlink r:id="rId721"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472767">
      <w:pPr>
        <w:pStyle w:val="Code"/>
      </w:pPr>
      <w:r>
        <w:t>&gt;&gt;&gt; import ee</w:t>
      </w:r>
    </w:p>
    <w:p w14:paraId="7A357951" w14:textId="77777777" w:rsidR="00472767" w:rsidRDefault="00472767" w:rsidP="00472767">
      <w:pPr>
        <w:pStyle w:val="Code"/>
      </w:pPr>
      <w:r>
        <w:t>Traceback (most recent call last):</w:t>
      </w:r>
    </w:p>
    <w:p w14:paraId="707BFEED" w14:textId="77777777" w:rsidR="00472767" w:rsidRDefault="00472767" w:rsidP="00472767">
      <w:pPr>
        <w:pStyle w:val="Code"/>
      </w:pPr>
      <w:r>
        <w:t xml:space="preserve">  File "&lt;stdin&gt;", line 1, in &lt;module&gt;</w:t>
      </w:r>
    </w:p>
    <w:p w14:paraId="5FEFB684" w14:textId="77777777" w:rsidR="00472767" w:rsidRDefault="00472767" w:rsidP="00472767">
      <w:pPr>
        <w:pStyle w:val="Code"/>
      </w:pPr>
      <w:r>
        <w:t xml:space="preserve">  File "/usr/lib/python2.6/site-packages/ee/__init__.py", line 14, in &lt;module&gt;</w:t>
      </w:r>
    </w:p>
    <w:p w14:paraId="0A39DFDD" w14:textId="77777777" w:rsidR="00472767" w:rsidRDefault="00472767" w:rsidP="00472767">
      <w:pPr>
        <w:pStyle w:val="Code"/>
      </w:pPr>
      <w:r>
        <w:t xml:space="preserve">    from apifunction import ApiFunction</w:t>
      </w:r>
    </w:p>
    <w:p w14:paraId="694DE910" w14:textId="77777777" w:rsidR="00472767" w:rsidRDefault="00472767" w:rsidP="00472767">
      <w:pPr>
        <w:pStyle w:val="Code"/>
      </w:pPr>
      <w:r>
        <w:t xml:space="preserve">  File "/usr/lib/python2.6/site-packages/ee/apifunction.py", line 100</w:t>
      </w:r>
    </w:p>
    <w:p w14:paraId="6CF30B76" w14:textId="77777777" w:rsidR="00472767" w:rsidRDefault="00472767" w:rsidP="00472767">
      <w:pPr>
        <w:pStyle w:val="Code"/>
      </w:pPr>
      <w:r>
        <w:t xml:space="preserve">    return {name: func.getSignature() for name, func in cls._api.iteritems()}</w:t>
      </w:r>
    </w:p>
    <w:p w14:paraId="430BA959" w14:textId="77777777" w:rsidR="00472767" w:rsidRPr="006702BD" w:rsidRDefault="00472767" w:rsidP="00472767">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316CA25C" w14:textId="77777777" w:rsidR="00472767" w:rsidRDefault="00472767" w:rsidP="00472767">
      <w:pPr>
        <w:pStyle w:val="Heading6"/>
      </w:pPr>
      <w:r>
        <w:t>On h05-dev-vm3</w:t>
      </w:r>
    </w:p>
    <w:p w14:paraId="2F9D73E5" w14:textId="77777777" w:rsidR="00472767" w:rsidRDefault="00472767" w:rsidP="00472767">
      <w:pPr>
        <w:pStyle w:val="BodyText2"/>
      </w:pPr>
      <w:r>
        <w:t>There are some issues with installing on h05-dev. Tried installing as packages but whenever you try and run the following code you get errors:</w:t>
      </w:r>
    </w:p>
    <w:p w14:paraId="4673F52D" w14:textId="77777777" w:rsidR="00472767" w:rsidRDefault="00472767" w:rsidP="00472767">
      <w:pPr>
        <w:pStyle w:val="Code"/>
      </w:pPr>
      <w:r>
        <w:t>import ee,oauth2client.client,config</w:t>
      </w:r>
    </w:p>
    <w:p w14:paraId="6991A925" w14:textId="77777777" w:rsidR="00472767" w:rsidRDefault="00472767" w:rsidP="00472767">
      <w:pPr>
        <w:pStyle w:val="Code"/>
      </w:pPr>
      <w:r>
        <w:t>def test(image):</w:t>
      </w:r>
    </w:p>
    <w:p w14:paraId="1412DC91" w14:textId="77777777" w:rsidR="00472767" w:rsidRDefault="00472767" w:rsidP="00472767">
      <w:pPr>
        <w:pStyle w:val="Code"/>
      </w:pPr>
      <w:r>
        <w:t xml:space="preserve">    return image</w:t>
      </w:r>
    </w:p>
    <w:p w14:paraId="32A45E46" w14:textId="77777777" w:rsidR="00472767" w:rsidRDefault="00472767" w:rsidP="00472767">
      <w:pPr>
        <w:pStyle w:val="Code"/>
      </w:pPr>
      <w:r>
        <w:t>print ee</w:t>
      </w:r>
    </w:p>
    <w:p w14:paraId="66C174BA" w14:textId="77777777" w:rsidR="00472767" w:rsidRDefault="00472767" w:rsidP="00472767">
      <w:pPr>
        <w:pStyle w:val="Code"/>
      </w:pPr>
      <w:r>
        <w:t xml:space="preserve">ee.Initialize(ee.ServiceAccountCredentials(config.MY_SERVICE_ACCOUNT, config.MY_PRIVATE_KEY_FILE)) </w:t>
      </w:r>
    </w:p>
    <w:p w14:paraId="26A7E07C" w14:textId="77777777" w:rsidR="00472767" w:rsidRDefault="00472767" w:rsidP="00472767">
      <w:pPr>
        <w:pStyle w:val="Code"/>
      </w:pPr>
      <w:r>
        <w:t>scene1 = ee.Image('LANDSAT/LC8_L1T_TOA/LC81970502013298LGN00')</w:t>
      </w:r>
    </w:p>
    <w:p w14:paraId="115BB184" w14:textId="77777777" w:rsidR="00472767" w:rsidRDefault="00472767" w:rsidP="00472767">
      <w:pPr>
        <w:pStyle w:val="Code"/>
      </w:pPr>
      <w:r>
        <w:t>landsat_collection = ee.ImageCollection([scene1])</w:t>
      </w:r>
    </w:p>
    <w:p w14:paraId="05B5DED6" w14:textId="77777777" w:rsidR="00472767" w:rsidRDefault="00472767" w:rsidP="00472767">
      <w:pPr>
        <w:pStyle w:val="Code"/>
      </w:pPr>
      <w:r>
        <w:t>landsat = cloud_masked = landsat_collection.map(test)</w:t>
      </w:r>
    </w:p>
    <w:p w14:paraId="2D326EF7" w14:textId="77777777" w:rsidR="00472767" w:rsidRDefault="00472767" w:rsidP="00472767">
      <w:pPr>
        <w:pStyle w:val="Code"/>
      </w:pPr>
    </w:p>
    <w:p w14:paraId="02D7CE8E" w14:textId="77777777" w:rsidR="00472767" w:rsidRDefault="00472767" w:rsidP="00472767">
      <w:pPr>
        <w:pStyle w:val="Code"/>
      </w:pPr>
      <w:r w:rsidRPr="00104A8F">
        <w:t>&lt;module 'ee' from 'C:\Anaconda\lib\site-packages\ee\__init__.pyc'&gt;</w:t>
      </w:r>
      <w:r>
        <w:t xml:space="preserve"> </w:t>
      </w:r>
    </w:p>
    <w:p w14:paraId="2C1BC261" w14:textId="77777777" w:rsidR="00472767" w:rsidRDefault="00472767" w:rsidP="00472767">
      <w:pPr>
        <w:pStyle w:val="Code"/>
      </w:pPr>
      <w:r w:rsidRPr="00104A8F">
        <w:t>EEException: Unrecognized arguments set(['dynamicArgs']) to function: Maps an algorithm over a collection.</w:t>
      </w:r>
    </w:p>
    <w:p w14:paraId="3FFCBDD6" w14:textId="77777777" w:rsidR="00472767" w:rsidRPr="002B5A36" w:rsidRDefault="00472767" w:rsidP="00472767">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472767">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722"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723"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lastRenderedPageBreak/>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D96B97">
      <w:pPr>
        <w:pStyle w:val="Unix"/>
      </w:pPr>
      <w:r>
        <w:t>import ee</w:t>
      </w:r>
    </w:p>
    <w:p w14:paraId="46866BF2" w14:textId="77777777" w:rsidR="00472767" w:rsidRDefault="00472767" w:rsidP="00D96B97">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E5562E">
      <w:pPr>
        <w:pStyle w:val="BodyText2"/>
      </w:pPr>
      <w:r>
        <w:t>15/2/17</w:t>
      </w:r>
      <w:r>
        <w:tab/>
        <w:t>Installing using conda</w:t>
      </w:r>
      <w:r w:rsidR="00DA13F3">
        <w:t xml:space="preserve"> (this isn’t the GEE library!)</w:t>
      </w:r>
      <w:r>
        <w:t>:</w:t>
      </w:r>
    </w:p>
    <w:p w14:paraId="2AE6A804" w14:textId="34CC2426" w:rsidR="008D3EEC" w:rsidRDefault="008D3EEC" w:rsidP="00D96B97">
      <w:pPr>
        <w:pStyle w:val="Unix"/>
      </w:pPr>
      <w:r>
        <w:t xml:space="preserve">conda install </w:t>
      </w:r>
      <w:r w:rsidRPr="008D3EEC">
        <w:t>google-api-python-client</w:t>
      </w:r>
    </w:p>
    <w:p w14:paraId="7FBAB260" w14:textId="77777777" w:rsidR="00D34F35" w:rsidRDefault="008D3EEC" w:rsidP="008D3EEC">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8D3EEC">
      <w:pPr>
        <w:pStyle w:val="BodyText2"/>
      </w:pPr>
      <w:r>
        <w:t>The following works</w:t>
      </w:r>
      <w:r w:rsidR="00D96B97">
        <w:t>:</w:t>
      </w:r>
    </w:p>
    <w:p w14:paraId="1961F798" w14:textId="65372146" w:rsidR="00D96B97" w:rsidRDefault="00D96B97" w:rsidP="00D96B97">
      <w:pPr>
        <w:pStyle w:val="Unix"/>
      </w:pPr>
      <w:r w:rsidRPr="00D96B97">
        <w:t>pip install earthengine-api</w:t>
      </w:r>
    </w:p>
    <w:p w14:paraId="0F0457CB" w14:textId="0286550D" w:rsidR="00D34F35" w:rsidRDefault="00D34F35" w:rsidP="00D34F35">
      <w:pPr>
        <w:pStyle w:val="BodyText2"/>
      </w:pPr>
      <w:r>
        <w:t xml:space="preserve">Now </w:t>
      </w:r>
      <w:hyperlink r:id="rId724"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D34F35">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D34F35">
      <w:pPr>
        <w:pStyle w:val="BodyText2"/>
      </w:pPr>
      <w:r>
        <w:t>Giving up on windows and trying on Cloud9.</w:t>
      </w:r>
    </w:p>
    <w:p w14:paraId="5FC74BE2" w14:textId="358658ED" w:rsidR="00B823AB" w:rsidRDefault="00B823AB" w:rsidP="00B823AB">
      <w:pPr>
        <w:pStyle w:val="Heading6"/>
      </w:pPr>
      <w:r>
        <w:t>On Ubuntu 14.04</w:t>
      </w:r>
    </w:p>
    <w:p w14:paraId="7E0E3EA1" w14:textId="39ED32BC" w:rsidR="00B823AB" w:rsidRDefault="00B823AB" w:rsidP="00E5562E">
      <w:pPr>
        <w:pStyle w:val="BodyText2"/>
      </w:pPr>
      <w:r>
        <w:t xml:space="preserve">17/2/17. Following instructions </w:t>
      </w:r>
      <w:hyperlink r:id="rId725" w:history="1">
        <w:r w:rsidRPr="00B823AB">
          <w:rPr>
            <w:rStyle w:val="Hyperlink"/>
          </w:rPr>
          <w:t>here</w:t>
        </w:r>
      </w:hyperlink>
      <w:r>
        <w:t xml:space="preserve"> on Cloud9.</w:t>
      </w:r>
      <w:r w:rsidR="00847805">
        <w:t xml:space="preserve"> On step 4:</w:t>
      </w:r>
    </w:p>
    <w:p w14:paraId="5BC01695" w14:textId="78D32140" w:rsidR="00847805" w:rsidRDefault="00847805" w:rsidP="00847805">
      <w:pPr>
        <w:pStyle w:val="Unix"/>
      </w:pPr>
      <w:r w:rsidRPr="00847805">
        <w:t>sudo pip install earthengine-api</w:t>
      </w:r>
    </w:p>
    <w:p w14:paraId="56AF8025" w14:textId="67F0864D" w:rsidR="00672F94" w:rsidRDefault="00672F94" w:rsidP="00847805">
      <w:pPr>
        <w:pStyle w:val="Unix"/>
      </w:pPr>
      <w:r>
        <w:t>..</w:t>
      </w:r>
      <w:r w:rsidR="00905722">
        <w:tab/>
      </w:r>
    </w:p>
    <w:p w14:paraId="1888520E" w14:textId="2FB2CA44" w:rsidR="00847805" w:rsidRDefault="00847805" w:rsidP="00847805">
      <w:pPr>
        <w:pStyle w:val="Unix"/>
      </w:pPr>
      <w:r w:rsidRPr="00847805">
        <w:t>ImportError: No module named packaging.version</w:t>
      </w:r>
    </w:p>
    <w:p w14:paraId="79067202" w14:textId="67B4A05B" w:rsidR="00905722" w:rsidRDefault="00905722" w:rsidP="00905722">
      <w:pPr>
        <w:pStyle w:val="BodyText2"/>
      </w:pPr>
      <w:r>
        <w:t>Trying the manual install:</w:t>
      </w:r>
    </w:p>
    <w:p w14:paraId="1778BB2C" w14:textId="1516EE59" w:rsidR="00905722" w:rsidRDefault="00905722" w:rsidP="00905722">
      <w:pPr>
        <w:pStyle w:val="Unix"/>
      </w:pPr>
      <w:r w:rsidRPr="00905722">
        <w:t>blishten:~/workspace $ sudo pip install google-api-python-client</w:t>
      </w:r>
    </w:p>
    <w:p w14:paraId="685018DF" w14:textId="5C96B1B4" w:rsidR="00905722" w:rsidRDefault="00905722" w:rsidP="00905722">
      <w:pPr>
        <w:pStyle w:val="Unix"/>
      </w:pPr>
      <w:r w:rsidRPr="00905722">
        <w:t xml:space="preserve">blishten:~/workspace $ wget </w:t>
      </w:r>
      <w:hyperlink r:id="rId726"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905722">
      <w:pPr>
        <w:pStyle w:val="Unix"/>
      </w:pPr>
      <w:r w:rsidRPr="00905722">
        <w:t>blishten:~/workspace $ tar -zxvf earthengine-api-0.1.104.tar.gz</w:t>
      </w:r>
    </w:p>
    <w:p w14:paraId="53BF08DE" w14:textId="56B7234F" w:rsidR="00896F89" w:rsidRDefault="00896F89" w:rsidP="00905722">
      <w:pPr>
        <w:pStyle w:val="Unix"/>
      </w:pPr>
      <w:r>
        <w:t>blishten:~/workspace</w:t>
      </w:r>
      <w:r w:rsidRPr="00896F89">
        <w:t xml:space="preserve"> $ cd earthengine-api-0.1.104/</w:t>
      </w:r>
    </w:p>
    <w:p w14:paraId="4AD264FE" w14:textId="67C42561" w:rsidR="0009651A" w:rsidRDefault="0009651A" w:rsidP="00905722">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905722">
      <w:pPr>
        <w:pStyle w:val="Unix"/>
      </w:pPr>
      <w:r w:rsidRPr="004052B4">
        <w:t>blishten:~/workspace/earthengine-api-0.1.104 $ sudo python setup.py install</w:t>
      </w:r>
      <w:r w:rsidR="00C238BF">
        <w:t xml:space="preserve"> </w:t>
      </w:r>
    </w:p>
    <w:p w14:paraId="6E26CEF7" w14:textId="13DF7DB8" w:rsidR="00613418" w:rsidRDefault="00C238BF" w:rsidP="00905722">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C238BF">
      <w:pPr>
        <w:pStyle w:val="BodyText2"/>
      </w:pPr>
      <w:r>
        <w:t>Tried using the Service Account credentials, but there was an error:</w:t>
      </w:r>
    </w:p>
    <w:p w14:paraId="307A5145" w14:textId="77777777" w:rsidR="00C238BF" w:rsidRDefault="00C238BF" w:rsidP="00C238BF">
      <w:pPr>
        <w:pStyle w:val="Unix"/>
      </w:pPr>
      <w:r w:rsidRPr="00C238BF">
        <w:t>EE_ACCOUNT = '525442053161-8dda6f3b6j7q54808s3tuboolvni3abt@developer.gserviceaccount.com'</w:t>
      </w:r>
    </w:p>
    <w:p w14:paraId="4BABCF01" w14:textId="77777777" w:rsidR="00C238BF" w:rsidRDefault="00C238BF" w:rsidP="00C238BF">
      <w:pPr>
        <w:pStyle w:val="Unix"/>
      </w:pPr>
      <w:r w:rsidRPr="00C238BF">
        <w:t>EE_PRIVATE_KEY_FILE = 'geeImageServer-d008159c5a32.pem'</w:t>
      </w:r>
    </w:p>
    <w:p w14:paraId="22C61E52" w14:textId="77777777" w:rsidR="00C238BF" w:rsidRDefault="00C238BF" w:rsidP="00C238BF">
      <w:pPr>
        <w:pStyle w:val="Unix"/>
      </w:pPr>
      <w:r w:rsidRPr="00C238BF">
        <w:t>EE_CREDENTIALS = ee.ServiceAccountCredentials(EE_ACCOUNT, EE_PRIVATE_KEY_FILE)</w:t>
      </w:r>
    </w:p>
    <w:p w14:paraId="0BBC6838" w14:textId="389AB95E" w:rsidR="00C238BF" w:rsidRDefault="00C238BF" w:rsidP="00C238BF">
      <w:pPr>
        <w:pStyle w:val="Unix"/>
      </w:pPr>
      <w:r>
        <w:t>..</w:t>
      </w:r>
    </w:p>
    <w:p w14:paraId="3E864CF7" w14:textId="3F5680F9" w:rsidR="00C238BF" w:rsidRDefault="00C238BF" w:rsidP="00C238BF">
      <w:pPr>
        <w:pStyle w:val="Unix"/>
      </w:pPr>
      <w:r w:rsidRPr="00C238BF">
        <w:t>AttributeError: 'module' object has no attribute 'SignedJwtAssertionCredentials'</w:t>
      </w:r>
    </w:p>
    <w:p w14:paraId="749EB768" w14:textId="13343B82" w:rsidR="00471D69" w:rsidRDefault="00471D69" w:rsidP="00471D69">
      <w:pPr>
        <w:pStyle w:val="BodyText2"/>
      </w:pPr>
      <w:r>
        <w:t>Do this to fix the version of oauth2client that is used and try again:</w:t>
      </w:r>
    </w:p>
    <w:p w14:paraId="3616CA84" w14:textId="55660ED1" w:rsidR="00471D69" w:rsidRDefault="008F0829" w:rsidP="00471D69">
      <w:pPr>
        <w:pStyle w:val="Unix"/>
      </w:pPr>
      <w:r>
        <w:t xml:space="preserve">sudo </w:t>
      </w:r>
      <w:r w:rsidR="00471D69" w:rsidRPr="00471D69">
        <w:t>pip install oauth2client==1.5.2</w:t>
      </w:r>
    </w:p>
    <w:p w14:paraId="77BC1BF6" w14:textId="438E91EB" w:rsidR="006B4F81" w:rsidRDefault="006B4F81" w:rsidP="006B4F81">
      <w:pPr>
        <w:pStyle w:val="BodyText2"/>
      </w:pPr>
      <w:r>
        <w:t>Works:</w:t>
      </w:r>
    </w:p>
    <w:p w14:paraId="79C7C886" w14:textId="77777777" w:rsidR="006B4F81" w:rsidRDefault="006B4F81" w:rsidP="006B4F81">
      <w:pPr>
        <w:pStyle w:val="Unix"/>
      </w:pPr>
      <w:r w:rsidRPr="00C238BF">
        <w:t>EE_CREDENTIALS = ee.ServiceAccountCredentials(EE_ACCOUNT, EE_PRIVATE_KEY_FILE)</w:t>
      </w:r>
    </w:p>
    <w:p w14:paraId="58200584" w14:textId="77777777" w:rsidR="00A648FF" w:rsidRDefault="00A648FF" w:rsidP="00471D69">
      <w:pPr>
        <w:pStyle w:val="Unix"/>
      </w:pPr>
      <w:r w:rsidRPr="00A648FF">
        <w:t>ee.Initialize(EE_CREDENTIALS)</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472767">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472767">
      <w:pPr>
        <w:pStyle w:val="Code"/>
      </w:pPr>
      <w:r>
        <w:t>tmpImage = ee.Image('LANDSAT/LC8_L1T_TOA/LC82330772014009LGN00')</w:t>
      </w:r>
    </w:p>
    <w:p w14:paraId="3669E747" w14:textId="77777777" w:rsidR="00472767" w:rsidRDefault="00472767" w:rsidP="00472767">
      <w:pPr>
        <w:pStyle w:val="Code"/>
      </w:pPr>
      <w:r>
        <w:t>tmpImage.reduceToVectors()</w:t>
      </w:r>
    </w:p>
    <w:p w14:paraId="17DA5215" w14:textId="77777777" w:rsidR="00472767" w:rsidRDefault="00472767" w:rsidP="00472767">
      <w:pPr>
        <w:pStyle w:val="Code"/>
      </w:pPr>
      <w:r>
        <w:t>print dir(tmpImage)</w:t>
      </w:r>
    </w:p>
    <w:p w14:paraId="2D8BA774" w14:textId="77777777" w:rsidR="00472767" w:rsidRDefault="00472767" w:rsidP="00472767">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472767">
      <w:pPr>
        <w:pStyle w:val="Code"/>
      </w:pPr>
      <w:r w:rsidRPr="001843C4">
        <w:t>print sys.version</w:t>
      </w:r>
    </w:p>
    <w:p w14:paraId="63FB89BB" w14:textId="77777777" w:rsidR="00472767" w:rsidRDefault="00472767" w:rsidP="00472767">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472767">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472767">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472767">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472767">
      <w:pPr>
        <w:pStyle w:val="BodyText2"/>
      </w:pPr>
      <w:r>
        <w:t xml:space="preserve">After upgrading to the newest version of GEE I now have this error on both dev and prod. </w:t>
      </w:r>
      <w:hyperlink r:id="rId727" w:history="1">
        <w:r w:rsidRPr="00AD22F6">
          <w:rPr>
            <w:rStyle w:val="Hyperlink"/>
          </w:rPr>
          <w:t>This</w:t>
        </w:r>
      </w:hyperlink>
      <w:r>
        <w:t xml:space="preserve"> worked on the dev machine:</w:t>
      </w:r>
    </w:p>
    <w:p w14:paraId="62EA30AD" w14:textId="77777777" w:rsidR="00472767" w:rsidRDefault="00472767" w:rsidP="00D96B97">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472767">
      <w:pPr>
        <w:pStyle w:val="BodyText2"/>
      </w:pPr>
      <w:r>
        <w:t>You have to have this to be able to authenticate and when I try to install pyOpenSSL I get errors:</w:t>
      </w:r>
    </w:p>
    <w:p w14:paraId="6C8BA3A7" w14:textId="77777777" w:rsidR="00472767" w:rsidRDefault="00472767" w:rsidP="00D96B97">
      <w:pPr>
        <w:pStyle w:val="Unix"/>
      </w:pPr>
      <w:r w:rsidRPr="00316E85">
        <w:t>[webuser@h05-dev-vm3 python]$ pip install 'pyOpenSSL&gt;=0.11'&gt;text.txt</w:t>
      </w:r>
    </w:p>
    <w:p w14:paraId="44122D89" w14:textId="77777777" w:rsidR="00472767" w:rsidRDefault="00472767" w:rsidP="00D96B97">
      <w:pPr>
        <w:pStyle w:val="Unix"/>
      </w:pPr>
      <w:r>
        <w:t>..</w:t>
      </w:r>
    </w:p>
    <w:p w14:paraId="0869C1F5" w14:textId="77777777" w:rsidR="00472767" w:rsidRDefault="00472767" w:rsidP="00D96B97">
      <w:pPr>
        <w:pStyle w:val="Unix"/>
      </w:pPr>
      <w:r>
        <w:t>Installing collected packages: cryptography, cffi, enum34, pycparser, ordereddict</w:t>
      </w:r>
    </w:p>
    <w:p w14:paraId="5C4277AB" w14:textId="77777777" w:rsidR="00472767" w:rsidRDefault="00472767" w:rsidP="00D96B97">
      <w:pPr>
        <w:pStyle w:val="Unix"/>
      </w:pPr>
      <w:r>
        <w:t xml:space="preserve">  Running setup.py install for cryptography</w:t>
      </w:r>
    </w:p>
    <w:p w14:paraId="7CF5C6A4" w14:textId="77777777" w:rsidR="00472767" w:rsidRDefault="00472767" w:rsidP="00D96B97">
      <w:pPr>
        <w:pStyle w:val="Unix"/>
      </w:pPr>
      <w:r>
        <w:t xml:space="preserve">    Package libffi was not found in the pkg-config search path.</w:t>
      </w:r>
    </w:p>
    <w:p w14:paraId="7BD27484" w14:textId="77777777" w:rsidR="00472767" w:rsidRDefault="00472767" w:rsidP="00D96B97">
      <w:pPr>
        <w:pStyle w:val="Unix"/>
      </w:pPr>
      <w:r>
        <w:t>..</w:t>
      </w:r>
    </w:p>
    <w:p w14:paraId="53CCDE5E" w14:textId="77777777" w:rsidR="00472767" w:rsidRDefault="00472767" w:rsidP="00D96B97">
      <w:pPr>
        <w:pStyle w:val="Unix"/>
      </w:pPr>
      <w:r>
        <w:t xml:space="preserve">      File "/usr/lib/python2.6/site-packages/setuptools/command/easy_install.py", line 949, in run_setup</w:t>
      </w:r>
    </w:p>
    <w:p w14:paraId="757BA412" w14:textId="77777777" w:rsidR="00472767" w:rsidRDefault="00472767" w:rsidP="00D96B97">
      <w:pPr>
        <w:pStyle w:val="Unix"/>
      </w:pPr>
      <w:r>
        <w:t xml:space="preserve">        raise DistutilsError("Setup script exited with %s" % (v.args[0],))</w:t>
      </w:r>
    </w:p>
    <w:p w14:paraId="23524445" w14:textId="77777777" w:rsidR="00472767" w:rsidRDefault="00472767" w:rsidP="00D96B97">
      <w:pPr>
        <w:pStyle w:val="Unix"/>
      </w:pPr>
      <w:r>
        <w:t xml:space="preserve">    distutils.errors.DistutilsError: Setup script exited with error: command 'gcc' failed with exit status 1</w:t>
      </w:r>
    </w:p>
    <w:p w14:paraId="2611DD1D" w14:textId="77777777" w:rsidR="00472767" w:rsidRDefault="00472767" w:rsidP="00D96B97">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D96B97">
      <w:pPr>
        <w:pStyle w:val="Unix"/>
      </w:pPr>
      <w:r>
        <w:t xml:space="preserve">    Package libffi was not found in the pkg-config search path.</w:t>
      </w:r>
    </w:p>
    <w:p w14:paraId="745D8A66" w14:textId="77777777" w:rsidR="00472767" w:rsidRDefault="00472767" w:rsidP="00D96B97">
      <w:pPr>
        <w:pStyle w:val="Unix"/>
      </w:pPr>
    </w:p>
    <w:p w14:paraId="43935F0B" w14:textId="77777777" w:rsidR="00472767" w:rsidRDefault="00472767" w:rsidP="00D96B97">
      <w:pPr>
        <w:pStyle w:val="Unix"/>
      </w:pPr>
      <w:r>
        <w:t>Perhaps you should add the directory containing `libffi.pc' to the PKG_CONFIG_PATH environment variable</w:t>
      </w:r>
    </w:p>
    <w:p w14:paraId="07B209BB" w14:textId="77777777" w:rsidR="00472767" w:rsidRPr="00316E85" w:rsidRDefault="00472767" w:rsidP="00472767">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472767">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D96B97">
      <w:pPr>
        <w:pStyle w:val="Unix"/>
      </w:pPr>
      <w:r w:rsidRPr="0072084E">
        <w:t>C:\Users\cottaan&gt;pip install earthengine-api</w:t>
      </w:r>
    </w:p>
    <w:p w14:paraId="7F71C883" w14:textId="77777777" w:rsidR="00472767" w:rsidRDefault="00472767" w:rsidP="00472767">
      <w:pPr>
        <w:pStyle w:val="BodyText2"/>
      </w:pPr>
      <w:r>
        <w:lastRenderedPageBreak/>
        <w:t>Now there is a property called __version__ and it reports 0.1.42. This version was released on Jan 15 2015. In theory, to upgrade:</w:t>
      </w:r>
    </w:p>
    <w:p w14:paraId="4B263D5B" w14:textId="77777777" w:rsidR="00472767" w:rsidRDefault="00472767" w:rsidP="00D96B97">
      <w:pPr>
        <w:pStyle w:val="Unix"/>
      </w:pPr>
      <w:r w:rsidRPr="00BC24A2">
        <w:t xml:space="preserve">pip install earthengine-api </w:t>
      </w:r>
      <w:r>
        <w:t>–</w:t>
      </w:r>
      <w:r w:rsidRPr="00BC24A2">
        <w:t>upgrade</w:t>
      </w:r>
    </w:p>
    <w:p w14:paraId="150C97F7" w14:textId="77777777" w:rsidR="00472767" w:rsidRDefault="00472767" w:rsidP="00472767">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472767">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472767">
      <w:pPr>
        <w:pStyle w:val="BodyText2"/>
      </w:pPr>
      <w:r>
        <w:t>In theory, to upgrade on UNIX:</w:t>
      </w:r>
    </w:p>
    <w:p w14:paraId="554ACED6" w14:textId="77777777" w:rsidR="00472767" w:rsidRDefault="00472767" w:rsidP="00D96B97">
      <w:pPr>
        <w:pStyle w:val="Unix"/>
      </w:pPr>
      <w:r w:rsidRPr="00BC24A2">
        <w:t xml:space="preserve">pip install earthengine-api </w:t>
      </w:r>
      <w:r>
        <w:t>–</w:t>
      </w:r>
      <w:r w:rsidRPr="00BC24A2">
        <w:t>upgrade</w:t>
      </w:r>
    </w:p>
    <w:p w14:paraId="31EDD656" w14:textId="77777777" w:rsidR="00472767" w:rsidRPr="00135220" w:rsidRDefault="00472767" w:rsidP="00472767">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472767">
      <w:pPr>
        <w:pStyle w:val="BodyText2"/>
      </w:pPr>
      <w:r>
        <w:t xml:space="preserve">There is no proper documentation for the Python API, but you can use the example code from Google Code </w:t>
      </w:r>
      <w:hyperlink r:id="rId728"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472767">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472767">
      <w:pPr>
        <w:pStyle w:val="Code"/>
      </w:pPr>
      <w:r w:rsidRPr="00193823">
        <w:t>print ee.ApiFunction.allSignatures()</w:t>
      </w:r>
    </w:p>
    <w:p w14:paraId="3530EA95" w14:textId="77777777" w:rsidR="00472767" w:rsidRDefault="00472767" w:rsidP="00472767">
      <w:pPr>
        <w:pStyle w:val="BodyText2"/>
      </w:pPr>
      <w:r>
        <w:t xml:space="preserve">The list of signatures for 28/8/2013 is </w:t>
      </w:r>
      <w:hyperlink r:id="rId729"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30" w:history="1">
        <w:r w:rsidRPr="00CD5A1A">
          <w:rPr>
            <w:rStyle w:val="Hyperlink"/>
          </w:rPr>
          <w:t>here</w:t>
        </w:r>
      </w:hyperlink>
      <w:r>
        <w:t xml:space="preserve">. Support was added for calling unbound algorithms in the Python API in </w:t>
      </w:r>
      <w:hyperlink r:id="rId731"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472767">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472767">
      <w:pPr>
        <w:pStyle w:val="Code"/>
      </w:pPr>
      <w:r w:rsidRPr="00E12B43">
        <w:t>multiply(static_urban.not())</w:t>
      </w:r>
      <w:r>
        <w:t xml:space="preserve">     </w:t>
      </w:r>
    </w:p>
    <w:p w14:paraId="316C8F72" w14:textId="77777777" w:rsidR="00472767" w:rsidRDefault="00472767" w:rsidP="00472767">
      <w:pPr>
        <w:pStyle w:val="BodyText2"/>
      </w:pPr>
      <w:r>
        <w:t xml:space="preserve">becomes     </w:t>
      </w:r>
    </w:p>
    <w:p w14:paraId="2CC7D405" w14:textId="77777777" w:rsidR="00472767" w:rsidRDefault="00472767" w:rsidP="00472767">
      <w:pPr>
        <w:pStyle w:val="Code"/>
        <w:rPr>
          <w:caps/>
        </w:rPr>
      </w:pPr>
      <w:r w:rsidRPr="00E12B43">
        <w:t>multiply(ee.call('Image.not',static_urban))</w:t>
      </w:r>
    </w:p>
    <w:p w14:paraId="091D81DC" w14:textId="77777777" w:rsidR="00472767" w:rsidRDefault="00472767" w:rsidP="00472767">
      <w:pPr>
        <w:pStyle w:val="BodyText2"/>
      </w:pPr>
      <w:r>
        <w:t>and</w:t>
      </w:r>
    </w:p>
    <w:p w14:paraId="4C0B97AF" w14:textId="77777777" w:rsidR="00472767" w:rsidRDefault="00472767" w:rsidP="00472767">
      <w:pPr>
        <w:pStyle w:val="Code"/>
        <w:rPr>
          <w:caps/>
        </w:rPr>
      </w:pPr>
      <w:r w:rsidRPr="00E12B43">
        <w:t>image.expression(validObservation).and(image.expression("b('classesMasked')==0")</w:t>
      </w:r>
    </w:p>
    <w:p w14:paraId="73C6E857" w14:textId="77777777" w:rsidR="00472767" w:rsidRDefault="00472767" w:rsidP="00472767">
      <w:pPr>
        <w:pStyle w:val="BodyText2"/>
      </w:pPr>
      <w:r>
        <w:t xml:space="preserve">becomes </w:t>
      </w:r>
    </w:p>
    <w:p w14:paraId="30CC54A8" w14:textId="77777777" w:rsidR="00472767" w:rsidRPr="00E12B43" w:rsidRDefault="00472767" w:rsidP="00472767">
      <w:pPr>
        <w:pStyle w:val="Code"/>
        <w:rPr>
          <w:caps/>
        </w:rPr>
      </w:pPr>
      <w:r w:rsidRPr="00E12B43">
        <w:t>ee.call('Image.and',image.expression(validObservation),image.expression("b('classesMasked')==0"))</w:t>
      </w:r>
    </w:p>
    <w:p w14:paraId="29D87F09" w14:textId="77777777" w:rsidR="00472767" w:rsidRPr="003B616E" w:rsidRDefault="00472767" w:rsidP="00472767">
      <w:pPr>
        <w:pStyle w:val="BodyText2"/>
      </w:pPr>
    </w:p>
    <w:p w14:paraId="718E331D" w14:textId="77777777" w:rsidR="00472767" w:rsidRDefault="00472767" w:rsidP="00472767">
      <w:pPr>
        <w:pStyle w:val="Heading6"/>
      </w:pPr>
      <w:r>
        <w:lastRenderedPageBreak/>
        <w:t>Documentation</w:t>
      </w:r>
    </w:p>
    <w:p w14:paraId="774BDE3C" w14:textId="77777777" w:rsidR="00472767" w:rsidRDefault="00472767" w:rsidP="00472767">
      <w:pPr>
        <w:pStyle w:val="BodyText2"/>
      </w:pPr>
      <w:r>
        <w:t xml:space="preserve">There is documentation of all of the functions in the API </w:t>
      </w:r>
      <w:hyperlink r:id="rId732"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472767">
      <w:pPr>
        <w:pStyle w:val="Code"/>
      </w:pPr>
      <w:r w:rsidRPr="00404580">
        <w:t>ee.ImageCollection.median()</w:t>
      </w:r>
    </w:p>
    <w:p w14:paraId="061B5B68" w14:textId="77777777" w:rsidR="00472767" w:rsidRDefault="00472767" w:rsidP="00472767">
      <w:pPr>
        <w:pStyle w:val="BodyText2"/>
      </w:pPr>
      <w:r>
        <w:t>But using the docs it suggests that this is the method:</w:t>
      </w:r>
    </w:p>
    <w:p w14:paraId="628E47FF" w14:textId="77777777" w:rsidR="00472767" w:rsidRDefault="00472767" w:rsidP="00472767">
      <w:pPr>
        <w:pStyle w:val="Code"/>
      </w:pPr>
      <w:r>
        <w:t>reduce.median</w:t>
      </w:r>
    </w:p>
    <w:p w14:paraId="076CE9B7" w14:textId="77777777" w:rsidR="00472767" w:rsidRDefault="00472767" w:rsidP="00472767">
      <w:pPr>
        <w:pStyle w:val="Code"/>
      </w:pPr>
      <w:r>
        <w:t>Reduces an image collection by calculating the median of all values at each pixel across the stack of all matching bands. Bands are matched by name.</w:t>
      </w:r>
    </w:p>
    <w:p w14:paraId="784ED06B" w14:textId="77777777" w:rsidR="00472767" w:rsidRDefault="00472767" w:rsidP="00472767">
      <w:pPr>
        <w:pStyle w:val="Code"/>
      </w:pPr>
      <w:r>
        <w:t>Args:</w:t>
      </w:r>
    </w:p>
    <w:p w14:paraId="029E88E5" w14:textId="77777777" w:rsidR="00472767" w:rsidRDefault="00472767" w:rsidP="00472767">
      <w:pPr>
        <w:pStyle w:val="Code"/>
      </w:pPr>
      <w:r>
        <w:t>collection (ImageCollection): The image collection to reduce.</w:t>
      </w:r>
    </w:p>
    <w:p w14:paraId="16F65B96" w14:textId="77777777" w:rsidR="00472767" w:rsidRPr="00C12780" w:rsidRDefault="00472767" w:rsidP="00472767">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472767">
      <w:pPr>
        <w:pStyle w:val="BodyText2"/>
      </w:pPr>
      <w:r>
        <w:t>You can add images either using the dataset prefix or just the scene id:</w:t>
      </w:r>
    </w:p>
    <w:p w14:paraId="764EFD01" w14:textId="77777777" w:rsidR="00472767" w:rsidRDefault="00472767" w:rsidP="00472767">
      <w:pPr>
        <w:pStyle w:val="Code"/>
      </w:pPr>
      <w:r w:rsidRPr="006A20E8">
        <w:t>image = ee.Image('LANDSAT/LC8_L1T/LC81180562013113LGN01')</w:t>
      </w:r>
      <w:r>
        <w:t xml:space="preserve"> or</w:t>
      </w:r>
    </w:p>
    <w:p w14:paraId="4F4CFFAE" w14:textId="77777777" w:rsidR="00472767" w:rsidRDefault="00472767" w:rsidP="00472767">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472767">
      <w:pPr>
        <w:pStyle w:val="BodyText2"/>
      </w:pPr>
      <w:r>
        <w:t xml:space="preserve">See Accessing image metadata on </w:t>
      </w:r>
      <w:hyperlink r:id="rId733" w:history="1">
        <w:r w:rsidRPr="00B9737B">
          <w:rPr>
            <w:rStyle w:val="Hyperlink"/>
          </w:rPr>
          <w:t>this</w:t>
        </w:r>
      </w:hyperlink>
      <w:r>
        <w:t xml:space="preserve"> page. For Python you type the following code:</w:t>
      </w:r>
    </w:p>
    <w:p w14:paraId="6A6ED056" w14:textId="77777777" w:rsidR="00472767" w:rsidRPr="006F37FF" w:rsidRDefault="00472767" w:rsidP="00472767">
      <w:pPr>
        <w:pStyle w:val="Code"/>
      </w:pPr>
      <w:r w:rsidRPr="006F37FF">
        <w:t>print image2.getInfo()['properties']</w:t>
      </w:r>
    </w:p>
    <w:p w14:paraId="383B510E" w14:textId="77777777" w:rsidR="00472767" w:rsidRDefault="00472767" w:rsidP="00472767">
      <w:pPr>
        <w:pStyle w:val="Heading6"/>
      </w:pPr>
      <w:bookmarkStart w:id="128" w:name="_Ref384391606"/>
      <w:r>
        <w:t>Getting pixel values</w:t>
      </w:r>
      <w:bookmarkEnd w:id="128"/>
      <w:r>
        <w:t xml:space="preserve"> using getRegion</w:t>
      </w:r>
    </w:p>
    <w:p w14:paraId="56A14972" w14:textId="77777777" w:rsidR="00472767" w:rsidRDefault="00472767" w:rsidP="00472767">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472767">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5">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6">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66C78C54"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8</w:t>
      </w:r>
      <w:r w:rsidR="0079252F">
        <w:rPr>
          <w:noProof/>
        </w:rPr>
        <w:fldChar w:fldCharType="end"/>
      </w:r>
      <w:r>
        <w:t xml:space="preserve"> getRegion scale 30m,10m and 0.01m - ArcGIS point in pink, GEE point in blue</w:t>
      </w:r>
    </w:p>
    <w:p w14:paraId="692E4666" w14:textId="77777777" w:rsidR="00472767" w:rsidRDefault="00472767" w:rsidP="00472767">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472767">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472767">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472767">
      <w:pPr>
        <w:pStyle w:val="BodyText2"/>
      </w:pPr>
      <w:r>
        <w:t xml:space="preserve">Than with a string data type, e.g. </w:t>
      </w:r>
      <w:r w:rsidRPr="00B550DE">
        <w:t>return data[1]</w:t>
      </w:r>
      <w:r>
        <w:t>[1]:</w:t>
      </w:r>
    </w:p>
    <w:p w14:paraId="36E889EB" w14:textId="77777777" w:rsidR="00472767" w:rsidRDefault="00472767" w:rsidP="00472767">
      <w:pPr>
        <w:pStyle w:val="Code"/>
      </w:pPr>
      <w:r w:rsidRPr="00B550DE">
        <w:t>21.6561806277</w:t>
      </w:r>
    </w:p>
    <w:p w14:paraId="11FFC521" w14:textId="77777777" w:rsidR="00472767" w:rsidRDefault="00472767" w:rsidP="00472767">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472767">
      <w:pPr>
        <w:pStyle w:val="BodyText2"/>
      </w:pPr>
      <w:r w:rsidRPr="001951E5">
        <w:t>(-4.1131611071622594, '-4.11316110716')</w:t>
      </w:r>
    </w:p>
    <w:p w14:paraId="026D4C35" w14:textId="77777777" w:rsidR="00472767" w:rsidRDefault="00472767" w:rsidP="00472767">
      <w:pPr>
        <w:pStyle w:val="BodyText2"/>
      </w:pPr>
      <w:r>
        <w:t>But this is very accurate anyway – the 6</w:t>
      </w:r>
      <w:r w:rsidRPr="00224F19">
        <w:rPr>
          <w:vertAlign w:val="superscript"/>
        </w:rPr>
        <w:t>th</w:t>
      </w:r>
      <w:r>
        <w:t xml:space="preserve"> decimal place has about 4 inches of precision! From </w:t>
      </w:r>
      <w:hyperlink r:id="rId737" w:history="1">
        <w:r w:rsidRPr="003E4B4F">
          <w:rPr>
            <w:rStyle w:val="Hyperlink"/>
          </w:rPr>
          <w:t>here</w:t>
        </w:r>
      </w:hyperlink>
      <w:r>
        <w:t xml:space="preserve">. </w:t>
      </w:r>
    </w:p>
    <w:p w14:paraId="36112C6D" w14:textId="77777777" w:rsidR="00472767" w:rsidRDefault="00472767" w:rsidP="00472767">
      <w:pPr>
        <w:pStyle w:val="BodyText2"/>
      </w:pPr>
      <w:r>
        <w:lastRenderedPageBreak/>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D96B97">
      <w:pPr>
        <w:pStyle w:val="Unix"/>
      </w:pPr>
      <w:r w:rsidRPr="00F5755C">
        <w:t>Decimal('55.984899325253018') is not JSON serializable</w:t>
      </w:r>
    </w:p>
    <w:p w14:paraId="3C256D55" w14:textId="77777777" w:rsidR="00472767" w:rsidRDefault="00472767" w:rsidP="00472767">
      <w:pPr>
        <w:pStyle w:val="BodyText2"/>
      </w:pPr>
      <w:r>
        <w:t>The solution is to cast the value in the query, e.g. gee_lng::double precision.</w:t>
      </w:r>
    </w:p>
    <w:p w14:paraId="02E0289B" w14:textId="77777777" w:rsidR="00472767" w:rsidRDefault="00472767" w:rsidP="00472767">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472767">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472767">
      <w:pPr>
        <w:pStyle w:val="Code"/>
      </w:pPr>
      <w:r>
        <w:t xml:space="preserve">&gt;&gt;&gt; </w:t>
      </w:r>
      <w:r w:rsidRPr="00CE3097">
        <w:t xml:space="preserve">import </w:t>
      </w:r>
      <w:r>
        <w:t xml:space="preserve">ee, </w:t>
      </w:r>
      <w:r w:rsidRPr="00CE3097">
        <w:t>config</w:t>
      </w:r>
    </w:p>
    <w:p w14:paraId="452C3E02" w14:textId="77777777" w:rsidR="00472767" w:rsidRDefault="00472767" w:rsidP="00472767">
      <w:pPr>
        <w:pStyle w:val="Code"/>
      </w:pPr>
      <w:r>
        <w:t xml:space="preserve">&gt;&gt;&gt; </w:t>
      </w:r>
      <w:r w:rsidRPr="00CE3097">
        <w:t>ee.Initialize(ee.ServiceAccountCredentials(config.MY_SERVICE_ACCOUNT, config.MY_PRIVATE_KEY_FILE))</w:t>
      </w:r>
    </w:p>
    <w:p w14:paraId="4D53B807" w14:textId="77777777" w:rsidR="00472767" w:rsidRDefault="00472767" w:rsidP="00472767">
      <w:pPr>
        <w:pStyle w:val="Code"/>
      </w:pPr>
      <w:r>
        <w:t xml:space="preserve">&gt;&gt;&gt; </w:t>
      </w:r>
      <w:r w:rsidRPr="00CE3097">
        <w:t>landsat_scene = ee.Image('LANDSAT/LC8_L1T_TOA/LC81180562013193LGN00')</w:t>
      </w:r>
    </w:p>
    <w:p w14:paraId="1FC7D490" w14:textId="77777777" w:rsidR="00472767" w:rsidRDefault="00472767" w:rsidP="00472767">
      <w:pPr>
        <w:pStyle w:val="Code"/>
      </w:pPr>
      <w:r>
        <w:t xml:space="preserve">&gt;&gt;&gt; </w:t>
      </w:r>
      <w:r w:rsidRPr="00CE3097">
        <w:t>ee.ImageCollection(landsat_scene).getRegion(ee.Geometry.Point(115,5.5),30).getInfo()[1][1:3]</w:t>
      </w:r>
    </w:p>
    <w:p w14:paraId="503260FE" w14:textId="77777777" w:rsidR="00472767" w:rsidRDefault="00472767" w:rsidP="00472767">
      <w:pPr>
        <w:pStyle w:val="Code"/>
      </w:pPr>
      <w:r w:rsidRPr="00CE3097">
        <w:t>[114.99994213747823, 5.499980242785977]</w:t>
      </w:r>
    </w:p>
    <w:p w14:paraId="37BFD175" w14:textId="77777777" w:rsidR="00472767" w:rsidRPr="006F5BB7" w:rsidRDefault="00472767" w:rsidP="00472767">
      <w:pPr>
        <w:pStyle w:val="BodyText2"/>
      </w:pPr>
      <w:r>
        <w:t xml:space="preserve">I have updated the code to get pixel values for any lng/lat/sceneid combinations and have created a new python module called </w:t>
      </w:r>
      <w:hyperlink r:id="rId738"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39" w:history="1">
        <w:r w:rsidRPr="00A93EB1">
          <w:rPr>
            <w:rStyle w:val="Hyperlink"/>
          </w:rPr>
          <w:t>alignPointsToGeeGrid</w:t>
        </w:r>
      </w:hyperlink>
      <w:r>
        <w:t xml:space="preserve"> and </w:t>
      </w:r>
      <w:hyperlink r:id="rId740"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472767">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472767">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472767">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472767">
      <w:pPr>
        <w:pStyle w:val="BodyText2"/>
      </w:pPr>
      <w:r>
        <w:rPr>
          <w:noProof/>
          <w:lang w:bidi="ar-SA"/>
        </w:rPr>
        <w:lastRenderedPageBreak/>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1">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285E7EC3"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9</w:t>
      </w:r>
      <w:r w:rsidR="0079252F">
        <w:rPr>
          <w:noProof/>
        </w:rPr>
        <w:fldChar w:fldCharType="end"/>
      </w:r>
      <w:r>
        <w:t xml:space="preserve"> Vectorised water at 2000m – random sample points miss rivers</w:t>
      </w:r>
    </w:p>
    <w:p w14:paraId="48317571" w14:textId="77777777" w:rsidR="00472767" w:rsidRDefault="00472767" w:rsidP="00472767">
      <w:pPr>
        <w:pStyle w:val="BodyText2"/>
      </w:pPr>
      <w:r>
        <w:rPr>
          <w:noProof/>
          <w:lang w:bidi="ar-SA"/>
        </w:rPr>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2">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34DC1ACC" w:rsidR="00472767" w:rsidRPr="001E3153"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0</w:t>
      </w:r>
      <w:r w:rsidR="0079252F">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472767">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472767">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E5562E">
      <w:pPr>
        <w:pStyle w:val="BodyText2"/>
      </w:pPr>
      <w:r>
        <w:t xml:space="preserve">The value that is returned is scale dependent – see the Forum </w:t>
      </w:r>
      <w:hyperlink r:id="rId743"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472767">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lastRenderedPageBreak/>
        <w:t>Reductions</w:t>
      </w:r>
    </w:p>
    <w:p w14:paraId="6A4E2FC6" w14:textId="77777777" w:rsidR="00472767" w:rsidRDefault="00472767" w:rsidP="00472767">
      <w:pPr>
        <w:pStyle w:val="BodyText2"/>
      </w:pPr>
      <w:r>
        <w:t>The following show the same area with mosaic, mean, mode, median, min and max reductions.</w:t>
      </w:r>
    </w:p>
    <w:p w14:paraId="548BADD3" w14:textId="77777777" w:rsidR="00472767" w:rsidRPr="006751D1" w:rsidRDefault="00472767" w:rsidP="00472767">
      <w:pPr>
        <w:pStyle w:val="BodyText2"/>
      </w:pPr>
      <w:r>
        <w:rPr>
          <w:noProof/>
          <w:lang w:bidi="ar-SA"/>
        </w:rPr>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4">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472767">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472767">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472767">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472767">
      <w:pPr>
        <w:pStyle w:val="BodyText2"/>
      </w:pPr>
      <w:r>
        <w:t>GEE now supports versioning code using Git. Clicking on the top level node in the saved scripts gives you a git clone command to clone locally, e.g.</w:t>
      </w:r>
    </w:p>
    <w:p w14:paraId="313D501C" w14:textId="77777777" w:rsidR="00472767" w:rsidRDefault="00472767" w:rsidP="00D96B97">
      <w:pPr>
        <w:pStyle w:val="Unix"/>
      </w:pPr>
      <w:r w:rsidRPr="00233E02">
        <w:t>git clone https://earthengine.googlesource.com/102937579132037320468 private_ee_scripts</w:t>
      </w:r>
    </w:p>
    <w:p w14:paraId="18370D41" w14:textId="77777777" w:rsidR="00472767" w:rsidRDefault="00472767" w:rsidP="00472767">
      <w:pPr>
        <w:pStyle w:val="BodyText2"/>
      </w:pPr>
      <w:r>
        <w:t xml:space="preserve">But you need to create a username and password first using </w:t>
      </w:r>
      <w:hyperlink r:id="rId745" w:history="1">
        <w:r w:rsidRPr="00233E02">
          <w:rPr>
            <w:rStyle w:val="Hyperlink"/>
          </w:rPr>
          <w:t>this</w:t>
        </w:r>
      </w:hyperlink>
      <w:r>
        <w:t xml:space="preserve"> link.</w:t>
      </w:r>
    </w:p>
    <w:p w14:paraId="13042A3E" w14:textId="77777777" w:rsidR="00472767" w:rsidRPr="00233E02" w:rsidRDefault="00472767" w:rsidP="00472767">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21D545C5" w14:textId="77777777" w:rsidR="00472767" w:rsidRDefault="00472767" w:rsidP="007D2F52">
      <w:pPr>
        <w:pStyle w:val="Heading4"/>
      </w:pPr>
      <w:r>
        <w:t>Useful code</w:t>
      </w:r>
    </w:p>
    <w:p w14:paraId="0DE267B8" w14:textId="77777777" w:rsidR="00472767" w:rsidRDefault="00472767" w:rsidP="00472767">
      <w:pPr>
        <w:pStyle w:val="BodyText2"/>
      </w:pPr>
      <w:r>
        <w:t>To test if an image is valid:</w:t>
      </w:r>
    </w:p>
    <w:p w14:paraId="41B1A675" w14:textId="77777777" w:rsidR="00472767" w:rsidRDefault="00472767" w:rsidP="00472767">
      <w:pPr>
        <w:pStyle w:val="Code"/>
      </w:pPr>
      <w:r w:rsidRPr="006068CB">
        <w:t>ee.Algorithms.IsEqual(randomImage, null)</w:t>
      </w:r>
    </w:p>
    <w:p w14:paraId="574B9B36" w14:textId="77777777" w:rsidR="00472767" w:rsidRDefault="00472767" w:rsidP="00472767">
      <w:pPr>
        <w:pStyle w:val="BodyText2"/>
      </w:pPr>
      <w:r>
        <w:t>To get a random image:</w:t>
      </w:r>
    </w:p>
    <w:p w14:paraId="0A8E561D" w14:textId="77777777" w:rsidR="00472767" w:rsidRDefault="00472767" w:rsidP="00472767">
      <w:pPr>
        <w:pStyle w:val="Code"/>
      </w:pPr>
      <w:r w:rsidRPr="006068CB">
        <w:t>images.randomColumn('random').sort('random').toList(1).get(0)</w:t>
      </w:r>
    </w:p>
    <w:p w14:paraId="118A54CE" w14:textId="77777777" w:rsidR="00472767" w:rsidRDefault="00472767" w:rsidP="00472767">
      <w:pPr>
        <w:pStyle w:val="BodyText2"/>
      </w:pPr>
      <w:r>
        <w:t>To not emit a feature/image in a map function:</w:t>
      </w:r>
    </w:p>
    <w:p w14:paraId="02E41425" w14:textId="77777777" w:rsidR="00472767" w:rsidRDefault="00472767" w:rsidP="00472767">
      <w:pPr>
        <w:pStyle w:val="Code"/>
      </w:pPr>
      <w:r>
        <w:t>&lt;images&gt;.map(function(image){</w:t>
      </w:r>
    </w:p>
    <w:p w14:paraId="02E5707D" w14:textId="77777777" w:rsidR="00472767" w:rsidRPr="006068CB" w:rsidRDefault="00472767" w:rsidP="00472767">
      <w:pPr>
        <w:pStyle w:val="Code"/>
      </w:pPr>
      <w:r>
        <w:t>},</w:t>
      </w:r>
      <w:r w:rsidRPr="00B67B58">
        <w:rPr>
          <w:color w:val="FF0000"/>
        </w:rPr>
        <w:t>true</w:t>
      </w:r>
      <w:r>
        <w:t>);</w:t>
      </w:r>
    </w:p>
    <w:p w14:paraId="434C1137" w14:textId="77777777" w:rsidR="00472767" w:rsidRDefault="00472767" w:rsidP="0034374E">
      <w:pPr>
        <w:pStyle w:val="Heading3"/>
      </w:pPr>
      <w:r>
        <w:lastRenderedPageBreak/>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472767">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2046BA">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6">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458B6471"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1</w:t>
      </w:r>
      <w:r w:rsidR="0079252F">
        <w:rPr>
          <w:noProof/>
        </w:rPr>
        <w:fldChar w:fldCharType="end"/>
      </w:r>
      <w:r>
        <w:t xml:space="preserve"> Split when in web mercator</w:t>
      </w:r>
    </w:p>
    <w:p w14:paraId="772D12EB" w14:textId="77777777" w:rsidR="00472767" w:rsidRDefault="00472767" w:rsidP="00472767">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00876F57"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2</w:t>
      </w:r>
      <w:r w:rsidR="0079252F">
        <w:rPr>
          <w:noProof/>
        </w:rPr>
        <w:fldChar w:fldCharType="end"/>
      </w:r>
      <w:r>
        <w:t xml:space="preserve"> Split in WGS 84 but generalised where there are &gt; 30000 points</w:t>
      </w:r>
    </w:p>
    <w:p w14:paraId="68087265" w14:textId="77777777" w:rsidR="00472767" w:rsidRDefault="00472767" w:rsidP="00472767">
      <w:pPr>
        <w:pStyle w:val="BodyText2"/>
      </w:pPr>
      <w:r>
        <w:rPr>
          <w:noProof/>
          <w:lang w:bidi="ar-SA"/>
        </w:rPr>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8">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4D6B44"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3</w:t>
      </w:r>
      <w:r w:rsidR="0079252F">
        <w:rPr>
          <w:noProof/>
        </w:rPr>
        <w:fldChar w:fldCharType="end"/>
      </w:r>
      <w:r>
        <w:t xml:space="preserve"> Split in WGS 84 all &lt; 30000 points - geometry issue</w:t>
      </w:r>
    </w:p>
    <w:p w14:paraId="17733F11" w14:textId="77777777" w:rsidR="00472767" w:rsidRDefault="00472767" w:rsidP="00472767">
      <w:pPr>
        <w:pStyle w:val="BodyText2"/>
      </w:pPr>
      <w:r>
        <w:rPr>
          <w:noProof/>
          <w:lang w:bidi="ar-SA"/>
        </w:rPr>
        <w:lastRenderedPageBreak/>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9">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8A184E6" w:rsidR="00472767" w:rsidRPr="00855102"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4</w:t>
      </w:r>
      <w:r w:rsidR="0079252F">
        <w:rPr>
          <w:noProof/>
        </w:rPr>
        <w:fldChar w:fldCharType="end"/>
      </w:r>
      <w:r>
        <w:t xml:space="preserve"> Split using the split tool with 6 degree graticule</w:t>
      </w:r>
    </w:p>
    <w:p w14:paraId="4A328C38" w14:textId="5CD82997" w:rsidR="00E13D42" w:rsidRDefault="00E13D42" w:rsidP="00472767">
      <w:pPr>
        <w:pStyle w:val="Heading6"/>
      </w:pPr>
      <w:bookmarkStart w:id="129" w:name="_Skipping_large_features"/>
      <w:bookmarkEnd w:id="129"/>
      <w:r>
        <w:t>Skipping large features</w:t>
      </w:r>
    </w:p>
    <w:p w14:paraId="60740AF6" w14:textId="68019F1E" w:rsidR="00E13D42" w:rsidRDefault="00E13D42" w:rsidP="00E13D42">
      <w:pPr>
        <w:pStyle w:val="BodyText2"/>
      </w:pPr>
      <w:r>
        <w:t>In FME there is a warning when the features are too big:</w:t>
      </w:r>
    </w:p>
    <w:p w14:paraId="5ED56A97" w14:textId="77777777" w:rsidR="00E13D42" w:rsidRDefault="00E13D42" w:rsidP="00E13D42">
      <w:pPr>
        <w:pStyle w:val="Code"/>
      </w:pPr>
      <w:r>
        <w:t>Google Fusion Tables Writer: Individual feature will not fit in a single insertion into table 'Placemark'. Feature will be skipped.</w:t>
      </w:r>
    </w:p>
    <w:p w14:paraId="3C66F9EC" w14:textId="77777777" w:rsidR="00E13D42" w:rsidRDefault="00E13D42" w:rsidP="00E13D42">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E13D42">
      <w:pPr>
        <w:pStyle w:val="BodyText2"/>
      </w:pPr>
      <w:r>
        <w:t>Looking at the generated KML, there is a single feature which has &gt;1 million characters (</w:t>
      </w:r>
      <w:r w:rsidRPr="00EB101B">
        <w:t>+458643+391891</w:t>
      </w:r>
      <w:r>
        <w:t xml:space="preserve">) and this is not allowed in Fusion tables (see the limits </w:t>
      </w:r>
      <w:hyperlink r:id="rId750"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472767">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472767">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472767">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2E568DFF" w14:textId="77777777" w:rsidR="00716AC1" w:rsidRDefault="00716AC1" w:rsidP="0034374E">
      <w:pPr>
        <w:pStyle w:val="Heading3"/>
      </w:pPr>
      <w:r>
        <w:t>Journal APIs</w:t>
      </w:r>
    </w:p>
    <w:p w14:paraId="52097D81" w14:textId="7DA9F279" w:rsidR="00716AC1" w:rsidRDefault="00716AC1" w:rsidP="007D2F52">
      <w:pPr>
        <w:pStyle w:val="Heading4"/>
      </w:pPr>
      <w:r>
        <w:t xml:space="preserve">Elsevier </w:t>
      </w:r>
    </w:p>
    <w:p w14:paraId="74A377B6" w14:textId="0EAB8388" w:rsidR="00716AC1" w:rsidRDefault="00716AC1" w:rsidP="000E5536">
      <w:pPr>
        <w:pStyle w:val="BodyText2"/>
      </w:pPr>
      <w:r>
        <w:t xml:space="preserve">There are two APIs available from Elsevier: Scopus and ScienceDirect. There is a </w:t>
      </w:r>
      <w:hyperlink r:id="rId751" w:history="1">
        <w:r w:rsidRPr="00716AC1">
          <w:rPr>
            <w:rStyle w:val="Hyperlink"/>
          </w:rPr>
          <w:t>Python SDK</w:t>
        </w:r>
      </w:hyperlink>
      <w:r>
        <w:t xml:space="preserve"> but it needs Python 3.0.</w:t>
      </w:r>
    </w:p>
    <w:p w14:paraId="64E1A9EF" w14:textId="701C0ECB" w:rsidR="00716AC1" w:rsidRDefault="00716AC1" w:rsidP="000E5536">
      <w:pPr>
        <w:pStyle w:val="BodyText2"/>
      </w:pPr>
      <w:r>
        <w:t xml:space="preserve">Example call for Scopus Search: </w:t>
      </w:r>
      <w:hyperlink r:id="rId752" w:history="1">
        <w:r w:rsidRPr="00540B56">
          <w:rPr>
            <w:rStyle w:val="Hyperlink"/>
          </w:rPr>
          <w:t>https://api.elsevier.com/content/search/scopus?query=water&amp;apiKey=b3a71de2bde04544495881ed9d2f9c5b&amp;httpAccept=application/json</w:t>
        </w:r>
      </w:hyperlink>
      <w:r>
        <w:t xml:space="preserve"> </w:t>
      </w:r>
    </w:p>
    <w:p w14:paraId="7F7084F1" w14:textId="44F1EFAE" w:rsidR="00716AC1" w:rsidRDefault="00716AC1" w:rsidP="000E5536">
      <w:pPr>
        <w:pStyle w:val="BodyText2"/>
      </w:pPr>
      <w:r>
        <w:t>Example call for ScienceDirect Search:</w:t>
      </w:r>
    </w:p>
    <w:p w14:paraId="1084D063" w14:textId="0043642E" w:rsidR="00716AC1" w:rsidRDefault="008809F7" w:rsidP="000E5536">
      <w:pPr>
        <w:pStyle w:val="BodyText2"/>
      </w:pPr>
      <w:hyperlink r:id="rId753" w:history="1">
        <w:r w:rsidR="00716AC1" w:rsidRPr="00540B56">
          <w:rPr>
            <w:rStyle w:val="Hyperlink"/>
          </w:rPr>
          <w:t>https://api.elsevier.com/content/search/scidir?query=water&amp;apiKey=b3a71de2bde04544495881ed9d2f9c5b&amp;httpAccept=application/json</w:t>
        </w:r>
      </w:hyperlink>
      <w:r w:rsidR="00716AC1">
        <w:t xml:space="preserve"> </w:t>
      </w:r>
    </w:p>
    <w:p w14:paraId="3466DDE0" w14:textId="393F1C8F" w:rsidR="003300FC" w:rsidRDefault="003300FC" w:rsidP="000E5536">
      <w:pPr>
        <w:pStyle w:val="BodyText2"/>
      </w:pPr>
      <w:r>
        <w:t>To restrict the fields you use to search include the fieldname in the query parameter, e.g. query=title(</w:t>
      </w:r>
      <w:r w:rsidRPr="003300FC">
        <w:t>Kahuzi-Biega</w:t>
      </w:r>
      <w:r>
        <w:t>)</w:t>
      </w:r>
    </w:p>
    <w:p w14:paraId="18117911" w14:textId="45BB2DE1" w:rsidR="00091073" w:rsidRDefault="00091073" w:rsidP="000E5536">
      <w:pPr>
        <w:pStyle w:val="BodyText2"/>
      </w:pPr>
      <w:r>
        <w:t>However, trying to get our Nature paper on 23/1/17 using the following call failed (it’s not there yet!):</w:t>
      </w:r>
    </w:p>
    <w:p w14:paraId="38DBFAEA" w14:textId="6F2FDF45" w:rsidR="00091073" w:rsidRDefault="008809F7" w:rsidP="000E5536">
      <w:pPr>
        <w:pStyle w:val="BodyText2"/>
      </w:pPr>
      <w:hyperlink r:id="rId754" w:history="1">
        <w:r w:rsidR="00091073" w:rsidRPr="00540B56">
          <w:rPr>
            <w:rStyle w:val="Hyperlink"/>
          </w:rPr>
          <w:t>https://api.elsevier.com/content/abstract/doi/10.1038/nature20584?apiKey=b3a71de2bde04544495881ed9d2f9c5b&amp;httpAccept=application/json</w:t>
        </w:r>
      </w:hyperlink>
      <w:r w:rsidR="00091073">
        <w:t xml:space="preserve"> </w:t>
      </w:r>
    </w:p>
    <w:p w14:paraId="1A955D1E" w14:textId="461916F8" w:rsidR="00091073" w:rsidRDefault="00091073" w:rsidP="000E5536">
      <w:pPr>
        <w:pStyle w:val="BodyText2"/>
      </w:pPr>
      <w:r>
        <w:t>However, an older Nature paper did work:</w:t>
      </w:r>
    </w:p>
    <w:p w14:paraId="7F02A024" w14:textId="289A2E75" w:rsidR="00091073" w:rsidRPr="00716AC1" w:rsidRDefault="008809F7" w:rsidP="000E5536">
      <w:pPr>
        <w:pStyle w:val="BodyText2"/>
      </w:pPr>
      <w:hyperlink r:id="rId755" w:history="1">
        <w:r w:rsidR="00091073" w:rsidRPr="00540B56">
          <w:rPr>
            <w:rStyle w:val="Hyperlink"/>
          </w:rPr>
          <w:t>https://api.elsevier.com/content/abstract/doi/10.1038/nature14518?apiKey=b3a71de2bde04544495881ed9d2f9c5b&amp;httpAccept=application/json</w:t>
        </w:r>
      </w:hyperlink>
      <w:r w:rsidR="00091073">
        <w:t xml:space="preserve"> </w:t>
      </w:r>
    </w:p>
    <w:p w14:paraId="2D6B902D" w14:textId="6325B0DC" w:rsidR="00076573" w:rsidRDefault="00076573" w:rsidP="000E5536">
      <w:pPr>
        <w:pStyle w:val="Heading5"/>
      </w:pPr>
      <w:r>
        <w:t>Python SDK</w:t>
      </w:r>
    </w:p>
    <w:p w14:paraId="37FEDD69" w14:textId="24317122" w:rsidR="00076573" w:rsidRPr="00076573" w:rsidRDefault="00076573" w:rsidP="000E5536">
      <w:pPr>
        <w:pStyle w:val="BodyText2"/>
      </w:pPr>
      <w:r>
        <w:t>Forked and imported to elsapy project. Created config.json file and pasted in my API key (</w:t>
      </w:r>
      <w:r w:rsidRPr="00076573">
        <w:t>d2490fdc59855ff2c413362ae7d047b5</w:t>
      </w:r>
      <w:r>
        <w:t xml:space="preserve">). Doesn’t run in Python 2.7 – needs Python </w:t>
      </w:r>
      <w:r w:rsidR="00244AA5">
        <w:t>3.0.</w:t>
      </w:r>
    </w:p>
    <w:p w14:paraId="150D7B6F" w14:textId="77D7AC72" w:rsidR="004C2346" w:rsidRDefault="004C2346" w:rsidP="000E5536">
      <w:pPr>
        <w:pStyle w:val="Heading5"/>
      </w:pPr>
      <w:r>
        <w:t>ScienceDirect</w:t>
      </w:r>
    </w:p>
    <w:p w14:paraId="27FF87F4" w14:textId="021F2758" w:rsidR="004C2346" w:rsidRPr="004C2346" w:rsidRDefault="004C2346" w:rsidP="000E5536">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756" w:history="1">
        <w:r w:rsidRPr="004C2346">
          <w:rPr>
            <w:rStyle w:val="Hyperlink"/>
          </w:rPr>
          <w:t>here</w:t>
        </w:r>
      </w:hyperlink>
      <w:r>
        <w:t>. To avoid CORS issues Elsevier allow you to register a website URL that is used as your CORS domain and this domain is allowed to make calls against their API – however, I cant get it to work (24/1/17) – only on localhost:8080.</w:t>
      </w:r>
      <w:r w:rsidR="002E21AE">
        <w:t xml:space="preserve"> But I created a new API key after receiving an email from them and it now works – you can al</w:t>
      </w:r>
      <w:r w:rsidR="00AF4E17">
        <w:t xml:space="preserve">so add CORS domains to the list </w:t>
      </w:r>
      <w:hyperlink r:id="rId757" w:history="1">
        <w:r w:rsidR="00AF4E17" w:rsidRPr="00AF4E17">
          <w:rPr>
            <w:rStyle w:val="Hyperlink"/>
          </w:rPr>
          <w:t>here</w:t>
        </w:r>
      </w:hyperlink>
      <w:r w:rsidR="00AF4E17">
        <w:t>.</w:t>
      </w:r>
    </w:p>
    <w:p w14:paraId="107E723F" w14:textId="058AEB62" w:rsidR="00A426D6" w:rsidRDefault="00A426D6" w:rsidP="00A426D6">
      <w:pPr>
        <w:pStyle w:val="Heading5"/>
      </w:pPr>
      <w:r>
        <w:t>Scopus</w:t>
      </w:r>
    </w:p>
    <w:p w14:paraId="7D405ABC" w14:textId="381CA407" w:rsidR="00A426D6" w:rsidRDefault="00A426D6" w:rsidP="00A426D6">
      <w:pPr>
        <w:pStyle w:val="BodyText2"/>
      </w:pPr>
      <w:r>
        <w:t xml:space="preserve">These are the fields that are supposed to be returned using the Scopus search API (from </w:t>
      </w:r>
      <w:hyperlink r:id="rId758" w:history="1">
        <w:r w:rsidRPr="00A426D6">
          <w:rPr>
            <w:rStyle w:val="Hyperlink"/>
          </w:rPr>
          <w:t>here</w:t>
        </w:r>
      </w:hyperlink>
      <w:r w:rsidR="00E31967">
        <w:t>). If we do a search from JRC then we will get the COMPLETE set of fields as we have a API key. If we do the search from Cloud9 we will only get the STANDARD set of fields.</w:t>
      </w:r>
    </w:p>
    <w:tbl>
      <w:tblPr>
        <w:tblStyle w:val="ListTable3-Accent11"/>
        <w:tblW w:w="0" w:type="auto"/>
        <w:tblLook w:val="04A0" w:firstRow="1" w:lastRow="0" w:firstColumn="1" w:lastColumn="0" w:noHBand="0" w:noVBand="1"/>
      </w:tblPr>
      <w:tblGrid>
        <w:gridCol w:w="2539"/>
        <w:gridCol w:w="2586"/>
        <w:gridCol w:w="990"/>
        <w:gridCol w:w="900"/>
        <w:gridCol w:w="2335"/>
      </w:tblGrid>
      <w:tr w:rsidR="00A426D6" w:rsidRPr="00A426D6" w14:paraId="717BFCE9" w14:textId="1C4C1853"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66CF12BE" w14:textId="77777777" w:rsidR="00A426D6" w:rsidRPr="00A426D6" w:rsidRDefault="00A426D6" w:rsidP="00A426D6">
            <w:pPr>
              <w:pStyle w:val="TableTextHeader"/>
            </w:pPr>
            <w:bookmarkStart w:id="130" w:name="RANGE!A1:D53"/>
            <w:r w:rsidRPr="00A426D6">
              <w:rPr>
                <w:lang w:val="en-GB"/>
              </w:rPr>
              <w:t>Field</w:t>
            </w:r>
            <w:bookmarkEnd w:id="130"/>
          </w:p>
        </w:tc>
        <w:tc>
          <w:tcPr>
            <w:tcW w:w="2586" w:type="dxa"/>
            <w:noWrap/>
            <w:hideMark/>
          </w:tcPr>
          <w:p w14:paraId="310EF7D6"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2646AD67"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00770809"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2E4DE140" w14:textId="24B21254"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A426D6" w:rsidRPr="00A426D6" w14:paraId="206ADA23" w14:textId="7CC71775"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CA266F7" w14:textId="77777777" w:rsidR="00A426D6" w:rsidRPr="00A426D6" w:rsidRDefault="00A426D6" w:rsidP="00A426D6">
            <w:pPr>
              <w:pStyle w:val="TableText"/>
              <w:rPr>
                <w:bCs/>
              </w:rPr>
            </w:pPr>
            <w:r w:rsidRPr="00A426D6">
              <w:rPr>
                <w:bCs/>
                <w:lang w:val="en-GB"/>
              </w:rPr>
              <w:t>link ref=self</w:t>
            </w:r>
          </w:p>
        </w:tc>
        <w:tc>
          <w:tcPr>
            <w:tcW w:w="2586" w:type="dxa"/>
            <w:noWrap/>
            <w:hideMark/>
          </w:tcPr>
          <w:p w14:paraId="3D54DB8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7B76ED6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1C7DC7E8"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CDBE115" w14:textId="4C73556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5B6456C" w14:textId="1A56CCF4"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E3F35CD" w14:textId="77777777" w:rsidR="00A426D6" w:rsidRPr="00A426D6" w:rsidRDefault="00A426D6" w:rsidP="00A426D6">
            <w:pPr>
              <w:pStyle w:val="TableText"/>
              <w:rPr>
                <w:bCs/>
              </w:rPr>
            </w:pPr>
            <w:r w:rsidRPr="00A426D6">
              <w:rPr>
                <w:bCs/>
              </w:rPr>
              <w:t>link ref=scopus</w:t>
            </w:r>
          </w:p>
        </w:tc>
        <w:tc>
          <w:tcPr>
            <w:tcW w:w="2586" w:type="dxa"/>
            <w:noWrap/>
            <w:hideMark/>
          </w:tcPr>
          <w:p w14:paraId="19FFBF1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035258A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91FD83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F017CE4" w14:textId="016F1C9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2644CD7" w14:textId="4720FEE9"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C91F460" w14:textId="77777777" w:rsidR="00A426D6" w:rsidRPr="00A426D6" w:rsidRDefault="00A426D6" w:rsidP="00A426D6">
            <w:pPr>
              <w:pStyle w:val="TableText"/>
              <w:rPr>
                <w:bCs/>
              </w:rPr>
            </w:pPr>
            <w:r w:rsidRPr="00A426D6">
              <w:rPr>
                <w:bCs/>
              </w:rPr>
              <w:t>link ref=scopus-citedby</w:t>
            </w:r>
          </w:p>
        </w:tc>
        <w:tc>
          <w:tcPr>
            <w:tcW w:w="2586" w:type="dxa"/>
            <w:noWrap/>
            <w:hideMark/>
          </w:tcPr>
          <w:p w14:paraId="6658E1A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7AD58C7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7BD34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7E00071" w14:textId="16433BA2"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C31FBCD" w14:textId="477DDA0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CE4A10F" w14:textId="77777777" w:rsidR="00A426D6" w:rsidRPr="00A426D6" w:rsidRDefault="00A426D6" w:rsidP="00A426D6">
            <w:pPr>
              <w:pStyle w:val="TableText"/>
              <w:rPr>
                <w:bCs/>
              </w:rPr>
            </w:pPr>
            <w:r w:rsidRPr="00A426D6">
              <w:rPr>
                <w:bCs/>
                <w:lang w:val="en-GB"/>
              </w:rPr>
              <w:t>prism:url</w:t>
            </w:r>
          </w:p>
        </w:tc>
        <w:tc>
          <w:tcPr>
            <w:tcW w:w="2586" w:type="dxa"/>
            <w:noWrap/>
            <w:hideMark/>
          </w:tcPr>
          <w:p w14:paraId="0A0384D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440BA4B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DB9CE7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222E6E2" w14:textId="3A71E601"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A479212" w14:textId="500054D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495C224" w14:textId="77777777" w:rsidR="00A426D6" w:rsidRPr="00A426D6" w:rsidRDefault="00A426D6" w:rsidP="00A426D6">
            <w:pPr>
              <w:pStyle w:val="TableText"/>
              <w:rPr>
                <w:bCs/>
              </w:rPr>
            </w:pPr>
            <w:r w:rsidRPr="00A426D6">
              <w:rPr>
                <w:bCs/>
              </w:rPr>
              <w:t>dc:identifier</w:t>
            </w:r>
          </w:p>
        </w:tc>
        <w:tc>
          <w:tcPr>
            <w:tcW w:w="2586" w:type="dxa"/>
            <w:noWrap/>
            <w:hideMark/>
          </w:tcPr>
          <w:p w14:paraId="50458A5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16D7F17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557F46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7C4067D" w14:textId="628EE39B"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5828B0B4" w14:textId="7639B456"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6BB8C30" w14:textId="77777777" w:rsidR="00A426D6" w:rsidRPr="00A426D6" w:rsidRDefault="00A426D6" w:rsidP="00A426D6">
            <w:pPr>
              <w:pStyle w:val="TableText"/>
              <w:rPr>
                <w:bCs/>
              </w:rPr>
            </w:pPr>
            <w:r w:rsidRPr="00A426D6">
              <w:rPr>
                <w:bCs/>
              </w:rPr>
              <w:t>eid</w:t>
            </w:r>
          </w:p>
        </w:tc>
        <w:tc>
          <w:tcPr>
            <w:tcW w:w="2586" w:type="dxa"/>
            <w:noWrap/>
            <w:hideMark/>
          </w:tcPr>
          <w:p w14:paraId="53FDEA7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4F19FAE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2BB57E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EC839A9" w14:textId="67FC2970"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426B963" w14:textId="0258C9F6"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C0FDD88" w14:textId="77777777" w:rsidR="00A426D6" w:rsidRPr="00A426D6" w:rsidRDefault="00A426D6" w:rsidP="00A426D6">
            <w:pPr>
              <w:pStyle w:val="TableText"/>
              <w:rPr>
                <w:bCs/>
              </w:rPr>
            </w:pPr>
            <w:r w:rsidRPr="00A426D6">
              <w:rPr>
                <w:bCs/>
              </w:rPr>
              <w:t>dc:title</w:t>
            </w:r>
          </w:p>
        </w:tc>
        <w:tc>
          <w:tcPr>
            <w:tcW w:w="2586" w:type="dxa"/>
            <w:noWrap/>
            <w:hideMark/>
          </w:tcPr>
          <w:p w14:paraId="77B272B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13E794D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6451AE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348935F" w14:textId="5AD17620"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AE4EB3A" w14:textId="324A7569"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A2C2CA" w14:textId="77777777" w:rsidR="00A426D6" w:rsidRPr="00A426D6" w:rsidRDefault="00A426D6" w:rsidP="00A426D6">
            <w:pPr>
              <w:pStyle w:val="TableText"/>
              <w:rPr>
                <w:bCs/>
              </w:rPr>
            </w:pPr>
            <w:r w:rsidRPr="00A426D6">
              <w:rPr>
                <w:bCs/>
              </w:rPr>
              <w:t>prism:aggregationType</w:t>
            </w:r>
          </w:p>
        </w:tc>
        <w:tc>
          <w:tcPr>
            <w:tcW w:w="2586" w:type="dxa"/>
            <w:noWrap/>
            <w:hideMark/>
          </w:tcPr>
          <w:p w14:paraId="7B177F3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F787E4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C9067A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D871C14" w14:textId="3B592A58"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2247D94" w14:textId="734D0A6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B20D215" w14:textId="77777777" w:rsidR="00A426D6" w:rsidRPr="00A426D6" w:rsidRDefault="00A426D6" w:rsidP="00A426D6">
            <w:pPr>
              <w:pStyle w:val="TableText"/>
              <w:rPr>
                <w:bCs/>
              </w:rPr>
            </w:pPr>
            <w:r w:rsidRPr="00A426D6">
              <w:rPr>
                <w:bCs/>
              </w:rPr>
              <w:t>citedby-count</w:t>
            </w:r>
          </w:p>
        </w:tc>
        <w:tc>
          <w:tcPr>
            <w:tcW w:w="2586" w:type="dxa"/>
            <w:noWrap/>
            <w:hideMark/>
          </w:tcPr>
          <w:p w14:paraId="25284A7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15BCB09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2CF34A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D95C572" w14:textId="6735A3C9"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0E54F263" w14:textId="25C49C2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F28178" w14:textId="77777777" w:rsidR="00A426D6" w:rsidRPr="00A426D6" w:rsidRDefault="00A426D6" w:rsidP="00A426D6">
            <w:pPr>
              <w:pStyle w:val="TableText"/>
              <w:rPr>
                <w:bCs/>
              </w:rPr>
            </w:pPr>
            <w:r w:rsidRPr="00A426D6">
              <w:rPr>
                <w:bCs/>
              </w:rPr>
              <w:t>prism:publicationName</w:t>
            </w:r>
          </w:p>
        </w:tc>
        <w:tc>
          <w:tcPr>
            <w:tcW w:w="2586" w:type="dxa"/>
            <w:noWrap/>
            <w:hideMark/>
          </w:tcPr>
          <w:p w14:paraId="6E5D95E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174BEF4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72700C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2A65F41" w14:textId="78D7E388"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747C3731" w14:textId="43A0FC1B"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E3869F" w14:textId="77777777" w:rsidR="00A426D6" w:rsidRPr="00A426D6" w:rsidRDefault="00A426D6" w:rsidP="00A426D6">
            <w:pPr>
              <w:pStyle w:val="TableText"/>
              <w:rPr>
                <w:bCs/>
              </w:rPr>
            </w:pPr>
            <w:r w:rsidRPr="00A426D6">
              <w:rPr>
                <w:bCs/>
              </w:rPr>
              <w:t>prism:isbn</w:t>
            </w:r>
          </w:p>
        </w:tc>
        <w:tc>
          <w:tcPr>
            <w:tcW w:w="2586" w:type="dxa"/>
            <w:noWrap/>
            <w:hideMark/>
          </w:tcPr>
          <w:p w14:paraId="12B0669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145D81C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247B87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1F47A3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A426D6" w:rsidRPr="00A426D6" w14:paraId="0E3F9E68" w14:textId="6B00873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C5E5912" w14:textId="77777777" w:rsidR="00A426D6" w:rsidRPr="00A426D6" w:rsidRDefault="00A426D6" w:rsidP="00A426D6">
            <w:pPr>
              <w:pStyle w:val="TableText"/>
              <w:rPr>
                <w:bCs/>
              </w:rPr>
            </w:pPr>
            <w:r w:rsidRPr="00A426D6">
              <w:rPr>
                <w:bCs/>
              </w:rPr>
              <w:t>prism:issn</w:t>
            </w:r>
          </w:p>
        </w:tc>
        <w:tc>
          <w:tcPr>
            <w:tcW w:w="2586" w:type="dxa"/>
            <w:noWrap/>
            <w:hideMark/>
          </w:tcPr>
          <w:p w14:paraId="2A8BF49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5631F6CD"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5D6030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50F60C" w14:textId="06316930"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2CCC26AD" w14:textId="52FBD78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9ACB45A" w14:textId="77777777" w:rsidR="00A426D6" w:rsidRPr="00A426D6" w:rsidRDefault="00A426D6" w:rsidP="00A426D6">
            <w:pPr>
              <w:pStyle w:val="TableText"/>
              <w:rPr>
                <w:bCs/>
              </w:rPr>
            </w:pPr>
            <w:r w:rsidRPr="00A426D6">
              <w:rPr>
                <w:bCs/>
              </w:rPr>
              <w:t>prism:volume</w:t>
            </w:r>
          </w:p>
        </w:tc>
        <w:tc>
          <w:tcPr>
            <w:tcW w:w="2586" w:type="dxa"/>
            <w:noWrap/>
            <w:hideMark/>
          </w:tcPr>
          <w:p w14:paraId="318FBFDB"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72C0024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B2385A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288B748" w14:textId="5AC64206"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1137683C" w14:textId="71EBF914"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EF472BF" w14:textId="77777777" w:rsidR="00A426D6" w:rsidRPr="00A426D6" w:rsidRDefault="00A426D6" w:rsidP="00A426D6">
            <w:pPr>
              <w:pStyle w:val="TableText"/>
              <w:rPr>
                <w:bCs/>
              </w:rPr>
            </w:pPr>
            <w:r w:rsidRPr="00A426D6">
              <w:rPr>
                <w:bCs/>
              </w:rPr>
              <w:t>prism:issueIdentifier</w:t>
            </w:r>
          </w:p>
        </w:tc>
        <w:tc>
          <w:tcPr>
            <w:tcW w:w="2586" w:type="dxa"/>
            <w:noWrap/>
            <w:hideMark/>
          </w:tcPr>
          <w:p w14:paraId="72E2D03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0259DA9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C23B72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4BF6FC0" w14:textId="796E08B1"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A54E188" w14:textId="3F2ED96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5A68E55" w14:textId="77777777" w:rsidR="00A426D6" w:rsidRPr="00A426D6" w:rsidRDefault="00A426D6" w:rsidP="00A426D6">
            <w:pPr>
              <w:pStyle w:val="TableText"/>
              <w:rPr>
                <w:bCs/>
              </w:rPr>
            </w:pPr>
            <w:r w:rsidRPr="00A426D6">
              <w:rPr>
                <w:bCs/>
              </w:rPr>
              <w:t>prism:pageRange</w:t>
            </w:r>
          </w:p>
        </w:tc>
        <w:tc>
          <w:tcPr>
            <w:tcW w:w="2586" w:type="dxa"/>
            <w:noWrap/>
            <w:hideMark/>
          </w:tcPr>
          <w:p w14:paraId="31AEFFC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2196AE1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CA252F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5787FC" w14:textId="6EBFA0CB"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35316D51" w14:textId="5008852B"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55D1385" w14:textId="77777777" w:rsidR="00A426D6" w:rsidRPr="00A426D6" w:rsidRDefault="00A426D6" w:rsidP="00A426D6">
            <w:pPr>
              <w:pStyle w:val="TableText"/>
              <w:rPr>
                <w:bCs/>
              </w:rPr>
            </w:pPr>
            <w:r w:rsidRPr="00A426D6">
              <w:rPr>
                <w:bCs/>
              </w:rPr>
              <w:t>prism:coverDate</w:t>
            </w:r>
          </w:p>
        </w:tc>
        <w:tc>
          <w:tcPr>
            <w:tcW w:w="2586" w:type="dxa"/>
            <w:noWrap/>
            <w:hideMark/>
          </w:tcPr>
          <w:p w14:paraId="6EC2AB7B" w14:textId="079FC3F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3D39898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35E56B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1E9AC6B" w14:textId="2970295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D8AEFDD" w14:textId="4DBD14F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5E33BD7" w14:textId="77777777" w:rsidR="00A426D6" w:rsidRPr="00A426D6" w:rsidRDefault="00A426D6" w:rsidP="00A426D6">
            <w:pPr>
              <w:pStyle w:val="TableText"/>
              <w:rPr>
                <w:bCs/>
              </w:rPr>
            </w:pPr>
            <w:r w:rsidRPr="00A426D6">
              <w:rPr>
                <w:bCs/>
              </w:rPr>
              <w:t>prism:coverDisplayDate</w:t>
            </w:r>
          </w:p>
        </w:tc>
        <w:tc>
          <w:tcPr>
            <w:tcW w:w="2586" w:type="dxa"/>
            <w:noWrap/>
            <w:hideMark/>
          </w:tcPr>
          <w:p w14:paraId="497B6F09" w14:textId="10DCD6BC"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1F5F947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D0990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DA2085" w14:textId="6B825ECC"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41AD8A99" w14:textId="26D390B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AE1538" w14:textId="77777777" w:rsidR="00A426D6" w:rsidRPr="00A426D6" w:rsidRDefault="00A426D6" w:rsidP="00A426D6">
            <w:pPr>
              <w:pStyle w:val="TableText"/>
              <w:rPr>
                <w:bCs/>
              </w:rPr>
            </w:pPr>
            <w:r w:rsidRPr="00A426D6">
              <w:rPr>
                <w:bCs/>
              </w:rPr>
              <w:t>prism:doi</w:t>
            </w:r>
          </w:p>
        </w:tc>
        <w:tc>
          <w:tcPr>
            <w:tcW w:w="2586" w:type="dxa"/>
            <w:noWrap/>
            <w:hideMark/>
          </w:tcPr>
          <w:p w14:paraId="3070CBA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7240A17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480865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D628D9A" w14:textId="273323AF"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2F77FC1" w14:textId="68DF025E"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9AAD9C3" w14:textId="77777777" w:rsidR="00A426D6" w:rsidRPr="00A426D6" w:rsidRDefault="00A426D6" w:rsidP="00A426D6">
            <w:pPr>
              <w:pStyle w:val="TableText"/>
              <w:rPr>
                <w:bCs/>
              </w:rPr>
            </w:pPr>
            <w:r w:rsidRPr="00A426D6">
              <w:rPr>
                <w:bCs/>
              </w:rPr>
              <w:t>pii</w:t>
            </w:r>
          </w:p>
        </w:tc>
        <w:tc>
          <w:tcPr>
            <w:tcW w:w="2586" w:type="dxa"/>
            <w:noWrap/>
            <w:hideMark/>
          </w:tcPr>
          <w:p w14:paraId="6A70E0E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07721B8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F96B05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E6ABD8B" w14:textId="07D4932B" w:rsidR="00A426D6" w:rsidRPr="00A426D6" w:rsidRDefault="00E31967"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2F5C7F0D" w14:textId="6FF65ED3"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BECBE8B" w14:textId="77777777" w:rsidR="00A426D6" w:rsidRPr="00A426D6" w:rsidRDefault="00A426D6" w:rsidP="00A426D6">
            <w:pPr>
              <w:pStyle w:val="TableText"/>
              <w:rPr>
                <w:bCs/>
              </w:rPr>
            </w:pPr>
            <w:r w:rsidRPr="00A426D6">
              <w:rPr>
                <w:bCs/>
              </w:rPr>
              <w:t>pubmed-id</w:t>
            </w:r>
          </w:p>
        </w:tc>
        <w:tc>
          <w:tcPr>
            <w:tcW w:w="2586" w:type="dxa"/>
            <w:noWrap/>
            <w:hideMark/>
          </w:tcPr>
          <w:p w14:paraId="0456B38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0D317A5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E2F159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A0C2FB" w14:textId="7903A25D"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0A2DECF" w14:textId="0764FA9E"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82E1DA" w14:textId="77777777" w:rsidR="00A426D6" w:rsidRPr="00A426D6" w:rsidRDefault="00A426D6" w:rsidP="00A426D6">
            <w:pPr>
              <w:pStyle w:val="TableText"/>
              <w:rPr>
                <w:bCs/>
              </w:rPr>
            </w:pPr>
            <w:r w:rsidRPr="00A426D6">
              <w:rPr>
                <w:bCs/>
              </w:rPr>
              <w:t>orcid</w:t>
            </w:r>
          </w:p>
        </w:tc>
        <w:tc>
          <w:tcPr>
            <w:tcW w:w="2586" w:type="dxa"/>
            <w:noWrap/>
            <w:hideMark/>
          </w:tcPr>
          <w:p w14:paraId="5A1F30A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799A42F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E07144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7EF344C" w14:textId="3B99E507" w:rsidR="00A426D6" w:rsidRPr="00A426D6" w:rsidRDefault="00E31967"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3BC1E5E5" w14:textId="3EB62A9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34A894F" w14:textId="77777777" w:rsidR="00A426D6" w:rsidRPr="00A426D6" w:rsidRDefault="00A426D6" w:rsidP="00A426D6">
            <w:pPr>
              <w:pStyle w:val="TableText"/>
              <w:rPr>
                <w:bCs/>
              </w:rPr>
            </w:pPr>
            <w:r w:rsidRPr="00A426D6">
              <w:rPr>
                <w:bCs/>
              </w:rPr>
              <w:t>dc:creator</w:t>
            </w:r>
          </w:p>
        </w:tc>
        <w:tc>
          <w:tcPr>
            <w:tcW w:w="2586" w:type="dxa"/>
            <w:noWrap/>
            <w:hideMark/>
          </w:tcPr>
          <w:p w14:paraId="3D827AEF" w14:textId="33D24AD5"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51B2F77E"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9CD805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D8CBAAB" w14:textId="3E672B12"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23E9A4A" w14:textId="73046578"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DB2B4A" w14:textId="33507637" w:rsidR="00A426D6" w:rsidRPr="00A426D6" w:rsidRDefault="00A426D6" w:rsidP="00A426D6">
            <w:pPr>
              <w:pStyle w:val="TableText"/>
              <w:rPr>
                <w:bCs/>
              </w:rPr>
            </w:pPr>
            <w:r w:rsidRPr="00A426D6">
              <w:rPr>
                <w:bCs/>
              </w:rPr>
              <w:t>affiliation</w:t>
            </w:r>
            <w:r>
              <w:rPr>
                <w:bCs/>
              </w:rPr>
              <w:t xml:space="preserve"> </w:t>
            </w:r>
            <w:r w:rsidRPr="00A426D6">
              <w:rPr>
                <w:bCs/>
              </w:rPr>
              <w:t>affilname</w:t>
            </w:r>
          </w:p>
        </w:tc>
        <w:tc>
          <w:tcPr>
            <w:tcW w:w="2586" w:type="dxa"/>
            <w:noWrap/>
            <w:hideMark/>
          </w:tcPr>
          <w:p w14:paraId="631886E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EFB4D2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9CB2B0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AB5ACF3" w14:textId="7C439E9E"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326075A4" w14:textId="6BBC05E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61B83F3" w14:textId="6F6CDAED" w:rsidR="00A426D6" w:rsidRPr="00A426D6" w:rsidRDefault="00A426D6" w:rsidP="00A426D6">
            <w:pPr>
              <w:pStyle w:val="TableText"/>
              <w:rPr>
                <w:bCs/>
              </w:rPr>
            </w:pPr>
            <w:r w:rsidRPr="00A426D6">
              <w:rPr>
                <w:bCs/>
              </w:rPr>
              <w:t>affiliation</w:t>
            </w:r>
            <w:r>
              <w:rPr>
                <w:bCs/>
              </w:rPr>
              <w:t xml:space="preserve"> </w:t>
            </w:r>
            <w:r w:rsidRPr="00A426D6">
              <w:rPr>
                <w:bCs/>
              </w:rPr>
              <w:t>affiliation-city</w:t>
            </w:r>
          </w:p>
        </w:tc>
        <w:tc>
          <w:tcPr>
            <w:tcW w:w="2586" w:type="dxa"/>
            <w:noWrap/>
            <w:hideMark/>
          </w:tcPr>
          <w:p w14:paraId="58A1E1E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556573CD"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18617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73A7430" w14:textId="186A70C3"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0028B7F" w14:textId="4AEB3BE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D2BD196" w14:textId="0E79F090" w:rsidR="00A426D6" w:rsidRPr="00A426D6" w:rsidRDefault="00A426D6" w:rsidP="00A426D6">
            <w:pPr>
              <w:pStyle w:val="TableText"/>
              <w:rPr>
                <w:bCs/>
              </w:rPr>
            </w:pPr>
            <w:r w:rsidRPr="00A426D6">
              <w:rPr>
                <w:bCs/>
              </w:rPr>
              <w:t>affiliation</w:t>
            </w:r>
            <w:r>
              <w:rPr>
                <w:bCs/>
              </w:rPr>
              <w:t xml:space="preserve"> </w:t>
            </w:r>
            <w:r w:rsidRPr="00A426D6">
              <w:rPr>
                <w:bCs/>
              </w:rPr>
              <w:t>affiliation-country</w:t>
            </w:r>
          </w:p>
        </w:tc>
        <w:tc>
          <w:tcPr>
            <w:tcW w:w="2586" w:type="dxa"/>
            <w:noWrap/>
            <w:hideMark/>
          </w:tcPr>
          <w:p w14:paraId="551447B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60F809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1BC3C25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6A9A5" w14:textId="1E0141DD"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01CFA40A" w14:textId="71B32CC8"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3317775" w14:textId="745A7EBF" w:rsidR="00A426D6" w:rsidRPr="00A426D6" w:rsidRDefault="00A426D6" w:rsidP="00A426D6">
            <w:pPr>
              <w:pStyle w:val="TableText"/>
              <w:rPr>
                <w:bCs/>
              </w:rPr>
            </w:pPr>
            <w:r w:rsidRPr="00A426D6">
              <w:rPr>
                <w:bCs/>
              </w:rPr>
              <w:t>affiliation</w:t>
            </w:r>
            <w:r>
              <w:rPr>
                <w:bCs/>
              </w:rPr>
              <w:t xml:space="preserve"> </w:t>
            </w:r>
            <w:r w:rsidRPr="00A426D6">
              <w:rPr>
                <w:bCs/>
              </w:rPr>
              <w:t>afid</w:t>
            </w:r>
          </w:p>
        </w:tc>
        <w:tc>
          <w:tcPr>
            <w:tcW w:w="2586" w:type="dxa"/>
            <w:noWrap/>
            <w:hideMark/>
          </w:tcPr>
          <w:p w14:paraId="7BC0BD1C"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C23D3C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8170C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1C9EFD8" w14:textId="160564DE"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0C7A699C" w14:textId="381F95C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DE38E4F" w14:textId="4D8A6E91" w:rsidR="00A426D6" w:rsidRPr="00A426D6" w:rsidRDefault="00A426D6" w:rsidP="00A426D6">
            <w:pPr>
              <w:pStyle w:val="TableText"/>
              <w:rPr>
                <w:bCs/>
              </w:rPr>
            </w:pPr>
            <w:r w:rsidRPr="00A426D6">
              <w:rPr>
                <w:bCs/>
              </w:rPr>
              <w:t>affiliation</w:t>
            </w:r>
            <w:r>
              <w:rPr>
                <w:bCs/>
              </w:rPr>
              <w:t xml:space="preserve"> </w:t>
            </w:r>
            <w:r w:rsidRPr="00A426D6">
              <w:rPr>
                <w:bCs/>
              </w:rPr>
              <w:t>name-variant</w:t>
            </w:r>
          </w:p>
        </w:tc>
        <w:tc>
          <w:tcPr>
            <w:tcW w:w="2586" w:type="dxa"/>
            <w:noWrap/>
            <w:hideMark/>
          </w:tcPr>
          <w:p w14:paraId="6DD72DF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730B183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BAD253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EC1CAD0" w14:textId="7995C5DE"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13C6C966" w14:textId="6D0116FA"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B21D41F" w14:textId="77777777" w:rsidR="00A426D6" w:rsidRPr="00A426D6" w:rsidRDefault="00A426D6" w:rsidP="00A426D6">
            <w:pPr>
              <w:pStyle w:val="TableText"/>
              <w:rPr>
                <w:bCs/>
              </w:rPr>
            </w:pPr>
            <w:r w:rsidRPr="00A426D6">
              <w:rPr>
                <w:bCs/>
              </w:rPr>
              <w:t>author</w:t>
            </w:r>
          </w:p>
        </w:tc>
        <w:tc>
          <w:tcPr>
            <w:tcW w:w="2586" w:type="dxa"/>
            <w:noWrap/>
            <w:hideMark/>
          </w:tcPr>
          <w:p w14:paraId="0BD3A5F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5191F1F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6FD057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DDB6117" w14:textId="12A42F8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F758FC4" w14:textId="44289B54"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C28FF82" w14:textId="77777777" w:rsidR="00A426D6" w:rsidRPr="00A426D6" w:rsidRDefault="00A426D6" w:rsidP="00A426D6">
            <w:pPr>
              <w:pStyle w:val="TableText"/>
              <w:rPr>
                <w:bCs/>
              </w:rPr>
            </w:pPr>
            <w:r w:rsidRPr="00A426D6">
              <w:rPr>
                <w:bCs/>
              </w:rPr>
              <w:t>author-url</w:t>
            </w:r>
          </w:p>
        </w:tc>
        <w:tc>
          <w:tcPr>
            <w:tcW w:w="2586" w:type="dxa"/>
            <w:noWrap/>
            <w:hideMark/>
          </w:tcPr>
          <w:p w14:paraId="5BDEF39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1332FD9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6380DC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4DBB58A" w14:textId="506FEF05"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4A431707" w14:textId="5BD048A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19316F" w14:textId="77777777" w:rsidR="00A426D6" w:rsidRPr="00A426D6" w:rsidRDefault="00A426D6" w:rsidP="00A426D6">
            <w:pPr>
              <w:pStyle w:val="TableText"/>
              <w:rPr>
                <w:bCs/>
              </w:rPr>
            </w:pPr>
            <w:r w:rsidRPr="00A426D6">
              <w:rPr>
                <w:bCs/>
              </w:rPr>
              <w:t>authid</w:t>
            </w:r>
          </w:p>
        </w:tc>
        <w:tc>
          <w:tcPr>
            <w:tcW w:w="2586" w:type="dxa"/>
            <w:noWrap/>
            <w:hideMark/>
          </w:tcPr>
          <w:p w14:paraId="1D8A6A5C"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621F08C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5BA0FE2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080CAA5" w14:textId="625DB3CE"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10EBCCAB" w14:textId="3BD8B382"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C25E13F" w14:textId="77777777" w:rsidR="00A426D6" w:rsidRPr="00A426D6" w:rsidRDefault="00A426D6" w:rsidP="00A426D6">
            <w:pPr>
              <w:pStyle w:val="TableText"/>
              <w:rPr>
                <w:bCs/>
              </w:rPr>
            </w:pPr>
            <w:r w:rsidRPr="00A426D6">
              <w:rPr>
                <w:bCs/>
              </w:rPr>
              <w:t>authname</w:t>
            </w:r>
          </w:p>
        </w:tc>
        <w:tc>
          <w:tcPr>
            <w:tcW w:w="2586" w:type="dxa"/>
            <w:noWrap/>
            <w:hideMark/>
          </w:tcPr>
          <w:p w14:paraId="743EF9F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2F07540A"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72FD42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36B53E7" w14:textId="1BBA9805"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6141E5E8" w14:textId="477E77F2"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1177B70" w14:textId="77777777" w:rsidR="00A426D6" w:rsidRPr="00A426D6" w:rsidRDefault="00A426D6" w:rsidP="00A426D6">
            <w:pPr>
              <w:pStyle w:val="TableText"/>
              <w:rPr>
                <w:bCs/>
              </w:rPr>
            </w:pPr>
            <w:r w:rsidRPr="00A426D6">
              <w:rPr>
                <w:bCs/>
              </w:rPr>
              <w:t>given-name</w:t>
            </w:r>
          </w:p>
        </w:tc>
        <w:tc>
          <w:tcPr>
            <w:tcW w:w="2586" w:type="dxa"/>
            <w:noWrap/>
            <w:hideMark/>
          </w:tcPr>
          <w:p w14:paraId="3CE73DD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0E3B7BB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B0671A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59CC4D23" w14:textId="7B7D1379"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11D39D3E" w14:textId="0DB829D6"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81DECDE" w14:textId="77777777" w:rsidR="00A426D6" w:rsidRPr="00A426D6" w:rsidRDefault="00A426D6" w:rsidP="00A426D6">
            <w:pPr>
              <w:pStyle w:val="TableText"/>
              <w:rPr>
                <w:bCs/>
              </w:rPr>
            </w:pPr>
            <w:r w:rsidRPr="00A426D6">
              <w:rPr>
                <w:bCs/>
              </w:rPr>
              <w:t>surname</w:t>
            </w:r>
          </w:p>
        </w:tc>
        <w:tc>
          <w:tcPr>
            <w:tcW w:w="2586" w:type="dxa"/>
            <w:noWrap/>
            <w:hideMark/>
          </w:tcPr>
          <w:p w14:paraId="6F14D69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0D7945C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077DFD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D299C5B" w14:textId="60F8B598"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6FA6C3ED" w14:textId="70602FF0"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440E57" w14:textId="77777777" w:rsidR="00A426D6" w:rsidRPr="00A426D6" w:rsidRDefault="00A426D6" w:rsidP="00A426D6">
            <w:pPr>
              <w:pStyle w:val="TableText"/>
              <w:rPr>
                <w:bCs/>
              </w:rPr>
            </w:pPr>
            <w:r w:rsidRPr="00A426D6">
              <w:rPr>
                <w:bCs/>
              </w:rPr>
              <w:t>initials</w:t>
            </w:r>
          </w:p>
        </w:tc>
        <w:tc>
          <w:tcPr>
            <w:tcW w:w="2586" w:type="dxa"/>
            <w:noWrap/>
            <w:hideMark/>
          </w:tcPr>
          <w:p w14:paraId="13E71B8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416D15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A6A00A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351C0525" w14:textId="2993B439"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7026F074" w14:textId="0EFE3922"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B75813" w14:textId="77777777" w:rsidR="00A426D6" w:rsidRPr="00A426D6" w:rsidRDefault="00A426D6" w:rsidP="00A426D6">
            <w:pPr>
              <w:pStyle w:val="TableText"/>
              <w:rPr>
                <w:bCs/>
              </w:rPr>
            </w:pPr>
            <w:r w:rsidRPr="00A426D6">
              <w:rPr>
                <w:bCs/>
              </w:rPr>
              <w:t>afid</w:t>
            </w:r>
          </w:p>
        </w:tc>
        <w:tc>
          <w:tcPr>
            <w:tcW w:w="2586" w:type="dxa"/>
            <w:noWrap/>
            <w:hideMark/>
          </w:tcPr>
          <w:p w14:paraId="73BAD03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0D24C1B"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EBE935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49E274EA" w14:textId="2DB9B3A4"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00B1B4DA" w14:textId="0FAC0B4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E3848F" w14:textId="77777777" w:rsidR="00A426D6" w:rsidRPr="00A426D6" w:rsidRDefault="00A426D6" w:rsidP="00A426D6">
            <w:pPr>
              <w:pStyle w:val="TableText"/>
              <w:rPr>
                <w:bCs/>
              </w:rPr>
            </w:pPr>
            <w:r w:rsidRPr="00A426D6">
              <w:rPr>
                <w:bCs/>
              </w:rPr>
              <w:t>dc:description</w:t>
            </w:r>
          </w:p>
        </w:tc>
        <w:tc>
          <w:tcPr>
            <w:tcW w:w="2586" w:type="dxa"/>
            <w:noWrap/>
            <w:hideMark/>
          </w:tcPr>
          <w:p w14:paraId="53612383"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509C2FF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E89BE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63872B6" w14:textId="7329CA74"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3A60413D" w14:textId="4E958F80"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C73D10F" w14:textId="77777777" w:rsidR="00A426D6" w:rsidRPr="00A426D6" w:rsidRDefault="00A426D6" w:rsidP="00A426D6">
            <w:pPr>
              <w:pStyle w:val="TableText"/>
              <w:rPr>
                <w:bCs/>
              </w:rPr>
            </w:pPr>
            <w:r w:rsidRPr="00A426D6">
              <w:rPr>
                <w:bCs/>
              </w:rPr>
              <w:t>authkeywords</w:t>
            </w:r>
          </w:p>
        </w:tc>
        <w:tc>
          <w:tcPr>
            <w:tcW w:w="2586" w:type="dxa"/>
            <w:noWrap/>
            <w:hideMark/>
          </w:tcPr>
          <w:p w14:paraId="4227F95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1294D86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33E5C1A"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AAF041B" w14:textId="71FD34F2"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A426D6" w:rsidRPr="00A426D6" w14:paraId="59D6372C" w14:textId="073D5B26"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9B39B4D" w14:textId="77777777" w:rsidR="00A426D6" w:rsidRPr="00A426D6" w:rsidRDefault="00A426D6" w:rsidP="00A426D6">
            <w:pPr>
              <w:pStyle w:val="TableText"/>
              <w:rPr>
                <w:bCs/>
              </w:rPr>
            </w:pPr>
            <w:r w:rsidRPr="00A426D6">
              <w:rPr>
                <w:bCs/>
              </w:rPr>
              <w:t>article-number</w:t>
            </w:r>
          </w:p>
        </w:tc>
        <w:tc>
          <w:tcPr>
            <w:tcW w:w="2586" w:type="dxa"/>
            <w:noWrap/>
            <w:hideMark/>
          </w:tcPr>
          <w:p w14:paraId="1A59A02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7B61E76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8836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7DE8464" w14:textId="4498F19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A426D6" w:rsidRPr="00A426D6" w14:paraId="5DE90CF2" w14:textId="0E89C40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0F7FB5" w14:textId="77777777" w:rsidR="00A426D6" w:rsidRPr="00A426D6" w:rsidRDefault="00A426D6" w:rsidP="00A426D6">
            <w:pPr>
              <w:pStyle w:val="TableText"/>
              <w:rPr>
                <w:bCs/>
              </w:rPr>
            </w:pPr>
            <w:r w:rsidRPr="00A426D6">
              <w:rPr>
                <w:bCs/>
              </w:rPr>
              <w:t>fund-acr</w:t>
            </w:r>
          </w:p>
        </w:tc>
        <w:tc>
          <w:tcPr>
            <w:tcW w:w="2586" w:type="dxa"/>
            <w:noWrap/>
            <w:hideMark/>
          </w:tcPr>
          <w:p w14:paraId="0FA30BB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7D0601F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A8726D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631EFE6" w14:textId="1AE708DD"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52F20781" w14:textId="54CD1C9A"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0A284C4" w14:textId="77777777" w:rsidR="00A426D6" w:rsidRPr="00A426D6" w:rsidRDefault="00A426D6" w:rsidP="00A426D6">
            <w:pPr>
              <w:pStyle w:val="TableText"/>
              <w:rPr>
                <w:bCs/>
              </w:rPr>
            </w:pPr>
            <w:r w:rsidRPr="00A426D6">
              <w:rPr>
                <w:bCs/>
              </w:rPr>
              <w:t>fund-no</w:t>
            </w:r>
          </w:p>
        </w:tc>
        <w:tc>
          <w:tcPr>
            <w:tcW w:w="2586" w:type="dxa"/>
            <w:noWrap/>
            <w:hideMark/>
          </w:tcPr>
          <w:p w14:paraId="05CC3FC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7B7705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35D722E"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BCF15D0" w14:textId="2F6DFE06"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A426D6" w:rsidRPr="00A426D6" w14:paraId="21FFC9F4" w14:textId="3284AC8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A16D3EE" w14:textId="77777777" w:rsidR="00A426D6" w:rsidRPr="00A426D6" w:rsidRDefault="00A426D6" w:rsidP="00A426D6">
            <w:pPr>
              <w:pStyle w:val="TableText"/>
              <w:rPr>
                <w:bCs/>
              </w:rPr>
            </w:pPr>
            <w:r w:rsidRPr="00A426D6">
              <w:rPr>
                <w:bCs/>
              </w:rPr>
              <w:t>fund-sponsor</w:t>
            </w:r>
          </w:p>
        </w:tc>
        <w:tc>
          <w:tcPr>
            <w:tcW w:w="2586" w:type="dxa"/>
            <w:noWrap/>
            <w:hideMark/>
          </w:tcPr>
          <w:p w14:paraId="48CD12C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7E5704E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B65231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6DC447D" w14:textId="4E4B0631"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52B0292F" w14:textId="77777777" w:rsidR="00A426D6" w:rsidRPr="00A426D6" w:rsidRDefault="00A426D6" w:rsidP="00A426D6">
      <w:pPr>
        <w:pStyle w:val="BodyText2"/>
      </w:pPr>
    </w:p>
    <w:p w14:paraId="57A6576F" w14:textId="5061B439" w:rsidR="00F66F55" w:rsidRDefault="00F66F55" w:rsidP="00F66F55">
      <w:pPr>
        <w:pStyle w:val="Heading5"/>
      </w:pPr>
      <w:r>
        <w:lastRenderedPageBreak/>
        <w:t>Quotas</w:t>
      </w:r>
    </w:p>
    <w:p w14:paraId="4F4BBF8E" w14:textId="3AE28FD0" w:rsidR="00F66F55" w:rsidRPr="00F66F55" w:rsidRDefault="00F66F55" w:rsidP="00F66F55">
      <w:pPr>
        <w:pStyle w:val="BodyText2"/>
      </w:pPr>
      <w:r>
        <w:t xml:space="preserve">There are limits on the number of queries that you can make every week and the number of results that can be returned. See this page: </w:t>
      </w:r>
      <w:hyperlink r:id="rId759" w:history="1">
        <w:r w:rsidRPr="00F93921">
          <w:rPr>
            <w:rStyle w:val="Hyperlink"/>
          </w:rPr>
          <w:t>https://dev.elsevier.com/api_key_settings.html</w:t>
        </w:r>
      </w:hyperlink>
      <w:r>
        <w:t xml:space="preserve"> </w:t>
      </w:r>
    </w:p>
    <w:p w14:paraId="18372588" w14:textId="77777777" w:rsidR="00742B70" w:rsidRDefault="00742B70" w:rsidP="0034374E">
      <w:pPr>
        <w:pStyle w:val="Heading3"/>
      </w:pPr>
      <w:r>
        <w:t>JRC eStation</w:t>
      </w:r>
    </w:p>
    <w:p w14:paraId="16A77EEB" w14:textId="77777777" w:rsidR="00742B70" w:rsidRDefault="00742B70" w:rsidP="000E5536">
      <w:pPr>
        <w:pStyle w:val="BodyText2"/>
      </w:pPr>
      <w:r>
        <w:t>Describe process:</w:t>
      </w:r>
    </w:p>
    <w:p w14:paraId="32BCACCD" w14:textId="77777777" w:rsidR="00742B70" w:rsidRDefault="008809F7" w:rsidP="000E5536">
      <w:pPr>
        <w:pStyle w:val="BodyText2"/>
      </w:pPr>
      <w:hyperlink r:id="rId760"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0E5536">
      <w:pPr>
        <w:pStyle w:val="BodyText2"/>
      </w:pPr>
      <w:r>
        <w:t>Example call:</w:t>
      </w:r>
    </w:p>
    <w:p w14:paraId="66984628" w14:textId="77777777" w:rsidR="00742B70" w:rsidRDefault="00742B70" w:rsidP="000E5536">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0E5536">
      <w:pPr>
        <w:pStyle w:val="Code"/>
      </w:pPr>
      <w:r>
        <w:t>jsonp : "callBack"</w:t>
      </w:r>
    </w:p>
    <w:p w14:paraId="713A90EE" w14:textId="77777777" w:rsidR="00742B70" w:rsidRDefault="00742B70" w:rsidP="000E5536">
      <w:pPr>
        <w:pStyle w:val="Code"/>
      </w:pPr>
      <w:r>
        <w:t>}).then(function(response) {</w:t>
      </w:r>
    </w:p>
    <w:p w14:paraId="6ED6ED06" w14:textId="77777777" w:rsidR="00742B70" w:rsidRDefault="00742B70" w:rsidP="000E5536">
      <w:pPr>
        <w:pStyle w:val="Code"/>
      </w:pPr>
      <w:r>
        <w:t>dom.byId("fires").innerHTML = firedata;</w:t>
      </w:r>
    </w:p>
    <w:p w14:paraId="464FF50B" w14:textId="77777777" w:rsidR="00742B70" w:rsidRPr="009F66C3" w:rsidRDefault="00742B70" w:rsidP="000E5536">
      <w:pPr>
        <w:pStyle w:val="Code"/>
      </w:pPr>
      <w:r>
        <w:t>});</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0E5536">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E5562E">
      <w:pPr>
        <w:pStyle w:val="BodyText2"/>
      </w:pPr>
      <w:r>
        <w:t>I have my own account: blishten/thargal88 and I am a member of the European Commission ArcGIS Online (</w:t>
      </w:r>
      <w:hyperlink r:id="rId761"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7C26CBF0" w14:textId="77777777" w:rsidR="00C24856" w:rsidRDefault="00C24856" w:rsidP="007D2F52">
      <w:pPr>
        <w:pStyle w:val="Heading4"/>
      </w:pPr>
      <w:r>
        <w:t>CartoDB</w:t>
      </w:r>
    </w:p>
    <w:p w14:paraId="776AB989" w14:textId="77777777" w:rsidR="00C24856" w:rsidRDefault="00C24856" w:rsidP="000E5536">
      <w:pPr>
        <w:pStyle w:val="BodyText2"/>
      </w:pPr>
      <w:r>
        <w:t>Excellent! Example queries:</w:t>
      </w:r>
    </w:p>
    <w:p w14:paraId="545CA6A4" w14:textId="77777777" w:rsidR="00C24856" w:rsidRDefault="008809F7" w:rsidP="000E5536">
      <w:pPr>
        <w:pStyle w:val="sql"/>
      </w:pPr>
      <w:hyperlink r:id="rId762" w:history="1">
        <w:r w:rsidR="00C24856">
          <w:rPr>
            <w:rStyle w:val="Hyperlink"/>
          </w:rPr>
          <w:t>https://andrewcottam.cartodb.com/api/v2/sql?q=select%20*%20from%20countries%20where%20iso3='MYS'</w:t>
        </w:r>
      </w:hyperlink>
    </w:p>
    <w:p w14:paraId="0171D4BF" w14:textId="77777777" w:rsidR="00C24856" w:rsidRDefault="008809F7" w:rsidP="000E5536">
      <w:pPr>
        <w:pStyle w:val="sql"/>
      </w:pPr>
      <w:hyperlink r:id="rId763" w:history="1">
        <w:r w:rsidR="00C24856">
          <w:rPr>
            <w:rStyle w:val="Hyperlink"/>
          </w:rPr>
          <w:t>https://andrewcottam.cartodb.com/api/v2/sql?q=select%20*%20from%20countries%20where%20iso3='MYS'&amp;format=GeoJSON</w:t>
        </w:r>
      </w:hyperlink>
    </w:p>
    <w:p w14:paraId="06FB5DD6" w14:textId="77777777" w:rsidR="00C24856" w:rsidRDefault="008809F7" w:rsidP="000E5536">
      <w:pPr>
        <w:pStyle w:val="sql"/>
      </w:pPr>
      <w:hyperlink r:id="rId764" w:history="1">
        <w:r w:rsidR="00C24856">
          <w:rPr>
            <w:rStyle w:val="Hyperlink"/>
          </w:rPr>
          <w:t>https://andrewcottam.cartodb.com/api/v2/sql?q=select%20name,ST_AsGeoJSON(the_geom)%20as%20the_geom%20from%20countries%20where%20iso3='MYS'</w:t>
        </w:r>
      </w:hyperlink>
    </w:p>
    <w:p w14:paraId="744B81EE" w14:textId="77777777" w:rsidR="00C24856" w:rsidRDefault="008809F7" w:rsidP="000E5536">
      <w:pPr>
        <w:pStyle w:val="sql"/>
      </w:pPr>
      <w:hyperlink r:id="rId765" w:history="1">
        <w:r w:rsidR="00C24856">
          <w:rPr>
            <w:rStyle w:val="Hyperlink"/>
          </w:rPr>
          <w:t>https://andrewcottam.cartodb.com/api/v2/sql?q=select%20name,ST_AsText(the_geom)%20as%20the_geom%20from%20countries%20where%20iso3='MYS'</w:t>
        </w:r>
      </w:hyperlink>
    </w:p>
    <w:p w14:paraId="0FC46CBB" w14:textId="77777777" w:rsidR="00C24856" w:rsidRDefault="008809F7" w:rsidP="000E5536">
      <w:pPr>
        <w:pStyle w:val="sql"/>
      </w:pPr>
      <w:hyperlink r:id="rId766"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0E5536">
      <w:pPr>
        <w:pStyle w:val="BodyText2"/>
      </w:pPr>
      <w:r>
        <w:t xml:space="preserve">This is a scalable cloud system that uses PostgreSQL and Hadoop. See </w:t>
      </w:r>
      <w:hyperlink r:id="rId767" w:history="1">
        <w:r w:rsidRPr="009B140B">
          <w:rPr>
            <w:rStyle w:val="Hyperlink"/>
          </w:rPr>
          <w:t>here</w:t>
        </w:r>
      </w:hyperlink>
      <w:r>
        <w:t>.</w:t>
      </w:r>
    </w:p>
    <w:p w14:paraId="722AF66C" w14:textId="77777777" w:rsidR="00742B70" w:rsidRDefault="00742B70" w:rsidP="007D2F52">
      <w:pPr>
        <w:pStyle w:val="Heading4"/>
      </w:pPr>
      <w:r>
        <w:t>Bing Maps REST Services</w:t>
      </w:r>
    </w:p>
    <w:p w14:paraId="753C72FC" w14:textId="77777777" w:rsidR="00742B70" w:rsidRDefault="008809F7" w:rsidP="000E5536">
      <w:pPr>
        <w:pStyle w:val="BodyText2"/>
      </w:pPr>
      <w:hyperlink r:id="rId768"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0E5536">
      <w:pPr>
        <w:pStyle w:val="BodyText2"/>
      </w:pPr>
      <w:r>
        <w:t xml:space="preserve">I am using their Maps API for imagery in the Roadless Areas Validation tool. They also have a metadata API to retrieve information about the imagery including start and end dates. Example </w:t>
      </w:r>
      <w:hyperlink r:id="rId769" w:history="1">
        <w:r w:rsidRPr="00E85DA3">
          <w:rPr>
            <w:rStyle w:val="Hyperlink"/>
          </w:rPr>
          <w:t>here</w:t>
        </w:r>
      </w:hyperlink>
      <w:r>
        <w:t xml:space="preserve">. </w:t>
      </w:r>
    </w:p>
    <w:p w14:paraId="2B14212A" w14:textId="77777777" w:rsidR="00742B70" w:rsidRDefault="00742B70" w:rsidP="007D2F52">
      <w:pPr>
        <w:pStyle w:val="Heading4"/>
      </w:pPr>
      <w:r>
        <w:t>Geocoding</w:t>
      </w:r>
    </w:p>
    <w:p w14:paraId="3E490639" w14:textId="77777777" w:rsidR="00742B70" w:rsidRDefault="00742B70" w:rsidP="000E5536">
      <w:pPr>
        <w:pStyle w:val="BodyText2"/>
      </w:pPr>
      <w:r>
        <w:t xml:space="preserve">Review of the 7 free geocoding services on the web: </w:t>
      </w:r>
    </w:p>
    <w:p w14:paraId="12809ADE" w14:textId="77777777" w:rsidR="00742B70" w:rsidRPr="00D57185" w:rsidRDefault="008809F7" w:rsidP="000E5536">
      <w:pPr>
        <w:pStyle w:val="BodyText"/>
      </w:pPr>
      <w:hyperlink r:id="rId770" w:history="1">
        <w:r w:rsidR="00742B70">
          <w:rPr>
            <w:rStyle w:val="Hyperlink"/>
          </w:rPr>
          <w:t>http://blog.programmableweb.com/2012/06/21/7-free-geocoding-apis-google-bing-yahoo-and-mapquest/</w:t>
        </w:r>
      </w:hyperlink>
    </w:p>
    <w:p w14:paraId="6AC1E82C" w14:textId="77777777" w:rsidR="00742B70" w:rsidRDefault="00742B70" w:rsidP="007D2F52">
      <w:pPr>
        <w:pStyle w:val="Heading4"/>
      </w:pPr>
      <w:r>
        <w:t>Online spatial converters</w:t>
      </w:r>
    </w:p>
    <w:p w14:paraId="2BF4E2A9" w14:textId="77777777" w:rsidR="00742B70" w:rsidRPr="00F127A1" w:rsidRDefault="00742B70" w:rsidP="000E5536">
      <w:pPr>
        <w:pStyle w:val="BodyText2"/>
      </w:pPr>
      <w:r>
        <w:t xml:space="preserve">This one is good for converting </w:t>
      </w:r>
      <w:r w:rsidRPr="00F127A1">
        <w:t>degrees, minutes, seconds to decimal degrees</w:t>
      </w:r>
      <w:r>
        <w:t xml:space="preserve">: </w:t>
      </w:r>
      <w:hyperlink r:id="rId771"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8809F7" w:rsidP="000E5536">
      <w:pPr>
        <w:pStyle w:val="BodyText2"/>
      </w:pPr>
      <w:hyperlink r:id="rId772"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446DD1A6" w14:textId="4CD234A8" w:rsidR="00AD4355" w:rsidRDefault="00AD4355" w:rsidP="007D2F52">
      <w:pPr>
        <w:pStyle w:val="Heading4"/>
      </w:pPr>
      <w:r>
        <w:lastRenderedPageBreak/>
        <w:t>DigitalGlobe</w:t>
      </w:r>
    </w:p>
    <w:p w14:paraId="7F325152" w14:textId="77777777" w:rsidR="00672090" w:rsidRDefault="00AD4355" w:rsidP="000E5536">
      <w:pPr>
        <w:pStyle w:val="BodyText2"/>
      </w:pPr>
      <w:r>
        <w:t xml:space="preserve">There are no dates for the imagery (See </w:t>
      </w:r>
      <w:hyperlink r:id="rId773" w:history="1">
        <w:r w:rsidRPr="00AD4355">
          <w:rPr>
            <w:rStyle w:val="Hyperlink"/>
          </w:rPr>
          <w:t>here</w:t>
        </w:r>
      </w:hyperlink>
      <w:r>
        <w:t>).</w:t>
      </w:r>
      <w:r w:rsidR="00672090">
        <w:t xml:space="preserve"> </w:t>
      </w:r>
    </w:p>
    <w:p w14:paraId="29306CE2" w14:textId="10E40677" w:rsidR="00672090" w:rsidRDefault="00672090" w:rsidP="000E5536">
      <w:pPr>
        <w:pStyle w:val="Heading5"/>
      </w:pPr>
      <w:r>
        <w:t>Issues</w:t>
      </w:r>
    </w:p>
    <w:p w14:paraId="79E84DFE" w14:textId="77777777" w:rsidR="00672090" w:rsidRDefault="00672090" w:rsidP="000E5536">
      <w:pPr>
        <w:pStyle w:val="BodyText2"/>
      </w:pPr>
      <w:r>
        <w:t xml:space="preserve">On 13/10/16 I got an error while trying to load a DigitalGlobe layer: </w:t>
      </w:r>
    </w:p>
    <w:p w14:paraId="3A83F8D9" w14:textId="77777777" w:rsidR="00672090" w:rsidRDefault="008809F7" w:rsidP="000E5536">
      <w:pPr>
        <w:pStyle w:val="BodyText2"/>
      </w:pPr>
      <w:hyperlink r:id="rId774"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0E5536">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75" w:history="1">
        <w:r w:rsidR="002F4CD4" w:rsidRPr="002F4CD4">
          <w:rPr>
            <w:rStyle w:val="Hyperlink"/>
          </w:rPr>
          <w:t>here</w:t>
        </w:r>
      </w:hyperlink>
      <w:r w:rsidR="002F4CD4">
        <w:t xml:space="preserve">) to </w:t>
      </w:r>
      <w:r w:rsidR="002F4CD4" w:rsidRPr="002F4CD4">
        <w:t>digitalglobe.nal0g75k</w:t>
      </w:r>
      <w:r w:rsidR="002F4CD4">
        <w:t>.</w:t>
      </w:r>
    </w:p>
    <w:p w14:paraId="047B402C" w14:textId="77777777" w:rsidR="00E0003B" w:rsidRDefault="00E0003B" w:rsidP="0034374E">
      <w:pPr>
        <w:pStyle w:val="Heading3"/>
      </w:pPr>
      <w:r>
        <w:t>Photo services</w:t>
      </w:r>
    </w:p>
    <w:p w14:paraId="075977FC" w14:textId="77777777" w:rsidR="00E0003B" w:rsidRDefault="00E0003B" w:rsidP="000E5536">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0E5CA12B" w14:textId="77777777" w:rsidR="00E0003B" w:rsidRPr="00D446FC" w:rsidRDefault="00E0003B" w:rsidP="000E5536">
      <w:pPr>
        <w:pStyle w:val="BodyText2"/>
      </w:pPr>
      <w:r>
        <w:t xml:space="preserve">5° 7' 37.17" N  116° 55' 46.25" E (which is </w:t>
      </w:r>
      <w:r w:rsidRPr="008621E0">
        <w:t>5.1269</w:t>
      </w:r>
      <w:r>
        <w:t xml:space="preserve">, </w:t>
      </w:r>
      <w:r w:rsidRPr="008621E0">
        <w:t>116.9295</w:t>
      </w:r>
      <w:r>
        <w:t xml:space="preserve"> using </w:t>
      </w:r>
      <w:hyperlink r:id="rId776" w:history="1">
        <w:r w:rsidRPr="008621E0">
          <w:rPr>
            <w:rStyle w:val="Hyperlink"/>
          </w:rPr>
          <w:t>this</w:t>
        </w:r>
      </w:hyperlink>
      <w:r>
        <w:t xml:space="preserve"> converter).</w:t>
      </w:r>
    </w:p>
    <w:p w14:paraId="129F9EF4" w14:textId="77777777" w:rsidR="00E0003B" w:rsidRDefault="00E0003B" w:rsidP="007D2F52">
      <w:pPr>
        <w:pStyle w:val="Heading4"/>
      </w:pPr>
      <w:r>
        <w:t>Bing</w:t>
      </w:r>
    </w:p>
    <w:p w14:paraId="10A1B030" w14:textId="77777777" w:rsidR="00E0003B" w:rsidRPr="00A06931" w:rsidRDefault="00E0003B" w:rsidP="000E5536">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25F0E819" w14:textId="77777777" w:rsidR="00E0003B" w:rsidRDefault="00E0003B" w:rsidP="007D2F52">
      <w:pPr>
        <w:pStyle w:val="Heading4"/>
      </w:pPr>
      <w:r>
        <w:t>Flickr</w:t>
      </w:r>
    </w:p>
    <w:p w14:paraId="2604C593" w14:textId="77777777" w:rsidR="00E0003B" w:rsidRDefault="00E0003B" w:rsidP="000E5536">
      <w:pPr>
        <w:pStyle w:val="Heading5"/>
      </w:pPr>
      <w:r>
        <w:t>Credentials</w:t>
      </w:r>
    </w:p>
    <w:p w14:paraId="201C5E9D" w14:textId="77777777" w:rsidR="00E0003B" w:rsidRDefault="00E0003B" w:rsidP="000E5536">
      <w:pPr>
        <w:pStyle w:val="BodyText2"/>
      </w:pPr>
      <w:r>
        <w:t xml:space="preserve">Yahoo account: </w:t>
      </w:r>
      <w:r w:rsidRPr="00D92F0D">
        <w:t>andrewcottam36</w:t>
      </w:r>
    </w:p>
    <w:p w14:paraId="7B666813" w14:textId="77777777" w:rsidR="00E0003B" w:rsidRPr="00D92F0D" w:rsidRDefault="00E0003B" w:rsidP="000E5536">
      <w:pPr>
        <w:pStyle w:val="BodyText2"/>
      </w:pPr>
      <w:r>
        <w:t>Password: &lt;usual&gt;</w:t>
      </w:r>
    </w:p>
    <w:p w14:paraId="22B3A634" w14:textId="77777777" w:rsidR="00E0003B" w:rsidRDefault="00E0003B" w:rsidP="000E5536">
      <w:pPr>
        <w:pStyle w:val="Heading5"/>
      </w:pPr>
      <w:r>
        <w:t>Example return</w:t>
      </w:r>
    </w:p>
    <w:p w14:paraId="60FBD1C2" w14:textId="77777777" w:rsidR="00E0003B" w:rsidRPr="00E54201" w:rsidRDefault="00E0003B" w:rsidP="000E5536">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7AAFA82" w14:textId="77777777" w:rsidR="00E0003B" w:rsidRDefault="00E0003B" w:rsidP="000E5536">
      <w:pPr>
        <w:pStyle w:val="Heading5"/>
      </w:pPr>
      <w:r>
        <w:t>Image search by name</w:t>
      </w:r>
    </w:p>
    <w:p w14:paraId="355930CF" w14:textId="77777777" w:rsidR="00E0003B" w:rsidRDefault="00E0003B" w:rsidP="000E5536">
      <w:pPr>
        <w:pStyle w:val="BodyText2"/>
      </w:pPr>
      <w:r>
        <w:t>Example:</w:t>
      </w:r>
    </w:p>
    <w:p w14:paraId="39B23809" w14:textId="77777777" w:rsidR="00E0003B" w:rsidRDefault="008809F7" w:rsidP="000E5536">
      <w:pPr>
        <w:pStyle w:val="BodyText2"/>
        <w:rPr>
          <w:rStyle w:val="Hyperlink"/>
        </w:rPr>
      </w:pPr>
      <w:hyperlink r:id="rId777" w:history="1">
        <w:r w:rsidR="00E0003B" w:rsidRPr="009E609B">
          <w:rPr>
            <w:rStyle w:val="Hyperlink"/>
          </w:rPr>
          <w:t>http://api.flickr.com/services/rest/?format=json&amp;method=flickr.photos.search&amp;text=wibble&amp;api_key=6d3e521646cdd1391a6dee32d8e54d62</w:t>
        </w:r>
      </w:hyperlink>
    </w:p>
    <w:p w14:paraId="051C8C03" w14:textId="77777777" w:rsidR="00E0003B" w:rsidRDefault="00E0003B" w:rsidP="000E5536">
      <w:pPr>
        <w:pStyle w:val="BodyText2"/>
      </w:pPr>
      <w:r>
        <w:t>Wrapper function written in Python - here.</w:t>
      </w:r>
    </w:p>
    <w:p w14:paraId="3334014B" w14:textId="77777777" w:rsidR="00E0003B" w:rsidRDefault="00E0003B" w:rsidP="000E5536">
      <w:pPr>
        <w:pStyle w:val="Heading5"/>
      </w:pPr>
      <w:r>
        <w:t>Limits</w:t>
      </w:r>
    </w:p>
    <w:p w14:paraId="6D22688B" w14:textId="77777777" w:rsidR="00E0003B" w:rsidRPr="00066A8C" w:rsidRDefault="00E0003B" w:rsidP="000E5536">
      <w:pPr>
        <w:pStyle w:val="BodyText2"/>
      </w:pPr>
      <w:r>
        <w:t xml:space="preserve">3600 queries per hour from </w:t>
      </w:r>
      <w:hyperlink r:id="rId778" w:history="1">
        <w:r w:rsidRPr="00066A8C">
          <w:rPr>
            <w:rStyle w:val="Hyperlink"/>
          </w:rPr>
          <w:t>here</w:t>
        </w:r>
      </w:hyperlink>
    </w:p>
    <w:p w14:paraId="5C119594" w14:textId="77777777" w:rsidR="00E0003B" w:rsidRDefault="00E0003B" w:rsidP="000E5536">
      <w:pPr>
        <w:pStyle w:val="Heading5"/>
      </w:pPr>
      <w:r>
        <w:t>Issues</w:t>
      </w:r>
    </w:p>
    <w:p w14:paraId="29A43CFD" w14:textId="77777777" w:rsidR="00E0003B" w:rsidRDefault="00E0003B" w:rsidP="000E5536">
      <w:pPr>
        <w:pStyle w:val="Heading6"/>
      </w:pPr>
      <w:r>
        <w:t>Errors</w:t>
      </w:r>
    </w:p>
    <w:p w14:paraId="1CC470CE" w14:textId="77777777" w:rsidR="00E0003B" w:rsidRPr="00A44CAF" w:rsidRDefault="00E0003B" w:rsidP="000E5536">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7285FD6" w14:textId="77777777" w:rsidR="00E0003B" w:rsidRDefault="00E0003B" w:rsidP="000E5536">
      <w:pPr>
        <w:pStyle w:val="Heading6"/>
      </w:pPr>
      <w:r>
        <w:t>Quality</w:t>
      </w:r>
    </w:p>
    <w:p w14:paraId="22F155C8" w14:textId="77777777" w:rsidR="00E0003B" w:rsidRPr="00B5782D" w:rsidRDefault="00E0003B" w:rsidP="000E5536">
      <w:pPr>
        <w:pStyle w:val="BodyText2"/>
      </w:pPr>
      <w:r>
        <w:lastRenderedPageBreak/>
        <w:t>There are many issues with the quality of Flickr images.</w:t>
      </w:r>
    </w:p>
    <w:p w14:paraId="1F74A69C" w14:textId="77777777" w:rsidR="00E0003B" w:rsidRDefault="00E0003B" w:rsidP="000E5536">
      <w:pPr>
        <w:pStyle w:val="Heading7"/>
      </w:pPr>
      <w:r>
        <w:t>Georeferencing</w:t>
      </w:r>
    </w:p>
    <w:p w14:paraId="5928770D" w14:textId="77777777" w:rsidR="00E0003B" w:rsidRPr="00B5782D" w:rsidRDefault="00E0003B" w:rsidP="000E5536">
      <w:pPr>
        <w:pStyle w:val="BodyText2"/>
      </w:pPr>
      <w:r>
        <w:t xml:space="preserve">Many images are incorrectly georeferenced and it is not </w:t>
      </w:r>
    </w:p>
    <w:p w14:paraId="006C1966" w14:textId="77777777" w:rsidR="00E0003B" w:rsidRDefault="00E0003B" w:rsidP="007D2F52">
      <w:pPr>
        <w:pStyle w:val="Heading4"/>
      </w:pPr>
      <w:r>
        <w:t>Panoramio</w:t>
      </w:r>
    </w:p>
    <w:p w14:paraId="4E171234" w14:textId="77777777" w:rsidR="00E0003B" w:rsidRDefault="00E0003B" w:rsidP="000E5536">
      <w:pPr>
        <w:pStyle w:val="BodyText2"/>
      </w:pPr>
      <w:r>
        <w:t>Written Python wrappers to access the Panoramio imagery in IPython Notebook. Written Javascript one in the web services mash up. Here is a call for a bounding box:</w:t>
      </w:r>
    </w:p>
    <w:p w14:paraId="66223EEA" w14:textId="77777777" w:rsidR="00E0003B" w:rsidRDefault="008809F7" w:rsidP="000E5536">
      <w:pPr>
        <w:pStyle w:val="BodyText2"/>
      </w:pPr>
      <w:hyperlink r:id="rId779" w:history="1">
        <w:r w:rsidR="00E0003B"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AD47D22" w14:textId="77777777" w:rsidR="00E0003B" w:rsidRDefault="00E0003B" w:rsidP="000E5536">
      <w:pPr>
        <w:pStyle w:val="BodyText2"/>
      </w:pPr>
      <w:r>
        <w:t>Here is an example response:</w:t>
      </w:r>
    </w:p>
    <w:p w14:paraId="54D1714B" w14:textId="77777777" w:rsidR="00E0003B" w:rsidRDefault="00E0003B" w:rsidP="000E5536">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01F43253" w14:textId="77777777" w:rsidR="00E0003B" w:rsidRDefault="00E0003B" w:rsidP="000E5536">
      <w:pPr>
        <w:pStyle w:val="Heading5"/>
      </w:pPr>
      <w:r>
        <w:t>Panoramio Harvesting service</w:t>
      </w:r>
    </w:p>
    <w:p w14:paraId="103B5918" w14:textId="77777777" w:rsidR="00E0003B" w:rsidRDefault="00E0003B" w:rsidP="000E5536">
      <w:pPr>
        <w:pStyle w:val="BodyText2"/>
      </w:pPr>
      <w:r>
        <w:t xml:space="preserve">I am writing a service to harvest all Panoramio points. It is </w:t>
      </w:r>
      <w:hyperlink r:id="rId780"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FD5B760" w14:textId="77777777" w:rsidR="00E0003B" w:rsidRDefault="00E0003B" w:rsidP="000E5536">
      <w:pPr>
        <w:pStyle w:val="BodyText2"/>
      </w:pPr>
      <w:r>
        <w:t>After 3 hours I get:</w:t>
      </w:r>
    </w:p>
    <w:p w14:paraId="54E8BD8F" w14:textId="77777777" w:rsidR="00E0003B" w:rsidRDefault="00E0003B" w:rsidP="00D96B97">
      <w:pPr>
        <w:pStyle w:val="Unix"/>
      </w:pPr>
      <w:r>
        <w:t>raise ConnectionError(err, request=request)</w:t>
      </w:r>
    </w:p>
    <w:p w14:paraId="7FBCEF10" w14:textId="77777777" w:rsidR="00E0003B" w:rsidRDefault="00E0003B" w:rsidP="00D96B97">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0E2C2A08" w14:textId="77777777" w:rsidR="00E0003B" w:rsidRPr="00217CBE" w:rsidRDefault="00E0003B" w:rsidP="000E5536">
      <w:pPr>
        <w:pStyle w:val="BodyText2"/>
      </w:pPr>
      <w:r>
        <w:t>Putting the code in a try except block. Seems to have worked.</w:t>
      </w:r>
    </w:p>
    <w:p w14:paraId="4F553A11" w14:textId="77777777" w:rsidR="00E0003B" w:rsidRDefault="00E0003B" w:rsidP="007D2F52">
      <w:pPr>
        <w:pStyle w:val="Heading4"/>
      </w:pPr>
      <w:r>
        <w:t>Picasa</w:t>
      </w:r>
    </w:p>
    <w:p w14:paraId="13A16AC1" w14:textId="77777777" w:rsidR="00E0003B" w:rsidRPr="005C2541" w:rsidRDefault="00E0003B" w:rsidP="000E5536">
      <w:pPr>
        <w:pStyle w:val="BodyText2"/>
      </w:pPr>
      <w:r>
        <w:t xml:space="preserve">API is now part of Google Photos – docs </w:t>
      </w:r>
      <w:hyperlink r:id="rId781" w:history="1">
        <w:r w:rsidRPr="005C2541">
          <w:rPr>
            <w:rStyle w:val="Hyperlink"/>
          </w:rPr>
          <w:t>here</w:t>
        </w:r>
      </w:hyperlink>
      <w:r>
        <w:t>. There doesn’t seem to be a Javascript API.</w:t>
      </w:r>
    </w:p>
    <w:p w14:paraId="6043E4FD" w14:textId="77777777" w:rsidR="00E0003B" w:rsidRDefault="00E0003B" w:rsidP="0034374E">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0E5536">
      <w:pPr>
        <w:pStyle w:val="BodyText2"/>
      </w:pPr>
      <w:r>
        <w:t xml:space="preserve">GEM IT installed the PyCloud client using the instructions </w:t>
      </w:r>
      <w:hyperlink r:id="rId782"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0E5536">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lastRenderedPageBreak/>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783"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0E5536">
      <w:pPr>
        <w:pStyle w:val="BodyText2"/>
      </w:pPr>
      <w:r>
        <w:t xml:space="preserve">Following the instructions </w:t>
      </w:r>
      <w:hyperlink r:id="rId784" w:history="1">
        <w:r w:rsidRPr="00A34BCD">
          <w:rPr>
            <w:rStyle w:val="Hyperlink"/>
          </w:rPr>
          <w:t>here</w:t>
        </w:r>
      </w:hyperlink>
      <w:r>
        <w:t>.</w:t>
      </w:r>
    </w:p>
    <w:p w14:paraId="7F560404" w14:textId="77777777" w:rsidR="00E0003B" w:rsidRDefault="00E0003B" w:rsidP="000E5536">
      <w:pPr>
        <w:pStyle w:val="Code"/>
      </w:pPr>
      <w:r w:rsidRPr="00B12AAB">
        <w:t>jid = cloud.call(lambda: 3*3)</w:t>
      </w:r>
    </w:p>
    <w:p w14:paraId="21E517C6" w14:textId="77777777" w:rsidR="00E0003B" w:rsidRDefault="00E0003B" w:rsidP="000E5536">
      <w:pPr>
        <w:pStyle w:val="BodyText2"/>
      </w:pPr>
      <w:r>
        <w:t>Caused an error first time until I granted my machine access to PiCloud (API key not set error).</w:t>
      </w:r>
    </w:p>
    <w:p w14:paraId="6CCDC664" w14:textId="77777777" w:rsidR="00E0003B" w:rsidRDefault="00E0003B" w:rsidP="000E5536">
      <w:pPr>
        <w:pStyle w:val="BodyText2"/>
      </w:pPr>
      <w:r>
        <w:t xml:space="preserve">When I run this I can look at my jobs </w:t>
      </w:r>
      <w:hyperlink r:id="rId785" w:history="1">
        <w:r w:rsidRPr="00602A20">
          <w:rPr>
            <w:rStyle w:val="Hyperlink"/>
          </w:rPr>
          <w:t>here</w:t>
        </w:r>
      </w:hyperlink>
      <w:r>
        <w:t>.</w:t>
      </w:r>
    </w:p>
    <w:p w14:paraId="2D40E4C3" w14:textId="77777777" w:rsidR="00E0003B" w:rsidRDefault="00E0003B" w:rsidP="000E5536">
      <w:pPr>
        <w:pStyle w:val="BodyText2"/>
      </w:pPr>
      <w:r>
        <w:t xml:space="preserve">The default list of installed packages is shown </w:t>
      </w:r>
      <w:hyperlink r:id="rId786" w:history="1">
        <w:r w:rsidRPr="008842C4">
          <w:rPr>
            <w:rStyle w:val="Hyperlink"/>
          </w:rPr>
          <w:t>here</w:t>
        </w:r>
      </w:hyperlink>
      <w:r>
        <w:t xml:space="preserve"> and it includes numpy, psycopg2 and GDAL! Hoorah!</w:t>
      </w:r>
    </w:p>
    <w:p w14:paraId="2D94DF30" w14:textId="77777777" w:rsidR="00E0003B" w:rsidRDefault="00E0003B" w:rsidP="000E5536">
      <w:pPr>
        <w:pStyle w:val="BodyText2"/>
      </w:pPr>
      <w:r>
        <w:t xml:space="preserve">Now, how do we connect to PostGIS to get data – see </w:t>
      </w:r>
      <w:hyperlink r:id="rId787"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0E5536">
      <w:pPr>
        <w:pStyle w:val="BodyText2"/>
      </w:pPr>
      <w:r>
        <w:t xml:space="preserve">Trying GDAL to access a WFS service published on the IUCN machine using sample code from </w:t>
      </w:r>
      <w:hyperlink r:id="rId788" w:history="1">
        <w:r w:rsidRPr="00B3009A">
          <w:rPr>
            <w:rStyle w:val="Hyperlink"/>
          </w:rPr>
          <w:t>here</w:t>
        </w:r>
      </w:hyperlink>
      <w:r>
        <w:t>.</w:t>
      </w:r>
    </w:p>
    <w:p w14:paraId="0DE858BA" w14:textId="77777777" w:rsidR="00E0003B" w:rsidRPr="006E5B4F" w:rsidRDefault="00E0003B" w:rsidP="000E5536">
      <w:pPr>
        <w:pStyle w:val="Code"/>
      </w:pPr>
      <w:r w:rsidRPr="006E5B4F">
        <w:t>from osgeo import ogr</w:t>
      </w:r>
    </w:p>
    <w:p w14:paraId="25A083DB" w14:textId="77777777" w:rsidR="00E0003B" w:rsidRPr="006E5B4F" w:rsidRDefault="00E0003B" w:rsidP="000E5536">
      <w:pPr>
        <w:pStyle w:val="Code"/>
      </w:pPr>
      <w:r w:rsidRPr="006E5B4F">
        <w:t>driver = ogr.GetDriverByName('WFS')</w:t>
      </w:r>
    </w:p>
    <w:p w14:paraId="19EF2973" w14:textId="77777777" w:rsidR="00E0003B" w:rsidRPr="006E5B4F" w:rsidRDefault="00E0003B" w:rsidP="000E5536">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0E5536">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0E5536">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0E5536">
      <w:pPr>
        <w:pStyle w:val="Code"/>
      </w:pPr>
      <w:r w:rsidRPr="00B5442A">
        <w:t>layer = wfs.GetLayerByName(</w:t>
      </w:r>
      <w:r>
        <w:t>'OrangUtan</w:t>
      </w:r>
      <w:r w:rsidRPr="00B5442A">
        <w:t>')</w:t>
      </w:r>
    </w:p>
    <w:p w14:paraId="00E8682D" w14:textId="77777777" w:rsidR="00E0003B" w:rsidRPr="00B64F38" w:rsidRDefault="00E0003B" w:rsidP="000E5536">
      <w:pPr>
        <w:pStyle w:val="Code"/>
      </w:pPr>
      <w:r w:rsidRPr="00B64F38">
        <w:t>for feature in layer:</w:t>
      </w:r>
    </w:p>
    <w:p w14:paraId="6EF12D88" w14:textId="77777777" w:rsidR="00E0003B" w:rsidRPr="00B64F38" w:rsidRDefault="00E0003B" w:rsidP="000E5536">
      <w:pPr>
        <w:pStyle w:val="Code"/>
      </w:pPr>
      <w:r w:rsidRPr="00B64F38">
        <w:t xml:space="preserve">    print 'Json representation for Feature: %s' % feature.GetFID()</w:t>
      </w:r>
    </w:p>
    <w:p w14:paraId="356CBA89" w14:textId="77777777" w:rsidR="00E0003B" w:rsidRPr="00B64F38" w:rsidRDefault="00E0003B" w:rsidP="000E5536">
      <w:pPr>
        <w:pStyle w:val="Code"/>
      </w:pPr>
      <w:r w:rsidRPr="00B64F38">
        <w:t xml:space="preserve">    print feature.ExportToJson()</w:t>
      </w:r>
    </w:p>
    <w:p w14:paraId="273CF004" w14:textId="77777777" w:rsidR="00E0003B" w:rsidRDefault="00E0003B" w:rsidP="000E5536">
      <w:pPr>
        <w:pStyle w:val="Tiny"/>
      </w:pPr>
      <w:r>
        <w:t>ERROR 6: EPSG PCS/GCS code 102113 not found in EPSG support files.  Is this a valid</w:t>
      </w:r>
    </w:p>
    <w:p w14:paraId="67D07F8D" w14:textId="77777777" w:rsidR="00E0003B" w:rsidRDefault="00E0003B" w:rsidP="000E5536">
      <w:pPr>
        <w:pStyle w:val="Tiny"/>
      </w:pPr>
      <w:r>
        <w:t>EPSG coordinate system?</w:t>
      </w:r>
    </w:p>
    <w:p w14:paraId="44BA239B" w14:textId="77777777" w:rsidR="00E0003B" w:rsidRDefault="00E0003B" w:rsidP="000E5536">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789" w:history="1">
        <w:r w:rsidRPr="00AC08D2">
          <w:rPr>
            <w:rStyle w:val="Hyperlink"/>
          </w:rPr>
          <w:t>this</w:t>
        </w:r>
      </w:hyperlink>
      <w:r>
        <w:t xml:space="preserve"> page there is a link to a pdf containing all of the codes for the ESRI in-built projection systems. Direct link </w:t>
      </w:r>
      <w:hyperlink r:id="rId790" w:history="1">
        <w:r w:rsidRPr="006531F5">
          <w:rPr>
            <w:rStyle w:val="Hyperlink"/>
          </w:rPr>
          <w:t>here</w:t>
        </w:r>
      </w:hyperlink>
      <w:r>
        <w:t>.</w:t>
      </w:r>
    </w:p>
    <w:p w14:paraId="33F4D3EA" w14:textId="77777777" w:rsidR="00E0003B" w:rsidRDefault="00E0003B" w:rsidP="000E5536">
      <w:pPr>
        <w:pStyle w:val="BodyText2"/>
      </w:pPr>
      <w:r>
        <w:t>So we need to change this to a valid EPSG code – lets try EPSG:3857. These are the 2 from the ESRI docs:</w:t>
      </w:r>
    </w:p>
    <w:p w14:paraId="52729358" w14:textId="77777777" w:rsidR="00E0003B" w:rsidRDefault="00E0003B" w:rsidP="000E5536">
      <w:pPr>
        <w:pStyle w:val="Tiny"/>
        <w:numPr>
          <w:ilvl w:val="0"/>
          <w:numId w:val="11"/>
        </w:numPr>
      </w:pPr>
      <w:r>
        <w:t>WGS_1984_Web_Mercator 102113 World</w:t>
      </w:r>
    </w:p>
    <w:p w14:paraId="108B80EC" w14:textId="77777777" w:rsidR="00E0003B" w:rsidRDefault="00E0003B" w:rsidP="000E5536">
      <w:pPr>
        <w:pStyle w:val="Tiny"/>
        <w:numPr>
          <w:ilvl w:val="0"/>
          <w:numId w:val="11"/>
        </w:numPr>
      </w:pPr>
      <w:r>
        <w:t>WGS_1984_Web_Mercator_Auxiliary_Sphere 102100 World</w:t>
      </w:r>
    </w:p>
    <w:p w14:paraId="52DD8B11" w14:textId="77777777" w:rsidR="00E0003B" w:rsidRDefault="00E0003B" w:rsidP="000E5536">
      <w:pPr>
        <w:pStyle w:val="BodyText2"/>
      </w:pPr>
      <w:r>
        <w:t xml:space="preserve">1 does not correspond to an EPSG code and 2 is mathematicaly equivalent to EPSG:3857 (from </w:t>
      </w:r>
      <w:hyperlink r:id="rId791" w:history="1">
        <w:r w:rsidRPr="004204EF">
          <w:rPr>
            <w:rStyle w:val="Hyperlink"/>
          </w:rPr>
          <w:t>here</w:t>
        </w:r>
      </w:hyperlink>
      <w:r>
        <w:t xml:space="preserve">). It is on spatialreference.org </w:t>
      </w:r>
      <w:hyperlink r:id="rId792" w:history="1">
        <w:r w:rsidRPr="004204EF">
          <w:rPr>
            <w:rStyle w:val="Hyperlink"/>
          </w:rPr>
          <w:t>here</w:t>
        </w:r>
      </w:hyperlink>
      <w:r>
        <w:t xml:space="preserve">. </w:t>
      </w:r>
    </w:p>
    <w:p w14:paraId="182CE0E6" w14:textId="77777777" w:rsidR="00E0003B" w:rsidRDefault="00E0003B" w:rsidP="000E5536">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0E5536">
      <w:pPr>
        <w:pStyle w:val="Code"/>
        <w:rPr>
          <w:lang w:eastAsia="en-GB" w:bidi="ar-SA"/>
        </w:rPr>
      </w:pPr>
      <w:r w:rsidRPr="00D406E5">
        <w:rPr>
          <w:lang w:eastAsia="en-GB" w:bidi="ar-SA"/>
        </w:rPr>
        <w:t>&lt;wfs:FeatureType&gt;</w:t>
      </w:r>
    </w:p>
    <w:p w14:paraId="37039107" w14:textId="77777777" w:rsidR="00E0003B" w:rsidRPr="00D406E5" w:rsidRDefault="00E0003B" w:rsidP="000E5536">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0E5536">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0E5536">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0E5536">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0E5536">
      <w:pPr>
        <w:pStyle w:val="BodyText2"/>
      </w:pPr>
      <w:r>
        <w:t>Here is the output json for feature 192 (abbreviated):</w:t>
      </w:r>
    </w:p>
    <w:p w14:paraId="35ED22F8" w14:textId="77777777" w:rsidR="00E0003B" w:rsidRDefault="00E0003B" w:rsidP="000E5536">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0E5536">
      <w:pPr>
        <w:pStyle w:val="BodyText2"/>
      </w:pPr>
      <w:r>
        <w:lastRenderedPageBreak/>
        <w:t>Updated the rasterise code to run from PiCloud.</w:t>
      </w:r>
    </w:p>
    <w:p w14:paraId="2C6895EB" w14:textId="77777777" w:rsidR="00E0003B" w:rsidRDefault="00E0003B" w:rsidP="000E5536">
      <w:pPr>
        <w:pStyle w:val="Heading5"/>
      </w:pPr>
      <w:bookmarkStart w:id="131" w:name="_Ref324774499"/>
      <w:r>
        <w:t>Accessing WFS using Python (filtered)</w:t>
      </w:r>
      <w:bookmarkEnd w:id="131"/>
    </w:p>
    <w:p w14:paraId="434C1464" w14:textId="77777777" w:rsidR="00E0003B" w:rsidRDefault="00E0003B" w:rsidP="000E5536">
      <w:pPr>
        <w:pStyle w:val="BodyText2"/>
      </w:pPr>
      <w:r>
        <w:t>Updating the WFS call to be dynamic (e.g. like the one below which has a url encoded with an ogc:filter for ID_NO=17975.</w:t>
      </w:r>
    </w:p>
    <w:p w14:paraId="58B706C2" w14:textId="77777777" w:rsidR="00E0003B" w:rsidRDefault="008809F7" w:rsidP="000E5536">
      <w:pPr>
        <w:pStyle w:val="BodyText2"/>
        <w:rPr>
          <w:rStyle w:val="Hyperlink"/>
        </w:rPr>
      </w:pPr>
      <w:hyperlink r:id="rId793"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0E5536">
      <w:pPr>
        <w:pStyle w:val="BodyText2"/>
        <w:rPr>
          <w:rStyle w:val="Hyperlink"/>
        </w:rPr>
      </w:pPr>
      <w:r>
        <w:t>Or decoded:</w:t>
      </w:r>
    </w:p>
    <w:p w14:paraId="77C1B5F3" w14:textId="77777777" w:rsidR="00E0003B" w:rsidRDefault="008809F7" w:rsidP="000E5536">
      <w:pPr>
        <w:pStyle w:val="BodyText2"/>
      </w:pPr>
      <w:hyperlink r:id="rId794"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0E5536">
      <w:pPr>
        <w:pStyle w:val="BodyText2"/>
      </w:pPr>
      <w:r>
        <w:t xml:space="preserve">But how do I filter the data from Python? Seems like I have to use SetAttributeFilter (some example code </w:t>
      </w:r>
      <w:hyperlink r:id="rId795" w:history="1">
        <w:r w:rsidRPr="00172B9F">
          <w:rPr>
            <w:rStyle w:val="Hyperlink"/>
          </w:rPr>
          <w:t>here</w:t>
        </w:r>
      </w:hyperlink>
      <w:r>
        <w:t>). Tried the following but then the rasterise method took ages (&gt;10mins):</w:t>
      </w:r>
    </w:p>
    <w:p w14:paraId="677E1FD8" w14:textId="77777777" w:rsidR="00E0003B" w:rsidRDefault="00E0003B" w:rsidP="000E5536">
      <w:pPr>
        <w:pStyle w:val="Code"/>
      </w:pPr>
      <w:r>
        <w:t xml:space="preserve">    wfs = driver.Open("WFS:http://mapservices.iucnredlist.org/ArcGIS/services/Andrew/SpeciesWFS/MapServer/WFSServer?request=GetCapabilities&amp;service=WFS</w:t>
      </w:r>
    </w:p>
    <w:p w14:paraId="6C989DFF" w14:textId="77777777" w:rsidR="00E0003B" w:rsidRDefault="00E0003B" w:rsidP="000E5536">
      <w:pPr>
        <w:pStyle w:val="Code"/>
      </w:pPr>
      <w:r>
        <w:t xml:space="preserve">    layer = wfs.GetLayerByName('AllSpecies_WebMercator')</w:t>
      </w:r>
    </w:p>
    <w:p w14:paraId="35F23B7E" w14:textId="77777777" w:rsidR="00E0003B" w:rsidRDefault="00E0003B" w:rsidP="000E5536">
      <w:pPr>
        <w:pStyle w:val="Code"/>
      </w:pPr>
      <w:r>
        <w:t xml:space="preserve">    layer.SetAttributeFilter("ID_NO='17975'")</w:t>
      </w:r>
    </w:p>
    <w:p w14:paraId="28E1345B" w14:textId="77777777" w:rsidR="00E0003B" w:rsidRDefault="00E0003B" w:rsidP="000E5536">
      <w:pPr>
        <w:pStyle w:val="Code"/>
      </w:pPr>
      <w:r>
        <w:t xml:space="preserve">    srs = layer.GetSpatialRef().__str__()                   </w:t>
      </w:r>
    </w:p>
    <w:p w14:paraId="62A249E5" w14:textId="77777777" w:rsidR="00E0003B" w:rsidRPr="00771F63" w:rsidRDefault="00E0003B" w:rsidP="000E5536">
      <w:pPr>
        <w:pStyle w:val="BodyText2"/>
      </w:pPr>
      <w:r>
        <w:t xml:space="preserve">The docs are </w:t>
      </w:r>
      <w:hyperlink r:id="rId796" w:history="1">
        <w:r w:rsidRPr="00933B0E">
          <w:rPr>
            <w:rStyle w:val="Hyperlink"/>
          </w:rPr>
          <w:t>here</w:t>
        </w:r>
      </w:hyperlink>
      <w:r>
        <w:t xml:space="preserve">. But I cant seem to specify a way to filter the WFS – either using SetAttributeFilter or using ExecuteSQL. </w:t>
      </w:r>
    </w:p>
    <w:p w14:paraId="260E354A" w14:textId="4C251649" w:rsidR="00742B70" w:rsidRDefault="00742B70" w:rsidP="0034374E">
      <w:pPr>
        <w:pStyle w:val="Heading3"/>
      </w:pPr>
      <w:r>
        <w:t>Protected areas</w:t>
      </w:r>
    </w:p>
    <w:p w14:paraId="0A1F122F" w14:textId="77777777" w:rsidR="00742B70" w:rsidRDefault="00742B70" w:rsidP="007D2F52">
      <w:pPr>
        <w:pStyle w:val="Heading4"/>
      </w:pPr>
      <w:r>
        <w:t>EuroGEOSS WDPA API</w:t>
      </w:r>
    </w:p>
    <w:p w14:paraId="65094553" w14:textId="77777777" w:rsidR="00742B70" w:rsidRDefault="00742B70" w:rsidP="000E5536">
      <w:pPr>
        <w:pStyle w:val="BodyText2"/>
      </w:pPr>
      <w:r>
        <w:t>Example using WFS:</w:t>
      </w:r>
    </w:p>
    <w:p w14:paraId="2FB58075" w14:textId="77777777" w:rsidR="00742B70" w:rsidRDefault="008809F7" w:rsidP="000E5536">
      <w:pPr>
        <w:pStyle w:val="BodyText2"/>
      </w:pPr>
      <w:hyperlink r:id="rId797"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8809F7" w:rsidP="000E5536">
      <w:pPr>
        <w:pStyle w:val="BodyText2"/>
      </w:pPr>
      <w:hyperlink r:id="rId798"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0E5536">
      <w:pPr>
        <w:pStyle w:val="BodyText2"/>
      </w:pPr>
      <w:r>
        <w:t>Or using REST:</w:t>
      </w:r>
    </w:p>
    <w:p w14:paraId="4C3517F2" w14:textId="77777777" w:rsidR="00742B70" w:rsidRDefault="008809F7" w:rsidP="000E5536">
      <w:pPr>
        <w:pStyle w:val="BodyText2"/>
      </w:pPr>
      <w:hyperlink r:id="rId799"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0E5536">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0E5536">
      <w:pPr>
        <w:pStyle w:val="Code"/>
      </w:pPr>
      <w:r>
        <w:t>jsonp : "callback"</w:t>
      </w:r>
    </w:p>
    <w:p w14:paraId="40F49847" w14:textId="77777777" w:rsidR="00742B70" w:rsidRDefault="00742B70" w:rsidP="000E5536">
      <w:pPr>
        <w:pStyle w:val="Code"/>
      </w:pPr>
      <w:r>
        <w:t>}).then(function(response) {</w:t>
      </w:r>
    </w:p>
    <w:p w14:paraId="0282C3DF" w14:textId="77777777" w:rsidR="00742B70" w:rsidRDefault="00742B70" w:rsidP="000E5536">
      <w:pPr>
        <w:pStyle w:val="Code"/>
      </w:pPr>
      <w:r>
        <w:t>alert(response.features[0].attributes['Local_Name'])</w:t>
      </w:r>
    </w:p>
    <w:p w14:paraId="6DA100F3" w14:textId="77777777" w:rsidR="00742B70" w:rsidRPr="000B1C36" w:rsidRDefault="00742B70" w:rsidP="000E5536">
      <w:pPr>
        <w:pStyle w:val="Code"/>
      </w:pPr>
      <w:r>
        <w:t>});</w:t>
      </w:r>
    </w:p>
    <w:p w14:paraId="3EAB1BF0" w14:textId="46683EAA" w:rsidR="002E6967" w:rsidRDefault="002E6967" w:rsidP="007D2F52">
      <w:pPr>
        <w:pStyle w:val="Heading4"/>
      </w:pPr>
      <w:r>
        <w:t>WDPA API</w:t>
      </w:r>
    </w:p>
    <w:p w14:paraId="2838CF7C" w14:textId="37378962" w:rsidR="002E6967" w:rsidRPr="002E6967" w:rsidRDefault="002E6967" w:rsidP="000E5536">
      <w:pPr>
        <w:pStyle w:val="BodyText2"/>
      </w:pPr>
      <w:r>
        <w:t xml:space="preserve">Documentation </w:t>
      </w:r>
      <w:hyperlink r:id="rId800" w:history="1">
        <w:r w:rsidRPr="002E6967">
          <w:rPr>
            <w:rStyle w:val="Hyperlink"/>
          </w:rPr>
          <w:t>here</w:t>
        </w:r>
      </w:hyperlink>
      <w:r>
        <w:t>.</w:t>
      </w:r>
    </w:p>
    <w:p w14:paraId="54AE5A4C" w14:textId="77777777" w:rsidR="00742B70" w:rsidRDefault="00742B70" w:rsidP="0034374E">
      <w:pPr>
        <w:pStyle w:val="Heading3"/>
      </w:pPr>
      <w:r>
        <w:t>Search</w:t>
      </w:r>
    </w:p>
    <w:p w14:paraId="3FCAF54B" w14:textId="77777777" w:rsidR="00742B70" w:rsidRDefault="00742B70" w:rsidP="007D2F52">
      <w:pPr>
        <w:pStyle w:val="Heading4"/>
      </w:pPr>
      <w:bookmarkStart w:id="132" w:name="_Ref364152256"/>
      <w:r>
        <w:t>Bing search API</w:t>
      </w:r>
      <w:bookmarkEnd w:id="132"/>
    </w:p>
    <w:p w14:paraId="6831165C" w14:textId="77777777" w:rsidR="00742B70" w:rsidRDefault="00742B70" w:rsidP="000E5536">
      <w:pPr>
        <w:pStyle w:val="BodyText2"/>
      </w:pPr>
      <w:r>
        <w:t>You can use the Bing Search API to do a search for web, images etc. and there is a limit of 5000 queries a day. Details here:</w:t>
      </w:r>
    </w:p>
    <w:p w14:paraId="3E33B8A4" w14:textId="77777777" w:rsidR="00742B70" w:rsidRDefault="008809F7" w:rsidP="000E5536">
      <w:pPr>
        <w:pStyle w:val="BodyText2"/>
      </w:pPr>
      <w:hyperlink r:id="rId801" w:history="1">
        <w:r w:rsidR="00742B70" w:rsidRPr="005A63FB">
          <w:rPr>
            <w:rStyle w:val="Hyperlink"/>
          </w:rPr>
          <w:t>https://datamarket.azure.com/</w:t>
        </w:r>
      </w:hyperlink>
    </w:p>
    <w:p w14:paraId="613F30A9" w14:textId="77777777" w:rsidR="00742B70" w:rsidRDefault="00742B70" w:rsidP="000E5536">
      <w:pPr>
        <w:pStyle w:val="BodyText"/>
      </w:pPr>
      <w:r>
        <w:t>Login:</w:t>
      </w:r>
      <w:r>
        <w:tab/>
      </w:r>
      <w:r>
        <w:tab/>
      </w:r>
      <w:hyperlink r:id="rId802" w:history="1">
        <w:r w:rsidRPr="005A63FB">
          <w:rPr>
            <w:rStyle w:val="Hyperlink"/>
          </w:rPr>
          <w:t>a.cottam@gmail.com</w:t>
        </w:r>
      </w:hyperlink>
    </w:p>
    <w:p w14:paraId="503AAF5E" w14:textId="77777777" w:rsidR="00742B70" w:rsidRDefault="00742B70" w:rsidP="000E5536">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0E5536">
      <w:pPr>
        <w:pStyle w:val="BodyText2"/>
      </w:pPr>
      <w:r>
        <w:t>Once you have this then you can use the search API.</w:t>
      </w:r>
    </w:p>
    <w:p w14:paraId="54436686" w14:textId="77777777" w:rsidR="00742B70" w:rsidRDefault="00742B70" w:rsidP="0034374E">
      <w:pPr>
        <w:pStyle w:val="Heading3"/>
      </w:pPr>
      <w:bookmarkStart w:id="133" w:name="_Ref377374102"/>
      <w:r>
        <w:lastRenderedPageBreak/>
        <w:t>Species services</w:t>
      </w:r>
      <w:bookmarkEnd w:id="133"/>
    </w:p>
    <w:p w14:paraId="38C0FEEB" w14:textId="77777777" w:rsidR="005F6628" w:rsidRDefault="005F6628" w:rsidP="007D2F52">
      <w:pPr>
        <w:pStyle w:val="Heading4"/>
      </w:pPr>
      <w:bookmarkStart w:id="134" w:name="_Ref377373970"/>
      <w:r>
        <w:t>Encyclopaedia of Life API</w:t>
      </w:r>
    </w:p>
    <w:p w14:paraId="5F0047D9" w14:textId="77777777" w:rsidR="005F6628" w:rsidRDefault="005F6628" w:rsidP="007D2F52">
      <w:pPr>
        <w:pStyle w:val="Heading4"/>
      </w:pPr>
      <w:r>
        <w:t>GBIF Services</w:t>
      </w:r>
    </w:p>
    <w:p w14:paraId="28D13ECD" w14:textId="77777777" w:rsidR="005F6628" w:rsidRDefault="005F6628" w:rsidP="000E5536">
      <w:pPr>
        <w:pStyle w:val="Heading5"/>
      </w:pPr>
      <w:r>
        <w:t>NameSearch</w:t>
      </w:r>
    </w:p>
    <w:p w14:paraId="7E6318AF" w14:textId="77777777" w:rsidR="005F6628" w:rsidRDefault="005F6628" w:rsidP="000E5536">
      <w:pPr>
        <w:pStyle w:val="Code"/>
      </w:pPr>
      <w:r w:rsidRPr="00930157">
        <w:t>http://data.gbif.org/species/nameSearch?</w:t>
      </w:r>
    </w:p>
    <w:p w14:paraId="3AB6E617" w14:textId="77777777" w:rsidR="005F6628" w:rsidRDefault="005F6628" w:rsidP="000E5536">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0E5536">
      <w:pPr>
        <w:pStyle w:val="Heading5"/>
      </w:pPr>
      <w:r>
        <w:t>ECat</w:t>
      </w:r>
    </w:p>
    <w:p w14:paraId="138BA60D" w14:textId="77777777" w:rsidR="005F6628" w:rsidRDefault="005F6628" w:rsidP="000E5536">
      <w:pPr>
        <w:pStyle w:val="BodyText2"/>
      </w:pPr>
      <w:r>
        <w:t>The new API seems better. For example, the following call returns the taxonID of a taxon using the GBIF nub:</w:t>
      </w:r>
    </w:p>
    <w:p w14:paraId="6F6DF6BE" w14:textId="77777777" w:rsidR="005F6628" w:rsidRDefault="008809F7" w:rsidP="000E5536">
      <w:pPr>
        <w:pStyle w:val="BodyText2"/>
      </w:pPr>
      <w:hyperlink r:id="rId803" w:history="1">
        <w:r w:rsidR="005F6628" w:rsidRPr="008A55F1">
          <w:rPr>
            <w:rStyle w:val="Hyperlink"/>
          </w:rPr>
          <w:t>http://ecat-dev.gbif.org/ws/usage/?q=Panthera%20leo&amp;rkey=1</w:t>
        </w:r>
      </w:hyperlink>
    </w:p>
    <w:p w14:paraId="689FD5CD" w14:textId="77777777" w:rsidR="005F6628" w:rsidRDefault="005F6628" w:rsidP="000E5536">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8809F7" w:rsidP="000E5536">
      <w:pPr>
        <w:pStyle w:val="BodyText2"/>
      </w:pPr>
      <w:hyperlink r:id="rId804" w:history="1">
        <w:r w:rsidR="005F6628" w:rsidRPr="00F02C5D">
          <w:rPr>
            <w:rStyle w:val="Hyperlink"/>
          </w:rPr>
          <w:t>http://ecat-dev.gbif.org/ws/usage/?id=116596410&amp;showVernaculars=en</w:t>
        </w:r>
      </w:hyperlink>
    </w:p>
    <w:p w14:paraId="04467F7F" w14:textId="77777777" w:rsidR="005F6628" w:rsidRDefault="005F6628" w:rsidP="000E5536">
      <w:pPr>
        <w:pStyle w:val="BodyText2"/>
      </w:pPr>
      <w:r>
        <w:t xml:space="preserve">Wrote some Python to do this: </w:t>
      </w:r>
    </w:p>
    <w:p w14:paraId="1F95CBE2" w14:textId="77777777" w:rsidR="005F6628" w:rsidRDefault="005F6628" w:rsidP="000E5536">
      <w:pPr>
        <w:pStyle w:val="Code"/>
      </w:pPr>
      <w:r>
        <w:t>def getTaxonIDUsingEcat(species):</w:t>
      </w:r>
    </w:p>
    <w:p w14:paraId="50BB5F0A" w14:textId="77777777" w:rsidR="005F6628" w:rsidRDefault="005F6628" w:rsidP="000E5536">
      <w:pPr>
        <w:pStyle w:val="Code"/>
      </w:pPr>
      <w:r>
        <w:t xml:space="preserve">    params = urllib.urlencode({'q':species})</w:t>
      </w:r>
    </w:p>
    <w:p w14:paraId="3F39D67A" w14:textId="77777777" w:rsidR="005F6628" w:rsidRDefault="005F6628" w:rsidP="000E5536">
      <w:pPr>
        <w:pStyle w:val="Code"/>
      </w:pPr>
      <w:r>
        <w:t xml:space="preserve">    url = "http://ecat-dev.gbif.org/ws/usage/?" + params</w:t>
      </w:r>
    </w:p>
    <w:p w14:paraId="28E5E9FA" w14:textId="77777777" w:rsidR="005F6628" w:rsidRDefault="005F6628" w:rsidP="000E5536">
      <w:pPr>
        <w:pStyle w:val="Code"/>
      </w:pPr>
      <w:r>
        <w:t xml:space="preserve">    search_response = urllib.urlopen(url)</w:t>
      </w:r>
    </w:p>
    <w:p w14:paraId="174DE5A1" w14:textId="77777777" w:rsidR="005F6628" w:rsidRDefault="005F6628" w:rsidP="000E5536">
      <w:pPr>
        <w:pStyle w:val="Code"/>
      </w:pPr>
      <w:r>
        <w:t xml:space="preserve">    results = json.loads(search_response.read(), 'iso-8859-15')</w:t>
      </w:r>
    </w:p>
    <w:p w14:paraId="226F01BF" w14:textId="77777777" w:rsidR="005F6628" w:rsidRDefault="005F6628" w:rsidP="000E5536">
      <w:pPr>
        <w:pStyle w:val="Code"/>
      </w:pPr>
      <w:r>
        <w:t xml:space="preserve">    return results['data'][0]['taxonID']</w:t>
      </w:r>
    </w:p>
    <w:p w14:paraId="17A2AEF7" w14:textId="77777777" w:rsidR="005F6628" w:rsidRDefault="005F6628" w:rsidP="000E5536">
      <w:pPr>
        <w:pStyle w:val="Code"/>
      </w:pPr>
    </w:p>
    <w:p w14:paraId="571F0482" w14:textId="77777777" w:rsidR="005F6628" w:rsidRDefault="005F6628" w:rsidP="000E5536">
      <w:pPr>
        <w:pStyle w:val="Code"/>
      </w:pPr>
      <w:r>
        <w:t>def getVernacularNameUsingEcat(taxonID, language):</w:t>
      </w:r>
    </w:p>
    <w:p w14:paraId="5BFCD3B4" w14:textId="77777777" w:rsidR="005F6628" w:rsidRDefault="005F6628" w:rsidP="000E5536">
      <w:pPr>
        <w:pStyle w:val="Code"/>
      </w:pPr>
      <w:r>
        <w:t xml:space="preserve">    params = urllib.urlencode({'showVernaculars':language, 'id':taxonID})</w:t>
      </w:r>
    </w:p>
    <w:p w14:paraId="0D52907D" w14:textId="77777777" w:rsidR="005F6628" w:rsidRDefault="005F6628" w:rsidP="000E5536">
      <w:pPr>
        <w:pStyle w:val="Code"/>
      </w:pPr>
      <w:r>
        <w:t xml:space="preserve">    url = "http://ecat-dev.gbif.org/ws/usage/?" + params</w:t>
      </w:r>
    </w:p>
    <w:p w14:paraId="337DB4B2" w14:textId="77777777" w:rsidR="005F6628" w:rsidRDefault="005F6628" w:rsidP="000E5536">
      <w:pPr>
        <w:pStyle w:val="Code"/>
      </w:pPr>
      <w:r>
        <w:t xml:space="preserve">    search_response = urllib.urlopen(url)</w:t>
      </w:r>
    </w:p>
    <w:p w14:paraId="7889EDB9" w14:textId="77777777" w:rsidR="005F6628" w:rsidRDefault="005F6628" w:rsidP="000E5536">
      <w:pPr>
        <w:pStyle w:val="Code"/>
      </w:pPr>
      <w:r>
        <w:t xml:space="preserve">    return json.loads(search_response.read(), 'iso-8859-15')</w:t>
      </w:r>
    </w:p>
    <w:p w14:paraId="5E71C2F9" w14:textId="77777777" w:rsidR="005F6628" w:rsidRDefault="005F6628" w:rsidP="000E5536">
      <w:pPr>
        <w:pStyle w:val="BodyText2"/>
      </w:pPr>
      <w:r>
        <w:t>And some VBA:</w:t>
      </w:r>
    </w:p>
    <w:p w14:paraId="4D51B288" w14:textId="77777777" w:rsidR="005F6628" w:rsidRDefault="005F6628" w:rsidP="000E5536">
      <w:pPr>
        <w:pStyle w:val="Code"/>
      </w:pPr>
      <w:r>
        <w:t>Public Function GBIFGetTaxonID(species As String) As Long</w:t>
      </w:r>
    </w:p>
    <w:p w14:paraId="523AF0B5" w14:textId="77777777" w:rsidR="005F6628" w:rsidRDefault="005F6628" w:rsidP="000E5536">
      <w:pPr>
        <w:pStyle w:val="Code"/>
      </w:pPr>
      <w:r>
        <w:t>Set objWeb = CreateObject("Microsoft.XMLHTTP")</w:t>
      </w:r>
    </w:p>
    <w:p w14:paraId="3A313FC6" w14:textId="77777777" w:rsidR="005F6628" w:rsidRDefault="005F6628" w:rsidP="000E5536">
      <w:pPr>
        <w:pStyle w:val="Code"/>
      </w:pPr>
      <w:r>
        <w:t>objWeb.Open "GET", "http://ecat-dev.gbif.org/ws/usage/?q=" + species, False</w:t>
      </w:r>
    </w:p>
    <w:p w14:paraId="0E68579D" w14:textId="77777777" w:rsidR="005F6628" w:rsidRDefault="005F6628" w:rsidP="000E5536">
      <w:pPr>
        <w:pStyle w:val="Code"/>
      </w:pPr>
      <w:r>
        <w:t>objWeb.send</w:t>
      </w:r>
    </w:p>
    <w:p w14:paraId="53F5DCDA" w14:textId="77777777" w:rsidR="005F6628" w:rsidRDefault="005F6628" w:rsidP="000E5536">
      <w:pPr>
        <w:pStyle w:val="Code"/>
      </w:pPr>
      <w:r>
        <w:t>response = objWeb.responsetext</w:t>
      </w:r>
    </w:p>
    <w:p w14:paraId="1A268797" w14:textId="77777777" w:rsidR="005F6628" w:rsidRDefault="005F6628" w:rsidP="000E5536">
      <w:pPr>
        <w:pStyle w:val="Code"/>
      </w:pPr>
      <w:r>
        <w:t>searchtag = Chr(34) + "taxonID" + Chr(34)</w:t>
      </w:r>
    </w:p>
    <w:p w14:paraId="532C7103" w14:textId="77777777" w:rsidR="005F6628" w:rsidRDefault="005F6628" w:rsidP="000E5536">
      <w:pPr>
        <w:pStyle w:val="Code"/>
      </w:pPr>
      <w:r>
        <w:t>pos = InStr(response, searchtag)</w:t>
      </w:r>
    </w:p>
    <w:p w14:paraId="6AF87307" w14:textId="77777777" w:rsidR="005F6628" w:rsidRDefault="005F6628" w:rsidP="000E5536">
      <w:pPr>
        <w:pStyle w:val="Code"/>
      </w:pPr>
      <w:r>
        <w:t>pos2 = InStr(pos, response, ",")</w:t>
      </w:r>
    </w:p>
    <w:p w14:paraId="5861C5CF" w14:textId="77777777" w:rsidR="005F6628" w:rsidRDefault="005F6628" w:rsidP="000E5536">
      <w:pPr>
        <w:pStyle w:val="Code"/>
      </w:pPr>
      <w:r>
        <w:t>GBIFGetTaxonID = Int(Mid(response, pos + 10, pos2 - pos - 10))</w:t>
      </w:r>
    </w:p>
    <w:p w14:paraId="39EE7030" w14:textId="77777777" w:rsidR="005F6628" w:rsidRDefault="005F6628" w:rsidP="000E5536">
      <w:pPr>
        <w:pStyle w:val="Code"/>
      </w:pPr>
      <w:r>
        <w:t>End Function</w:t>
      </w:r>
    </w:p>
    <w:p w14:paraId="0B52C10D" w14:textId="77777777" w:rsidR="005F6628" w:rsidRDefault="005F6628" w:rsidP="000E5536">
      <w:pPr>
        <w:pStyle w:val="Code"/>
      </w:pPr>
    </w:p>
    <w:p w14:paraId="00C4BA83" w14:textId="77777777" w:rsidR="005F6628" w:rsidRDefault="005F6628" w:rsidP="000E5536">
      <w:pPr>
        <w:pStyle w:val="Code"/>
      </w:pPr>
      <w:r>
        <w:t>Public Function GBIFGetCommonName(species As String, language As String) As String</w:t>
      </w:r>
    </w:p>
    <w:p w14:paraId="1633DC34" w14:textId="77777777" w:rsidR="005F6628" w:rsidRDefault="005F6628" w:rsidP="000E5536">
      <w:pPr>
        <w:pStyle w:val="Code"/>
      </w:pPr>
      <w:r>
        <w:t>taxonID = GBIFGetTaxonID(</w:t>
      </w:r>
      <w:r w:rsidRPr="00C77474">
        <w:t xml:space="preserve">species </w:t>
      </w:r>
      <w:r>
        <w:t>)</w:t>
      </w:r>
    </w:p>
    <w:p w14:paraId="5E937B99" w14:textId="77777777" w:rsidR="005F6628" w:rsidRDefault="005F6628" w:rsidP="000E5536">
      <w:pPr>
        <w:pStyle w:val="Code"/>
      </w:pPr>
      <w:r>
        <w:t>Set objWeb = CreateObject("Microsoft.XMLHTTP")</w:t>
      </w:r>
    </w:p>
    <w:p w14:paraId="5AF99793" w14:textId="77777777" w:rsidR="005F6628" w:rsidRDefault="005F6628" w:rsidP="000E5536">
      <w:pPr>
        <w:pStyle w:val="Code"/>
      </w:pPr>
      <w:r>
        <w:t>If taxonID = 0 Then Exit Function</w:t>
      </w:r>
    </w:p>
    <w:p w14:paraId="3438D5A5" w14:textId="77777777" w:rsidR="005F6628" w:rsidRDefault="005F6628" w:rsidP="000E5536">
      <w:pPr>
        <w:pStyle w:val="Code"/>
      </w:pPr>
      <w:r>
        <w:t>objWeb.Open "GET", "http://ecat-dev.gbif.org/ws/usage/?id=" + Trim(str(taxonID)) + "&amp;showVernaculars=" + language, False</w:t>
      </w:r>
    </w:p>
    <w:p w14:paraId="0368DC5C" w14:textId="77777777" w:rsidR="005F6628" w:rsidRDefault="005F6628" w:rsidP="000E5536">
      <w:pPr>
        <w:pStyle w:val="Code"/>
      </w:pPr>
      <w:r>
        <w:t>objWeb.send</w:t>
      </w:r>
    </w:p>
    <w:p w14:paraId="68DA587C" w14:textId="77777777" w:rsidR="005F6628" w:rsidRDefault="005F6628" w:rsidP="000E5536">
      <w:pPr>
        <w:pStyle w:val="Code"/>
      </w:pPr>
      <w:r>
        <w:t>response = objWeb.responsetext</w:t>
      </w:r>
    </w:p>
    <w:p w14:paraId="1B818D8D" w14:textId="77777777" w:rsidR="005F6628" w:rsidRDefault="005F6628" w:rsidP="000E5536">
      <w:pPr>
        <w:pStyle w:val="Code"/>
      </w:pPr>
      <w:r>
        <w:t>pos = InStr(response, "vernacularNames")</w:t>
      </w:r>
    </w:p>
    <w:p w14:paraId="54202167" w14:textId="77777777" w:rsidR="005F6628" w:rsidRDefault="005F6628" w:rsidP="000E5536">
      <w:pPr>
        <w:pStyle w:val="Code"/>
      </w:pPr>
      <w:r>
        <w:t>If pos = 0 Then Exit Function</w:t>
      </w:r>
    </w:p>
    <w:p w14:paraId="6FAE5BAF" w14:textId="77777777" w:rsidR="005F6628" w:rsidRDefault="005F6628" w:rsidP="000E5536">
      <w:pPr>
        <w:pStyle w:val="Code"/>
      </w:pPr>
      <w:r>
        <w:t>searchtag = Chr(34) + language + Chr(34) + Chr(58) + Chr(34)</w:t>
      </w:r>
    </w:p>
    <w:p w14:paraId="0F003EAA" w14:textId="77777777" w:rsidR="005F6628" w:rsidRDefault="005F6628" w:rsidP="000E5536">
      <w:pPr>
        <w:pStyle w:val="Code"/>
      </w:pPr>
      <w:r>
        <w:t>pos2 = InStr(pos, response, searchtag)</w:t>
      </w:r>
    </w:p>
    <w:p w14:paraId="1770BD6D" w14:textId="77777777" w:rsidR="005F6628" w:rsidRDefault="005F6628" w:rsidP="000E5536">
      <w:pPr>
        <w:pStyle w:val="Code"/>
      </w:pPr>
      <w:r>
        <w:t>If pos2 = 0 Then Exit Function</w:t>
      </w:r>
    </w:p>
    <w:p w14:paraId="5B1FC4E1" w14:textId="77777777" w:rsidR="005F6628" w:rsidRDefault="005F6628" w:rsidP="000E5536">
      <w:pPr>
        <w:pStyle w:val="Code"/>
      </w:pPr>
      <w:r>
        <w:t>pos3 = InStr(pos2 + Len(searchtag), response, Chr(34))</w:t>
      </w:r>
    </w:p>
    <w:p w14:paraId="6CD0D41C" w14:textId="77777777" w:rsidR="005F6628" w:rsidRDefault="005F6628" w:rsidP="000E5536">
      <w:pPr>
        <w:pStyle w:val="Code"/>
      </w:pPr>
      <w:r>
        <w:t>If pos3 = 0 Then Exit Function</w:t>
      </w:r>
    </w:p>
    <w:p w14:paraId="2266375A" w14:textId="77777777" w:rsidR="005F6628" w:rsidRDefault="005F6628" w:rsidP="000E5536">
      <w:pPr>
        <w:pStyle w:val="Code"/>
      </w:pPr>
      <w:r>
        <w:t>GBIFGetCommonName = Mid(response, pos2 + Len(searchtag), pos3 - (pos2 + Len(searchtag)))</w:t>
      </w:r>
    </w:p>
    <w:p w14:paraId="466630DE" w14:textId="77777777" w:rsidR="005F6628" w:rsidRDefault="005F6628" w:rsidP="000E5536">
      <w:pPr>
        <w:pStyle w:val="Code"/>
      </w:pPr>
      <w:r>
        <w:t>End Function</w:t>
      </w:r>
    </w:p>
    <w:p w14:paraId="596D7ED4" w14:textId="77777777" w:rsidR="005F6628" w:rsidRDefault="005F6628" w:rsidP="000E5536">
      <w:pPr>
        <w:pStyle w:val="Heading5"/>
      </w:pPr>
      <w:r>
        <w:t>Wrappers</w:t>
      </w:r>
    </w:p>
    <w:p w14:paraId="58A75E1C" w14:textId="77777777" w:rsidR="005F6628" w:rsidRDefault="005F6628" w:rsidP="000E5536">
      <w:pPr>
        <w:pStyle w:val="BodyText2"/>
      </w:pPr>
      <w:r>
        <w:t xml:space="preserve">There is an R wrapper for the GBIF API available here </w:t>
      </w:r>
      <w:hyperlink r:id="rId805" w:anchor="rgbif" w:history="1">
        <w:r>
          <w:rPr>
            <w:rStyle w:val="Hyperlink"/>
          </w:rPr>
          <w:t>https://github.com/ropensci/rgbif/tree/newapi#rgbif</w:t>
        </w:r>
      </w:hyperlink>
      <w:r>
        <w:t>.</w:t>
      </w:r>
    </w:p>
    <w:p w14:paraId="27D242DF" w14:textId="77777777" w:rsidR="005F6628" w:rsidRDefault="005F6628" w:rsidP="000E5536">
      <w:pPr>
        <w:pStyle w:val="Heading5"/>
      </w:pPr>
      <w:bookmarkStart w:id="135" w:name="_Ref377472793"/>
      <w:r>
        <w:lastRenderedPageBreak/>
        <w:t>API v0.9</w:t>
      </w:r>
      <w:bookmarkEnd w:id="135"/>
    </w:p>
    <w:p w14:paraId="485C31AA" w14:textId="77777777" w:rsidR="005F6628" w:rsidRDefault="005F6628" w:rsidP="000E5536">
      <w:pPr>
        <w:pStyle w:val="BodyText2"/>
      </w:pPr>
      <w:r>
        <w:t xml:space="preserve">The GBIF API is available here: </w:t>
      </w:r>
      <w:hyperlink r:id="rId806" w:history="1">
        <w:r>
          <w:rPr>
            <w:rStyle w:val="Hyperlink"/>
          </w:rPr>
          <w:t>http://www.gbif.org/developer/summary</w:t>
        </w:r>
      </w:hyperlink>
    </w:p>
    <w:p w14:paraId="13EA19A2" w14:textId="77777777" w:rsidR="005F6628" w:rsidRDefault="005F6628" w:rsidP="000E5536">
      <w:pPr>
        <w:pStyle w:val="BodyText2"/>
      </w:pPr>
      <w:r>
        <w:t xml:space="preserve">Here is the url for all observations in Kinabalu area from the GBIF website: </w:t>
      </w:r>
    </w:p>
    <w:p w14:paraId="16E60B49" w14:textId="77777777" w:rsidR="005F6628" w:rsidRDefault="008809F7" w:rsidP="000E5536">
      <w:pPr>
        <w:pStyle w:val="BodyText2"/>
      </w:pPr>
      <w:hyperlink r:id="rId807"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0E5536">
      <w:pPr>
        <w:pStyle w:val="BodyText2"/>
      </w:pPr>
      <w:r>
        <w:t>There is a record for Argusianus argus from the GBIF website:</w:t>
      </w:r>
    </w:p>
    <w:p w14:paraId="7A9943BA" w14:textId="77777777" w:rsidR="005F6628" w:rsidRDefault="008809F7" w:rsidP="000E5536">
      <w:pPr>
        <w:pStyle w:val="BodyText2"/>
      </w:pPr>
      <w:hyperlink r:id="rId808"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0E5536">
      <w:pPr>
        <w:pStyle w:val="BodyText2"/>
      </w:pPr>
      <w:r>
        <w:t>You can retrieve the data from the API using:</w:t>
      </w:r>
    </w:p>
    <w:p w14:paraId="70E4307F" w14:textId="77777777" w:rsidR="005F6628" w:rsidRDefault="008809F7" w:rsidP="000E5536">
      <w:pPr>
        <w:pStyle w:val="BodyText2"/>
      </w:pPr>
      <w:hyperlink r:id="rId809"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0E5536">
      <w:pPr>
        <w:pStyle w:val="BodyText2"/>
      </w:pPr>
      <w:r>
        <w:t>To get the taxon key the following gets all instances of Argusianus argus:</w:t>
      </w:r>
    </w:p>
    <w:p w14:paraId="218F130B" w14:textId="77777777" w:rsidR="005F6628" w:rsidRDefault="008809F7" w:rsidP="000E5536">
      <w:pPr>
        <w:pStyle w:val="BodyText2"/>
      </w:pPr>
      <w:hyperlink r:id="rId810" w:history="1">
        <w:r w:rsidR="005F6628">
          <w:rPr>
            <w:rStyle w:val="Hyperlink"/>
          </w:rPr>
          <w:t>http://api.gbif.org/v0.9/species/match?name=Argusianus%20argus</w:t>
        </w:r>
      </w:hyperlink>
    </w:p>
    <w:p w14:paraId="08DA41AD" w14:textId="77777777" w:rsidR="005F6628" w:rsidRDefault="005F6628" w:rsidP="000E5536">
      <w:pPr>
        <w:pStyle w:val="BodyText2"/>
      </w:pPr>
      <w:r>
        <w:t>And the following gets the instance of Argusianus argus on the GBIF backbone:</w:t>
      </w:r>
    </w:p>
    <w:p w14:paraId="3816318F" w14:textId="77777777" w:rsidR="005F6628" w:rsidRDefault="008809F7" w:rsidP="000E5536">
      <w:pPr>
        <w:pStyle w:val="BodyText2"/>
      </w:pPr>
      <w:hyperlink r:id="rId811"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0E5536">
      <w:pPr>
        <w:pStyle w:val="BodyText2"/>
      </w:pPr>
      <w:r>
        <w:t>Get the nub key for a species:</w:t>
      </w:r>
    </w:p>
    <w:p w14:paraId="094F0936" w14:textId="77777777" w:rsidR="005F6628" w:rsidRDefault="008809F7" w:rsidP="000E5536">
      <w:pPr>
        <w:pStyle w:val="BodyText2"/>
      </w:pPr>
      <w:hyperlink r:id="rId812" w:history="1">
        <w:r w:rsidR="005F6628">
          <w:rPr>
            <w:rStyle w:val="Hyperlink"/>
          </w:rPr>
          <w:t>http://api.gbif.org/v0.9/species?name=Pongo%20pygmaeus&amp;datasetKey=d7dddbf4-2cf0-4f39-9b2a-bb099caae36c</w:t>
        </w:r>
      </w:hyperlink>
    </w:p>
    <w:p w14:paraId="38211663" w14:textId="77777777" w:rsidR="005F6628" w:rsidRDefault="005F6628" w:rsidP="000E5536">
      <w:pPr>
        <w:pStyle w:val="BodyText2"/>
      </w:pPr>
      <w:r>
        <w:t>This gets all vernacular names for a species using the nub key (here for orang utan):</w:t>
      </w:r>
    </w:p>
    <w:p w14:paraId="6864AF86" w14:textId="77777777" w:rsidR="005F6628" w:rsidRDefault="008809F7" w:rsidP="000E5536">
      <w:pPr>
        <w:pStyle w:val="BodyText2"/>
      </w:pPr>
      <w:hyperlink r:id="rId813" w:history="1">
        <w:r w:rsidR="005F6628">
          <w:rPr>
            <w:rStyle w:val="Hyperlink"/>
          </w:rPr>
          <w:t>http://api.gbif.org/v0.9/species/5219532/vernacular_names</w:t>
        </w:r>
      </w:hyperlink>
    </w:p>
    <w:p w14:paraId="79AEA688" w14:textId="77777777" w:rsidR="005F6628" w:rsidRDefault="005F6628" w:rsidP="000E5536">
      <w:pPr>
        <w:pStyle w:val="BodyText2"/>
      </w:pPr>
      <w:r>
        <w:t>But the jsonp parameter does not seem to be support on all calls. e.g. the following call works:</w:t>
      </w:r>
    </w:p>
    <w:p w14:paraId="3C379D1A" w14:textId="77777777" w:rsidR="005F6628" w:rsidRDefault="008809F7" w:rsidP="000E5536">
      <w:pPr>
        <w:pStyle w:val="BodyText2"/>
      </w:pPr>
      <w:hyperlink r:id="rId814"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0E5536">
      <w:pPr>
        <w:pStyle w:val="BodyText2"/>
      </w:pPr>
      <w:r>
        <w:t>but the following doesn’t:</w:t>
      </w:r>
    </w:p>
    <w:p w14:paraId="65A76F5D" w14:textId="77777777" w:rsidR="005F6628" w:rsidRDefault="008809F7" w:rsidP="000E5536">
      <w:pPr>
        <w:pStyle w:val="BodyText2"/>
      </w:pPr>
      <w:hyperlink r:id="rId815"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0E5536">
      <w:pPr>
        <w:pStyle w:val="BodyText2"/>
        <w:rPr>
          <w:rStyle w:val="Hyperlink"/>
        </w:rPr>
      </w:pPr>
      <w:r>
        <w:t xml:space="preserve">This issue is logged with their atlassian system </w:t>
      </w:r>
      <w:hyperlink r:id="rId816" w:history="1">
        <w:r w:rsidRPr="00232C97">
          <w:rPr>
            <w:rStyle w:val="Hyperlink"/>
          </w:rPr>
          <w:t>here</w:t>
        </w:r>
      </w:hyperlink>
    </w:p>
    <w:p w14:paraId="2DC2A4EB" w14:textId="77777777" w:rsidR="005F6628" w:rsidRDefault="005F6628" w:rsidP="000E5536">
      <w:pPr>
        <w:pStyle w:val="Heading6"/>
      </w:pPr>
      <w:r>
        <w:t>Dates</w:t>
      </w:r>
    </w:p>
    <w:p w14:paraId="1F3D8A8A" w14:textId="77777777" w:rsidR="005F6628" w:rsidRPr="005557FD" w:rsidRDefault="005F6628" w:rsidP="000E5536">
      <w:pPr>
        <w:pStyle w:val="BodyText2"/>
      </w:pPr>
      <w:r>
        <w:t xml:space="preserve">Dates are provided in </w:t>
      </w:r>
      <w:r w:rsidRPr="005557FD">
        <w:t>ISO 8601</w:t>
      </w:r>
      <w:r>
        <w:t xml:space="preserve"> (from </w:t>
      </w:r>
      <w:hyperlink r:id="rId817"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0E5536">
      <w:pPr>
        <w:pStyle w:val="Heading6"/>
      </w:pPr>
      <w:r>
        <w:t>Common Names</w:t>
      </w:r>
    </w:p>
    <w:p w14:paraId="5792E132" w14:textId="28F941EB" w:rsidR="005F6628" w:rsidRDefault="005F6628" w:rsidP="000E5536">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0E5536">
      <w:pPr>
        <w:pStyle w:val="BodyText2"/>
      </w:pPr>
      <w:r>
        <w:t>First attempt was not unique iucn_species_ids so there were duplicates. Trying again with distinct. Now 114429.</w:t>
      </w:r>
    </w:p>
    <w:bookmarkEnd w:id="134"/>
    <w:p w14:paraId="65FB6A78" w14:textId="50577AD2" w:rsidR="00285707" w:rsidRDefault="00285707" w:rsidP="000E5536">
      <w:pPr>
        <w:pStyle w:val="Heading5"/>
      </w:pPr>
      <w:r>
        <w:t>API v1</w:t>
      </w:r>
    </w:p>
    <w:p w14:paraId="7930631E" w14:textId="77777777" w:rsidR="00285707" w:rsidRPr="00285707" w:rsidRDefault="00285707" w:rsidP="000E5536">
      <w:pPr>
        <w:pStyle w:val="BodyText2"/>
      </w:pPr>
    </w:p>
    <w:p w14:paraId="77E96AA9" w14:textId="372788EB" w:rsidR="00285707" w:rsidRDefault="00285707" w:rsidP="000E5536">
      <w:pPr>
        <w:pStyle w:val="Heading6"/>
      </w:pPr>
      <w:r>
        <w:t>Common Names</w:t>
      </w:r>
    </w:p>
    <w:p w14:paraId="50ADD093" w14:textId="1493F202" w:rsidR="00285707" w:rsidRPr="00285707" w:rsidRDefault="00285707" w:rsidP="000E5536">
      <w:pPr>
        <w:pStyle w:val="BodyText2"/>
      </w:pPr>
      <w:r>
        <w:t xml:space="preserve">The IUCN Red List is available as a separate checklist from GBIF using </w:t>
      </w:r>
      <w:hyperlink r:id="rId818" w:history="1">
        <w:r w:rsidRPr="00285707">
          <w:rPr>
            <w:rStyle w:val="Hyperlink"/>
          </w:rPr>
          <w:t>this</w:t>
        </w:r>
      </w:hyperlink>
      <w:r>
        <w:t xml:space="preserve"> UUID.</w:t>
      </w:r>
    </w:p>
    <w:p w14:paraId="09356A6D" w14:textId="4A047711" w:rsidR="001A0AD7" w:rsidRDefault="001A0AD7" w:rsidP="007D2F52">
      <w:pPr>
        <w:pStyle w:val="Heading4"/>
      </w:pPr>
      <w:r>
        <w:t>IUCN Red List API</w:t>
      </w:r>
    </w:p>
    <w:p w14:paraId="6140854D" w14:textId="77777777" w:rsidR="001A0AD7" w:rsidRDefault="001A0AD7" w:rsidP="000E5536">
      <w:pPr>
        <w:pStyle w:val="Heading5"/>
      </w:pPr>
      <w:r>
        <w:lastRenderedPageBreak/>
        <w:t>IUCN Common names</w:t>
      </w:r>
    </w:p>
    <w:p w14:paraId="0346D389" w14:textId="77777777" w:rsidR="001A0AD7" w:rsidRDefault="001A0AD7" w:rsidP="000E5536">
      <w:pPr>
        <w:pStyle w:val="BodyText2"/>
      </w:pPr>
      <w:r>
        <w:t>IUCN publish their species data through an API which allows you to retrieve the common name. This is the Documentation Start page:</w:t>
      </w:r>
    </w:p>
    <w:p w14:paraId="4F2DEC36" w14:textId="77777777" w:rsidR="001A0AD7" w:rsidRDefault="008809F7" w:rsidP="000E5536">
      <w:pPr>
        <w:pStyle w:val="BodyText2"/>
        <w:rPr>
          <w:rStyle w:val="Hyperlink"/>
        </w:rPr>
      </w:pPr>
      <w:hyperlink r:id="rId819" w:history="1">
        <w:r w:rsidR="001A0AD7" w:rsidRPr="005A63FB">
          <w:rPr>
            <w:rStyle w:val="Hyperlink"/>
          </w:rPr>
          <w:t>https://www.assembla.com/spaces/sis/wiki/Red_List_API</w:t>
        </w:r>
      </w:hyperlink>
    </w:p>
    <w:p w14:paraId="2FCBAB5D" w14:textId="77777777" w:rsidR="001A0AD7" w:rsidRDefault="001A0AD7" w:rsidP="000E5536">
      <w:pPr>
        <w:pStyle w:val="BodyText2"/>
      </w:pPr>
      <w:r>
        <w:t>T</w:t>
      </w:r>
      <w:r w:rsidRPr="00973361">
        <w:t>his still works with the old species_id encoding for birds, e.g Sedge Warbler was 148384 but is now 106007598 - but 148384 still returns Sedge Warbler 2/4/13</w:t>
      </w:r>
      <w:r>
        <w:t xml:space="preserve">. NO LONGER WORKS ON 13/1/2014 but </w:t>
      </w:r>
      <w:hyperlink r:id="rId820" w:history="1">
        <w:r w:rsidRPr="0036755F">
          <w:rPr>
            <w:rStyle w:val="Hyperlink"/>
          </w:rPr>
          <w:t>Orang Utan</w:t>
        </w:r>
      </w:hyperlink>
      <w:r>
        <w:t xml:space="preserve"> does.</w:t>
      </w:r>
    </w:p>
    <w:p w14:paraId="3379CDCD" w14:textId="0BBBD64E" w:rsidR="001A0AD7" w:rsidRDefault="001A0AD7" w:rsidP="000E5536">
      <w:pPr>
        <w:pStyle w:val="BodyText2"/>
      </w:pPr>
      <w:r>
        <w:t xml:space="preserve">Wrote a Python </w:t>
      </w:r>
      <w:hyperlink r:id="rId821" w:history="1">
        <w:r w:rsidRPr="00141BF7">
          <w:rPr>
            <w:rStyle w:val="Hyperlink"/>
          </w:rPr>
          <w:t>script</w:t>
        </w:r>
      </w:hyperlink>
      <w:r>
        <w:t xml:space="preserve"> to use this to get common names and </w:t>
      </w:r>
      <w:hyperlink r:id="rId822" w:history="1">
        <w:r w:rsidRPr="00141BF7">
          <w:rPr>
            <w:rStyle w:val="Hyperlink"/>
          </w:rPr>
          <w:t>populate</w:t>
        </w:r>
      </w:hyperlink>
      <w:r>
        <w:t xml:space="preserve"> an Access 97 database.</w:t>
      </w:r>
    </w:p>
    <w:p w14:paraId="62D90218" w14:textId="77777777" w:rsidR="001A0AD7" w:rsidRDefault="001A0AD7" w:rsidP="000E5536">
      <w:pPr>
        <w:pStyle w:val="BodyText2"/>
      </w:pPr>
      <w:r>
        <w:t>Also you can use it from VBA in Access – the full access vba is in ‘</w:t>
      </w:r>
      <w:r w:rsidRPr="00D37E60">
        <w:t>E:\cottaan\My Documents\</w:t>
      </w:r>
      <w:r>
        <w:t>General.accdb’:</w:t>
      </w:r>
    </w:p>
    <w:p w14:paraId="3A323DA4" w14:textId="77777777" w:rsidR="001A0AD7" w:rsidRDefault="001A0AD7" w:rsidP="000E5536">
      <w:pPr>
        <w:pStyle w:val="Code"/>
      </w:pPr>
      <w:r>
        <w:t>Set objWeb = CreateObject("Microsoft.XMLHTTP")</w:t>
      </w:r>
    </w:p>
    <w:p w14:paraId="34739E23" w14:textId="77777777" w:rsidR="001A0AD7" w:rsidRDefault="001A0AD7" w:rsidP="000E5536">
      <w:pPr>
        <w:pStyle w:val="Code"/>
      </w:pPr>
      <w:r>
        <w:t>objWeb.Open "GET", "http://api.iucnredlist.org/common_names/turdus-merula.json", False</w:t>
      </w:r>
    </w:p>
    <w:p w14:paraId="52866B39" w14:textId="77777777" w:rsidR="001A0AD7" w:rsidRDefault="001A0AD7" w:rsidP="000E5536">
      <w:pPr>
        <w:pStyle w:val="Code"/>
      </w:pPr>
      <w:r>
        <w:t>objWeb.send</w:t>
      </w:r>
    </w:p>
    <w:p w14:paraId="09CC40A1" w14:textId="77777777" w:rsidR="001A0AD7" w:rsidRDefault="001A0AD7" w:rsidP="000E5536">
      <w:pPr>
        <w:pStyle w:val="Code"/>
      </w:pPr>
      <w:r>
        <w:t>strXML = objWeb.responsetext</w:t>
      </w:r>
    </w:p>
    <w:p w14:paraId="7BD80892" w14:textId="77777777" w:rsidR="001A0AD7" w:rsidRDefault="001A0AD7" w:rsidP="000E5536">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0E5536">
      <w:pPr>
        <w:pStyle w:val="BodyText2"/>
      </w:pPr>
      <w:r>
        <w:t>Also wrote a wrapper in Access to update common names in PostGIS using a linked table in Access using the IUCN API.</w:t>
      </w:r>
    </w:p>
    <w:p w14:paraId="57B3B593" w14:textId="77777777" w:rsidR="001A0AD7" w:rsidRDefault="001A0AD7" w:rsidP="000E5536">
      <w:pPr>
        <w:pStyle w:val="Heading5"/>
      </w:pPr>
      <w:r>
        <w:t>IUCN Country List for Species</w:t>
      </w:r>
    </w:p>
    <w:p w14:paraId="2449B859" w14:textId="77777777" w:rsidR="001A0AD7" w:rsidRPr="001A0AD7" w:rsidRDefault="001A0AD7" w:rsidP="000E5536">
      <w:pPr>
        <w:pStyle w:val="BodyText2"/>
      </w:pPr>
      <w:r>
        <w:t xml:space="preserve">There is no API for retrieving a list of countries for a PA from the Species Information System (SIS). I had to write a Python </w:t>
      </w:r>
      <w:hyperlink r:id="rId823" w:history="1">
        <w:r w:rsidRPr="00BC03BB">
          <w:rPr>
            <w:rStyle w:val="Hyperlink"/>
          </w:rPr>
          <w:t>function</w:t>
        </w:r>
      </w:hyperlink>
      <w:r>
        <w:t xml:space="preserve"> to query the API, parse the results and write the results to Postgresql.</w:t>
      </w:r>
    </w:p>
    <w:p w14:paraId="5A73EFFF" w14:textId="01CA0B5D" w:rsidR="006C293C" w:rsidRDefault="006C293C" w:rsidP="007D2F52">
      <w:pPr>
        <w:pStyle w:val="Heading4"/>
      </w:pPr>
      <w:r>
        <w:t>Xeno-Canto Bird Songs</w:t>
      </w:r>
    </w:p>
    <w:p w14:paraId="2CCAF948" w14:textId="50AD00A4" w:rsidR="006C293C" w:rsidRPr="006C293C" w:rsidRDefault="006C293C" w:rsidP="000E5536">
      <w:pPr>
        <w:pStyle w:val="BodyText2"/>
      </w:pPr>
      <w:r>
        <w:t xml:space="preserve">v2 API described </w:t>
      </w:r>
      <w:hyperlink r:id="rId824" w:history="1">
        <w:r w:rsidRPr="006C293C">
          <w:rPr>
            <w:rStyle w:val="Hyperlink"/>
          </w:rPr>
          <w:t>here</w:t>
        </w:r>
      </w:hyperlink>
      <w:r>
        <w:t>.</w:t>
      </w:r>
    </w:p>
    <w:p w14:paraId="3B31F00B" w14:textId="77777777" w:rsidR="00742B70" w:rsidRDefault="00742B70" w:rsidP="0034374E">
      <w:pPr>
        <w:pStyle w:val="Heading3"/>
      </w:pPr>
      <w:r>
        <w:t>Twitter</w:t>
      </w:r>
    </w:p>
    <w:p w14:paraId="05D2BB4E" w14:textId="0681A9AA" w:rsidR="00742B70" w:rsidRDefault="007D2F52" w:rsidP="000E5536">
      <w:pPr>
        <w:pStyle w:val="BodyText2"/>
      </w:pPr>
      <w:r>
        <w:t xml:space="preserve">Account: </w:t>
      </w:r>
      <w:r>
        <w:tab/>
      </w:r>
      <w:r w:rsidR="00742B70">
        <w:t>andrewcottam</w:t>
      </w:r>
    </w:p>
    <w:p w14:paraId="006842A2" w14:textId="77777777" w:rsidR="00742B70" w:rsidRPr="00D120CD" w:rsidRDefault="00742B70" w:rsidP="007D2F52">
      <w:pPr>
        <w:pStyle w:val="BodyText2"/>
      </w:pPr>
      <w:r>
        <w:t xml:space="preserve">Application: </w:t>
      </w:r>
      <w:r>
        <w:tab/>
        <w:t>JRC Dev account</w:t>
      </w:r>
    </w:p>
    <w:p w14:paraId="3E531C9C" w14:textId="77777777" w:rsidR="009B7032" w:rsidRDefault="009B7032" w:rsidP="000E5536">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0E5536">
      <w:pPr>
        <w:pStyle w:val="BodyText2"/>
      </w:pPr>
      <w:r>
        <w:t xml:space="preserve">The RIS is developed in Drupal and is accessible </w:t>
      </w:r>
      <w:hyperlink r:id="rId825" w:history="1">
        <w:r w:rsidRPr="00BF45E3">
          <w:rPr>
            <w:rStyle w:val="Hyperlink"/>
          </w:rPr>
          <w:t>here</w:t>
        </w:r>
      </w:hyperlink>
      <w:r>
        <w:t xml:space="preserve">. My user/pass: </w:t>
      </w:r>
      <w:hyperlink r:id="rId826"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E5562E">
      <w:pPr>
        <w:pStyle w:val="BodyText2"/>
      </w:pPr>
      <w:r>
        <w:t>I have created a folder at the root level in the RIS website to hold the widgets:</w:t>
      </w:r>
    </w:p>
    <w:p w14:paraId="3869406D" w14:textId="4D83BA9F" w:rsidR="007D2F52" w:rsidRDefault="007D2F52" w:rsidP="00E5562E">
      <w:pPr>
        <w:pStyle w:val="BodyText2"/>
      </w:pPr>
      <w:r>
        <w:t>/srv/www/biopama/widgets</w:t>
      </w:r>
    </w:p>
    <w:p w14:paraId="519B424C" w14:textId="64999390" w:rsidR="007D2F52" w:rsidRDefault="007D2F52" w:rsidP="00E5562E">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0E5536">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7D2F52">
      <w:pPr>
        <w:pStyle w:val="Code"/>
      </w:pPr>
      <w:r>
        <w:t>widgets/css/ImageryTimeSlider.css</w:t>
      </w:r>
    </w:p>
    <w:p w14:paraId="1CDC4D42" w14:textId="1C548A75" w:rsidR="007D2F52" w:rsidRDefault="007D2F52" w:rsidP="007D2F52">
      <w:pPr>
        <w:pStyle w:val="Code"/>
      </w:pPr>
      <w:r>
        <w:t>widgets/css/claro.css</w:t>
      </w:r>
    </w:p>
    <w:p w14:paraId="725079B3" w14:textId="318712ED" w:rsidR="007D2F52" w:rsidRDefault="008809F7" w:rsidP="007D2F52">
      <w:pPr>
        <w:pStyle w:val="Code"/>
      </w:pPr>
      <w:hyperlink r:id="rId827" w:history="1">
        <w:r w:rsidR="004B7394" w:rsidRPr="00194939">
          <w:rPr>
            <w:rStyle w:val="Hyperlink"/>
          </w:rPr>
          <w:t>http://ajax.googleapis.com/ajax/libs/dojo/1.10.4/dojo/dojo.js</w:t>
        </w:r>
      </w:hyperlink>
    </w:p>
    <w:p w14:paraId="0EC6D78D" w14:textId="1C397F20" w:rsidR="004B7394" w:rsidRDefault="004B7394" w:rsidP="007D2F52">
      <w:pPr>
        <w:pStyle w:val="Code"/>
      </w:pPr>
      <w:r w:rsidRPr="004B7394">
        <w:t>javascript/themes/images.js</w:t>
      </w:r>
      <w:r>
        <w:t xml:space="preserve">      </w:t>
      </w:r>
    </w:p>
    <w:p w14:paraId="7196FEFC" w14:textId="333D27DF" w:rsidR="00A83B3A" w:rsidRDefault="007D2F52" w:rsidP="000E5536">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C97AEE">
      <w:pPr>
        <w:pStyle w:val="Code"/>
      </w:pPr>
      <w:r>
        <w:t>require({async : true,</w:t>
      </w:r>
    </w:p>
    <w:p w14:paraId="71230447" w14:textId="77777777" w:rsidR="00C97AEE" w:rsidRDefault="00C97AEE" w:rsidP="00C97AEE">
      <w:pPr>
        <w:pStyle w:val="Code"/>
      </w:pPr>
      <w:r>
        <w:tab/>
        <w:t>packages : [{</w:t>
      </w:r>
    </w:p>
    <w:p w14:paraId="6768020A" w14:textId="77777777" w:rsidR="00C97AEE" w:rsidRDefault="00C97AEE" w:rsidP="00C97AEE">
      <w:pPr>
        <w:pStyle w:val="Code"/>
      </w:pPr>
      <w:r>
        <w:tab/>
      </w:r>
      <w:r>
        <w:tab/>
        <w:t>name : "widgets",</w:t>
      </w:r>
    </w:p>
    <w:p w14:paraId="1C23295A" w14:textId="77777777" w:rsidR="00C97AEE" w:rsidRDefault="00C97AEE" w:rsidP="00C97AEE">
      <w:pPr>
        <w:pStyle w:val="Code"/>
      </w:pPr>
      <w:r>
        <w:lastRenderedPageBreak/>
        <w:tab/>
      </w:r>
      <w:r>
        <w:tab/>
        <w:t>location : "/widgets"</w:t>
      </w:r>
    </w:p>
    <w:p w14:paraId="0BF634DF" w14:textId="77777777" w:rsidR="00C97AEE" w:rsidRDefault="00C97AEE" w:rsidP="00C97AEE">
      <w:pPr>
        <w:pStyle w:val="Code"/>
      </w:pPr>
      <w:r>
        <w:tab/>
        <w:t>}]</w:t>
      </w:r>
    </w:p>
    <w:p w14:paraId="7F56F3F3" w14:textId="7E4AE4A3" w:rsidR="00C97AEE" w:rsidRDefault="00C97AEE" w:rsidP="00C97AEE">
      <w:pPr>
        <w:pStyle w:val="Code"/>
      </w:pPr>
      <w:r>
        <w:t>}, ["widgets/ImageryTimeSlider", "dojo/dom-construct", "dojo/parser", "dojo/ready"], function(ImageryTimeSlider, domConstruct, parser, ready) {</w:t>
      </w:r>
    </w:p>
    <w:p w14:paraId="48E28B3B" w14:textId="77777777" w:rsidR="00C97AEE" w:rsidRDefault="00C97AEE" w:rsidP="00C97AEE">
      <w:pPr>
        <w:pStyle w:val="Code"/>
      </w:pPr>
      <w:r>
        <w:tab/>
        <w:t>ready(function() {</w:t>
      </w:r>
    </w:p>
    <w:p w14:paraId="360428B5" w14:textId="77777777" w:rsidR="00C97AEE" w:rsidRDefault="00C97AEE" w:rsidP="00C97AEE">
      <w:pPr>
        <w:pStyle w:val="Code"/>
      </w:pPr>
      <w:r>
        <w:tab/>
      </w:r>
      <w:r>
        <w:tab/>
        <w:t>parser.parse().then(function() {</w:t>
      </w:r>
    </w:p>
    <w:p w14:paraId="6E8F387C" w14:textId="77777777" w:rsidR="00C97AEE" w:rsidRDefault="00C97AEE" w:rsidP="00C97AEE">
      <w:pPr>
        <w:pStyle w:val="Code"/>
      </w:pPr>
      <w:r>
        <w:tab/>
      </w:r>
      <w:r>
        <w:tab/>
      </w:r>
      <w:r>
        <w:tab/>
        <w:t>jQuery('input#ac-SatelliteImagery').on('change', function() {</w:t>
      </w:r>
    </w:p>
    <w:p w14:paraId="0776E995" w14:textId="77777777" w:rsidR="00C97AEE" w:rsidRDefault="00C97AEE" w:rsidP="00C97AEE">
      <w:pPr>
        <w:pStyle w:val="Code"/>
      </w:pPr>
      <w:r>
        <w:tab/>
      </w:r>
      <w:r>
        <w:tab/>
      </w:r>
      <w:r>
        <w:tab/>
      </w:r>
      <w:r>
        <w:tab/>
        <w:t>if( jQuery(this).is(':checked') ){</w:t>
      </w:r>
    </w:p>
    <w:p w14:paraId="77EBA868" w14:textId="77777777" w:rsidR="00C97AEE" w:rsidRDefault="00C97AEE" w:rsidP="00C97AEE">
      <w:pPr>
        <w:pStyle w:val="Code"/>
      </w:pPr>
      <w:r>
        <w:tab/>
      </w:r>
      <w:r>
        <w:tab/>
      </w:r>
      <w:r>
        <w:tab/>
      </w:r>
      <w:r>
        <w:tab/>
      </w:r>
      <w:r>
        <w:tab/>
        <w:t>imageryTimeSlider= new ImageryTimeSlider({leafletMap: this_map},  "imageryController");</w:t>
      </w:r>
    </w:p>
    <w:p w14:paraId="26A88F39" w14:textId="77777777" w:rsidR="00C97AEE" w:rsidRDefault="00C97AEE" w:rsidP="00C97AEE">
      <w:pPr>
        <w:pStyle w:val="Code"/>
      </w:pPr>
      <w:r>
        <w:tab/>
      </w:r>
      <w:r>
        <w:tab/>
      </w:r>
      <w:r>
        <w:tab/>
      </w:r>
      <w:r>
        <w:tab/>
      </w:r>
      <w:r>
        <w:tab/>
        <w:t>imageryTimeSlider.startup();</w:t>
      </w:r>
    </w:p>
    <w:p w14:paraId="2B8B57D9" w14:textId="77777777" w:rsidR="00C97AEE" w:rsidRDefault="00C97AEE" w:rsidP="00C97AEE">
      <w:pPr>
        <w:pStyle w:val="Code"/>
      </w:pPr>
      <w:r>
        <w:tab/>
      </w:r>
      <w:r>
        <w:tab/>
      </w:r>
      <w:r>
        <w:tab/>
      </w:r>
      <w:r>
        <w:tab/>
      </w:r>
      <w:r>
        <w:tab/>
        <w:t>jQuery('div.sat-filter').removeClass('sat-hide').slideDown(1);;</w:t>
      </w:r>
    </w:p>
    <w:p w14:paraId="1BB5E704" w14:textId="77777777" w:rsidR="00C97AEE" w:rsidRDefault="00C97AEE" w:rsidP="00C97AEE">
      <w:pPr>
        <w:pStyle w:val="Code"/>
      </w:pPr>
      <w:r>
        <w:tab/>
      </w:r>
      <w:r>
        <w:tab/>
      </w:r>
      <w:r>
        <w:tab/>
      </w:r>
      <w:r>
        <w:tab/>
        <w:t>}</w:t>
      </w:r>
    </w:p>
    <w:p w14:paraId="2C6C4D5C" w14:textId="77777777" w:rsidR="00C97AEE" w:rsidRDefault="00C97AEE" w:rsidP="00C97AEE">
      <w:pPr>
        <w:pStyle w:val="Code"/>
      </w:pPr>
      <w:r>
        <w:tab/>
      </w:r>
      <w:r>
        <w:tab/>
      </w:r>
      <w:r>
        <w:tab/>
      </w:r>
      <w:r>
        <w:tab/>
        <w:t>else{</w:t>
      </w:r>
    </w:p>
    <w:p w14:paraId="51E09225" w14:textId="77777777" w:rsidR="00C97AEE" w:rsidRDefault="00C97AEE" w:rsidP="00C97AEE">
      <w:pPr>
        <w:pStyle w:val="Code"/>
      </w:pPr>
      <w:r>
        <w:tab/>
      </w:r>
      <w:r>
        <w:tab/>
      </w:r>
      <w:r>
        <w:tab/>
      </w:r>
      <w:r>
        <w:tab/>
      </w:r>
      <w:r>
        <w:tab/>
        <w:t>jQuery('div.sat-filter').addClass('sat-hide').slideUp(1);;</w:t>
      </w:r>
    </w:p>
    <w:p w14:paraId="2F537979" w14:textId="77777777" w:rsidR="00C97AEE" w:rsidRDefault="00C97AEE" w:rsidP="00C97AEE">
      <w:pPr>
        <w:pStyle w:val="Code"/>
      </w:pPr>
      <w:r>
        <w:tab/>
      </w:r>
      <w:r>
        <w:tab/>
      </w:r>
      <w:r>
        <w:tab/>
      </w:r>
      <w:r>
        <w:tab/>
        <w:t>}</w:t>
      </w:r>
    </w:p>
    <w:p w14:paraId="3067DD3E" w14:textId="77777777" w:rsidR="00C97AEE" w:rsidRDefault="00C97AEE" w:rsidP="00C97AEE">
      <w:pPr>
        <w:pStyle w:val="Code"/>
      </w:pPr>
      <w:r>
        <w:tab/>
      </w:r>
      <w:r>
        <w:tab/>
      </w:r>
      <w:r>
        <w:tab/>
        <w:t>});</w:t>
      </w:r>
    </w:p>
    <w:p w14:paraId="1B9F558A" w14:textId="77777777" w:rsidR="00C97AEE" w:rsidRDefault="00C97AEE" w:rsidP="00C97AEE">
      <w:pPr>
        <w:pStyle w:val="Code"/>
      </w:pPr>
      <w:r>
        <w:tab/>
      </w:r>
      <w:r>
        <w:tab/>
        <w:t>});</w:t>
      </w:r>
    </w:p>
    <w:p w14:paraId="4AA14395" w14:textId="77777777" w:rsidR="00C97AEE" w:rsidRDefault="00C97AEE" w:rsidP="00C97AEE">
      <w:pPr>
        <w:pStyle w:val="Code"/>
      </w:pPr>
      <w:r>
        <w:tab/>
        <w:t>});</w:t>
      </w:r>
    </w:p>
    <w:p w14:paraId="27AA8AAA" w14:textId="77777777" w:rsidR="00C97AEE" w:rsidRDefault="00C97AEE" w:rsidP="00C97AEE">
      <w:pPr>
        <w:pStyle w:val="Code"/>
      </w:pPr>
      <w:r>
        <w:tab/>
      </w:r>
    </w:p>
    <w:p w14:paraId="549665F0" w14:textId="77777777" w:rsidR="00C97AEE" w:rsidRDefault="00C97AEE" w:rsidP="00C97AEE">
      <w:pPr>
        <w:pStyle w:val="Code"/>
      </w:pPr>
      <w:r>
        <w:tab/>
        <w:t>jQuery('input[name=imageSize]').on('change', function() {</w:t>
      </w:r>
    </w:p>
    <w:p w14:paraId="28D17B49" w14:textId="77777777" w:rsidR="00C97AEE" w:rsidRDefault="00C97AEE" w:rsidP="00C97AEE">
      <w:pPr>
        <w:pStyle w:val="Code"/>
      </w:pPr>
      <w:r>
        <w:tab/>
      </w:r>
      <w:r>
        <w:tab/>
        <w:t>loadImages();</w:t>
      </w:r>
    </w:p>
    <w:p w14:paraId="077363DC" w14:textId="77777777" w:rsidR="00C97AEE" w:rsidRDefault="00C97AEE" w:rsidP="00C97AEE">
      <w:pPr>
        <w:pStyle w:val="Code"/>
      </w:pPr>
      <w:r>
        <w:tab/>
        <w:t>});</w:t>
      </w:r>
    </w:p>
    <w:p w14:paraId="70CA9535" w14:textId="77777777" w:rsidR="00C97AEE" w:rsidRDefault="00C97AEE" w:rsidP="00C97AEE">
      <w:pPr>
        <w:pStyle w:val="Code"/>
      </w:pPr>
      <w:r>
        <w:tab/>
      </w:r>
    </w:p>
    <w:p w14:paraId="26CB0B7D" w14:textId="77777777" w:rsidR="00C97AEE" w:rsidRDefault="00C97AEE" w:rsidP="00C97AEE">
      <w:pPr>
        <w:pStyle w:val="Code"/>
      </w:pPr>
      <w:r>
        <w:tab/>
        <w:t>function loadImages(){</w:t>
      </w:r>
    </w:p>
    <w:p w14:paraId="5684905A" w14:textId="77777777" w:rsidR="00C97AEE" w:rsidRDefault="00C97AEE" w:rsidP="00C97AEE">
      <w:pPr>
        <w:pStyle w:val="Code"/>
      </w:pPr>
      <w:r>
        <w:tab/>
      </w:r>
      <w:r>
        <w:tab/>
        <w:t>var imageSize = jQuery('input[name=imageSize]:checked').val();</w:t>
      </w:r>
    </w:p>
    <w:p w14:paraId="36A2B3A6" w14:textId="77777777" w:rsidR="00C97AEE" w:rsidRDefault="00C97AEE" w:rsidP="00C97AEE">
      <w:pPr>
        <w:pStyle w:val="Code"/>
      </w:pPr>
      <w:r>
        <w:tab/>
      </w:r>
      <w:r>
        <w:tab/>
        <w:t>photoViewer.changePhotoSize(imageSize);</w:t>
      </w:r>
    </w:p>
    <w:p w14:paraId="1AD2B0D0" w14:textId="77777777" w:rsidR="00C97AEE" w:rsidRDefault="00C97AEE" w:rsidP="00C97AEE">
      <w:pPr>
        <w:pStyle w:val="Code"/>
      </w:pPr>
      <w:r>
        <w:tab/>
        <w:t>}</w:t>
      </w:r>
    </w:p>
    <w:p w14:paraId="5AE865DC" w14:textId="1FD5D64F" w:rsidR="007D2F52" w:rsidRDefault="00C97AEE" w:rsidP="00C97AEE">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0E5536">
      <w:pPr>
        <w:pStyle w:val="BodyText2"/>
      </w:pPr>
      <w:r>
        <w:t>In the widget Javascript:</w:t>
      </w:r>
    </w:p>
    <w:p w14:paraId="46530AE4" w14:textId="259A1E91" w:rsidR="00B80284" w:rsidRDefault="00B80284" w:rsidP="000E5536">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0E5536">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0E5536">
      <w:pPr>
        <w:pStyle w:val="BodyText2"/>
      </w:pPr>
      <w:r>
        <w:t>In the widgets template HTML:</w:t>
      </w:r>
    </w:p>
    <w:p w14:paraId="4F35F4C6" w14:textId="70A59312" w:rsidR="00D063F0" w:rsidRDefault="00D063F0" w:rsidP="000E5536">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0E5536">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0E5536">
      <w:pPr>
        <w:pStyle w:val="BodyText2"/>
      </w:pPr>
      <w:r>
        <w:t>These have to go into the Drupal page and you will need to replace as follows:</w:t>
      </w:r>
    </w:p>
    <w:p w14:paraId="766DBB52" w14:textId="0D7E9257" w:rsidR="00395F05" w:rsidRDefault="00395F05" w:rsidP="000E5536">
      <w:pPr>
        <w:pStyle w:val="BodyText2"/>
      </w:pPr>
      <w:r>
        <w:t>Replace:</w:t>
      </w:r>
      <w:r>
        <w:tab/>
      </w:r>
      <w:r>
        <w:tab/>
      </w:r>
      <w:r w:rsidRPr="00395F05">
        <w:t>&lt;link rel="stylesheet" type="text/css" href="widgets/css/ImageryController.css" /&gt;</w:t>
      </w:r>
    </w:p>
    <w:p w14:paraId="4BC0BD0A" w14:textId="0A39287E" w:rsidR="00395F05" w:rsidRDefault="00395F05" w:rsidP="000E5536">
      <w:pPr>
        <w:pStyle w:val="BodyText2"/>
      </w:pPr>
      <w:r>
        <w:t>With:</w:t>
      </w:r>
      <w:r>
        <w:tab/>
      </w:r>
      <w:r>
        <w:tab/>
        <w:t>javascript</w:t>
      </w:r>
      <w:r w:rsidRPr="00395F05">
        <w:t>/themes/</w:t>
      </w:r>
      <w:r>
        <w:t>widgets/css/</w:t>
      </w:r>
      <w:r w:rsidRPr="00395F05">
        <w:t>ImageryController.css</w:t>
      </w:r>
    </w:p>
    <w:p w14:paraId="07A302B4" w14:textId="11BC2615" w:rsidR="00E811D7" w:rsidRDefault="00E811D7" w:rsidP="000E5536">
      <w:pPr>
        <w:pStyle w:val="BodyText2"/>
      </w:pPr>
      <w:r>
        <w:t xml:space="preserve">You </w:t>
      </w:r>
      <w:r w:rsidR="008B754E">
        <w:t>will</w:t>
      </w:r>
      <w:r>
        <w:t xml:space="preserve"> also need to add the claro css files:</w:t>
      </w:r>
    </w:p>
    <w:p w14:paraId="13AB704F" w14:textId="20FFBF15" w:rsidR="00E811D7" w:rsidRPr="009D013C" w:rsidRDefault="00E811D7" w:rsidP="000E5536">
      <w:pPr>
        <w:pStyle w:val="BodyText2"/>
      </w:pPr>
      <w:r w:rsidRPr="00E811D7">
        <w:t>&lt;link rel="stylesheet" type="text/css" href="http://ajax.googleapis.com/ajax/libs/dojo/1.10.4/dijit/themes/claro/claro.css" /&gt;</w:t>
      </w:r>
    </w:p>
    <w:p w14:paraId="279CC1CE" w14:textId="43C3C8CA" w:rsidR="00D063F0" w:rsidRPr="00D063F0" w:rsidRDefault="00D063F0" w:rsidP="000E5536">
      <w:pPr>
        <w:pStyle w:val="BodyText2"/>
      </w:pPr>
    </w:p>
    <w:p w14:paraId="3AD0E32B" w14:textId="77777777" w:rsidR="00352E10" w:rsidRPr="00352E10" w:rsidRDefault="00352E10" w:rsidP="000E5536">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t>Background</w:t>
      </w:r>
    </w:p>
    <w:p w14:paraId="1B43C9FB" w14:textId="77777777" w:rsidR="00F92100" w:rsidRDefault="008809F7" w:rsidP="000E5536">
      <w:pPr>
        <w:pStyle w:val="BodyText2"/>
      </w:pPr>
      <w:hyperlink r:id="rId828"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lastRenderedPageBreak/>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8809F7" w:rsidP="000E5536">
      <w:pPr>
        <w:pStyle w:val="BodyText"/>
      </w:pPr>
      <w:hyperlink r:id="rId829"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8809F7" w:rsidP="000E5536">
      <w:pPr>
        <w:pStyle w:val="BodyText"/>
      </w:pPr>
      <w:hyperlink r:id="rId830"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8809F7" w:rsidP="000E5536">
      <w:pPr>
        <w:pStyle w:val="BodyText"/>
      </w:pPr>
      <w:hyperlink r:id="rId831"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8809F7" w:rsidP="000E5536">
      <w:pPr>
        <w:pStyle w:val="BodyText"/>
      </w:pPr>
      <w:hyperlink r:id="rId832"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8809F7" w:rsidP="000E5536">
      <w:pPr>
        <w:pStyle w:val="BodyText"/>
      </w:pPr>
      <w:hyperlink r:id="rId833"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8809F7" w:rsidP="000E5536">
      <w:pPr>
        <w:pStyle w:val="BodyText"/>
      </w:pPr>
      <w:hyperlink r:id="rId834"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8809F7" w:rsidP="000E5536">
      <w:pPr>
        <w:pStyle w:val="BodyText"/>
      </w:pPr>
      <w:hyperlink r:id="rId835" w:history="1">
        <w:r w:rsidR="00F92100" w:rsidRPr="00677931">
          <w:rPr>
            <w:rStyle w:val="Hyperlink"/>
          </w:rPr>
          <w:t>Apache HBase: An Introduction, Todd Lipcon, Cloudera</w:t>
        </w:r>
      </w:hyperlink>
    </w:p>
    <w:p w14:paraId="7ADD15E1" w14:textId="77777777" w:rsidR="00F92100" w:rsidRDefault="00F92100" w:rsidP="000E5536">
      <w:pPr>
        <w:pStyle w:val="BodyText"/>
      </w:pPr>
      <w:r>
        <w:lastRenderedPageBreak/>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8809F7" w:rsidP="000E5536">
      <w:pPr>
        <w:pStyle w:val="BodyText"/>
      </w:pPr>
      <w:hyperlink r:id="rId836"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8809F7" w:rsidP="000E5536">
      <w:pPr>
        <w:pStyle w:val="BodyText"/>
      </w:pPr>
      <w:hyperlink r:id="rId837"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8809F7" w:rsidP="000E5536">
      <w:pPr>
        <w:pStyle w:val="BodyText"/>
      </w:pPr>
      <w:hyperlink r:id="rId838"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8809F7" w:rsidP="000E5536">
      <w:pPr>
        <w:pStyle w:val="BodyText"/>
      </w:pPr>
      <w:hyperlink r:id="rId839"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8809F7" w:rsidP="000E5536">
      <w:pPr>
        <w:pStyle w:val="BodyText"/>
      </w:pPr>
      <w:hyperlink r:id="rId840"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8809F7" w:rsidP="000E5536">
      <w:pPr>
        <w:pStyle w:val="BodyText"/>
      </w:pPr>
      <w:hyperlink r:id="rId841"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8809F7" w:rsidP="000E5536">
      <w:pPr>
        <w:pStyle w:val="BodyText"/>
        <w:rPr>
          <w:color w:val="F49100" w:themeColor="hyperlink"/>
          <w:u w:val="single"/>
        </w:rPr>
      </w:pPr>
      <w:hyperlink r:id="rId842"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8809F7" w:rsidP="000E5536">
      <w:pPr>
        <w:pStyle w:val="BodyText"/>
      </w:pPr>
      <w:hyperlink r:id="rId843"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8809F7" w:rsidP="000E5536">
      <w:pPr>
        <w:pStyle w:val="BodyText"/>
      </w:pPr>
      <w:hyperlink r:id="rId844"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8809F7" w:rsidP="000E5536">
      <w:pPr>
        <w:pStyle w:val="BodyText2"/>
      </w:pPr>
      <w:hyperlink r:id="rId845"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8809F7" w:rsidP="000E5536">
      <w:pPr>
        <w:pStyle w:val="BodyText2"/>
      </w:pPr>
      <w:hyperlink r:id="rId846"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8809F7" w:rsidP="000E5536">
      <w:pPr>
        <w:pStyle w:val="BodyText"/>
      </w:pPr>
      <w:hyperlink r:id="rId847"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8809F7" w:rsidP="000E5536">
      <w:pPr>
        <w:pStyle w:val="BodyText"/>
      </w:pPr>
      <w:hyperlink r:id="rId848"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8809F7" w:rsidP="000E5536">
      <w:pPr>
        <w:pStyle w:val="BodyText"/>
      </w:pPr>
      <w:hyperlink r:id="rId849"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8809F7" w:rsidP="000E5536">
      <w:pPr>
        <w:pStyle w:val="BodyText"/>
      </w:pPr>
      <w:hyperlink r:id="rId850"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0E5536">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0E5536">
      <w:pPr>
        <w:pStyle w:val="BodyText2"/>
      </w:pPr>
      <w:r>
        <w:t xml:space="preserve">From </w:t>
      </w:r>
      <w:hyperlink r:id="rId851"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0E5536">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0E5536">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t>Test Cluster Configuration</w:t>
      </w:r>
    </w:p>
    <w:p w14:paraId="10E6F93E" w14:textId="77777777" w:rsidR="00352E10" w:rsidRDefault="00352E10" w:rsidP="000E5536">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0E5536">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0E5536">
      <w:pPr>
        <w:pStyle w:val="BodyText2"/>
      </w:pPr>
      <w:r>
        <w:t>These can be seen from the following links:</w:t>
      </w:r>
    </w:p>
    <w:p w14:paraId="68AD2B9C" w14:textId="77777777" w:rsidR="00352E10" w:rsidRDefault="008809F7" w:rsidP="000E5536">
      <w:pPr>
        <w:pStyle w:val="BodyText"/>
      </w:pPr>
      <w:hyperlink r:id="rId852"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8809F7" w:rsidP="000E5536">
      <w:pPr>
        <w:pStyle w:val="BodyText"/>
      </w:pPr>
      <w:hyperlink r:id="rId853"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8809F7" w:rsidP="000E5536">
      <w:pPr>
        <w:pStyle w:val="BodyText"/>
      </w:pPr>
      <w:hyperlink r:id="rId854"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0E5536">
      <w:pPr>
        <w:pStyle w:val="BodyText2"/>
      </w:pPr>
      <w:r w:rsidRPr="00AB7D4F">
        <w:t xml:space="preserve"> </w:t>
      </w:r>
      <w:r>
        <w:t>To check the version of Java on Unix, type:</w:t>
      </w:r>
    </w:p>
    <w:p w14:paraId="0C28D1BA" w14:textId="77777777" w:rsidR="00352E10" w:rsidRDefault="00352E10" w:rsidP="00D96B97">
      <w:pPr>
        <w:pStyle w:val="Unix"/>
      </w:pPr>
      <w:r>
        <w:t>$ java –version</w:t>
      </w:r>
    </w:p>
    <w:p w14:paraId="15028179" w14:textId="77777777" w:rsidR="00352E10" w:rsidRDefault="00352E10" w:rsidP="000E5536">
      <w:pPr>
        <w:pStyle w:val="BodyText2"/>
      </w:pPr>
      <w:r>
        <w:t>To check that the Hadoop processes are running you can use Javasc jps:</w:t>
      </w:r>
    </w:p>
    <w:p w14:paraId="1C2DBB94" w14:textId="77777777" w:rsidR="00352E10" w:rsidRDefault="00352E10" w:rsidP="00D96B97">
      <w:pPr>
        <w:pStyle w:val="Unix"/>
      </w:pPr>
      <w:r>
        <w:t>$ jps</w:t>
      </w:r>
    </w:p>
    <w:p w14:paraId="2181CE38" w14:textId="77777777" w:rsidR="00352E10" w:rsidRDefault="00352E10" w:rsidP="000E5536">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0E5536">
      <w:pPr>
        <w:pStyle w:val="BodyText2"/>
      </w:pPr>
      <w:r>
        <w:t xml:space="preserve">Where is the configuration directory? This it is here - </w:t>
      </w:r>
      <w:r w:rsidRPr="00B04A2A">
        <w:t xml:space="preserve"> /etc/hadoop/conf</w:t>
      </w:r>
    </w:p>
    <w:p w14:paraId="6E53A881" w14:textId="77777777" w:rsidR="00352E10" w:rsidRDefault="00352E10" w:rsidP="000E5536">
      <w:pPr>
        <w:pStyle w:val="BodyText2"/>
      </w:pPr>
      <w:r>
        <w:t>Here is an example of the hdfs configuration file:</w:t>
      </w:r>
    </w:p>
    <w:p w14:paraId="1A744757" w14:textId="77777777" w:rsidR="00352E10" w:rsidRDefault="00352E10" w:rsidP="00D96B97">
      <w:pPr>
        <w:pStyle w:val="Unix"/>
      </w:pPr>
      <w:r>
        <w:t>[dopa@h05-nn01 conf]$ cat /etc/hadoop/conf.monial_cluster/hdfs-site.xml</w:t>
      </w:r>
    </w:p>
    <w:p w14:paraId="79E18C6D" w14:textId="77777777" w:rsidR="00352E10" w:rsidRDefault="00352E10" w:rsidP="00D96B97">
      <w:pPr>
        <w:pStyle w:val="Unix"/>
      </w:pPr>
      <w:r>
        <w:t>&lt;?xml version="1.0"?&gt;</w:t>
      </w:r>
    </w:p>
    <w:p w14:paraId="5CD517CC" w14:textId="77777777" w:rsidR="00352E10" w:rsidRDefault="00352E10" w:rsidP="00D96B97">
      <w:pPr>
        <w:pStyle w:val="Unix"/>
      </w:pPr>
      <w:r>
        <w:t>&lt;!--</w:t>
      </w:r>
    </w:p>
    <w:p w14:paraId="75FEE405" w14:textId="77777777" w:rsidR="00352E10" w:rsidRDefault="00352E10" w:rsidP="00D96B97">
      <w:pPr>
        <w:pStyle w:val="Unix"/>
      </w:pPr>
      <w:r>
        <w:t xml:space="preserve">  Licensed to the Apache Software Foundation (ASF) under one or more</w:t>
      </w:r>
    </w:p>
    <w:p w14:paraId="4E7E77C5" w14:textId="77777777" w:rsidR="00352E10" w:rsidRDefault="00352E10" w:rsidP="00D96B97">
      <w:pPr>
        <w:pStyle w:val="Unix"/>
      </w:pPr>
      <w:r>
        <w:t xml:space="preserve">  contributor license agreements.  See the NOTICE file distributed with</w:t>
      </w:r>
    </w:p>
    <w:p w14:paraId="64C5A664" w14:textId="77777777" w:rsidR="00352E10" w:rsidRDefault="00352E10" w:rsidP="00D96B97">
      <w:pPr>
        <w:pStyle w:val="Unix"/>
      </w:pPr>
      <w:r>
        <w:t xml:space="preserve">  this work for additional information regarding copyright ownership.</w:t>
      </w:r>
    </w:p>
    <w:p w14:paraId="0D8D44C4" w14:textId="77777777" w:rsidR="00352E10" w:rsidRDefault="00352E10" w:rsidP="00D96B97">
      <w:pPr>
        <w:pStyle w:val="Unix"/>
      </w:pPr>
      <w:r>
        <w:t xml:space="preserve">  The ASF licenses this file to You under the Apache License, Version 2.0</w:t>
      </w:r>
    </w:p>
    <w:p w14:paraId="7F93BF08" w14:textId="77777777" w:rsidR="00352E10" w:rsidRDefault="00352E10" w:rsidP="00D96B97">
      <w:pPr>
        <w:pStyle w:val="Unix"/>
      </w:pPr>
      <w:r>
        <w:t xml:space="preserve">  (the "License"); you may not use this file except in compliance with</w:t>
      </w:r>
    </w:p>
    <w:p w14:paraId="6214A012" w14:textId="77777777" w:rsidR="00352E10" w:rsidRDefault="00352E10" w:rsidP="00D96B97">
      <w:pPr>
        <w:pStyle w:val="Unix"/>
      </w:pPr>
      <w:r>
        <w:t xml:space="preserve">  the License.  You may obtain a copy of the License at</w:t>
      </w:r>
    </w:p>
    <w:p w14:paraId="4C4DD0A5" w14:textId="77777777" w:rsidR="00352E10" w:rsidRDefault="00352E10" w:rsidP="00D96B97">
      <w:pPr>
        <w:pStyle w:val="Unix"/>
      </w:pPr>
    </w:p>
    <w:p w14:paraId="604A1851" w14:textId="77777777" w:rsidR="00352E10" w:rsidRDefault="00352E10" w:rsidP="00D96B97">
      <w:pPr>
        <w:pStyle w:val="Unix"/>
      </w:pPr>
      <w:r>
        <w:t xml:space="preserve">      http://www.apache.org/licenses/LICENSE-2.0</w:t>
      </w:r>
    </w:p>
    <w:p w14:paraId="1593B51E" w14:textId="77777777" w:rsidR="00352E10" w:rsidRDefault="00352E10" w:rsidP="00D96B97">
      <w:pPr>
        <w:pStyle w:val="Unix"/>
      </w:pPr>
    </w:p>
    <w:p w14:paraId="5E9803A2" w14:textId="77777777" w:rsidR="00352E10" w:rsidRDefault="00352E10" w:rsidP="00D96B97">
      <w:pPr>
        <w:pStyle w:val="Unix"/>
      </w:pPr>
      <w:r>
        <w:t xml:space="preserve">  Unless required by applicable law or agreed to in writing, software</w:t>
      </w:r>
    </w:p>
    <w:p w14:paraId="08D03F7D" w14:textId="77777777" w:rsidR="00352E10" w:rsidRDefault="00352E10" w:rsidP="00D96B97">
      <w:pPr>
        <w:pStyle w:val="Unix"/>
      </w:pPr>
      <w:r>
        <w:t xml:space="preserve">  distributed under the License is distributed on an "AS IS" BASIS,</w:t>
      </w:r>
    </w:p>
    <w:p w14:paraId="38204586" w14:textId="77777777" w:rsidR="00352E10" w:rsidRDefault="00352E10" w:rsidP="00D96B97">
      <w:pPr>
        <w:pStyle w:val="Unix"/>
      </w:pPr>
      <w:r>
        <w:t xml:space="preserve">  WITHOUT WARRANTIES OR CONDITIONS OF ANY KIND, either express or implied.</w:t>
      </w:r>
    </w:p>
    <w:p w14:paraId="4917F87A" w14:textId="77777777" w:rsidR="00352E10" w:rsidRDefault="00352E10" w:rsidP="00D96B97">
      <w:pPr>
        <w:pStyle w:val="Unix"/>
      </w:pPr>
      <w:r>
        <w:t xml:space="preserve">  See the License for the specific language governing permissions and</w:t>
      </w:r>
    </w:p>
    <w:p w14:paraId="37A42F25" w14:textId="77777777" w:rsidR="00352E10" w:rsidRDefault="00352E10" w:rsidP="00D96B97">
      <w:pPr>
        <w:pStyle w:val="Unix"/>
      </w:pPr>
      <w:r>
        <w:t xml:space="preserve">  limitations under the License.</w:t>
      </w:r>
    </w:p>
    <w:p w14:paraId="30B17B94" w14:textId="77777777" w:rsidR="00352E10" w:rsidRDefault="00352E10" w:rsidP="00D96B97">
      <w:pPr>
        <w:pStyle w:val="Unix"/>
      </w:pPr>
      <w:r>
        <w:t>--&gt;</w:t>
      </w:r>
    </w:p>
    <w:p w14:paraId="23DEAE24" w14:textId="77777777" w:rsidR="00352E10" w:rsidRDefault="00352E10" w:rsidP="00D96B97">
      <w:pPr>
        <w:pStyle w:val="Unix"/>
      </w:pPr>
      <w:r>
        <w:t>&lt;?xml-stylesheet type="text/xsl" href="configuration.xsl"?&gt;</w:t>
      </w:r>
    </w:p>
    <w:p w14:paraId="30CB5898" w14:textId="77777777" w:rsidR="00352E10" w:rsidRDefault="00352E10" w:rsidP="00D96B97">
      <w:pPr>
        <w:pStyle w:val="Unix"/>
      </w:pPr>
    </w:p>
    <w:p w14:paraId="04129DEF" w14:textId="77777777" w:rsidR="00352E10" w:rsidRDefault="00352E10" w:rsidP="00D96B97">
      <w:pPr>
        <w:pStyle w:val="Unix"/>
      </w:pPr>
      <w:r>
        <w:t>&lt;configuration&gt;</w:t>
      </w:r>
    </w:p>
    <w:p w14:paraId="59417DB7" w14:textId="77777777" w:rsidR="00352E10" w:rsidRDefault="00352E10" w:rsidP="00D96B97">
      <w:pPr>
        <w:pStyle w:val="Unix"/>
      </w:pPr>
      <w:r>
        <w:t xml:space="preserve">        &lt;property&gt;</w:t>
      </w:r>
    </w:p>
    <w:p w14:paraId="4080AF8B" w14:textId="77777777" w:rsidR="00352E10" w:rsidRDefault="00352E10" w:rsidP="00D96B97">
      <w:pPr>
        <w:pStyle w:val="Unix"/>
      </w:pPr>
      <w:r>
        <w:t xml:space="preserve">                &lt;name&gt;dfs.name.dir&lt;/name&gt;</w:t>
      </w:r>
    </w:p>
    <w:p w14:paraId="23DB4E13" w14:textId="77777777" w:rsidR="00352E10" w:rsidRDefault="00352E10" w:rsidP="00D96B97">
      <w:pPr>
        <w:pStyle w:val="Unix"/>
      </w:pPr>
      <w:r>
        <w:t xml:space="preserve">                &lt;value&gt;/data/1/dfs/nn,/data/2/dfs/nn&lt;/value&gt;</w:t>
      </w:r>
    </w:p>
    <w:p w14:paraId="2F4EFBEE" w14:textId="77777777" w:rsidR="00352E10" w:rsidRDefault="00352E10" w:rsidP="00D96B97">
      <w:pPr>
        <w:pStyle w:val="Unix"/>
      </w:pPr>
      <w:r>
        <w:t xml:space="preserve">        &lt;/property&gt;</w:t>
      </w:r>
    </w:p>
    <w:p w14:paraId="0423A8D0" w14:textId="77777777" w:rsidR="00352E10" w:rsidRDefault="00352E10" w:rsidP="00D96B97">
      <w:pPr>
        <w:pStyle w:val="Unix"/>
      </w:pPr>
      <w:r>
        <w:t xml:space="preserve">        &lt;property&gt;</w:t>
      </w:r>
    </w:p>
    <w:p w14:paraId="670FF4C0" w14:textId="77777777" w:rsidR="00352E10" w:rsidRDefault="00352E10" w:rsidP="00D96B97">
      <w:pPr>
        <w:pStyle w:val="Unix"/>
      </w:pPr>
      <w:r>
        <w:t xml:space="preserve">                &lt;name&gt;dfs.data.dir&lt;/name&gt;</w:t>
      </w:r>
    </w:p>
    <w:p w14:paraId="6A2D44A3" w14:textId="77777777" w:rsidR="00352E10" w:rsidRDefault="00352E10" w:rsidP="00D96B97">
      <w:pPr>
        <w:pStyle w:val="Unix"/>
      </w:pPr>
      <w:r>
        <w:t xml:space="preserve">                &lt;value&gt;/data/1/dfs/dn,/data/2/dfs/dn&lt;/value&gt;</w:t>
      </w:r>
    </w:p>
    <w:p w14:paraId="65AF07B7" w14:textId="77777777" w:rsidR="00352E10" w:rsidRDefault="00352E10" w:rsidP="00D96B97">
      <w:pPr>
        <w:pStyle w:val="Unix"/>
      </w:pPr>
      <w:r>
        <w:t xml:space="preserve">        &lt;/property&gt;</w:t>
      </w:r>
    </w:p>
    <w:p w14:paraId="06C7E3E8" w14:textId="77777777" w:rsidR="00352E10" w:rsidRDefault="00352E10" w:rsidP="00D96B97">
      <w:pPr>
        <w:pStyle w:val="Unix"/>
      </w:pPr>
      <w:r>
        <w:t xml:space="preserve">        &lt;property&gt;</w:t>
      </w:r>
    </w:p>
    <w:p w14:paraId="3D7EE863" w14:textId="77777777" w:rsidR="00352E10" w:rsidRDefault="00352E10" w:rsidP="00D96B97">
      <w:pPr>
        <w:pStyle w:val="Unix"/>
      </w:pPr>
      <w:r>
        <w:t xml:space="preserve">                &lt;name&gt;dfs.http.address&lt;/name&gt;</w:t>
      </w:r>
    </w:p>
    <w:p w14:paraId="48A60524" w14:textId="77777777" w:rsidR="00352E10" w:rsidRDefault="00352E10" w:rsidP="00D96B97">
      <w:pPr>
        <w:pStyle w:val="Unix"/>
      </w:pPr>
      <w:r>
        <w:t xml:space="preserve">                &lt;value&gt;h05-nn01:50070&lt;/value&gt;</w:t>
      </w:r>
    </w:p>
    <w:p w14:paraId="2420147D" w14:textId="77777777" w:rsidR="00352E10" w:rsidRDefault="00352E10" w:rsidP="00D96B97">
      <w:pPr>
        <w:pStyle w:val="Unix"/>
      </w:pPr>
      <w:r>
        <w:t xml:space="preserve">        &lt;/property&gt;</w:t>
      </w:r>
    </w:p>
    <w:p w14:paraId="7DBED427" w14:textId="77777777" w:rsidR="00352E10" w:rsidRDefault="00352E10" w:rsidP="00D96B97">
      <w:pPr>
        <w:pStyle w:val="Unix"/>
      </w:pPr>
      <w:r>
        <w:t>&lt;/configuration&gt;</w:t>
      </w:r>
    </w:p>
    <w:p w14:paraId="1CDDC6B8" w14:textId="77777777" w:rsidR="00352E10" w:rsidRDefault="00352E10" w:rsidP="00D96B97">
      <w:pPr>
        <w:pStyle w:val="Unix"/>
      </w:pPr>
      <w:r>
        <w:t>[dopa@h05-nn01 conf]$</w:t>
      </w:r>
    </w:p>
    <w:p w14:paraId="031D3FB6" w14:textId="77777777" w:rsidR="00352E10" w:rsidRDefault="00352E10" w:rsidP="000E5536">
      <w:pPr>
        <w:pStyle w:val="BodyText2"/>
      </w:pPr>
      <w:r>
        <w:t>There appear to be a number of environment files on the Hadoop test cluster (HTC):</w:t>
      </w:r>
    </w:p>
    <w:p w14:paraId="1421EBCE" w14:textId="77777777" w:rsidR="00352E10" w:rsidRPr="004771A2" w:rsidRDefault="00352E10" w:rsidP="00D96B97">
      <w:pPr>
        <w:pStyle w:val="Unix"/>
      </w:pPr>
      <w:r w:rsidRPr="004771A2">
        <w:t>[dopa@h05-nn01 ~]$ find / -name hadoop-env.sh 2&gt;/dev/null</w:t>
      </w:r>
    </w:p>
    <w:p w14:paraId="74600AA3" w14:textId="77777777" w:rsidR="00352E10" w:rsidRPr="004771A2" w:rsidRDefault="00352E10" w:rsidP="00D96B97">
      <w:pPr>
        <w:pStyle w:val="Unix"/>
      </w:pPr>
      <w:r w:rsidRPr="004771A2">
        <w:t>/etc/hadoop/conf.empty/hadoop-env.sh</w:t>
      </w:r>
    </w:p>
    <w:p w14:paraId="23850707" w14:textId="77777777" w:rsidR="00352E10" w:rsidRPr="004771A2" w:rsidRDefault="00352E10" w:rsidP="00D96B97">
      <w:pPr>
        <w:pStyle w:val="Unix"/>
      </w:pPr>
      <w:r w:rsidRPr="004771A2">
        <w:t>/etc/hadoop/conf.monial_cluster/hadoop-env.sh</w:t>
      </w:r>
    </w:p>
    <w:p w14:paraId="416B5C1A" w14:textId="77777777" w:rsidR="00352E10" w:rsidRPr="004771A2" w:rsidRDefault="00352E10" w:rsidP="00D96B97">
      <w:pPr>
        <w:pStyle w:val="Unix"/>
      </w:pPr>
      <w:r w:rsidRPr="004771A2">
        <w:t>/home/doc/hadoop-env.sh</w:t>
      </w:r>
    </w:p>
    <w:p w14:paraId="4EB93300" w14:textId="77777777" w:rsidR="00352E10" w:rsidRDefault="00352E10" w:rsidP="00D96B97">
      <w:pPr>
        <w:pStyle w:val="Unix"/>
      </w:pPr>
      <w:r w:rsidRPr="004771A2">
        <w:t>/usr/lib/hadoop-0.20-mapreduce/example-</w:t>
      </w:r>
      <w:r>
        <w:t>confs/conf.secure/hadoop-env.sh</w:t>
      </w:r>
    </w:p>
    <w:p w14:paraId="31E673DF" w14:textId="77777777" w:rsidR="00352E10" w:rsidRDefault="00352E10" w:rsidP="000E5536">
      <w:pPr>
        <w:pStyle w:val="BodyText2"/>
      </w:pPr>
      <w:r>
        <w:t>Not sure which one to use?</w:t>
      </w:r>
    </w:p>
    <w:p w14:paraId="70F808ED" w14:textId="77777777" w:rsidR="00352E10" w:rsidRDefault="00352E10" w:rsidP="000E5536">
      <w:pPr>
        <w:pStyle w:val="BodyText2"/>
      </w:pPr>
      <w:r>
        <w:t>There are also a number of Hadoop folders:</w:t>
      </w:r>
    </w:p>
    <w:p w14:paraId="767B60E8" w14:textId="77777777" w:rsidR="00352E10" w:rsidRDefault="00352E10" w:rsidP="00D96B97">
      <w:pPr>
        <w:pStyle w:val="Unix"/>
      </w:pPr>
      <w:r>
        <w:t>[dopa@h05-nn01 home]$ find / -name hadoop 2&gt;/dev/null</w:t>
      </w:r>
    </w:p>
    <w:p w14:paraId="7641AB60" w14:textId="77777777" w:rsidR="00352E10" w:rsidRDefault="00352E10" w:rsidP="00D96B97">
      <w:pPr>
        <w:pStyle w:val="Unix"/>
      </w:pPr>
      <w:r>
        <w:t>/etc/default/hadoop</w:t>
      </w:r>
    </w:p>
    <w:p w14:paraId="50586EE5" w14:textId="77777777" w:rsidR="00352E10" w:rsidRDefault="00352E10" w:rsidP="00D96B97">
      <w:pPr>
        <w:pStyle w:val="Unix"/>
      </w:pPr>
      <w:r>
        <w:t>/etc/hadoop</w:t>
      </w:r>
    </w:p>
    <w:p w14:paraId="6BA32C1E" w14:textId="77777777" w:rsidR="00352E10" w:rsidRDefault="00352E10" w:rsidP="00D96B97">
      <w:pPr>
        <w:pStyle w:val="Unix"/>
      </w:pPr>
      <w:r>
        <w:t>/usr/bin/hadoop</w:t>
      </w:r>
    </w:p>
    <w:p w14:paraId="6DE06E6F" w14:textId="77777777" w:rsidR="00352E10" w:rsidRDefault="00352E10" w:rsidP="00D96B97">
      <w:pPr>
        <w:pStyle w:val="Unix"/>
      </w:pPr>
      <w:r>
        <w:t>/usr/lib/hadoop-0.20-mapreduce/bin/hadoop</w:t>
      </w:r>
    </w:p>
    <w:p w14:paraId="55F99C1F" w14:textId="77777777" w:rsidR="00352E10" w:rsidRDefault="00352E10" w:rsidP="00D96B97">
      <w:pPr>
        <w:pStyle w:val="Unix"/>
      </w:pPr>
      <w:r>
        <w:t>/usr/lib/hadoop-0.20-mapreduce/include/hadoop</w:t>
      </w:r>
    </w:p>
    <w:p w14:paraId="63E73E95" w14:textId="77777777" w:rsidR="00352E10" w:rsidRDefault="00352E10" w:rsidP="00D96B97">
      <w:pPr>
        <w:pStyle w:val="Unix"/>
      </w:pPr>
      <w:r>
        <w:t>/usr/lib/hadoop</w:t>
      </w:r>
    </w:p>
    <w:p w14:paraId="3958B47E" w14:textId="77777777" w:rsidR="00352E10" w:rsidRDefault="00352E10" w:rsidP="00D96B97">
      <w:pPr>
        <w:pStyle w:val="Unix"/>
      </w:pPr>
      <w:r>
        <w:t>/usr/lib/hadoop/bin/hadoop</w:t>
      </w:r>
    </w:p>
    <w:p w14:paraId="1B1121DD" w14:textId="77777777" w:rsidR="00352E10" w:rsidRDefault="00352E10" w:rsidP="00D96B97">
      <w:pPr>
        <w:pStyle w:val="Unix"/>
      </w:pPr>
      <w:r>
        <w:t>/usr/lib/hadoop/etc/hadoop</w:t>
      </w:r>
    </w:p>
    <w:p w14:paraId="7B4CD7D3" w14:textId="77777777" w:rsidR="00352E10" w:rsidRDefault="00352E10" w:rsidP="000E5536">
      <w:pPr>
        <w:pStyle w:val="BodyText2"/>
      </w:pPr>
      <w:r>
        <w:t>/usr/bin/hadoop seems to be the right one, so if you navigate to that folder and type hadoop you get the command help:</w:t>
      </w:r>
    </w:p>
    <w:p w14:paraId="4E00B0DD" w14:textId="77777777" w:rsidR="00352E10" w:rsidRDefault="00352E10" w:rsidP="00D96B97">
      <w:pPr>
        <w:pStyle w:val="Unix"/>
      </w:pPr>
      <w:r>
        <w:t>[dopa@h05-nn01 /]$ cd usr/bin/</w:t>
      </w:r>
    </w:p>
    <w:p w14:paraId="0B8DE7D4" w14:textId="77777777" w:rsidR="00352E10" w:rsidRDefault="00352E10" w:rsidP="00D96B97">
      <w:pPr>
        <w:pStyle w:val="Unix"/>
      </w:pPr>
      <w:r>
        <w:lastRenderedPageBreak/>
        <w:t>[dopa@h05-nn01 bin]$ hadoop</w:t>
      </w:r>
    </w:p>
    <w:p w14:paraId="5E0365D0" w14:textId="77777777" w:rsidR="00352E10" w:rsidRDefault="00352E10" w:rsidP="00D96B97">
      <w:pPr>
        <w:pStyle w:val="Unix"/>
      </w:pPr>
      <w:r>
        <w:t>Usage: hadoop [--config confdir] COMMAND</w:t>
      </w:r>
    </w:p>
    <w:p w14:paraId="4365C670" w14:textId="77777777" w:rsidR="00352E10" w:rsidRDefault="00352E10" w:rsidP="00D96B97">
      <w:pPr>
        <w:pStyle w:val="Unix"/>
      </w:pPr>
      <w:r>
        <w:t xml:space="preserve">       where COMMAND is one of:</w:t>
      </w:r>
    </w:p>
    <w:p w14:paraId="327A836A" w14:textId="77777777" w:rsidR="00352E10" w:rsidRDefault="00352E10" w:rsidP="00D96B97">
      <w:pPr>
        <w:pStyle w:val="Unix"/>
      </w:pPr>
      <w:r>
        <w:t xml:space="preserve">  fs                   run a generic filesystem user client</w:t>
      </w:r>
    </w:p>
    <w:p w14:paraId="21105359" w14:textId="77777777" w:rsidR="00352E10" w:rsidRDefault="00352E10" w:rsidP="00D96B97">
      <w:pPr>
        <w:pStyle w:val="Unix"/>
      </w:pPr>
      <w:r>
        <w:t xml:space="preserve">  version              print the version</w:t>
      </w:r>
    </w:p>
    <w:p w14:paraId="0A5A4F02" w14:textId="77777777" w:rsidR="00352E10" w:rsidRDefault="00352E10" w:rsidP="00D96B97">
      <w:pPr>
        <w:pStyle w:val="Unix"/>
      </w:pPr>
      <w:r>
        <w:t xml:space="preserve">  jar &lt;jar&gt;            run a jar file</w:t>
      </w:r>
    </w:p>
    <w:p w14:paraId="4595B2C1" w14:textId="77777777" w:rsidR="00352E10" w:rsidRDefault="00352E10" w:rsidP="00D96B97">
      <w:pPr>
        <w:pStyle w:val="Unix"/>
      </w:pPr>
      <w:r>
        <w:t xml:space="preserve">  distcp &lt;srcurl&gt; &lt;desturl&gt; copy file or directories recursively</w:t>
      </w:r>
    </w:p>
    <w:p w14:paraId="1AF76457" w14:textId="77777777" w:rsidR="00352E10" w:rsidRDefault="00352E10" w:rsidP="00D96B97">
      <w:pPr>
        <w:pStyle w:val="Unix"/>
      </w:pPr>
      <w:r>
        <w:t xml:space="preserve">  archive -archiveName NAME -p &lt;parent path&gt; &lt;src&gt;* &lt;dest&gt; create a hadoop archive</w:t>
      </w:r>
    </w:p>
    <w:p w14:paraId="1FD1295C" w14:textId="77777777" w:rsidR="00352E10" w:rsidRDefault="00352E10" w:rsidP="00D96B97">
      <w:pPr>
        <w:pStyle w:val="Unix"/>
      </w:pPr>
      <w:r>
        <w:t xml:space="preserve">  classpath            prints the class path needed to get the</w:t>
      </w:r>
    </w:p>
    <w:p w14:paraId="362C7A66" w14:textId="77777777" w:rsidR="00352E10" w:rsidRDefault="00352E10" w:rsidP="00D96B97">
      <w:pPr>
        <w:pStyle w:val="Unix"/>
      </w:pPr>
      <w:r>
        <w:t xml:space="preserve">                       Hadoop jar and the required libraries</w:t>
      </w:r>
    </w:p>
    <w:p w14:paraId="63607BEF" w14:textId="77777777" w:rsidR="00352E10" w:rsidRDefault="00352E10" w:rsidP="00D96B97">
      <w:pPr>
        <w:pStyle w:val="Unix"/>
      </w:pPr>
      <w:r>
        <w:t xml:space="preserve">  daemonlog            get/set the log level for each daemon</w:t>
      </w:r>
    </w:p>
    <w:p w14:paraId="077F7AB6" w14:textId="77777777" w:rsidR="00352E10" w:rsidRDefault="00352E10" w:rsidP="00D96B97">
      <w:pPr>
        <w:pStyle w:val="Unix"/>
      </w:pPr>
      <w:r>
        <w:t xml:space="preserve"> or</w:t>
      </w:r>
    </w:p>
    <w:p w14:paraId="40934766" w14:textId="77777777" w:rsidR="00352E10" w:rsidRDefault="00352E10" w:rsidP="00D96B97">
      <w:pPr>
        <w:pStyle w:val="Unix"/>
      </w:pPr>
      <w:r>
        <w:t xml:space="preserve">  CLASSNAME            run the class named CLASSNAME</w:t>
      </w:r>
    </w:p>
    <w:p w14:paraId="6D26DF21" w14:textId="77777777" w:rsidR="00352E10" w:rsidRDefault="00352E10" w:rsidP="00D96B97">
      <w:pPr>
        <w:pStyle w:val="Unix"/>
      </w:pPr>
    </w:p>
    <w:p w14:paraId="074AF558" w14:textId="77777777" w:rsidR="00352E10" w:rsidRDefault="00352E10" w:rsidP="00D96B97">
      <w:pPr>
        <w:pStyle w:val="Unix"/>
      </w:pPr>
      <w:r>
        <w:t>Most commands print help when invoked w/o parameters.</w:t>
      </w:r>
    </w:p>
    <w:p w14:paraId="61B2EA4A" w14:textId="77777777" w:rsidR="00352E10" w:rsidRDefault="00352E10" w:rsidP="00D96B97">
      <w:pPr>
        <w:pStyle w:val="Unix"/>
      </w:pPr>
      <w:r>
        <w:t>[dopa@h05-nn01 bin]$</w:t>
      </w:r>
    </w:p>
    <w:p w14:paraId="27D2F100" w14:textId="77777777" w:rsidR="00352E10" w:rsidRPr="004771A2" w:rsidRDefault="00352E10" w:rsidP="000E5536">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0E5536">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0E5536">
      <w:pPr>
        <w:pStyle w:val="BodyText2"/>
      </w:pPr>
      <w:r>
        <w:t>DL380 G8 - 64 RAM - 2Tb - 2 CPU x 2 cores (Intel(R) Xeon(R) CPU E5-2603 0 @ 1.80GHz)</w:t>
      </w:r>
    </w:p>
    <w:p w14:paraId="1774836E" w14:textId="77777777" w:rsidR="0047138D" w:rsidRDefault="0047138D" w:rsidP="00D96B97">
      <w:pPr>
        <w:pStyle w:val="Unix"/>
      </w:pPr>
      <w:r>
        <w:t>[root@hadoop-h05 dopa]# ls -la</w:t>
      </w:r>
    </w:p>
    <w:p w14:paraId="6BE2C8D5" w14:textId="77777777" w:rsidR="0047138D" w:rsidRDefault="0047138D" w:rsidP="00D96B97">
      <w:pPr>
        <w:pStyle w:val="Unix"/>
      </w:pPr>
      <w:r>
        <w:t>total 316</w:t>
      </w:r>
    </w:p>
    <w:p w14:paraId="763F8438" w14:textId="77777777" w:rsidR="0047138D" w:rsidRDefault="0047138D" w:rsidP="00D96B97">
      <w:pPr>
        <w:pStyle w:val="Unix"/>
      </w:pPr>
      <w:r>
        <w:t>drwxr-xr-x   7 root     root    4096 Apr  5  2013 .</w:t>
      </w:r>
    </w:p>
    <w:p w14:paraId="7DC04775" w14:textId="77777777" w:rsidR="0047138D" w:rsidRDefault="0047138D" w:rsidP="00D96B97">
      <w:pPr>
        <w:pStyle w:val="Unix"/>
      </w:pPr>
      <w:r>
        <w:t>dr-xr-xr-x. 29 root     root    4096 Oct 25 12:28 ..</w:t>
      </w:r>
    </w:p>
    <w:p w14:paraId="54826217" w14:textId="77777777" w:rsidR="0047138D" w:rsidRDefault="0047138D" w:rsidP="00D96B97">
      <w:pPr>
        <w:pStyle w:val="Unix"/>
      </w:pPr>
      <w:r>
        <w:t>drwxr-xr-x   4 90017271 root    4096 Sep 20  2011 DOPA</w:t>
      </w:r>
    </w:p>
    <w:p w14:paraId="28F9FFAC" w14:textId="77777777" w:rsidR="0047138D" w:rsidRDefault="0047138D" w:rsidP="00D96B97">
      <w:pPr>
        <w:pStyle w:val="Unix"/>
      </w:pPr>
      <w:r>
        <w:t>drwxr-xr-x   2 90023759 root  286720 Apr  8  2013 GBIFSpeciesFiles</w:t>
      </w:r>
    </w:p>
    <w:p w14:paraId="19D231DE" w14:textId="77777777" w:rsidR="0047138D" w:rsidRDefault="0047138D" w:rsidP="00D96B97">
      <w:pPr>
        <w:pStyle w:val="Unix"/>
      </w:pPr>
      <w:r>
        <w:t>drwx------   2 root     root   16384 Sep  5  2011 lost+found</w:t>
      </w:r>
    </w:p>
    <w:p w14:paraId="2FCFD6F5" w14:textId="77777777" w:rsidR="0047138D" w:rsidRDefault="0047138D" w:rsidP="00D96B97">
      <w:pPr>
        <w:pStyle w:val="Unix"/>
      </w:pPr>
      <w:r>
        <w:t>drwxr-xr-x   6 root     root    4096 Jan  4  2012 MODIS</w:t>
      </w:r>
    </w:p>
    <w:p w14:paraId="53764F84" w14:textId="77777777" w:rsidR="0047138D" w:rsidRDefault="0047138D" w:rsidP="00D96B97">
      <w:pPr>
        <w:pStyle w:val="Unix"/>
      </w:pPr>
      <w:r>
        <w:t>drwxr-xr-x   3   982730 22801   4096 May  7 15:08 palumil</w:t>
      </w:r>
    </w:p>
    <w:p w14:paraId="7CD564F9" w14:textId="77777777" w:rsidR="00542A07" w:rsidRDefault="00542A07" w:rsidP="000E5536">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0E5536">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0E5536">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0E5536">
      <w:pPr>
        <w:pStyle w:val="BodyText2"/>
      </w:pPr>
      <w:r>
        <w:t>hadoop-sn (139.191.147.220)</w:t>
      </w:r>
      <w:r w:rsidR="00D94FD0">
        <w:t xml:space="preserve">  dopa  d33pth0rt</w:t>
      </w:r>
    </w:p>
    <w:p w14:paraId="69C8102B" w14:textId="05F3C635" w:rsidR="00265A37" w:rsidRPr="00F84C24" w:rsidRDefault="00265A37" w:rsidP="000E5536">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0E5536">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0E5536">
      <w:pPr>
        <w:pStyle w:val="BodyText2"/>
      </w:pPr>
      <w:r>
        <w:t xml:space="preserve">Testing HDFS </w:t>
      </w:r>
      <w:r w:rsidR="00EA6359">
        <w:t>file loading:</w:t>
      </w:r>
    </w:p>
    <w:p w14:paraId="632BB8B7" w14:textId="77777777" w:rsidR="009F3718" w:rsidRDefault="009F3718" w:rsidP="00D96B97">
      <w:pPr>
        <w:pStyle w:val="Unix"/>
      </w:pPr>
      <w:r>
        <w:t>[dopa@hadoop-sn ~]$ hadoop fs -put data/17975</w:t>
      </w:r>
    </w:p>
    <w:p w14:paraId="1F5A2EA8" w14:textId="77777777" w:rsidR="009F3718" w:rsidRDefault="009F3718" w:rsidP="00D96B97">
      <w:pPr>
        <w:pStyle w:val="Unix"/>
      </w:pPr>
      <w:r>
        <w:t>[dopa@hadoop-sn ~]$ hadoop fs -ls</w:t>
      </w:r>
    </w:p>
    <w:p w14:paraId="61BCA544" w14:textId="77777777" w:rsidR="009F3718" w:rsidRDefault="009F3718" w:rsidP="00D96B97">
      <w:pPr>
        <w:pStyle w:val="Unix"/>
      </w:pPr>
      <w:r>
        <w:t>Found 5 items</w:t>
      </w:r>
    </w:p>
    <w:p w14:paraId="1D1D116C" w14:textId="77777777" w:rsidR="009F3718" w:rsidRDefault="009F3718" w:rsidP="00D96B97">
      <w:pPr>
        <w:pStyle w:val="Unix"/>
      </w:pPr>
      <w:r>
        <w:t>drwx------   - dopa supergroup          0 2013-11-13 01:00 .Trash</w:t>
      </w:r>
    </w:p>
    <w:p w14:paraId="7F322F67" w14:textId="77777777" w:rsidR="009F3718" w:rsidRDefault="009F3718" w:rsidP="00D96B97">
      <w:pPr>
        <w:pStyle w:val="Unix"/>
      </w:pPr>
      <w:r>
        <w:t>drwx------   - dopa supergroup          0 2013-10-23 14:45 .staging</w:t>
      </w:r>
    </w:p>
    <w:p w14:paraId="43517416" w14:textId="77777777" w:rsidR="009F3718" w:rsidRDefault="009F3718" w:rsidP="00D96B97">
      <w:pPr>
        <w:pStyle w:val="Unix"/>
      </w:pPr>
      <w:r>
        <w:t>-rw-r--r--   3 dopa supergroup    2925259 2014-03-21 10:55 17975</w:t>
      </w:r>
    </w:p>
    <w:p w14:paraId="26DF3899" w14:textId="77777777" w:rsidR="009F3718" w:rsidRDefault="009F3718" w:rsidP="00D96B97">
      <w:pPr>
        <w:pStyle w:val="Unix"/>
      </w:pPr>
      <w:r>
        <w:lastRenderedPageBreak/>
        <w:t>drwxr-xr-x   - dopa supergroup          0 2013-11-11 16:05 input</w:t>
      </w:r>
    </w:p>
    <w:p w14:paraId="5C8B1FCB" w14:textId="77777777" w:rsidR="009F3718" w:rsidRDefault="009F3718" w:rsidP="00D96B97">
      <w:pPr>
        <w:pStyle w:val="Unix"/>
      </w:pPr>
      <w:r>
        <w:t>drwxr-xr-x   - dopa supergroup          0 2013-10-23 14:45 output</w:t>
      </w:r>
    </w:p>
    <w:p w14:paraId="604FA342" w14:textId="77777777" w:rsidR="009F3718" w:rsidRDefault="009F3718" w:rsidP="00D96B97">
      <w:pPr>
        <w:pStyle w:val="Unix"/>
      </w:pPr>
      <w:r>
        <w:t>[dopa@hadoop-sn ~]$</w:t>
      </w:r>
    </w:p>
    <w:p w14:paraId="6A37061F" w14:textId="77777777" w:rsidR="009F3718" w:rsidRDefault="00EA6359" w:rsidP="000E5536">
      <w:pPr>
        <w:pStyle w:val="BodyText2"/>
      </w:pPr>
      <w:r>
        <w:t>Testing map reduce:</w:t>
      </w:r>
    </w:p>
    <w:p w14:paraId="5BF2C9B9" w14:textId="77777777" w:rsidR="00EA6359" w:rsidRDefault="00EA6359" w:rsidP="00D96B97">
      <w:pPr>
        <w:pStyle w:val="Unix"/>
      </w:pPr>
      <w:r>
        <w:t>[dopa@hadoop-sn ~]$ mkdir gutenberg</w:t>
      </w:r>
    </w:p>
    <w:p w14:paraId="0C319EB8" w14:textId="77777777" w:rsidR="00EA6359" w:rsidRDefault="00EA6359" w:rsidP="00D96B97">
      <w:pPr>
        <w:pStyle w:val="Unix"/>
      </w:pPr>
      <w:r>
        <w:t>[dopa@hadoop-sn ~]$ cd gutenberg/</w:t>
      </w:r>
    </w:p>
    <w:p w14:paraId="66A2AA85" w14:textId="77777777" w:rsidR="00EA6359" w:rsidRDefault="00EA6359" w:rsidP="00D96B97">
      <w:pPr>
        <w:pStyle w:val="Unix"/>
      </w:pPr>
      <w:r>
        <w:t xml:space="preserve">[dopa@hadoop-sn gutenberg]$ wget -O pg20417.txt </w:t>
      </w:r>
      <w:hyperlink r:id="rId855" w:history="1">
        <w:r w:rsidRPr="008913AD">
          <w:rPr>
            <w:rStyle w:val="Hyperlink"/>
          </w:rPr>
          <w:t>http://www.gutenberg.org/etext/20417</w:t>
        </w:r>
      </w:hyperlink>
    </w:p>
    <w:p w14:paraId="09749A92" w14:textId="77777777" w:rsidR="00EA6359" w:rsidRDefault="00EA6359" w:rsidP="00D96B97">
      <w:pPr>
        <w:pStyle w:val="Unix"/>
      </w:pPr>
      <w:r>
        <w:t>..</w:t>
      </w:r>
    </w:p>
    <w:p w14:paraId="595A75E1" w14:textId="77777777" w:rsidR="00EA6359" w:rsidRDefault="00EA6359" w:rsidP="00D96B97">
      <w:pPr>
        <w:pStyle w:val="Unix"/>
      </w:pPr>
      <w:r>
        <w:t>[dopa@hadoop-sn gutenberg]$ ls</w:t>
      </w:r>
    </w:p>
    <w:p w14:paraId="7E692455" w14:textId="77777777" w:rsidR="00EA6359" w:rsidRDefault="00EA6359" w:rsidP="00D96B97">
      <w:pPr>
        <w:pStyle w:val="Unix"/>
      </w:pPr>
      <w:r>
        <w:t>pg20417.txt  pg4300.txt  pg5000.txt</w:t>
      </w:r>
    </w:p>
    <w:p w14:paraId="22A3CACA" w14:textId="77777777" w:rsidR="00EA6359" w:rsidRDefault="00EA6359" w:rsidP="00D96B97">
      <w:pPr>
        <w:pStyle w:val="Unix"/>
      </w:pPr>
      <w:r>
        <w:t>[dopa@hadoop-sn ~]$ hadoop fs -mkdir gutenberg</w:t>
      </w:r>
    </w:p>
    <w:p w14:paraId="00A76F3E" w14:textId="77777777" w:rsidR="00EA6359" w:rsidRDefault="00EA6359" w:rsidP="00D96B97">
      <w:pPr>
        <w:pStyle w:val="Unix"/>
      </w:pPr>
      <w:r>
        <w:t>[dopa@hadoop-sn ~]$ hadoop fs -put gutenberg/* gutenberg/</w:t>
      </w:r>
    </w:p>
    <w:p w14:paraId="3263586B" w14:textId="77777777" w:rsidR="00EA6359" w:rsidRDefault="00EA6359" w:rsidP="00D96B97">
      <w:pPr>
        <w:pStyle w:val="Unix"/>
      </w:pPr>
      <w:r>
        <w:t>[dopa@hadoop-sn ~]$ hadoop fs -ls gutenberg</w:t>
      </w:r>
    </w:p>
    <w:p w14:paraId="2843D1DF" w14:textId="77777777" w:rsidR="00EA6359" w:rsidRDefault="00EA6359" w:rsidP="00D96B97">
      <w:pPr>
        <w:pStyle w:val="Unix"/>
      </w:pPr>
      <w:r>
        <w:t>Found 3 items</w:t>
      </w:r>
    </w:p>
    <w:p w14:paraId="4CD7248D" w14:textId="77777777" w:rsidR="00EA6359" w:rsidRDefault="00EA6359" w:rsidP="00D96B97">
      <w:pPr>
        <w:pStyle w:val="Unix"/>
      </w:pPr>
      <w:r>
        <w:t>-rw-r--r--   3 dopa supergroup      21970 2014-03-21 11:28 gutenberg/pg20417.txt</w:t>
      </w:r>
    </w:p>
    <w:p w14:paraId="74A210D2" w14:textId="77777777" w:rsidR="00EA6359" w:rsidRDefault="00EA6359" w:rsidP="00D96B97">
      <w:pPr>
        <w:pStyle w:val="Unix"/>
      </w:pPr>
      <w:r>
        <w:t>-rw-r--r--   3 dopa supergroup      19103 2014-03-21 11:28 gutenberg/pg4300.txt</w:t>
      </w:r>
    </w:p>
    <w:p w14:paraId="086C377D" w14:textId="77777777" w:rsidR="00EA6359" w:rsidRDefault="00EA6359" w:rsidP="00D96B97">
      <w:pPr>
        <w:pStyle w:val="Unix"/>
      </w:pPr>
      <w:r>
        <w:t>-rw-r--r--   3 dopa supergroup      21363 2014-03-21 11:28 gutenberg/pg5000.txt</w:t>
      </w:r>
    </w:p>
    <w:p w14:paraId="3A9958CE" w14:textId="77777777" w:rsidR="00EA6359" w:rsidRDefault="00EA6359" w:rsidP="00D96B97">
      <w:pPr>
        <w:pStyle w:val="Unix"/>
      </w:pPr>
      <w:r>
        <w:t>[dopa@hadoop-sn ~]$</w:t>
      </w:r>
    </w:p>
    <w:p w14:paraId="27F098A0" w14:textId="77777777" w:rsidR="00AB0CD3" w:rsidRDefault="00AB0CD3" w:rsidP="000E5536">
      <w:pPr>
        <w:pStyle w:val="BodyText2"/>
      </w:pPr>
      <w:r>
        <w:t xml:space="preserve">Cant compile the wordcount.java file as it cant find the right </w:t>
      </w:r>
      <w:r w:rsidR="00003C39">
        <w:t>java class path:</w:t>
      </w:r>
    </w:p>
    <w:p w14:paraId="541BF808" w14:textId="77777777" w:rsidR="00003C39" w:rsidRPr="00003C39" w:rsidRDefault="00003C39" w:rsidP="00D96B97">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0E5536">
      <w:pPr>
        <w:pStyle w:val="BodyText2"/>
      </w:pPr>
      <w:r>
        <w:t>You can see the Hadoop classpath by executing this from the command line:</w:t>
      </w:r>
    </w:p>
    <w:p w14:paraId="1F1DF825" w14:textId="7DCBB7A2" w:rsidR="00147742" w:rsidRDefault="00147742" w:rsidP="00D96B97">
      <w:pPr>
        <w:pStyle w:val="Unix"/>
      </w:pPr>
      <w:r w:rsidRPr="00147742">
        <w:t>[cottaan@hadoop-m2 ~]$ hadoop classpath</w:t>
      </w:r>
    </w:p>
    <w:p w14:paraId="0B50C368" w14:textId="77777777" w:rsidR="00147742" w:rsidRPr="00147742" w:rsidRDefault="00147742" w:rsidP="000E5536">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0E5536">
      <w:pPr>
        <w:pStyle w:val="BodyText2"/>
      </w:pPr>
      <w:r>
        <w:t xml:space="preserve">Available from </w:t>
      </w:r>
      <w:hyperlink r:id="rId856"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0E5536">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0E5536">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0E5536">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0E5536">
      <w:pPr>
        <w:pStyle w:val="BodyText2"/>
      </w:pPr>
      <w:r>
        <w:t xml:space="preserve">The </w:t>
      </w:r>
      <w:hyperlink r:id="rId857" w:history="1">
        <w:r w:rsidRPr="00560944">
          <w:rPr>
            <w:rStyle w:val="Hyperlink"/>
          </w:rPr>
          <w:t>Simplify</w:t>
        </w:r>
      </w:hyperlink>
      <w:r>
        <w:t xml:space="preserve"> methods in the ESRI Geometry API are equivalent to the ItopologicalOperator.Simplify method which is documented </w:t>
      </w:r>
      <w:hyperlink r:id="rId858"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59"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0E5536">
      <w:pPr>
        <w:pStyle w:val="BodyText2"/>
      </w:pPr>
      <w:r>
        <w:t xml:space="preserve">ST_NumGeometries returns null for all Points, Lines and Polygons as these are not multi geometries. See the source code </w:t>
      </w:r>
      <w:hyperlink r:id="rId860" w:anchor="L43" w:history="1">
        <w:r w:rsidRPr="0047670B">
          <w:rPr>
            <w:rStyle w:val="Hyperlink"/>
          </w:rPr>
          <w:t>here</w:t>
        </w:r>
      </w:hyperlink>
      <w:r>
        <w:t>.</w:t>
      </w:r>
    </w:p>
    <w:p w14:paraId="431F08FD" w14:textId="77777777" w:rsidR="00210F45" w:rsidRDefault="00210F45" w:rsidP="000E5536">
      <w:pPr>
        <w:pStyle w:val="BodyText2"/>
      </w:pPr>
      <w:r>
        <w:t>ST_Area only calculates the area according to the SRID:</w:t>
      </w:r>
    </w:p>
    <w:p w14:paraId="18A8A575" w14:textId="77777777" w:rsidR="00210F45" w:rsidRPr="00EB32C0" w:rsidRDefault="00210F45" w:rsidP="000E5536">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0E5536">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lastRenderedPageBreak/>
        <w:t>Hadoop Python libraries</w:t>
      </w:r>
    </w:p>
    <w:p w14:paraId="2E9765A9" w14:textId="77777777" w:rsidR="0063601F" w:rsidRDefault="0063601F" w:rsidP="000E5536">
      <w:pPr>
        <w:pStyle w:val="BodyText"/>
      </w:pPr>
    </w:p>
    <w:p w14:paraId="0123BED8" w14:textId="77777777" w:rsidR="0063601F" w:rsidRDefault="008809F7" w:rsidP="000E5536">
      <w:pPr>
        <w:pStyle w:val="BodyText"/>
      </w:pPr>
      <w:hyperlink r:id="rId861"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0E5536">
      <w:pPr>
        <w:pStyle w:val="BodyText2"/>
      </w:pPr>
      <w:r>
        <w:t xml:space="preserve">Excellent article about using Python with Hadoop </w:t>
      </w:r>
      <w:hyperlink r:id="rId862" w:history="1">
        <w:r w:rsidRPr="007842EC">
          <w:rPr>
            <w:rStyle w:val="Hyperlink"/>
          </w:rPr>
          <w:t>here</w:t>
        </w:r>
      </w:hyperlink>
      <w:r>
        <w:t>.</w:t>
      </w:r>
    </w:p>
    <w:p w14:paraId="2AFE2E4A" w14:textId="77777777" w:rsidR="0063601F" w:rsidRPr="007842EC" w:rsidRDefault="0063601F" w:rsidP="000E5536">
      <w:pPr>
        <w:pStyle w:val="BodyText2"/>
      </w:pPr>
      <w:r>
        <w:t xml:space="preserve">There are a couple of tutorials for writing Python map/reduce, available </w:t>
      </w:r>
      <w:hyperlink r:id="rId863" w:history="1">
        <w:r w:rsidRPr="00E976A1">
          <w:rPr>
            <w:rStyle w:val="Hyperlink"/>
          </w:rPr>
          <w:t>here</w:t>
        </w:r>
      </w:hyperlink>
      <w:r>
        <w:t xml:space="preserve"> and </w:t>
      </w:r>
      <w:hyperlink r:id="rId864"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0E5536">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865"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0E5536">
      <w:pPr>
        <w:pStyle w:val="BodyText2"/>
      </w:pPr>
      <w:r>
        <w:t xml:space="preserve">Documentation </w:t>
      </w:r>
      <w:hyperlink r:id="rId866" w:history="1">
        <w:r w:rsidRPr="00F92100">
          <w:rPr>
            <w:rStyle w:val="Hyperlink"/>
          </w:rPr>
          <w:t>here</w:t>
        </w:r>
      </w:hyperlink>
      <w:r>
        <w:t xml:space="preserve"> and introduction </w:t>
      </w:r>
      <w:hyperlink r:id="rId867" w:history="1">
        <w:r w:rsidRPr="000E48F4">
          <w:rPr>
            <w:rStyle w:val="Hyperlink"/>
          </w:rPr>
          <w:t>video for v 4.5 here</w:t>
        </w:r>
      </w:hyperlink>
      <w:r>
        <w:t xml:space="preserve">.  </w:t>
      </w:r>
      <w:hyperlink r:id="rId868"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0E5536">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0E5536">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0E5536">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0E5536">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8809F7" w:rsidP="000E5536">
      <w:pPr>
        <w:pStyle w:val="BodyText2"/>
      </w:pPr>
      <w:hyperlink r:id="rId869" w:history="1">
        <w:r w:rsidR="000F4904" w:rsidRPr="00DB27B0">
          <w:rPr>
            <w:rStyle w:val="Hyperlink"/>
          </w:rPr>
          <w:t>http://hadoop-m1:50070/</w:t>
        </w:r>
      </w:hyperlink>
    </w:p>
    <w:p w14:paraId="5BDA3AF0" w14:textId="77777777" w:rsidR="000F4904" w:rsidRPr="000F4904" w:rsidRDefault="000F4904" w:rsidP="000E5536">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8809F7" w:rsidP="000E5536">
      <w:pPr>
        <w:pStyle w:val="BodyText2"/>
      </w:pPr>
      <w:hyperlink r:id="rId870"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8809F7" w:rsidP="000E5536">
      <w:pPr>
        <w:pStyle w:val="BodyText2"/>
      </w:pPr>
      <w:hyperlink r:id="rId871"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0E5536">
      <w:pPr>
        <w:pStyle w:val="BodyText2"/>
      </w:pPr>
      <w:r>
        <w:t xml:space="preserve">Beeline has replaced the Hive CLI – see </w:t>
      </w:r>
      <w:hyperlink r:id="rId872"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0E5536">
      <w:pPr>
        <w:pStyle w:val="BodyText2"/>
      </w:pPr>
      <w:r>
        <w:lastRenderedPageBreak/>
        <w:t xml:space="preserve">Excellent guide to Beeline </w:t>
      </w:r>
      <w:hyperlink r:id="rId873"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0E5536">
      <w:pPr>
        <w:pStyle w:val="BodyText2"/>
      </w:pPr>
      <w:r>
        <w:t>Run Hive client tools with embedded servers as follows:</w:t>
      </w:r>
    </w:p>
    <w:p w14:paraId="4AE7D9A9" w14:textId="77777777" w:rsidR="00FE05A5" w:rsidRDefault="00FE05A5" w:rsidP="00D96B97">
      <w:pPr>
        <w:pStyle w:val="Unix"/>
      </w:pPr>
      <w:r>
        <w:t>[cottaan@hadoop-m2 /]$ beeline -u jdbc:hive2://</w:t>
      </w:r>
    </w:p>
    <w:p w14:paraId="3B96156A" w14:textId="77777777" w:rsidR="00FE05A5" w:rsidRDefault="00FE05A5" w:rsidP="00D96B97">
      <w:pPr>
        <w:pStyle w:val="Unix"/>
      </w:pPr>
      <w:r>
        <w:t>16/06/22 16:59:26 WARN mapreduce.TableMapReduceUtil: The hbase-prefix-tree module jar containing PrefixTreeCodec is not present.  Continuing without it.</w:t>
      </w:r>
    </w:p>
    <w:p w14:paraId="07C0685D" w14:textId="77777777" w:rsidR="00FE05A5" w:rsidRDefault="00FE05A5" w:rsidP="00D96B97">
      <w:pPr>
        <w:pStyle w:val="Unix"/>
      </w:pPr>
      <w:r>
        <w:t>scan complete in 7ms</w:t>
      </w:r>
    </w:p>
    <w:p w14:paraId="7B707DFD" w14:textId="77777777" w:rsidR="00FE05A5" w:rsidRDefault="00FE05A5" w:rsidP="00D96B97">
      <w:pPr>
        <w:pStyle w:val="Unix"/>
      </w:pPr>
      <w:r>
        <w:t>Connecting to jdbc:hive2://</w:t>
      </w:r>
    </w:p>
    <w:p w14:paraId="259E5AAF" w14:textId="77777777" w:rsidR="00FE05A5" w:rsidRDefault="00FE05A5" w:rsidP="00D96B97">
      <w:pPr>
        <w:pStyle w:val="Unix"/>
      </w:pPr>
      <w:r>
        <w:t>Connected to: Apache Hive (version 1.1.0-cdh5.7.0)</w:t>
      </w:r>
    </w:p>
    <w:p w14:paraId="4709A425" w14:textId="77777777" w:rsidR="00FE05A5" w:rsidRDefault="00FE05A5" w:rsidP="00D96B97">
      <w:pPr>
        <w:pStyle w:val="Unix"/>
      </w:pPr>
      <w:r>
        <w:t>Driver: Hive JDBC (version 1.1.0-cdh5.7.0)</w:t>
      </w:r>
    </w:p>
    <w:p w14:paraId="57EAFE99" w14:textId="77777777" w:rsidR="00FE05A5" w:rsidRDefault="00FE05A5" w:rsidP="00D96B97">
      <w:pPr>
        <w:pStyle w:val="Unix"/>
      </w:pPr>
      <w:r>
        <w:t>Transaction isolation: TRANSACTION_REPEATABLE_READ</w:t>
      </w:r>
    </w:p>
    <w:p w14:paraId="6D3627A5" w14:textId="77777777" w:rsidR="00FE05A5" w:rsidRDefault="00FE05A5" w:rsidP="00D96B97">
      <w:pPr>
        <w:pStyle w:val="Unix"/>
      </w:pPr>
      <w:r>
        <w:t>Beeline version 1.1.0-cdh5.7.0 by Apache Hive</w:t>
      </w:r>
    </w:p>
    <w:p w14:paraId="2ADA88D2" w14:textId="519BCCA4" w:rsidR="00FE05A5" w:rsidRDefault="00FE05A5" w:rsidP="00D96B97">
      <w:pPr>
        <w:pStyle w:val="Unix"/>
      </w:pPr>
      <w:r>
        <w:t>0: jdbc:hive2://&gt;</w:t>
      </w:r>
    </w:p>
    <w:p w14:paraId="61069867" w14:textId="77777777" w:rsidR="00FE05A5" w:rsidRPr="00FE05A5" w:rsidRDefault="00FE05A5" w:rsidP="000E5536">
      <w:pPr>
        <w:pStyle w:val="BodyText2"/>
      </w:pPr>
    </w:p>
    <w:p w14:paraId="35C8A008" w14:textId="6CB01E82" w:rsidR="0017713A" w:rsidRDefault="0017713A" w:rsidP="000E5536">
      <w:pPr>
        <w:pStyle w:val="Heading7"/>
      </w:pPr>
      <w:r>
        <w:t>Remote mode</w:t>
      </w:r>
    </w:p>
    <w:p w14:paraId="7FBF668D" w14:textId="536905EA" w:rsidR="004E3C92" w:rsidRDefault="004E3C92" w:rsidP="00D96B97">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D96B97">
      <w:pPr>
        <w:pStyle w:val="Unix"/>
      </w:pPr>
      <w:r>
        <w:t>16/06/24 11:47:56 WARN mapreduce.TableMapReduceUtil: The hbase-prefix-tree module jar containing PrefixTreeCodec is not present.  Continuing without it.</w:t>
      </w:r>
    </w:p>
    <w:p w14:paraId="3BBC48D4" w14:textId="77777777" w:rsidR="004E3C92" w:rsidRDefault="004E3C92" w:rsidP="00D96B97">
      <w:pPr>
        <w:pStyle w:val="Unix"/>
      </w:pPr>
      <w:r>
        <w:t>scan complete in 3ms</w:t>
      </w:r>
    </w:p>
    <w:p w14:paraId="4142CEA6" w14:textId="77777777" w:rsidR="004E3C92" w:rsidRDefault="004E3C92" w:rsidP="00D96B97">
      <w:pPr>
        <w:pStyle w:val="Unix"/>
      </w:pPr>
      <w:r>
        <w:t>Connecting to jdbc:hive2://hadoop-m1:10000/</w:t>
      </w:r>
    </w:p>
    <w:p w14:paraId="3AFE83C8" w14:textId="77777777" w:rsidR="004E3C92" w:rsidRDefault="004E3C92" w:rsidP="00D96B97">
      <w:pPr>
        <w:pStyle w:val="Unix"/>
      </w:pPr>
      <w:r>
        <w:t>Connected to: Apache Hive (version 1.1.0-cdh5.7.0)</w:t>
      </w:r>
    </w:p>
    <w:p w14:paraId="51126274" w14:textId="77777777" w:rsidR="004E3C92" w:rsidRDefault="004E3C92" w:rsidP="00D96B97">
      <w:pPr>
        <w:pStyle w:val="Unix"/>
      </w:pPr>
      <w:r>
        <w:t>Driver: Hive JDBC (version 1.1.0-cdh5.7.0)</w:t>
      </w:r>
    </w:p>
    <w:p w14:paraId="4957CAF7" w14:textId="77777777" w:rsidR="004E3C92" w:rsidRDefault="004E3C92" w:rsidP="00D96B97">
      <w:pPr>
        <w:pStyle w:val="Unix"/>
      </w:pPr>
      <w:r>
        <w:t>Transaction isolation: TRANSACTION_REPEATABLE_READ</w:t>
      </w:r>
    </w:p>
    <w:p w14:paraId="481242DE" w14:textId="77777777" w:rsidR="004E3C92" w:rsidRDefault="004E3C92" w:rsidP="00D96B97">
      <w:pPr>
        <w:pStyle w:val="Unix"/>
      </w:pPr>
      <w:r>
        <w:t>Beeline version 1.1.0-cdh5.7.0 by Apache Hive</w:t>
      </w:r>
    </w:p>
    <w:p w14:paraId="3B8F45A2" w14:textId="7F9C1004" w:rsidR="0017713A" w:rsidRPr="0017713A" w:rsidRDefault="004E3C92" w:rsidP="00D96B97">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0E5536">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0E5536">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0E5536">
      <w:pPr>
        <w:pStyle w:val="BodyText2"/>
      </w:pPr>
      <w:r>
        <w:t>The Hadoop File system is accessed (</w:t>
      </w:r>
      <w:hyperlink r:id="rId874" w:history="1">
        <w:r w:rsidRPr="00063BAD">
          <w:rPr>
            <w:rStyle w:val="Hyperlink"/>
          </w:rPr>
          <w:t>HDFS</w:t>
        </w:r>
      </w:hyperlink>
      <w:r>
        <w:t xml:space="preserve"> docs) using the Hadoop File System shell (see </w:t>
      </w:r>
      <w:hyperlink r:id="rId875"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D96B97">
      <w:pPr>
        <w:pStyle w:val="Unix"/>
      </w:pPr>
      <w:r>
        <w:t>$ hadoop fs –ls</w:t>
      </w:r>
      <w:r>
        <w:tab/>
        <w:t>- list files in the current directory</w:t>
      </w:r>
    </w:p>
    <w:p w14:paraId="1691A297" w14:textId="77777777" w:rsidR="0063601F" w:rsidRDefault="0063601F" w:rsidP="00D96B97">
      <w:pPr>
        <w:pStyle w:val="Unix"/>
      </w:pPr>
      <w:r>
        <w:t>$ hadoop fs –ls</w:t>
      </w:r>
      <w:r w:rsidRPr="00A362DA">
        <w:t xml:space="preserve"> /</w:t>
      </w:r>
      <w:r>
        <w:tab/>
        <w:t>- list directories in the current directory</w:t>
      </w:r>
    </w:p>
    <w:p w14:paraId="6C173BE4" w14:textId="77777777" w:rsidR="0063601F" w:rsidRDefault="0063601F" w:rsidP="00D96B97">
      <w:pPr>
        <w:pStyle w:val="Unix"/>
      </w:pPr>
      <w:r>
        <w:t>$ hadoop fs –ls -R</w:t>
      </w:r>
      <w:r>
        <w:tab/>
        <w:t>- list all files in the current directory (recursively)</w:t>
      </w:r>
    </w:p>
    <w:p w14:paraId="52618D24" w14:textId="77777777" w:rsidR="0063601F" w:rsidRDefault="0063601F" w:rsidP="00D96B97">
      <w:pPr>
        <w:pStyle w:val="Unix"/>
      </w:pPr>
      <w:r>
        <w:t>$ hadoop fs –lsr</w:t>
      </w:r>
      <w:r>
        <w:tab/>
        <w:t>- list all files in the current directory (recursively)</w:t>
      </w:r>
    </w:p>
    <w:p w14:paraId="03708CE7" w14:textId="77777777" w:rsidR="0063601F" w:rsidRDefault="0063601F" w:rsidP="00D96B97">
      <w:pPr>
        <w:pStyle w:val="Unix"/>
      </w:pPr>
      <w:r>
        <w:t>$ hadoop fs -rm -r test_species_csv_files/</w:t>
      </w:r>
      <w:r>
        <w:tab/>
        <w:t>- delete all files in a directory and the directory</w:t>
      </w:r>
    </w:p>
    <w:p w14:paraId="0FDA1FD6" w14:textId="77777777" w:rsidR="0063601F" w:rsidRDefault="0063601F" w:rsidP="00D96B97">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D96B97">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876" w:history="1">
        <w:r w:rsidRPr="00E95741">
          <w:rPr>
            <w:rStyle w:val="Hyperlink"/>
          </w:rPr>
          <w:t>here</w:t>
        </w:r>
      </w:hyperlink>
      <w:r>
        <w:t>).</w:t>
      </w:r>
    </w:p>
    <w:p w14:paraId="011EBB5F" w14:textId="77777777" w:rsidR="0063601F" w:rsidRDefault="0063601F" w:rsidP="000E5536">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877"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0E5536">
      <w:pPr>
        <w:pStyle w:val="BodyText2"/>
      </w:pPr>
      <w:r>
        <w:t>Lars has created the following structure on hadoop-m2:</w:t>
      </w:r>
    </w:p>
    <w:p w14:paraId="37826320" w14:textId="77777777" w:rsidR="0063601F" w:rsidRDefault="0063601F" w:rsidP="000E5536">
      <w:pPr>
        <w:pStyle w:val="BodyText2"/>
      </w:pPr>
      <w:r>
        <w:t>/jrc</w:t>
      </w:r>
    </w:p>
    <w:p w14:paraId="20218158" w14:textId="77777777" w:rsidR="0063601F" w:rsidRDefault="0063601F" w:rsidP="000E5536">
      <w:pPr>
        <w:pStyle w:val="BodyText2"/>
      </w:pPr>
      <w:r>
        <w:lastRenderedPageBreak/>
        <w:tab/>
        <w:t>/data   -where the data files go, e.g. avro files</w:t>
      </w:r>
    </w:p>
    <w:p w14:paraId="406BC1B8" w14:textId="77777777" w:rsidR="0063601F" w:rsidRPr="00EA6B8D" w:rsidRDefault="0063601F" w:rsidP="000E5536">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0E5536">
      <w:pPr>
        <w:pStyle w:val="BodyText2"/>
      </w:pPr>
      <w:r>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0E5536">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0E5536">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0E5536">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78" w:history="1">
        <w:r w:rsidRPr="00CB45C1">
          <w:rPr>
            <w:rStyle w:val="Hyperlink"/>
          </w:rPr>
          <w:t>Pydoop</w:t>
        </w:r>
      </w:hyperlink>
      <w:r>
        <w:t xml:space="preserve"> – it is also on </w:t>
      </w:r>
      <w:hyperlink r:id="rId879"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0E5536">
      <w:pPr>
        <w:pStyle w:val="BodyText2"/>
      </w:pPr>
      <w:r>
        <w:t>You can change the current user by using the following:</w:t>
      </w:r>
    </w:p>
    <w:p w14:paraId="7F734F53" w14:textId="038BF68A" w:rsidR="00C23A64" w:rsidRDefault="00C23A64" w:rsidP="00D96B97">
      <w:pPr>
        <w:pStyle w:val="Unix"/>
      </w:pPr>
      <w:r>
        <w:t>export HADOOP_USER_NAME=hdfs</w:t>
      </w:r>
    </w:p>
    <w:p w14:paraId="6F432AAD" w14:textId="6F8C16E7" w:rsidR="00C23A64" w:rsidRDefault="00C23A64" w:rsidP="000E5536">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D96B97">
      <w:pPr>
        <w:pStyle w:val="Unix"/>
      </w:pPr>
      <w:r>
        <w:t>unset HADOOP_USER_NAME</w:t>
      </w:r>
    </w:p>
    <w:p w14:paraId="4C4EB052" w14:textId="0141ECE1" w:rsidR="003362B0" w:rsidRDefault="003362B0" w:rsidP="000E5536">
      <w:pPr>
        <w:pStyle w:val="BodyText2"/>
      </w:pPr>
      <w:r>
        <w:t>And you can check it with:</w:t>
      </w:r>
    </w:p>
    <w:p w14:paraId="01CF1AC0" w14:textId="35809B1F" w:rsidR="003362B0" w:rsidRPr="00C23A64" w:rsidRDefault="003362B0" w:rsidP="00D96B97">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0E5536">
      <w:pPr>
        <w:pStyle w:val="BodyText2"/>
      </w:pPr>
      <w:r>
        <w:t>To load files into HDFS, copy them from your local file system to hdfs (in this case a csv file called simply 139):</w:t>
      </w:r>
    </w:p>
    <w:p w14:paraId="4EC2E4A5" w14:textId="77777777" w:rsidR="0063601F" w:rsidRPr="00493373" w:rsidRDefault="0063601F" w:rsidP="000E5536">
      <w:pPr>
        <w:pStyle w:val="Code"/>
      </w:pPr>
      <w:r w:rsidRPr="00493373">
        <w:t>[dopa@h05-nn01 ~]$ ls</w:t>
      </w:r>
    </w:p>
    <w:p w14:paraId="25CA720C" w14:textId="77777777" w:rsidR="0063601F" w:rsidRPr="00493373" w:rsidRDefault="0063601F" w:rsidP="000E5536">
      <w:pPr>
        <w:pStyle w:val="Code"/>
      </w:pPr>
      <w:r w:rsidRPr="00493373">
        <w:t>139  compiled  test  test_species_csv_files  wordcount.jar  WordCount.java  wordcountMM.jar</w:t>
      </w:r>
    </w:p>
    <w:p w14:paraId="6286039C" w14:textId="77777777" w:rsidR="0063601F" w:rsidRPr="00493373" w:rsidRDefault="0063601F" w:rsidP="000E5536">
      <w:pPr>
        <w:pStyle w:val="Code"/>
      </w:pPr>
      <w:r w:rsidRPr="00493373">
        <w:t>[dopa@h05-nn01 ~]$ hadoop fs -put 139</w:t>
      </w:r>
    </w:p>
    <w:p w14:paraId="4A455BED" w14:textId="77777777" w:rsidR="0063601F" w:rsidRPr="00493373" w:rsidRDefault="0063601F" w:rsidP="000E5536">
      <w:pPr>
        <w:pStyle w:val="Code"/>
      </w:pPr>
      <w:r w:rsidRPr="00493373">
        <w:t>[dopa@h05-nn01 ~]$ hadoop fs -ls</w:t>
      </w:r>
    </w:p>
    <w:p w14:paraId="61E46E49" w14:textId="77777777" w:rsidR="0063601F" w:rsidRPr="00493373" w:rsidRDefault="0063601F" w:rsidP="000E5536">
      <w:pPr>
        <w:pStyle w:val="Code"/>
      </w:pPr>
      <w:r w:rsidRPr="00493373">
        <w:t>Found 6 items</w:t>
      </w:r>
    </w:p>
    <w:p w14:paraId="1367C289" w14:textId="77777777" w:rsidR="0063601F" w:rsidRPr="00493373" w:rsidRDefault="0063601F" w:rsidP="000E5536">
      <w:pPr>
        <w:pStyle w:val="Code"/>
      </w:pPr>
      <w:r w:rsidRPr="00493373">
        <w:t>drwx------   - dopa supergroup          0 2013-02-01 11:33 .staging</w:t>
      </w:r>
    </w:p>
    <w:p w14:paraId="0E9EB759" w14:textId="77777777" w:rsidR="0063601F" w:rsidRPr="00493373" w:rsidRDefault="0063601F" w:rsidP="000E5536">
      <w:pPr>
        <w:pStyle w:val="Code"/>
      </w:pPr>
      <w:r w:rsidRPr="00493373">
        <w:t>-rw-r--r--   3 dopa supergroup    4141116 2013-02-01 15:11 139</w:t>
      </w:r>
    </w:p>
    <w:p w14:paraId="79EC7FEF" w14:textId="77777777" w:rsidR="0063601F" w:rsidRPr="00493373" w:rsidRDefault="0063601F" w:rsidP="000E5536">
      <w:pPr>
        <w:pStyle w:val="Code"/>
      </w:pPr>
      <w:r w:rsidRPr="00493373">
        <w:t>-rw-r--r--   3 dopa supergroup    1573078 2013-01-25 11:02 4300.txt</w:t>
      </w:r>
    </w:p>
    <w:p w14:paraId="00F4F348" w14:textId="77777777" w:rsidR="0063601F" w:rsidRPr="00493373" w:rsidRDefault="0063601F" w:rsidP="000E5536">
      <w:pPr>
        <w:pStyle w:val="Code"/>
      </w:pPr>
      <w:r w:rsidRPr="00493373">
        <w:t>drwxr-xr-x   - dopa supergroup          0 2013-01-28 11:53 input</w:t>
      </w:r>
    </w:p>
    <w:p w14:paraId="5025C395" w14:textId="77777777" w:rsidR="0063601F" w:rsidRPr="00493373" w:rsidRDefault="0063601F" w:rsidP="000E5536">
      <w:pPr>
        <w:pStyle w:val="Code"/>
      </w:pPr>
      <w:r w:rsidRPr="00493373">
        <w:t>drwxr-xr-x   - dopa supergroup          0 2013-01-28 11:54 output</w:t>
      </w:r>
    </w:p>
    <w:p w14:paraId="53CD0E56" w14:textId="77777777" w:rsidR="0063601F" w:rsidRDefault="0063601F" w:rsidP="000E5536">
      <w:pPr>
        <w:pStyle w:val="Code"/>
      </w:pPr>
      <w:r w:rsidRPr="00493373">
        <w:t>-rw-r--r--   3 dopa supergroup       3169 2013-01-28 11:40 wordcount.jar</w:t>
      </w:r>
    </w:p>
    <w:p w14:paraId="7CABCB0F" w14:textId="77777777" w:rsidR="0063601F" w:rsidRDefault="0063601F" w:rsidP="000E5536">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80" w:anchor="copying" w:history="1">
        <w:r w:rsidRPr="00441854">
          <w:rPr>
            <w:rStyle w:val="Hyperlink"/>
          </w:rPr>
          <w:t>distcp</w:t>
        </w:r>
      </w:hyperlink>
      <w:r>
        <w:t xml:space="preserve"> to help:</w:t>
      </w:r>
    </w:p>
    <w:p w14:paraId="659A0C23" w14:textId="77777777" w:rsidR="0063601F" w:rsidRDefault="0063601F" w:rsidP="000E5536">
      <w:pPr>
        <w:pStyle w:val="Code"/>
      </w:pPr>
      <w:r w:rsidRPr="00FC5565">
        <w:t>$ hadoop fs -put test_species_csv_files/* /user/dopa</w:t>
      </w:r>
    </w:p>
    <w:p w14:paraId="61D08722" w14:textId="77777777" w:rsidR="0063601F" w:rsidRDefault="0063601F" w:rsidP="000E5536">
      <w:pPr>
        <w:pStyle w:val="Code"/>
      </w:pPr>
      <w:r>
        <w:t>$ hadoop fs –put gutenberg/* gutenberg/</w:t>
      </w:r>
    </w:p>
    <w:p w14:paraId="17DD1D30" w14:textId="77777777" w:rsidR="0063601F" w:rsidRDefault="0063601F" w:rsidP="000E5536">
      <w:pPr>
        <w:pStyle w:val="BodyText2"/>
      </w:pPr>
      <w:r>
        <w:t>To view the contents of files:</w:t>
      </w:r>
    </w:p>
    <w:p w14:paraId="18B57B41" w14:textId="77777777" w:rsidR="0063601F" w:rsidRDefault="0063601F" w:rsidP="000E5536">
      <w:pPr>
        <w:pStyle w:val="Code"/>
      </w:pPr>
      <w:r w:rsidRPr="004D5836">
        <w:t xml:space="preserve"> [dopa@hadoop-h05 ~]$ hadoop fs -cat input/139</w:t>
      </w:r>
    </w:p>
    <w:p w14:paraId="054624AA" w14:textId="77777777" w:rsidR="0063601F" w:rsidRDefault="0063601F" w:rsidP="000E5536">
      <w:pPr>
        <w:pStyle w:val="BodyText2"/>
      </w:pPr>
      <w:r>
        <w:t>You could schedule shell tasks as cron jobs to load data in automatically.</w:t>
      </w:r>
    </w:p>
    <w:p w14:paraId="6EF93C23" w14:textId="77777777" w:rsidR="0063601F" w:rsidRDefault="0063601F" w:rsidP="000E5536">
      <w:pPr>
        <w:pStyle w:val="BodyText2"/>
      </w:pPr>
      <w:r>
        <w:lastRenderedPageBreak/>
        <w:t>Completed this for the live cluster moving 42 files into home/dopa/tmp then into the Hadoop input folder:</w:t>
      </w:r>
    </w:p>
    <w:p w14:paraId="6A84F543" w14:textId="77777777" w:rsidR="0063601F" w:rsidRDefault="0063601F" w:rsidP="000E5536">
      <w:pPr>
        <w:pStyle w:val="Code"/>
      </w:pPr>
      <w:r w:rsidRPr="00C70C63">
        <w:t>[dopa@hadoop-h05 ~]</w:t>
      </w:r>
      <w:r w:rsidRPr="00FC5565">
        <w:t>$ hadoo</w:t>
      </w:r>
      <w:r>
        <w:t>p fs -put tmp</w:t>
      </w:r>
      <w:r w:rsidRPr="00FC5565">
        <w:t>/* /user/dopa</w:t>
      </w:r>
      <w:r>
        <w:t>/input</w:t>
      </w:r>
    </w:p>
    <w:p w14:paraId="09C1F092" w14:textId="77777777" w:rsidR="0063601F" w:rsidRDefault="0063601F" w:rsidP="000E5536">
      <w:pPr>
        <w:pStyle w:val="Code"/>
      </w:pPr>
      <w:r w:rsidRPr="00C70C63">
        <w:t>[dopa@hadoop-h05 ~]</w:t>
      </w:r>
      <w:r w:rsidRPr="00FC5565">
        <w:t>$ hadoo</w:t>
      </w:r>
      <w:r>
        <w:t>p fs -rm input/4300.txt</w:t>
      </w:r>
    </w:p>
    <w:p w14:paraId="7036D3B9" w14:textId="77777777" w:rsidR="0063601F" w:rsidRDefault="0063601F" w:rsidP="000E5536">
      <w:pPr>
        <w:pStyle w:val="Code"/>
      </w:pPr>
      <w:r w:rsidRPr="00C70C63">
        <w:t>[dopa@hadoop-h05 ~]$ hadoop fs -ls input</w:t>
      </w:r>
    </w:p>
    <w:p w14:paraId="02655360" w14:textId="77777777" w:rsidR="0063601F" w:rsidRDefault="0063601F" w:rsidP="000E5536">
      <w:pPr>
        <w:pStyle w:val="BodyText2"/>
      </w:pPr>
      <w:r>
        <w:t>To load multiple json files into the full cluster:</w:t>
      </w:r>
    </w:p>
    <w:p w14:paraId="043C4466" w14:textId="77777777" w:rsidR="0063601F" w:rsidRDefault="0063601F" w:rsidP="000E5536">
      <w:pPr>
        <w:pStyle w:val="Code"/>
      </w:pPr>
      <w:r w:rsidRPr="002F748B">
        <w:t>[dopa@hadoop-sn ~]$ hadoop fs -put /home/dopa/data/json/species/* /user/hive/warehouse/species/</w:t>
      </w:r>
    </w:p>
    <w:p w14:paraId="02A31716" w14:textId="1EB28B23" w:rsidR="004E477B" w:rsidRDefault="004E477B" w:rsidP="000E5536">
      <w:pPr>
        <w:pStyle w:val="BodyText2"/>
      </w:pPr>
      <w:r>
        <w:t>Loading the ESRI Jar files into hdfs:</w:t>
      </w:r>
    </w:p>
    <w:p w14:paraId="62E6F927" w14:textId="77777777" w:rsidR="004E477B" w:rsidRDefault="004E477B" w:rsidP="00D96B97">
      <w:pPr>
        <w:pStyle w:val="Unix"/>
      </w:pPr>
      <w:r>
        <w:t>[cottaan@hadoop-m2 jar_files]$ hadoop fs -put esri-geometry-api.jar /user/hive/jar_files</w:t>
      </w:r>
    </w:p>
    <w:p w14:paraId="703E3CE2" w14:textId="51F13E62" w:rsidR="004E477B" w:rsidRDefault="004E477B" w:rsidP="00D96B97">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0E5536">
      <w:pPr>
        <w:pStyle w:val="BodyText2"/>
      </w:pPr>
      <w:r>
        <w:t>To delete multiple files in the HDFS shell:</w:t>
      </w:r>
    </w:p>
    <w:p w14:paraId="7DEE4DBD" w14:textId="77777777" w:rsidR="0063601F" w:rsidRDefault="0063601F" w:rsidP="000E5536">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D96B97">
      <w:pPr>
        <w:pStyle w:val="Unix"/>
      </w:pPr>
      <w:r w:rsidRPr="007903D4">
        <w:t>[cottaan@hadoop-m2 ~]$ hadoop fs -chown admin /jrc/data/wdpa/wdpa_latest_14_10_14.avro</w:t>
      </w:r>
    </w:p>
    <w:p w14:paraId="34ED3526" w14:textId="483809DC" w:rsidR="00917D32" w:rsidRDefault="00917D32" w:rsidP="00D96B97">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D96B97">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0E5536">
      <w:pPr>
        <w:pStyle w:val="BodyText2"/>
      </w:pPr>
      <w:r>
        <w:t xml:space="preserve">Use </w:t>
      </w:r>
      <w:hyperlink r:id="rId881" w:anchor="chmod" w:history="1">
        <w:r w:rsidRPr="009422DD">
          <w:rPr>
            <w:rStyle w:val="Hyperlink"/>
          </w:rPr>
          <w:t>chmod</w:t>
        </w:r>
      </w:hyperlink>
      <w:r>
        <w:t xml:space="preserve"> e.g. Hadoop fs –chmod:</w:t>
      </w:r>
    </w:p>
    <w:p w14:paraId="07301881" w14:textId="2873CF33" w:rsidR="009422DD" w:rsidRDefault="009422DD" w:rsidP="00D96B97">
      <w:pPr>
        <w:pStyle w:val="Unix"/>
      </w:pPr>
      <w:r w:rsidRPr="009422DD">
        <w:t>[cottaan@hadoop-m2 jar_files]$ hadoop fs -chmod 0777 /user/hive/jar_files/esri-geometry-api.jar</w:t>
      </w:r>
    </w:p>
    <w:p w14:paraId="7DE0A380" w14:textId="2DED6CBF" w:rsidR="009422DD" w:rsidRPr="009422DD" w:rsidRDefault="009422DD" w:rsidP="000E5536">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0E5536">
      <w:pPr>
        <w:pStyle w:val="BodyText2"/>
      </w:pPr>
      <w:r>
        <w:t xml:space="preserve">You can use these to convert features to JSON for import into HDFS. </w:t>
      </w:r>
    </w:p>
    <w:p w14:paraId="336AB9BF" w14:textId="77777777" w:rsidR="0063601F" w:rsidRDefault="0063601F" w:rsidP="000E5536">
      <w:pPr>
        <w:pStyle w:val="BodyText2"/>
      </w:pPr>
      <w:r>
        <w:t xml:space="preserve">Are available from </w:t>
      </w:r>
      <w:hyperlink r:id="rId882"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0E5536">
      <w:pPr>
        <w:pStyle w:val="Code"/>
      </w:pPr>
      <w:r w:rsidRPr="00103919">
        <w:t>C:\Users\cottaan&gt;easy_install webhdfs</w:t>
      </w:r>
    </w:p>
    <w:p w14:paraId="5096C316" w14:textId="77777777" w:rsidR="0063601F" w:rsidRDefault="0063601F" w:rsidP="000E5536">
      <w:pPr>
        <w:pStyle w:val="BodyText2"/>
      </w:pPr>
      <w:r>
        <w:t>Reopening ArcGIS after installing webhdfs and trying again. Still not working. Installing requests:</w:t>
      </w:r>
    </w:p>
    <w:p w14:paraId="42C71329" w14:textId="77777777" w:rsidR="0063601F" w:rsidRDefault="0063601F" w:rsidP="000E5536">
      <w:pPr>
        <w:pStyle w:val="Code"/>
      </w:pPr>
      <w:r w:rsidRPr="000B1222">
        <w:t>pip install requests</w:t>
      </w:r>
    </w:p>
    <w:p w14:paraId="6A36E282" w14:textId="77777777" w:rsidR="0063601F" w:rsidRPr="00103919" w:rsidRDefault="0063601F" w:rsidP="000E5536">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83" w:history="1">
        <w:r w:rsidRPr="00226953">
          <w:rPr>
            <w:rStyle w:val="Hyperlink"/>
          </w:rPr>
          <w:t>here</w:t>
        </w:r>
      </w:hyperlink>
      <w:r>
        <w:t>).</w:t>
      </w:r>
    </w:p>
    <w:p w14:paraId="569C9487" w14:textId="77777777" w:rsidR="0063601F" w:rsidRDefault="0063601F" w:rsidP="000E5536">
      <w:pPr>
        <w:pStyle w:val="BodyText2"/>
      </w:pPr>
      <w:r>
        <w:t>There is a tool called ‘Copy to HDFS’ but it needs to be able to connect to the NameNode.</w:t>
      </w:r>
    </w:p>
    <w:p w14:paraId="4FFAF02F" w14:textId="77777777" w:rsidR="0063601F" w:rsidRDefault="0063601F" w:rsidP="000E5536">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0E5536">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0E5536">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0E5536">
      <w:pPr>
        <w:pStyle w:val="BodyText2"/>
      </w:pPr>
      <w:r>
        <w:t>There is a Python wrapper (that is included in the Geoprocessing Tools for Hadoop) called WebHDFS:</w:t>
      </w:r>
    </w:p>
    <w:p w14:paraId="1729465B" w14:textId="77777777" w:rsidR="0063601F" w:rsidRDefault="0063601F" w:rsidP="000E5536">
      <w:pPr>
        <w:pStyle w:val="Code"/>
      </w:pPr>
      <w:r w:rsidRPr="00987D81">
        <w:t>&gt;&gt;&gt; webhdfs_host = "hadoop-m1"</w:t>
      </w:r>
    </w:p>
    <w:p w14:paraId="257CC908" w14:textId="77777777" w:rsidR="0063601F" w:rsidRDefault="0063601F" w:rsidP="000E5536">
      <w:pPr>
        <w:pStyle w:val="Code"/>
      </w:pPr>
      <w:r w:rsidRPr="00987D81">
        <w:t>&gt;&gt;&gt; wh = WebHDFS(webhdfs_host, webhdfs_port, webhdfs_user</w:t>
      </w:r>
      <w:r>
        <w:t>)</w:t>
      </w:r>
    </w:p>
    <w:p w14:paraId="3F3905AF" w14:textId="77777777" w:rsidR="0063601F" w:rsidRDefault="0063601F" w:rsidP="000E5536">
      <w:pPr>
        <w:pStyle w:val="Code"/>
      </w:pPr>
      <w:r w:rsidRPr="00987D81">
        <w:t>&gt;&gt;&gt; wh</w:t>
      </w:r>
      <w:r>
        <w:t>.getHomeDir()</w:t>
      </w:r>
    </w:p>
    <w:p w14:paraId="099BD2E2" w14:textId="77777777" w:rsidR="0063601F" w:rsidRDefault="0063601F" w:rsidP="000E5536">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0E5536">
      <w:pPr>
        <w:pStyle w:val="BodyText2"/>
      </w:pPr>
      <w:r>
        <w:lastRenderedPageBreak/>
        <w:t>This is because you are not connecting using the ssh method. If you do it in Firefox, the following call works:</w:t>
      </w:r>
    </w:p>
    <w:p w14:paraId="29965BB0" w14:textId="77777777" w:rsidR="0063601F" w:rsidRDefault="008809F7" w:rsidP="000E5536">
      <w:pPr>
        <w:pStyle w:val="Code"/>
        <w:rPr>
          <w:rStyle w:val="Hyperlink"/>
        </w:rPr>
      </w:pPr>
      <w:hyperlink r:id="rId884" w:history="1">
        <w:r w:rsidR="0063601F" w:rsidRPr="00DB27B0">
          <w:rPr>
            <w:rStyle w:val="Hyperlink"/>
          </w:rPr>
          <w:t>http://hadoop-m1:50070/webhdfs/v1/user/hive/warehouse/wdpa?op=LISTSTATUS</w:t>
        </w:r>
      </w:hyperlink>
    </w:p>
    <w:p w14:paraId="3F7EBD28" w14:textId="70F2DFA4" w:rsidR="00A5203B" w:rsidRDefault="008809F7" w:rsidP="000E5536">
      <w:pPr>
        <w:pStyle w:val="Code"/>
      </w:pPr>
      <w:hyperlink r:id="rId885"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0E5536">
      <w:pPr>
        <w:pStyle w:val="BodyText2"/>
      </w:pPr>
      <w:r>
        <w:t>On 23/06/2016</w:t>
      </w:r>
      <w:r w:rsidR="00A420B0">
        <w:t>:</w:t>
      </w:r>
    </w:p>
    <w:p w14:paraId="35795421" w14:textId="00BEEA6A" w:rsidR="00C234EE" w:rsidRDefault="008809F7" w:rsidP="000E5536">
      <w:pPr>
        <w:pStyle w:val="Code"/>
      </w:pPr>
      <w:hyperlink r:id="rId886" w:history="1">
        <w:r w:rsidR="00C234EE" w:rsidRPr="0021043D">
          <w:rPr>
            <w:rStyle w:val="Hyperlink"/>
          </w:rPr>
          <w:t>http://hadoop-m2:50070/webhdfs/v1/user/cottaan?op=LISTSTATUS</w:t>
        </w:r>
      </w:hyperlink>
      <w:r w:rsidR="00C234EE">
        <w:t xml:space="preserve"> </w:t>
      </w:r>
    </w:p>
    <w:p w14:paraId="0848323A" w14:textId="4AE1A146" w:rsidR="0063601F" w:rsidRDefault="009778D7" w:rsidP="000E5536">
      <w:pPr>
        <w:pStyle w:val="BodyText2"/>
      </w:pPr>
      <w:r>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0E5536">
      <w:pPr>
        <w:pStyle w:val="BodyText2"/>
      </w:pPr>
      <w:bookmarkStart w:id="136" w:name="_Ref371950375"/>
      <w:r>
        <w:t xml:space="preserve">MapReduce is the Hadoop software framework for processing HDFS data. There is a tutorial </w:t>
      </w:r>
      <w:hyperlink r:id="rId887" w:history="1">
        <w:r w:rsidRPr="00AC0DCD">
          <w:rPr>
            <w:rStyle w:val="Hyperlink"/>
          </w:rPr>
          <w:t>here</w:t>
        </w:r>
      </w:hyperlink>
      <w:r>
        <w:t xml:space="preserve">. How the actual MapReduce operations are actually carried out is documented </w:t>
      </w:r>
      <w:hyperlink r:id="rId888" w:history="1">
        <w:r w:rsidRPr="00B913D7">
          <w:rPr>
            <w:rStyle w:val="Hyperlink"/>
          </w:rPr>
          <w:t>here</w:t>
        </w:r>
      </w:hyperlink>
      <w:r>
        <w:t>.</w:t>
      </w:r>
    </w:p>
    <w:p w14:paraId="67BCD274" w14:textId="77777777" w:rsidR="0063601F" w:rsidRDefault="0063601F" w:rsidP="000E5536">
      <w:pPr>
        <w:pStyle w:val="Heading6"/>
      </w:pPr>
      <w:r>
        <w:t>Streaming API</w:t>
      </w:r>
      <w:bookmarkEnd w:id="136"/>
    </w:p>
    <w:p w14:paraId="51E29018" w14:textId="77777777" w:rsidR="0063601F" w:rsidRDefault="0063601F" w:rsidP="000E5536">
      <w:pPr>
        <w:pStyle w:val="BodyText2"/>
      </w:pPr>
      <w:r>
        <w:t>The Streaming API is to allow other technologies to run Map/Reduce jobs.</w:t>
      </w:r>
    </w:p>
    <w:p w14:paraId="7BBECE65" w14:textId="77777777" w:rsidR="0063601F" w:rsidRDefault="0063601F" w:rsidP="000E5536">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0E5536">
      <w:pPr>
        <w:pStyle w:val="BodyText2"/>
      </w:pPr>
      <w:r>
        <w:t xml:space="preserve">Then created the mapper.py file in Aptana (from the tutorial </w:t>
      </w:r>
      <w:hyperlink r:id="rId889" w:history="1">
        <w:r w:rsidRPr="001D7979">
          <w:rPr>
            <w:rStyle w:val="Hyperlink"/>
          </w:rPr>
          <w:t>here</w:t>
        </w:r>
      </w:hyperlink>
      <w:r>
        <w:t>). Added execute file permissions:</w:t>
      </w:r>
    </w:p>
    <w:p w14:paraId="3F26629C" w14:textId="77777777" w:rsidR="0063601F" w:rsidRDefault="0063601F" w:rsidP="000E5536">
      <w:pPr>
        <w:pStyle w:val="Code"/>
      </w:pPr>
      <w:r>
        <w:t xml:space="preserve">chmod +x </w:t>
      </w:r>
      <w:r w:rsidRPr="001D7979">
        <w:t>mapper.py</w:t>
      </w:r>
    </w:p>
    <w:p w14:paraId="3EA1D09D" w14:textId="77777777" w:rsidR="0063601F" w:rsidRDefault="0063601F" w:rsidP="000E5536">
      <w:pPr>
        <w:pStyle w:val="BodyText2"/>
      </w:pPr>
      <w:r>
        <w:t>The filename will go green to indicate that it has execute permissions. Created the reducer.py file as well. You can test this by typing the following:</w:t>
      </w:r>
    </w:p>
    <w:p w14:paraId="60CCFDFC" w14:textId="77777777" w:rsidR="0063601F" w:rsidRDefault="0063601F" w:rsidP="000E5536">
      <w:pPr>
        <w:pStyle w:val="Code"/>
      </w:pPr>
      <w:r w:rsidRPr="00126DF3">
        <w:t>echo "foo foo quux labs foo bar quux" | python mapper.py</w:t>
      </w:r>
    </w:p>
    <w:p w14:paraId="33389C6A" w14:textId="77777777" w:rsidR="0063601F" w:rsidRDefault="0063601F" w:rsidP="000E5536">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0E5536">
      <w:pPr>
        <w:pStyle w:val="Code"/>
      </w:pPr>
      <w:r w:rsidRPr="00247E31">
        <w:t>echo "foo foo quux labs foo bar quux" | python mapper.py | sort -k1,1 | python reducer.py</w:t>
      </w:r>
    </w:p>
    <w:p w14:paraId="2027C376" w14:textId="77777777" w:rsidR="0063601F" w:rsidRDefault="0063601F" w:rsidP="000E5536">
      <w:pPr>
        <w:pStyle w:val="BodyText2"/>
      </w:pPr>
      <w:r>
        <w:t xml:space="preserve">The k1,1 means sort on key 1 and end on key 1 (see </w:t>
      </w:r>
      <w:hyperlink r:id="rId890"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0E5536">
      <w:pPr>
        <w:pStyle w:val="BodyText2"/>
      </w:pPr>
      <w:r>
        <w:t>Made a new directory in hdfs:</w:t>
      </w:r>
    </w:p>
    <w:p w14:paraId="12233103" w14:textId="77777777" w:rsidR="0063601F" w:rsidRDefault="0063601F" w:rsidP="000E5536">
      <w:pPr>
        <w:pStyle w:val="Code"/>
      </w:pPr>
      <w:r w:rsidRPr="00327A2B">
        <w:t xml:space="preserve">[dopa@h05-nn01 ~]$ </w:t>
      </w:r>
      <w:r>
        <w:t>hadoop fs –mkdir gutenberg</w:t>
      </w:r>
    </w:p>
    <w:p w14:paraId="6B1BE926" w14:textId="77777777" w:rsidR="0063601F" w:rsidRDefault="0063601F" w:rsidP="000E5536">
      <w:pPr>
        <w:pStyle w:val="Code"/>
      </w:pPr>
      <w:r w:rsidRPr="00327A2B">
        <w:t>[dopa@h05-nn01 ~]$ hadoop fs -put gutenberg/* gutenberg/</w:t>
      </w:r>
    </w:p>
    <w:p w14:paraId="28CC4553" w14:textId="77777777" w:rsidR="0063601F" w:rsidRDefault="0063601F" w:rsidP="000E5536">
      <w:pPr>
        <w:pStyle w:val="Code"/>
      </w:pPr>
      <w:r>
        <w:t>[dopa@h05-nn01 ~]$ hadoop fs -ls gutenberg/</w:t>
      </w:r>
    </w:p>
    <w:p w14:paraId="3F8C57FF" w14:textId="77777777" w:rsidR="0063601F" w:rsidRDefault="0063601F" w:rsidP="000E5536">
      <w:pPr>
        <w:pStyle w:val="Code"/>
      </w:pPr>
      <w:r>
        <w:t>Found 3 items</w:t>
      </w:r>
    </w:p>
    <w:p w14:paraId="0618991F" w14:textId="77777777" w:rsidR="0063601F" w:rsidRDefault="0063601F" w:rsidP="000E5536">
      <w:pPr>
        <w:pStyle w:val="Code"/>
      </w:pPr>
      <w:r>
        <w:t>-rw-r--r--   3 dopa supergroup     674565 2013-02-05 16:03 gutenberg/pg20417.txt</w:t>
      </w:r>
    </w:p>
    <w:p w14:paraId="78B6F8AD" w14:textId="77777777" w:rsidR="0063601F" w:rsidRDefault="0063601F" w:rsidP="000E5536">
      <w:pPr>
        <w:pStyle w:val="Code"/>
      </w:pPr>
      <w:r>
        <w:t>-rw-r--r--   3 dopa supergroup    1573145 2013-02-05 16:03 gutenberg/pg4300.txt</w:t>
      </w:r>
    </w:p>
    <w:p w14:paraId="1E6EEA74" w14:textId="77777777" w:rsidR="0063601F" w:rsidRDefault="0063601F" w:rsidP="000E5536">
      <w:pPr>
        <w:pStyle w:val="Code"/>
      </w:pPr>
      <w:r>
        <w:t>-rw-r--r--   3 dopa supergroup    1423800 2013-02-05 16:03 gutenberg/pg5000.txt</w:t>
      </w:r>
    </w:p>
    <w:p w14:paraId="2025234F" w14:textId="77777777" w:rsidR="0063601F" w:rsidRDefault="0063601F" w:rsidP="000E5536">
      <w:pPr>
        <w:pStyle w:val="BodyText2"/>
      </w:pPr>
      <w:r>
        <w:t>You don’t need to copy the mapper and reducer files over to hdfs! These are python files!!!!</w:t>
      </w:r>
    </w:p>
    <w:p w14:paraId="4BC845E5" w14:textId="77777777" w:rsidR="0063601F" w:rsidRDefault="0063601F" w:rsidP="000E5536">
      <w:pPr>
        <w:pStyle w:val="BodyText2"/>
      </w:pPr>
      <w:r>
        <w:t>Tried the following but got an error:</w:t>
      </w:r>
    </w:p>
    <w:p w14:paraId="5D2E44DF" w14:textId="77777777" w:rsidR="0063601F" w:rsidRDefault="0063601F" w:rsidP="000E5536">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0E5536">
      <w:pPr>
        <w:pStyle w:val="Code"/>
      </w:pPr>
      <w:r>
        <w:t>Exception in thread "main" java.io.IOException: Error opening job jar: contrib/streaming/hadoop-*streaming*.jar</w:t>
      </w:r>
    </w:p>
    <w:p w14:paraId="67E06640" w14:textId="77777777" w:rsidR="0063601F" w:rsidRDefault="0063601F" w:rsidP="000E5536">
      <w:pPr>
        <w:pStyle w:val="Code"/>
      </w:pPr>
      <w:r>
        <w:t xml:space="preserve">        at org.apache.hadoop.util.RunJar.main(RunJar.java:135)</w:t>
      </w:r>
    </w:p>
    <w:p w14:paraId="26BF9FAF" w14:textId="77777777" w:rsidR="0063601F" w:rsidRDefault="0063601F" w:rsidP="000E5536">
      <w:pPr>
        <w:pStyle w:val="Code"/>
      </w:pPr>
      <w:r>
        <w:t>Caused by: java.util.zip.ZipException: error in opening zip file</w:t>
      </w:r>
    </w:p>
    <w:p w14:paraId="205DCEC6" w14:textId="77777777" w:rsidR="0063601F" w:rsidRDefault="0063601F" w:rsidP="000E5536">
      <w:pPr>
        <w:pStyle w:val="Code"/>
      </w:pPr>
      <w:r>
        <w:t xml:space="preserve">        at java.util.zip.ZipFile.open(Native Method)</w:t>
      </w:r>
    </w:p>
    <w:p w14:paraId="49D23F5F" w14:textId="77777777" w:rsidR="0063601F" w:rsidRDefault="0063601F" w:rsidP="000E5536">
      <w:pPr>
        <w:pStyle w:val="Code"/>
      </w:pPr>
      <w:r>
        <w:t xml:space="preserve">        at java.util.zip.ZipFile.&lt;init&gt;(ZipFile.java:131)</w:t>
      </w:r>
    </w:p>
    <w:p w14:paraId="21D5F741" w14:textId="77777777" w:rsidR="0063601F" w:rsidRDefault="0063601F" w:rsidP="000E5536">
      <w:pPr>
        <w:pStyle w:val="Code"/>
      </w:pPr>
      <w:r>
        <w:t xml:space="preserve">        at java.util.jar.JarFile.&lt;init&gt;(JarFile.java:150)</w:t>
      </w:r>
    </w:p>
    <w:p w14:paraId="287B46FD" w14:textId="77777777" w:rsidR="0063601F" w:rsidRDefault="0063601F" w:rsidP="000E5536">
      <w:pPr>
        <w:pStyle w:val="Code"/>
      </w:pPr>
      <w:r>
        <w:t xml:space="preserve">        at java.util.jar.JarFile.&lt;init&gt;(JarFile.java:87)</w:t>
      </w:r>
    </w:p>
    <w:p w14:paraId="1C5F319A" w14:textId="77777777" w:rsidR="0063601F" w:rsidRDefault="0063601F" w:rsidP="000E5536">
      <w:pPr>
        <w:pStyle w:val="Code"/>
      </w:pPr>
      <w:r>
        <w:t xml:space="preserve">        at org.apache.hadoop.util.RunJar.main(RunJar.java:133)</w:t>
      </w:r>
    </w:p>
    <w:p w14:paraId="0AFEA4AF" w14:textId="77777777" w:rsidR="0063601F" w:rsidRDefault="0063601F" w:rsidP="000E5536">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0E5536">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0E5536">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0E5536">
      <w:pPr>
        <w:pStyle w:val="Code"/>
      </w:pPr>
      <w:r w:rsidRPr="006B6A41">
        <w:lastRenderedPageBreak/>
        <w:t>import logging</w:t>
      </w:r>
    </w:p>
    <w:p w14:paraId="2C2163B0" w14:textId="77777777" w:rsidR="0063601F" w:rsidRPr="006B6A41" w:rsidRDefault="0063601F" w:rsidP="000E5536">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0E5536">
      <w:pPr>
        <w:pStyle w:val="Code"/>
      </w:pPr>
      <w:r w:rsidRPr="006B6A41">
        <w:t>logging.debug("</w:t>
      </w:r>
      <w:r w:rsidRPr="006B6A41">
        <w:rPr>
          <w:u w:val="single"/>
        </w:rPr>
        <w:t>hi</w:t>
      </w:r>
      <w:r w:rsidRPr="006B6A41">
        <w:t>")</w:t>
      </w:r>
    </w:p>
    <w:p w14:paraId="72E94293" w14:textId="77777777" w:rsidR="0063601F" w:rsidRDefault="0063601F" w:rsidP="000E5536">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0E5536">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0E5536">
      <w:pPr>
        <w:pStyle w:val="BodyText2"/>
      </w:pPr>
      <w:r>
        <w:t>This is the correct EOL:</w:t>
      </w:r>
    </w:p>
    <w:p w14:paraId="1497218B" w14:textId="77777777" w:rsidR="0063601F" w:rsidRDefault="0063601F" w:rsidP="000E5536">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1">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0E5536">
      <w:pPr>
        <w:pStyle w:val="BodyText2"/>
      </w:pPr>
      <w:r>
        <w:t>This is the one that fails:</w:t>
      </w:r>
    </w:p>
    <w:p w14:paraId="5064141E" w14:textId="77777777" w:rsidR="0063601F" w:rsidRDefault="0063601F" w:rsidP="000E5536">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2">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0E5536">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0E5536">
      <w:pPr>
        <w:pStyle w:val="BodyText2"/>
      </w:pPr>
      <w:r>
        <w:t>This should now work! It does. The results are in the gutenberg-output folder:</w:t>
      </w:r>
    </w:p>
    <w:p w14:paraId="33B16764" w14:textId="77777777" w:rsidR="0063601F" w:rsidRDefault="0063601F" w:rsidP="000E5536">
      <w:pPr>
        <w:pStyle w:val="Code"/>
      </w:pPr>
      <w:r>
        <w:t>[dopa@h05-nn01 ~]$ hadoop fs -ls -R gutenberg-output</w:t>
      </w:r>
    </w:p>
    <w:p w14:paraId="37D83242" w14:textId="77777777" w:rsidR="0063601F" w:rsidRDefault="0063601F" w:rsidP="000E5536">
      <w:pPr>
        <w:pStyle w:val="Code"/>
      </w:pPr>
      <w:r>
        <w:t>-rw-r--r--   3 dopa supergroup          0 2013-02-06 12:09 gutenberg-output/_SUCCESS</w:t>
      </w:r>
    </w:p>
    <w:p w14:paraId="7C0CDA07" w14:textId="77777777" w:rsidR="0063601F" w:rsidRDefault="0063601F" w:rsidP="000E5536">
      <w:pPr>
        <w:pStyle w:val="Code"/>
      </w:pPr>
      <w:r>
        <w:t>drwxr-xr-x   - dopa supergroup          0 2013-02-06 12:09 gutenberg-output/_logs</w:t>
      </w:r>
    </w:p>
    <w:p w14:paraId="14152666" w14:textId="77777777" w:rsidR="0063601F" w:rsidRDefault="0063601F" w:rsidP="000E5536">
      <w:pPr>
        <w:pStyle w:val="Code"/>
      </w:pPr>
      <w:r>
        <w:t>drwxr-xr-x   - dopa supergroup          0 2013-02-06 12:09 gutenberg-output/_logs/history</w:t>
      </w:r>
    </w:p>
    <w:p w14:paraId="0A6EC13E" w14:textId="77777777" w:rsidR="0063601F" w:rsidRDefault="0063601F" w:rsidP="000E5536">
      <w:pPr>
        <w:pStyle w:val="Code"/>
      </w:pPr>
      <w:r>
        <w:t>-rw-r--r--   3 dopa supergroup      69558 2013-02-06 12:09 gutenberg-output/_logs/history/h05-nn01_1359106799932_job_201301251039_0041_conf.xml</w:t>
      </w:r>
    </w:p>
    <w:p w14:paraId="55F8251D" w14:textId="77777777" w:rsidR="0063601F" w:rsidRDefault="0063601F" w:rsidP="000E5536">
      <w:pPr>
        <w:pStyle w:val="Code"/>
      </w:pPr>
      <w:r>
        <w:t>-rw-r--r--   3 dopa supergroup      28844 2013-02-06 12:09 gutenberg-output/_logs/history/job_201301251039_0041_1360148949080_dopa_streamjob3312205197487350749.jar</w:t>
      </w:r>
    </w:p>
    <w:p w14:paraId="2BB4AF37" w14:textId="77777777" w:rsidR="0063601F" w:rsidRDefault="0063601F" w:rsidP="000E5536">
      <w:pPr>
        <w:pStyle w:val="Code"/>
      </w:pPr>
      <w:r>
        <w:t>-rw-r--r--   3 dopa supergroup     880829 2013-02-06 12:09 gutenberg-output/part-00000</w:t>
      </w:r>
    </w:p>
    <w:p w14:paraId="4DB2971D" w14:textId="77777777" w:rsidR="0063601F" w:rsidRDefault="0063601F" w:rsidP="000E5536">
      <w:pPr>
        <w:pStyle w:val="BodyText2"/>
      </w:pPr>
      <w:r>
        <w:t>The part-00000 file contains the results of the word counts. I moved this to the local file system:</w:t>
      </w:r>
    </w:p>
    <w:p w14:paraId="575C0DF9" w14:textId="77777777" w:rsidR="0063601F" w:rsidRDefault="0063601F" w:rsidP="000E5536">
      <w:pPr>
        <w:pStyle w:val="Code"/>
      </w:pPr>
      <w:r w:rsidRPr="00E607FA">
        <w:t>hadoop fs -cat gutenberg-output/part-00000 &gt;output.txt</w:t>
      </w:r>
    </w:p>
    <w:p w14:paraId="0190EC84" w14:textId="77777777" w:rsidR="0063601F" w:rsidRDefault="0063601F" w:rsidP="000E5536">
      <w:pPr>
        <w:pStyle w:val="BodyText2"/>
      </w:pPr>
      <w:r>
        <w:t>BTW, there are 4 processors on the NameNode – so probably the same on the other DataNodes – how can you configure the DataNodes to use all processors?</w:t>
      </w:r>
    </w:p>
    <w:p w14:paraId="2FCE3C60" w14:textId="77777777" w:rsidR="0063601F" w:rsidRDefault="0063601F" w:rsidP="000E5536">
      <w:pPr>
        <w:pStyle w:val="BodyText2"/>
      </w:pPr>
      <w:r>
        <w:t>Trying the following to summarise the species by quadkey:</w:t>
      </w:r>
    </w:p>
    <w:p w14:paraId="15EF001A" w14:textId="77777777" w:rsidR="0063601F" w:rsidRDefault="0063601F" w:rsidP="000E5536">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0E5536">
      <w:pPr>
        <w:pStyle w:val="Code"/>
      </w:pPr>
      <w:r w:rsidRPr="00166AB0">
        <w:t>#!/usr/bin/env python</w:t>
      </w:r>
    </w:p>
    <w:p w14:paraId="696CD612" w14:textId="77777777" w:rsidR="0063601F" w:rsidRPr="00166AB0" w:rsidRDefault="0063601F" w:rsidP="000E5536">
      <w:pPr>
        <w:pStyle w:val="Code"/>
      </w:pPr>
    </w:p>
    <w:p w14:paraId="0F5D64CB" w14:textId="77777777" w:rsidR="0063601F" w:rsidRPr="00166AB0" w:rsidRDefault="0063601F" w:rsidP="000E5536">
      <w:pPr>
        <w:pStyle w:val="Code"/>
      </w:pPr>
      <w:r w:rsidRPr="00166AB0">
        <w:t>import sys</w:t>
      </w:r>
    </w:p>
    <w:p w14:paraId="0CF07F4A" w14:textId="77777777" w:rsidR="0063601F" w:rsidRPr="00166AB0" w:rsidRDefault="0063601F" w:rsidP="000E5536">
      <w:pPr>
        <w:pStyle w:val="Code"/>
      </w:pPr>
      <w:r w:rsidRPr="00166AB0">
        <w:t>for line in sys.stdin:</w:t>
      </w:r>
    </w:p>
    <w:p w14:paraId="014FEE90" w14:textId="77777777" w:rsidR="0063601F" w:rsidRPr="00166AB0" w:rsidRDefault="0063601F" w:rsidP="000E5536">
      <w:pPr>
        <w:pStyle w:val="Code"/>
      </w:pPr>
      <w:r w:rsidRPr="00166AB0">
        <w:t xml:space="preserve">    words = line.split(',')</w:t>
      </w:r>
    </w:p>
    <w:p w14:paraId="727FB206" w14:textId="77777777" w:rsidR="0063601F" w:rsidRDefault="0063601F" w:rsidP="000E5536">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0E5536">
      <w:pPr>
        <w:pStyle w:val="Code"/>
      </w:pPr>
      <w:r w:rsidRPr="002D48F2">
        <w:t>import sys</w:t>
      </w:r>
    </w:p>
    <w:p w14:paraId="0ECE47E0" w14:textId="77777777" w:rsidR="0063601F" w:rsidRPr="002D48F2" w:rsidRDefault="0063601F" w:rsidP="000E5536">
      <w:pPr>
        <w:pStyle w:val="Code"/>
      </w:pPr>
      <w:r w:rsidRPr="002D48F2">
        <w:t>for line in sys.stdin:</w:t>
      </w:r>
    </w:p>
    <w:p w14:paraId="1AA812B3" w14:textId="77777777" w:rsidR="0063601F" w:rsidRPr="002D48F2" w:rsidRDefault="0063601F" w:rsidP="000E5536">
      <w:pPr>
        <w:pStyle w:val="Code"/>
      </w:pPr>
      <w:r w:rsidRPr="002D48F2">
        <w:t xml:space="preserve">    words = line.split(',')</w:t>
      </w:r>
    </w:p>
    <w:p w14:paraId="3CE22AF4" w14:textId="77777777" w:rsidR="0063601F" w:rsidRPr="002D48F2" w:rsidRDefault="0063601F" w:rsidP="000E5536">
      <w:pPr>
        <w:pStyle w:val="Code"/>
      </w:pPr>
      <w:r w:rsidRPr="002D48F2">
        <w:t xml:space="preserve">    if words[0]=='132301211332332':</w:t>
      </w:r>
    </w:p>
    <w:p w14:paraId="4B96A8E2" w14:textId="77777777" w:rsidR="0063601F" w:rsidRPr="002D48F2" w:rsidRDefault="0063601F" w:rsidP="000E5536">
      <w:pPr>
        <w:pStyle w:val="Code"/>
      </w:pPr>
      <w:r w:rsidRPr="002D48F2">
        <w:t xml:space="preserve">        print '%s\t%s' % (words[0],1) </w:t>
      </w:r>
    </w:p>
    <w:p w14:paraId="6DD9C290" w14:textId="77777777" w:rsidR="0063601F" w:rsidRDefault="0063601F" w:rsidP="000E5536">
      <w:pPr>
        <w:pStyle w:val="BodyText2"/>
      </w:pPr>
      <w:r>
        <w:t>On 42 species files took 41 sec with 1 reducer, 42 with 4 reducers, 43 with 8 reducers, 51 with 20 reducers</w:t>
      </w:r>
    </w:p>
    <w:p w14:paraId="5609EDB2" w14:textId="77777777" w:rsidR="0063601F" w:rsidRDefault="0063601F" w:rsidP="000E5536">
      <w:pPr>
        <w:pStyle w:val="BodyText2"/>
      </w:pPr>
      <w:r>
        <w:lastRenderedPageBreak/>
        <w:t>You can specify how many reduces using the option –numReduceTasks 4 at the end of the Hadoop command. This is shown in the job tracker in the Reduce Total column.</w:t>
      </w:r>
    </w:p>
    <w:p w14:paraId="55F0A858" w14:textId="77777777" w:rsidR="0063601F" w:rsidRPr="002D48F2" w:rsidRDefault="0063601F" w:rsidP="000E5536">
      <w:pPr>
        <w:pStyle w:val="Code"/>
      </w:pPr>
      <w:r w:rsidRPr="002D48F2">
        <w:t>import sys</w:t>
      </w:r>
    </w:p>
    <w:p w14:paraId="0C771A47" w14:textId="77777777" w:rsidR="0063601F" w:rsidRPr="002D48F2" w:rsidRDefault="0063601F" w:rsidP="000E5536">
      <w:pPr>
        <w:pStyle w:val="Code"/>
      </w:pPr>
      <w:r w:rsidRPr="002D48F2">
        <w:t>for line in sys.stdin:</w:t>
      </w:r>
    </w:p>
    <w:p w14:paraId="5037D542" w14:textId="77777777" w:rsidR="0063601F" w:rsidRPr="002D48F2" w:rsidRDefault="0063601F" w:rsidP="000E5536">
      <w:pPr>
        <w:pStyle w:val="Code"/>
      </w:pPr>
      <w:r w:rsidRPr="002D48F2">
        <w:t xml:space="preserve">    words = line.split(',')</w:t>
      </w:r>
    </w:p>
    <w:p w14:paraId="08FD190D" w14:textId="77777777" w:rsidR="0063601F" w:rsidRPr="002D48F2" w:rsidRDefault="0063601F" w:rsidP="000E5536">
      <w:pPr>
        <w:pStyle w:val="Code"/>
      </w:pPr>
      <w:r w:rsidRPr="002D48F2">
        <w:t xml:space="preserve">    print '%s\t%s' % (words[0],1) </w:t>
      </w:r>
    </w:p>
    <w:p w14:paraId="70B6B38E" w14:textId="77777777" w:rsidR="0063601F" w:rsidRPr="002D48F2" w:rsidRDefault="0063601F" w:rsidP="000E5536">
      <w:pPr>
        <w:pStyle w:val="BodyText2"/>
      </w:pPr>
      <w:r>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0E5536">
      <w:pPr>
        <w:pStyle w:val="BodyText2"/>
      </w:pPr>
      <w:r>
        <w:t>Created a new java class in Aptana using code pasted from the MapReduce tutorial. Compiled this to a .jar file.</w:t>
      </w:r>
    </w:p>
    <w:p w14:paraId="2A9FC6EA" w14:textId="77777777" w:rsidR="0063601F" w:rsidRDefault="0063601F" w:rsidP="000E5536">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0E5536">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0E5536">
      <w:pPr>
        <w:pStyle w:val="BodyText2"/>
      </w:pPr>
      <w:r>
        <w:t xml:space="preserve">Trying the Cloudera Tutorial here http://www.cloudera.com/content/cloudera-content/cloudera-docs/HadoopTutorial/CDH4/Hadoop-Tutorial.html. </w:t>
      </w:r>
    </w:p>
    <w:p w14:paraId="5F8BFFD6" w14:textId="77777777" w:rsidR="0063601F" w:rsidRDefault="0063601F" w:rsidP="000E5536">
      <w:pPr>
        <w:pStyle w:val="Code"/>
      </w:pPr>
      <w:r>
        <w:t>[dopa@hadoop-sn ~]$ hadoop fs -mkdir wordcount</w:t>
      </w:r>
    </w:p>
    <w:p w14:paraId="18E2A6DC" w14:textId="77777777" w:rsidR="0063601F" w:rsidRDefault="0063601F" w:rsidP="000E5536">
      <w:pPr>
        <w:pStyle w:val="Code"/>
      </w:pPr>
      <w:r>
        <w:t>[dopa@hadoop-sn ~]$ hadoop fs -mkdir wordcount/input</w:t>
      </w:r>
    </w:p>
    <w:p w14:paraId="4A2811E6" w14:textId="77777777" w:rsidR="0063601F" w:rsidRDefault="0063601F" w:rsidP="000E5536">
      <w:pPr>
        <w:pStyle w:val="Code"/>
      </w:pPr>
      <w:r>
        <w:t>[dopa@hadoop-sn ~]$ echo "Hello World Bye World" &gt; file0</w:t>
      </w:r>
    </w:p>
    <w:p w14:paraId="7E43856F" w14:textId="77777777" w:rsidR="0063601F" w:rsidRDefault="0063601F" w:rsidP="000E5536">
      <w:pPr>
        <w:pStyle w:val="Code"/>
      </w:pPr>
      <w:r>
        <w:t>[dopa@hadoop-sn ~]$ echo "Hello Hadoop Goodbye Hadoop" &gt; file1</w:t>
      </w:r>
    </w:p>
    <w:p w14:paraId="7F62EE34" w14:textId="77777777" w:rsidR="0063601F" w:rsidRDefault="0063601F" w:rsidP="000E5536">
      <w:pPr>
        <w:pStyle w:val="Code"/>
      </w:pPr>
      <w:r>
        <w:t>[dopa@hadoop-sn ~]$ hadoop fs -put file* wordcount/input</w:t>
      </w:r>
    </w:p>
    <w:p w14:paraId="11593CE6" w14:textId="77777777" w:rsidR="0063601F" w:rsidRDefault="0063601F" w:rsidP="000E5536">
      <w:pPr>
        <w:pStyle w:val="Code"/>
      </w:pPr>
      <w:r>
        <w:t>[dopa@hadoop-sn ~]$ mkdir wordcount_classes</w:t>
      </w:r>
    </w:p>
    <w:p w14:paraId="27820EB6" w14:textId="77777777" w:rsidR="0063601F" w:rsidRDefault="0063601F" w:rsidP="000E5536">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06252E">
      <w:pPr>
        <w:pStyle w:val="ListNumber"/>
        <w:numPr>
          <w:ilvl w:val="0"/>
          <w:numId w:val="20"/>
        </w:numPr>
      </w:pPr>
      <w:r>
        <w:t xml:space="preserve">Installing Eclipse from </w:t>
      </w:r>
      <w:hyperlink r:id="rId893" w:history="1">
        <w:r w:rsidRPr="007A1FDA">
          <w:rPr>
            <w:rStyle w:val="Hyperlink"/>
          </w:rPr>
          <w:t>here</w:t>
        </w:r>
      </w:hyperlink>
    </w:p>
    <w:p w14:paraId="32804ED5" w14:textId="77777777" w:rsidR="0063601F" w:rsidRDefault="0063601F" w:rsidP="0006252E">
      <w:pPr>
        <w:pStyle w:val="ListNumber"/>
        <w:numPr>
          <w:ilvl w:val="0"/>
          <w:numId w:val="20"/>
        </w:numPr>
      </w:pPr>
      <w:r>
        <w:t xml:space="preserve">Clone Wills basic template from </w:t>
      </w:r>
      <w:hyperlink r:id="rId894" w:history="1">
        <w:r w:rsidRPr="00FC772D">
          <w:rPr>
            <w:rStyle w:val="Hyperlink"/>
          </w:rPr>
          <w:t>GitHub</w:t>
        </w:r>
      </w:hyperlink>
      <w:r>
        <w:t xml:space="preserve"> using GitHub Desktop – this will put the project on the local machine</w:t>
      </w:r>
    </w:p>
    <w:p w14:paraId="7F5D0CD4" w14:textId="77777777" w:rsidR="0063601F" w:rsidRDefault="0063601F" w:rsidP="0006252E">
      <w:pPr>
        <w:pStyle w:val="ListNumber"/>
        <w:numPr>
          <w:ilvl w:val="0"/>
          <w:numId w:val="20"/>
        </w:numPr>
      </w:pPr>
      <w:r>
        <w:t>Import the project as a Mavern Project</w:t>
      </w:r>
    </w:p>
    <w:p w14:paraId="2FC21DD9" w14:textId="77777777" w:rsidR="0063601F" w:rsidRPr="007A1FDA" w:rsidRDefault="0063601F" w:rsidP="0006252E">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0E5536">
      <w:pPr>
        <w:pStyle w:val="BodyText2"/>
      </w:pPr>
      <w:r>
        <w:t>Great article here about handling dependencies:</w:t>
      </w:r>
    </w:p>
    <w:p w14:paraId="38365C5A" w14:textId="77777777" w:rsidR="0063601F" w:rsidRPr="00F30226" w:rsidRDefault="008809F7" w:rsidP="000E5536">
      <w:pPr>
        <w:pStyle w:val="BodyText2"/>
      </w:pPr>
      <w:hyperlink r:id="rId895"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0E5536">
      <w:pPr>
        <w:pStyle w:val="BodyText2"/>
      </w:pPr>
      <w:r>
        <w:t xml:space="preserve">This </w:t>
      </w:r>
      <w:hyperlink r:id="rId896" w:history="1">
        <w:r w:rsidRPr="000F67F0">
          <w:rPr>
            <w:rStyle w:val="Hyperlink"/>
          </w:rPr>
          <w:t>repo</w:t>
        </w:r>
      </w:hyperlink>
      <w:r>
        <w:t xml:space="preserve"> will add native spatial operations to Hadoop MapReduce and to Hive.</w:t>
      </w:r>
    </w:p>
    <w:p w14:paraId="656BDD96" w14:textId="77777777" w:rsidR="0063601F" w:rsidRDefault="0063601F" w:rsidP="000E5536">
      <w:pPr>
        <w:pStyle w:val="Heading8"/>
      </w:pPr>
      <w:bookmarkStart w:id="137" w:name="_Ref384899212"/>
      <w:r>
        <w:t>Building</w:t>
      </w:r>
      <w:bookmarkEnd w:id="137"/>
    </w:p>
    <w:p w14:paraId="7620A738" w14:textId="77777777" w:rsidR="0063601F" w:rsidRDefault="0063601F" w:rsidP="000E5536">
      <w:pPr>
        <w:pStyle w:val="Heading9"/>
      </w:pPr>
      <w:r>
        <w:t>Configuring the Maven repo</w:t>
      </w:r>
    </w:p>
    <w:p w14:paraId="5DBC067A" w14:textId="77777777" w:rsidR="0063601F" w:rsidRDefault="0063601F" w:rsidP="000E5536">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0E5536">
      <w:pPr>
        <w:pStyle w:val="Code"/>
      </w:pPr>
      <w:r>
        <w:t xml:space="preserve">&lt;build&gt; </w:t>
      </w:r>
    </w:p>
    <w:p w14:paraId="7C28D0C3" w14:textId="77777777" w:rsidR="0063601F" w:rsidRDefault="0063601F" w:rsidP="000E5536">
      <w:pPr>
        <w:pStyle w:val="Code"/>
      </w:pPr>
      <w:r>
        <w:t xml:space="preserve"> &lt;finalName&gt;${project.artifactId}&lt;/finalName&gt; </w:t>
      </w:r>
    </w:p>
    <w:p w14:paraId="44DDD495" w14:textId="77777777" w:rsidR="0063601F" w:rsidRDefault="0063601F" w:rsidP="000E5536">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0E5536">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0E5536">
      <w:pPr>
        <w:pStyle w:val="BodyText2"/>
      </w:pPr>
      <w:r>
        <w:t>Copy the compiled *.jar files to the Hadoop cluster in the /user/admin/jarfiles/ folder. By default they are built here:</w:t>
      </w:r>
    </w:p>
    <w:p w14:paraId="02F23F27" w14:textId="77777777" w:rsidR="0063601F" w:rsidRDefault="0063601F" w:rsidP="000E5536">
      <w:pPr>
        <w:pStyle w:val="Code"/>
      </w:pPr>
      <w:r w:rsidRPr="00A96C19">
        <w:lastRenderedPageBreak/>
        <w:t>E:\cottaan\Aptana Studio 3\Aptana Studio Workspaces\GitHub repos\spatial-framework-for-hadoop\hive\target</w:t>
      </w:r>
      <w:r>
        <w:t>\</w:t>
      </w:r>
      <w:r w:rsidRPr="00A96C19">
        <w:t>spatial-sdk-hive.jar</w:t>
      </w:r>
    </w:p>
    <w:p w14:paraId="226D7504" w14:textId="77777777" w:rsidR="0063601F" w:rsidRDefault="0063601F" w:rsidP="000E5536">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0E5536">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0E5536">
      <w:pPr>
        <w:pStyle w:val="BodyText2"/>
      </w:pPr>
      <w:r>
        <w:t xml:space="preserve">How do you deploy it? Mansour explains a bit </w:t>
      </w:r>
      <w:hyperlink r:id="rId897" w:history="1">
        <w:r w:rsidRPr="00CE4588">
          <w:rPr>
            <w:rStyle w:val="Hyperlink"/>
          </w:rPr>
          <w:t>here</w:t>
        </w:r>
      </w:hyperlink>
      <w:r>
        <w:t xml:space="preserve">. You should use the distributed cache (see </w:t>
      </w:r>
      <w:hyperlink r:id="rId898"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99" w:history="1">
        <w:r w:rsidRPr="00A401B5">
          <w:rPr>
            <w:rStyle w:val="Hyperlink"/>
          </w:rPr>
          <w:t>here</w:t>
        </w:r>
      </w:hyperlink>
      <w:r>
        <w:t xml:space="preserve"> which sets the applications JobConf. </w:t>
      </w:r>
    </w:p>
    <w:p w14:paraId="19F3D10A" w14:textId="77777777" w:rsidR="00EA3299" w:rsidRDefault="0063601F" w:rsidP="000E5536">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0E5536">
      <w:pPr>
        <w:pStyle w:val="BodyText2"/>
      </w:pPr>
      <w:r>
        <w:t xml:space="preserve">CTRL + Space to get code completion. </w:t>
      </w:r>
    </w:p>
    <w:p w14:paraId="5AE6AB16" w14:textId="77777777" w:rsidR="00EA3299" w:rsidRDefault="00EA3299" w:rsidP="000E5536">
      <w:pPr>
        <w:pStyle w:val="BodyText2"/>
      </w:pPr>
      <w:r>
        <w:t>TAB + Enter to execute queries.</w:t>
      </w:r>
    </w:p>
    <w:p w14:paraId="5E3E44FB" w14:textId="77777777" w:rsidR="00EA3299" w:rsidRPr="00B226D6" w:rsidRDefault="00EA3299" w:rsidP="000E5536">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0E5536">
      <w:pPr>
        <w:pStyle w:val="BodyText2"/>
      </w:pPr>
      <w:r>
        <w:t>You can get Hive configuration parameters with set:</w:t>
      </w:r>
    </w:p>
    <w:p w14:paraId="11529C2B" w14:textId="77777777" w:rsidR="00EA3299" w:rsidRDefault="00EA3299" w:rsidP="00D96B97">
      <w:pPr>
        <w:pStyle w:val="Unix"/>
      </w:pPr>
      <w:r w:rsidRPr="000D14F7">
        <w:t>hive&gt; set;</w:t>
      </w:r>
      <w:r>
        <w:t xml:space="preserve">     -gets all parameters</w:t>
      </w:r>
    </w:p>
    <w:p w14:paraId="293DE255" w14:textId="77777777" w:rsidR="00EA3299" w:rsidRDefault="00EA3299" w:rsidP="00D96B97">
      <w:pPr>
        <w:pStyle w:val="Unix"/>
      </w:pPr>
      <w:r>
        <w:t>hive&gt; set hive.exec.reducers.bytes.per.reducer;</w:t>
      </w:r>
    </w:p>
    <w:p w14:paraId="4620A002" w14:textId="77777777" w:rsidR="00EA3299" w:rsidRDefault="00EA3299" w:rsidP="00D96B97">
      <w:pPr>
        <w:pStyle w:val="Unix"/>
      </w:pPr>
      <w:r>
        <w:t>hive.exec.reducers.bytes.per.reducer=4000000000</w:t>
      </w:r>
    </w:p>
    <w:p w14:paraId="6CA7515A" w14:textId="77777777" w:rsidR="00EA3299" w:rsidRDefault="00EA3299" w:rsidP="000E5536">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D96B97">
      <w:pPr>
        <w:pStyle w:val="Unix"/>
      </w:pPr>
      <w:r w:rsidRPr="00B11691">
        <w:t>SET mapred.child.java.opts</w:t>
      </w:r>
    </w:p>
    <w:p w14:paraId="6BEF3AFE" w14:textId="77777777" w:rsidR="00EA3299" w:rsidRDefault="00EA3299" w:rsidP="00D96B97">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0E5536">
      <w:pPr>
        <w:pStyle w:val="BodyText2"/>
      </w:pPr>
      <w:r>
        <w:t>The default number of mappers (</w:t>
      </w:r>
      <w:r w:rsidRPr="00CB6444">
        <w:t>mapreduce.job.maps</w:t>
      </w:r>
      <w:r>
        <w:t>) is 2.</w:t>
      </w:r>
    </w:p>
    <w:p w14:paraId="1BD6CACE" w14:textId="77777777" w:rsidR="00EA3299" w:rsidRDefault="00EA3299" w:rsidP="000E5536">
      <w:pPr>
        <w:pStyle w:val="BodyText2"/>
      </w:pPr>
      <w:r>
        <w:t>By default when you start Hive, the number of reducers is set to -1.</w:t>
      </w:r>
    </w:p>
    <w:p w14:paraId="1A2EFAE8" w14:textId="77777777" w:rsidR="00EA3299" w:rsidRDefault="00EA3299" w:rsidP="00D96B97">
      <w:pPr>
        <w:pStyle w:val="Unix"/>
      </w:pPr>
      <w:r>
        <w:t>hive&gt; select distinct binomial from species where ST_Intersects(ST_SetSRID(ST_Polygon('polygon ((116 5,117 5,117 6,116 6))'),4326),geom) order by binomial;</w:t>
      </w:r>
    </w:p>
    <w:p w14:paraId="175C675B" w14:textId="77777777" w:rsidR="00EA3299" w:rsidRDefault="00EA3299" w:rsidP="00D96B97">
      <w:pPr>
        <w:pStyle w:val="Unix"/>
      </w:pPr>
      <w:r>
        <w:t>Total MapReduce jobs = 2</w:t>
      </w:r>
    </w:p>
    <w:p w14:paraId="4EF5D610" w14:textId="77777777" w:rsidR="00EA3299" w:rsidRPr="003D4D8A" w:rsidRDefault="00EA3299" w:rsidP="00D96B97">
      <w:pPr>
        <w:pStyle w:val="Unix"/>
      </w:pPr>
      <w:r>
        <w:t>Launching Job 1 out of 2</w:t>
      </w:r>
    </w:p>
    <w:p w14:paraId="48221302" w14:textId="77777777" w:rsidR="00EA3299" w:rsidRDefault="00EA3299" w:rsidP="00D96B97">
      <w:pPr>
        <w:pStyle w:val="Unix"/>
      </w:pPr>
      <w:r>
        <w:t>Number of reduce tasks not specified. Estimated from input data size: 60</w:t>
      </w:r>
    </w:p>
    <w:p w14:paraId="5E3FFC7B" w14:textId="77777777" w:rsidR="00EA3299" w:rsidRDefault="00EA3299" w:rsidP="00D96B97">
      <w:pPr>
        <w:pStyle w:val="Unix"/>
      </w:pPr>
      <w:r>
        <w:t>In order to change the average load for a reducer (in bytes):</w:t>
      </w:r>
    </w:p>
    <w:p w14:paraId="57C5E2D5" w14:textId="77777777" w:rsidR="00EA3299" w:rsidRDefault="00EA3299" w:rsidP="00D96B97">
      <w:pPr>
        <w:pStyle w:val="Unix"/>
      </w:pPr>
      <w:r>
        <w:t xml:space="preserve">  set hive.exec.reducers.bytes.per.reducer=&lt;number&gt;</w:t>
      </w:r>
    </w:p>
    <w:p w14:paraId="5D9BF1A6" w14:textId="77777777" w:rsidR="00EA3299" w:rsidRDefault="00EA3299" w:rsidP="00D96B97">
      <w:pPr>
        <w:pStyle w:val="Unix"/>
      </w:pPr>
      <w:r>
        <w:t>In order to limit the maximum number of reducers:</w:t>
      </w:r>
    </w:p>
    <w:p w14:paraId="42925934" w14:textId="77777777" w:rsidR="00EA3299" w:rsidRDefault="00EA3299" w:rsidP="00D96B97">
      <w:pPr>
        <w:pStyle w:val="Unix"/>
      </w:pPr>
      <w:r>
        <w:t xml:space="preserve">  set hive.exec.reducers.max=&lt;number&gt;</w:t>
      </w:r>
    </w:p>
    <w:p w14:paraId="0374E8F3" w14:textId="77777777" w:rsidR="00EA3299" w:rsidRDefault="00EA3299" w:rsidP="00D96B97">
      <w:pPr>
        <w:pStyle w:val="Unix"/>
      </w:pPr>
      <w:r>
        <w:t>In order to set a constant number of reducers:</w:t>
      </w:r>
    </w:p>
    <w:p w14:paraId="37196993" w14:textId="77777777" w:rsidR="00EA3299" w:rsidRDefault="00EA3299" w:rsidP="00D96B97">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D96B97">
      <w:pPr>
        <w:pStyle w:val="Unix"/>
      </w:pPr>
      <w:r w:rsidRPr="008F1981">
        <w:t>Number of reduce tasks determined at compile time: 1</w:t>
      </w:r>
    </w:p>
    <w:p w14:paraId="15155185" w14:textId="77777777" w:rsidR="00EA3299" w:rsidRDefault="00EA3299" w:rsidP="00D96B97">
      <w:pPr>
        <w:pStyle w:val="Unix"/>
      </w:pPr>
      <w:r>
        <w:t>..</w:t>
      </w:r>
    </w:p>
    <w:p w14:paraId="6DE50F9D" w14:textId="77777777" w:rsidR="00EA3299" w:rsidRDefault="00EA3299" w:rsidP="00D96B97">
      <w:pPr>
        <w:pStyle w:val="Unix"/>
      </w:pPr>
      <w:r w:rsidRPr="008F1981">
        <w:t>Hadoop job information for Stage-1: number of mappers: 251; number of reducers: 1</w:t>
      </w:r>
    </w:p>
    <w:p w14:paraId="0794F200" w14:textId="77777777" w:rsidR="00EA3299" w:rsidRDefault="00EA3299" w:rsidP="000E5536">
      <w:pPr>
        <w:pStyle w:val="BodyText2"/>
      </w:pPr>
      <w:r>
        <w:t>For a different query:</w:t>
      </w:r>
    </w:p>
    <w:p w14:paraId="78149621" w14:textId="77777777" w:rsidR="00EA3299" w:rsidRDefault="00EA3299" w:rsidP="00D96B97">
      <w:pPr>
        <w:pStyle w:val="Unix"/>
      </w:pPr>
      <w:r>
        <w:t>hive&gt; SELECT name, binomial FROM wdpa JOIN species WHERE ST_Intersects(wdpa.geom, species.geom) and wdpaid=785;</w:t>
      </w:r>
    </w:p>
    <w:p w14:paraId="48D06FAA" w14:textId="77777777" w:rsidR="00EA3299" w:rsidRDefault="00EA3299" w:rsidP="00D96B97">
      <w:pPr>
        <w:pStyle w:val="Unix"/>
      </w:pPr>
      <w:r>
        <w:t>Total MapReduce jobs = 1</w:t>
      </w:r>
    </w:p>
    <w:p w14:paraId="7F58BA60" w14:textId="77777777" w:rsidR="00EA3299" w:rsidRDefault="00EA3299" w:rsidP="00D96B97">
      <w:pPr>
        <w:pStyle w:val="Unix"/>
      </w:pPr>
      <w:r>
        <w:t>Launching Job 1 out of 1</w:t>
      </w:r>
    </w:p>
    <w:p w14:paraId="09F2EB1E" w14:textId="77777777" w:rsidR="00EA3299" w:rsidRDefault="00EA3299" w:rsidP="00D96B97">
      <w:pPr>
        <w:pStyle w:val="Unix"/>
      </w:pPr>
      <w:r>
        <w:t>Number of reduce tasks determined at compile time: 1</w:t>
      </w:r>
    </w:p>
    <w:p w14:paraId="4732834A" w14:textId="77777777" w:rsidR="00EA3299" w:rsidRDefault="00EA3299" w:rsidP="000E5536">
      <w:pPr>
        <w:pStyle w:val="BodyText2"/>
      </w:pPr>
      <w:r>
        <w:t>For the big species/wdpa intersection:</w:t>
      </w:r>
    </w:p>
    <w:p w14:paraId="77E379DB" w14:textId="77777777" w:rsidR="00EA3299" w:rsidRDefault="00EA3299" w:rsidP="00D96B97">
      <w:pPr>
        <w:pStyle w:val="Unix"/>
      </w:pPr>
      <w:r>
        <w:t>hive&gt; SELECT name, binomial FROM wdpa JOIN species WHERE ST_Intersects(wdpa.geom, species.geom) ORDER BY name, binomial;</w:t>
      </w:r>
    </w:p>
    <w:p w14:paraId="6CC6CDCD" w14:textId="77777777" w:rsidR="00EA3299" w:rsidRDefault="00EA3299" w:rsidP="00D96B97">
      <w:pPr>
        <w:pStyle w:val="Unix"/>
      </w:pPr>
      <w:r>
        <w:t>Total MapReduce jobs = 2</w:t>
      </w:r>
    </w:p>
    <w:p w14:paraId="21D22C6F" w14:textId="77777777" w:rsidR="00EA3299" w:rsidRDefault="00EA3299" w:rsidP="00D96B97">
      <w:pPr>
        <w:pStyle w:val="Unix"/>
      </w:pPr>
      <w:r>
        <w:lastRenderedPageBreak/>
        <w:t>Launching Job 1 out of 2</w:t>
      </w:r>
    </w:p>
    <w:p w14:paraId="16FF54A6" w14:textId="77777777" w:rsidR="00EA3299" w:rsidRDefault="00EA3299" w:rsidP="00D96B97">
      <w:pPr>
        <w:pStyle w:val="Unix"/>
      </w:pPr>
      <w:r>
        <w:t>Number of reduce tasks determined at compile time: 1</w:t>
      </w:r>
    </w:p>
    <w:p w14:paraId="5C5F323B" w14:textId="77777777" w:rsidR="00EA3299" w:rsidRDefault="00EA3299" w:rsidP="000E5536">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D96B97">
      <w:pPr>
        <w:pStyle w:val="Unix"/>
      </w:pPr>
      <w:r w:rsidRPr="005E3272">
        <w:t>hive&gt; SELECT name, binomial FROM species JOIN wdpa WHERE ST_Intersects(wdpa.geom, species.geom);</w:t>
      </w:r>
    </w:p>
    <w:p w14:paraId="465CE44F" w14:textId="77777777" w:rsidR="00EA3299" w:rsidRDefault="00EA3299" w:rsidP="00D96B97">
      <w:pPr>
        <w:pStyle w:val="Unix"/>
      </w:pPr>
      <w:r w:rsidRPr="000802A0">
        <w:t>Number of reduce tasks determined at compile time: 1</w:t>
      </w:r>
    </w:p>
    <w:p w14:paraId="74AF8A14" w14:textId="77777777" w:rsidR="00EA3299" w:rsidRDefault="00EA3299" w:rsidP="00D96B97">
      <w:pPr>
        <w:pStyle w:val="Unix"/>
      </w:pPr>
      <w:r>
        <w:t>..</w:t>
      </w:r>
    </w:p>
    <w:p w14:paraId="0D512A3D" w14:textId="77777777" w:rsidR="00EA3299" w:rsidRDefault="00EA3299" w:rsidP="00D96B97">
      <w:pPr>
        <w:pStyle w:val="Unix"/>
      </w:pPr>
      <w:r w:rsidRPr="000802A0">
        <w:t>Hadoop job information for Stage-1: number of mappers: 251; number of reducers: 1</w:t>
      </w:r>
    </w:p>
    <w:p w14:paraId="7DCE1B22" w14:textId="77777777" w:rsidR="00EA3299" w:rsidRDefault="00EA3299" w:rsidP="000E5536">
      <w:pPr>
        <w:pStyle w:val="BodyText2"/>
      </w:pPr>
      <w:r>
        <w:t>Trying other queries:</w:t>
      </w:r>
    </w:p>
    <w:p w14:paraId="66F3D14C" w14:textId="77777777" w:rsidR="00EA3299" w:rsidRDefault="00EA3299"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0E5536">
      <w:pPr>
        <w:pStyle w:val="Code"/>
      </w:pPr>
      <w:r>
        <w:t xml:space="preserve">Hive&gt; </w:t>
      </w:r>
      <w:r w:rsidRPr="00827199">
        <w:t>dfs -rm ../hive/warehouse/counties/test_unenclosed_copy_2.json;</w:t>
      </w:r>
      <w:r>
        <w:t xml:space="preserve"> </w:t>
      </w:r>
    </w:p>
    <w:p w14:paraId="2E5D3F71" w14:textId="77777777" w:rsidR="00EA3299" w:rsidRDefault="00EA3299" w:rsidP="000E5536">
      <w:pPr>
        <w:pStyle w:val="BodyText2"/>
      </w:pPr>
      <w:r>
        <w:t>Or to remove all files in an HDFS folder:</w:t>
      </w:r>
    </w:p>
    <w:p w14:paraId="4A57AAFE" w14:textId="77777777" w:rsidR="00EA3299" w:rsidRDefault="00EA3299" w:rsidP="000E5536">
      <w:pPr>
        <w:pStyle w:val="Code"/>
      </w:pPr>
      <w:r w:rsidRPr="006A1F68">
        <w:t>hive&gt; dfs -rm -r ../hive/warehouse/counties;</w:t>
      </w:r>
    </w:p>
    <w:p w14:paraId="20479D0E" w14:textId="77777777" w:rsidR="00EA3299" w:rsidRDefault="00EA3299" w:rsidP="000E5536">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0E5536">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0E5536">
      <w:pPr>
        <w:pStyle w:val="BodyText2"/>
      </w:pPr>
      <w:r>
        <w:t>On the hadoop-m2 machine I got an error when loading the Hive CLI:</w:t>
      </w:r>
    </w:p>
    <w:p w14:paraId="66EE6447" w14:textId="77777777" w:rsidR="00EA3299" w:rsidRDefault="00EA3299" w:rsidP="00D96B97">
      <w:pPr>
        <w:pStyle w:val="Unix"/>
      </w:pPr>
      <w:r>
        <w:t>hive&gt; show tables;</w:t>
      </w:r>
    </w:p>
    <w:p w14:paraId="6289EF87" w14:textId="77777777" w:rsidR="00EA3299" w:rsidRDefault="00EA3299" w:rsidP="00D96B97">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D96B97">
      <w:pPr>
        <w:pStyle w:val="Unix"/>
      </w:pPr>
      <w:r>
        <w:t>hive&gt;</w:t>
      </w:r>
    </w:p>
    <w:p w14:paraId="656BC971" w14:textId="77777777" w:rsidR="00EA3299" w:rsidRPr="00EB294A" w:rsidRDefault="00EA3299" w:rsidP="000E5536">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0E5536">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0E5536">
      <w:pPr>
        <w:pStyle w:val="BodyText2"/>
      </w:pPr>
      <w:r>
        <w:t xml:space="preserve">Hive CLI documentation is </w:t>
      </w:r>
      <w:r w:rsidRPr="00573BB7">
        <w:t>here</w:t>
      </w:r>
      <w:r>
        <w:t xml:space="preserve">. </w:t>
      </w:r>
    </w:p>
    <w:p w14:paraId="2E4D150C" w14:textId="77777777" w:rsidR="00EA3299" w:rsidRDefault="00EA3299" w:rsidP="000E5536">
      <w:pPr>
        <w:pStyle w:val="BodyText2"/>
      </w:pPr>
      <w:r>
        <w:t>You can use dfs on the Hive command line:</w:t>
      </w:r>
    </w:p>
    <w:p w14:paraId="5E2D4134" w14:textId="77777777" w:rsidR="00EA3299" w:rsidRDefault="00EA3299" w:rsidP="000E5536">
      <w:pPr>
        <w:pStyle w:val="BodyText2"/>
      </w:pPr>
      <w:r w:rsidRPr="001063A6">
        <w:t>hive&gt; dfs -ls ../hive/warehouse/species;</w:t>
      </w:r>
      <w:r>
        <w:t xml:space="preserve">      - this lists all the species files</w:t>
      </w:r>
    </w:p>
    <w:p w14:paraId="092B4B8D" w14:textId="77777777" w:rsidR="00EA3299" w:rsidRDefault="00EA3299" w:rsidP="000E5536">
      <w:pPr>
        <w:pStyle w:val="BodyText2"/>
      </w:pPr>
      <w:r w:rsidRPr="001063A6">
        <w:t>hive&gt; dfs -ls ../hive/warehouse/species/species17975.json;</w:t>
      </w:r>
      <w:r>
        <w:t xml:space="preserve">     - those that match the filename</w:t>
      </w:r>
    </w:p>
    <w:p w14:paraId="5CFE03AA" w14:textId="77777777" w:rsidR="00EA3299" w:rsidRDefault="00EA3299" w:rsidP="000E5536">
      <w:pPr>
        <w:pStyle w:val="Code"/>
      </w:pPr>
      <w:r>
        <w:t>Here are some useful commands:</w:t>
      </w:r>
    </w:p>
    <w:p w14:paraId="17DF6761" w14:textId="77777777" w:rsidR="00EA3299" w:rsidRDefault="00EA3299" w:rsidP="000E5536">
      <w:pPr>
        <w:pStyle w:val="Code"/>
      </w:pPr>
      <w:r>
        <w:t>hive&gt; show tables;</w:t>
      </w:r>
    </w:p>
    <w:p w14:paraId="708DA6D0" w14:textId="77777777" w:rsidR="00EA3299" w:rsidRDefault="00EA3299" w:rsidP="000E5536">
      <w:pPr>
        <w:pStyle w:val="Code"/>
      </w:pPr>
      <w:r>
        <w:t xml:space="preserve">hive&gt; </w:t>
      </w:r>
      <w:r w:rsidRPr="00E108A0">
        <w:t>DESCRIBE</w:t>
      </w:r>
      <w:r>
        <w:t xml:space="preserve"> wdpa;</w:t>
      </w:r>
    </w:p>
    <w:p w14:paraId="05456AB5" w14:textId="77777777" w:rsidR="00EA3299" w:rsidRDefault="00EA3299" w:rsidP="000E5536">
      <w:pPr>
        <w:pStyle w:val="Code"/>
      </w:pPr>
      <w:r>
        <w:t>Getting the version of Hive</w:t>
      </w:r>
    </w:p>
    <w:p w14:paraId="531B6005" w14:textId="77777777" w:rsidR="00EA3299" w:rsidRDefault="00EA3299" w:rsidP="000E5536">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0E5536">
      <w:pPr>
        <w:pStyle w:val="BodyText2"/>
      </w:pPr>
      <w:r>
        <w:t>hive&gt; set system:sun.java.command;</w:t>
      </w:r>
    </w:p>
    <w:p w14:paraId="09D79775" w14:textId="77777777" w:rsidR="00EA3299" w:rsidRDefault="00EA3299" w:rsidP="000E5536">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0E5536">
      <w:pPr>
        <w:pStyle w:val="Code"/>
      </w:pPr>
      <w:r>
        <w:t>From the command line type ‘hive –version’. On 21/6/2016 we are using ‘</w:t>
      </w:r>
      <w:r w:rsidRPr="0075078C">
        <w:t>Hive 1.1.0-cdh5.7.0</w:t>
      </w:r>
      <w:r>
        <w:t>’.</w:t>
      </w:r>
    </w:p>
    <w:p w14:paraId="0048C601" w14:textId="77777777" w:rsidR="00EA3299" w:rsidRDefault="00EA3299" w:rsidP="000E5536">
      <w:pPr>
        <w:pStyle w:val="Code"/>
      </w:pPr>
      <w:r>
        <w:t>Initialisation script</w:t>
      </w:r>
    </w:p>
    <w:p w14:paraId="02E0D328" w14:textId="77777777" w:rsidR="00EA3299" w:rsidRDefault="00EA3299" w:rsidP="000E5536">
      <w:pPr>
        <w:pStyle w:val="Code"/>
      </w:pPr>
      <w:r>
        <w:lastRenderedPageBreak/>
        <w:t>There are a lot of jars and ST_ functions that are needed in Hive sessions and these can be initialised in a script:</w:t>
      </w:r>
    </w:p>
    <w:p w14:paraId="06116141" w14:textId="77777777" w:rsidR="00EA3299" w:rsidRDefault="00EA3299" w:rsidP="000E5536">
      <w:pPr>
        <w:pStyle w:val="BodyText2"/>
      </w:pPr>
      <w:r w:rsidRPr="00C95D82">
        <w:t>cottaan@hadoop-m2 ~]$ hive -i /</w:t>
      </w:r>
      <w:r w:rsidRPr="007D15C4">
        <w:t>hive -i /tmp/hive/hive_initialise.sql</w:t>
      </w:r>
    </w:p>
    <w:p w14:paraId="63CCB38C" w14:textId="77777777" w:rsidR="00EA3299" w:rsidRPr="007D6C7E" w:rsidRDefault="00EA3299" w:rsidP="000E5536">
      <w:pPr>
        <w:pStyle w:val="Code"/>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0E5536">
      <w:pPr>
        <w:pStyle w:val="Code"/>
      </w:pPr>
      <w:r>
        <w:t>Hive Query Language</w:t>
      </w:r>
    </w:p>
    <w:p w14:paraId="05128071" w14:textId="77777777" w:rsidR="00EA3299" w:rsidRDefault="00EA3299" w:rsidP="000E5536">
      <w:pPr>
        <w:pStyle w:val="Code"/>
      </w:pPr>
      <w:r>
        <w:t>Running queries against the glc2000 dataset on the full cluster:</w:t>
      </w:r>
    </w:p>
    <w:p w14:paraId="31D62F91" w14:textId="77777777" w:rsidR="00EA3299" w:rsidRDefault="00EA3299" w:rsidP="000E5536">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0E5536">
      <w:pPr>
        <w:pStyle w:val="BodyText2"/>
      </w:pPr>
      <w:r>
        <w:t>DDL</w:t>
      </w:r>
    </w:p>
    <w:p w14:paraId="2178E386" w14:textId="77777777" w:rsidR="00EA3299" w:rsidRDefault="00EA3299" w:rsidP="000E5536">
      <w:pPr>
        <w:pStyle w:val="BodyText2"/>
      </w:pPr>
      <w:r>
        <w:t>Creating tables</w:t>
      </w:r>
    </w:p>
    <w:p w14:paraId="35BD3D95" w14:textId="77777777" w:rsidR="00EA3299" w:rsidRDefault="00EA3299"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0E5536">
      <w:pPr>
        <w:pStyle w:val="Code"/>
      </w:pPr>
      <w:r>
        <w:t>You can create a comma-separated table (which you can then export to file) by using the following syntax:</w:t>
      </w:r>
    </w:p>
    <w:p w14:paraId="1A1CFB94" w14:textId="77777777" w:rsidR="00EA3299" w:rsidRDefault="00EA3299" w:rsidP="000E5536">
      <w:pPr>
        <w:pStyle w:val="BodyText2"/>
      </w:pPr>
      <w:r w:rsidRPr="00F15508">
        <w:t>hive&gt; set hive.exec.compress.output=false;</w:t>
      </w:r>
    </w:p>
    <w:p w14:paraId="64EC231F" w14:textId="77777777" w:rsidR="00EA3299" w:rsidRDefault="00EA3299" w:rsidP="000E5536">
      <w:pPr>
        <w:pStyle w:val="BodyText2"/>
      </w:pPr>
      <w:r>
        <w:t>hive&gt; create table csv_dump ROW FORMAT DELIMITED FIELDS TERMINATED BY ',' LINES TERMINATED BY '\n' as</w:t>
      </w:r>
    </w:p>
    <w:p w14:paraId="520C4B9B" w14:textId="77777777" w:rsidR="00EA3299" w:rsidRDefault="00EA3299" w:rsidP="000E5536">
      <w:pPr>
        <w:pStyle w:val="BodyText2"/>
      </w:pPr>
      <w:r>
        <w:t>hive&gt; select * from species.areatest2;</w:t>
      </w:r>
    </w:p>
    <w:p w14:paraId="3CBD5000" w14:textId="77777777" w:rsidR="00EA3299" w:rsidRDefault="00EA3299" w:rsidP="000E5536">
      <w:pPr>
        <w:pStyle w:val="BodyText2"/>
      </w:pPr>
      <w:r>
        <w:t>$ hadoop dfs -cat /user/hive/warehouse/csv_dump/* &gt; ~/csv_dump.csv</w:t>
      </w:r>
    </w:p>
    <w:p w14:paraId="45B2EFE8" w14:textId="77777777" w:rsidR="00EA3299" w:rsidRDefault="00EA3299" w:rsidP="000E5536">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0E5536">
      <w:pPr>
        <w:pStyle w:val="BodyText2"/>
      </w:pPr>
      <w:r w:rsidRPr="00303045">
        <w:t>ALTER TABLE wdpa_2011_11_cells CHANGE wdpa_id wdpa_id int COMMENT 'Unique identifier';</w:t>
      </w:r>
    </w:p>
    <w:p w14:paraId="6AC49CDA" w14:textId="77777777" w:rsidR="00EA3299" w:rsidRDefault="00EA3299" w:rsidP="000E5536">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0E5536">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0E5536">
      <w:pPr>
        <w:pStyle w:val="BodyText2"/>
      </w:pPr>
      <w:r>
        <w:t>hive&gt;use species;</w:t>
      </w:r>
    </w:p>
    <w:p w14:paraId="0FD0ADC1" w14:textId="77777777" w:rsidR="00EA3299" w:rsidRPr="00EA3299" w:rsidRDefault="00EA3299" w:rsidP="000E5536">
      <w:pPr>
        <w:pStyle w:val="BodyText2"/>
      </w:pPr>
      <w:r>
        <w:t xml:space="preserve">Hive documentation on DML is </w:t>
      </w:r>
      <w:r w:rsidRPr="00573BB7">
        <w:t>here</w:t>
      </w:r>
    </w:p>
    <w:p w14:paraId="53A6839A" w14:textId="77777777" w:rsidR="00EA3299" w:rsidRDefault="00EA3299" w:rsidP="000E5536">
      <w:pPr>
        <w:pStyle w:val="BodyText2"/>
      </w:pPr>
      <w:r w:rsidRPr="003B3CF1">
        <w:t>hive&gt; select quadkey from id17975 join wdpa where st_intersects(st_geomfromquadkey(quadkey),geom);</w:t>
      </w:r>
    </w:p>
    <w:p w14:paraId="36139784" w14:textId="77777777" w:rsidR="00EA3299" w:rsidRDefault="00EA3299"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0E5536">
      <w:pPr>
        <w:pStyle w:val="BodyText2"/>
      </w:pPr>
      <w:r w:rsidRPr="004E0E48">
        <w:t>hive&gt; SET mapred.child.java.opts=-Xmx4G -XX:+UseConcMarkSweepGC;</w:t>
      </w:r>
    </w:p>
    <w:p w14:paraId="63EA9C5B" w14:textId="77777777" w:rsidR="00EA3299" w:rsidRDefault="00EA3299" w:rsidP="000E5536">
      <w:pPr>
        <w:pStyle w:val="BodyText2"/>
      </w:pPr>
      <w:r w:rsidRPr="004E0E48">
        <w:t>hive&gt; select wdpaid from wdpa where wdpaid=785;</w:t>
      </w:r>
    </w:p>
    <w:p w14:paraId="3A7D2E38" w14:textId="77777777" w:rsidR="00EA3299" w:rsidRDefault="00EA3299" w:rsidP="000E5536">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0E5536">
      <w:pPr>
        <w:pStyle w:val="Code"/>
      </w:pPr>
      <w:r w:rsidRPr="00BD30CD">
        <w:t>hive&gt; select binomial from species where ST_Intersects(ST_Point(112.587,-1.228),geom)=true;</w:t>
      </w:r>
      <w:r>
        <w:t xml:space="preserve"> - nowt</w:t>
      </w:r>
    </w:p>
    <w:p w14:paraId="406CD5B2" w14:textId="77777777" w:rsidR="00EA3299" w:rsidRDefault="00EA3299" w:rsidP="000E5536">
      <w:pPr>
        <w:pStyle w:val="Code"/>
      </w:pPr>
      <w:r>
        <w:t>hive&gt; select binomial,ST_AsText(ST_Centroid(geom)),ST_Intersects(ST_Point(112.587,-1.228),geom) from species where speciesid2=17975;</w:t>
      </w:r>
    </w:p>
    <w:p w14:paraId="2A4EF67E" w14:textId="77777777" w:rsidR="00EA3299" w:rsidRDefault="00EA3299" w:rsidP="000E5536">
      <w:pPr>
        <w:pStyle w:val="Code"/>
      </w:pPr>
      <w:r>
        <w:t>Pongo pygmaeus  POINT (112.58706944450006 -1.2280416669999283)  NULL   - * 92 – why no intersection!</w:t>
      </w:r>
    </w:p>
    <w:p w14:paraId="3252F7AC" w14:textId="77777777" w:rsidR="00EA3299" w:rsidRDefault="00EA3299" w:rsidP="000E5536">
      <w:pPr>
        <w:pStyle w:val="Code"/>
      </w:pPr>
      <w:r w:rsidRPr="00F313E1">
        <w:t>hive&gt; select binomial from species where ST_Intersects(ST_Point('point (112.587 -1.228)'), geom);</w:t>
      </w:r>
      <w:r>
        <w:t xml:space="preserve"> - nowt</w:t>
      </w:r>
    </w:p>
    <w:p w14:paraId="33F4484B" w14:textId="77777777" w:rsidR="00EA3299" w:rsidRDefault="00EA3299" w:rsidP="000E5536">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0E5536">
      <w:pPr>
        <w:pStyle w:val="BodyText2"/>
      </w:pPr>
      <w:r w:rsidRPr="007700CE">
        <w:lastRenderedPageBreak/>
        <w:t>hive&gt; select distinct binomial from species where ST_Intersects(ST_SetSRID(ST_Polygon('polygon ((116 5,117 5,117 6,116 6))</w:t>
      </w:r>
      <w:r>
        <w:t>'),4326),geom)</w:t>
      </w:r>
      <w:r w:rsidRPr="007700CE">
        <w:t>;</w:t>
      </w:r>
    </w:p>
    <w:p w14:paraId="24FD48B8" w14:textId="77777777" w:rsidR="00EA3299" w:rsidRDefault="00EA3299" w:rsidP="000E5536">
      <w:pPr>
        <w:pStyle w:val="Code"/>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0E5536">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0E5536">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0E5536">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0E5536">
      <w:pPr>
        <w:pStyle w:val="BodyText2"/>
      </w:pPr>
      <w:r w:rsidRPr="00DF1ED4">
        <w:t>hive&gt; SELECT name, binomial, ST_Intersects(wdpa.geom,species.geom) FROM wdpa join species;</w:t>
      </w:r>
      <w:r>
        <w:t xml:space="preserve"> - stuck on 69%</w:t>
      </w:r>
    </w:p>
    <w:p w14:paraId="74645373" w14:textId="77777777" w:rsidR="00EA3299" w:rsidRDefault="00EA3299" w:rsidP="00D96B97">
      <w:pPr>
        <w:pStyle w:val="Unix"/>
      </w:pPr>
      <w:r w:rsidRPr="00626BD0">
        <w:t>hive&gt; SELECT name, binomial FROM wdpa JOIN species WHERE ST_Intersects(wdpa.geom, species.geom)=true;</w:t>
      </w:r>
      <w:r>
        <w:t xml:space="preserve"> stuck on 69</w:t>
      </w:r>
    </w:p>
    <w:p w14:paraId="47E247B5" w14:textId="77777777" w:rsidR="00EA3299" w:rsidRDefault="00EA3299" w:rsidP="000E5536">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D96B97">
      <w:pPr>
        <w:pStyle w:val="Unix"/>
      </w:pPr>
    </w:p>
    <w:p w14:paraId="5DD0E29E" w14:textId="77777777" w:rsidR="00EA3299" w:rsidRDefault="00EA3299" w:rsidP="00D96B97">
      <w:pPr>
        <w:pStyle w:val="Unix"/>
      </w:pPr>
      <w:r w:rsidRPr="00E66747">
        <w:t>SELECT name, binomial FROM species JOIN wdpa WHERE ST_Intersects(wdpa.geom, species.geom);</w:t>
      </w:r>
    </w:p>
    <w:p w14:paraId="3192A296" w14:textId="77777777" w:rsidR="00EA3299" w:rsidRDefault="00EA3299" w:rsidP="000E5536">
      <w:pPr>
        <w:pStyle w:val="BodyText2"/>
      </w:pPr>
      <w:r>
        <w:t>trying to set reducers to 6 – stuck on 95%</w:t>
      </w:r>
    </w:p>
    <w:p w14:paraId="61743081" w14:textId="77777777" w:rsidR="00EA3299" w:rsidRDefault="00EA3299" w:rsidP="000E5536">
      <w:pPr>
        <w:pStyle w:val="BodyText2"/>
      </w:pPr>
      <w:r>
        <w:t xml:space="preserve">20 - </w:t>
      </w:r>
    </w:p>
    <w:p w14:paraId="4175A0CD" w14:textId="77777777" w:rsidR="00EA3299" w:rsidRDefault="00EA3299" w:rsidP="000E5536">
      <w:pPr>
        <w:pStyle w:val="BodyText2"/>
      </w:pPr>
    </w:p>
    <w:p w14:paraId="58A6AD71" w14:textId="77777777" w:rsidR="00EA3299" w:rsidRDefault="00EA3299"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D96B97">
      <w:pPr>
        <w:pStyle w:val="Unix"/>
      </w:pPr>
      <w:r>
        <w:t>Setting mappers/ reducers to see the benchmarks for a map/reduce job with different number of m/r.</w:t>
      </w:r>
    </w:p>
    <w:p w14:paraId="1C2ABACC" w14:textId="77777777" w:rsidR="00EA3299" w:rsidRDefault="00EA3299" w:rsidP="00D96B97">
      <w:pPr>
        <w:pStyle w:val="Unix"/>
      </w:pPr>
      <w:r>
        <w:t>Trying:</w:t>
      </w:r>
    </w:p>
    <w:p w14:paraId="2E4CD9FC" w14:textId="77777777" w:rsidR="00EA3299" w:rsidRDefault="00EA3299" w:rsidP="00D96B97">
      <w:pPr>
        <w:pStyle w:val="Unix"/>
      </w:pPr>
      <w:r>
        <w:t>SET mapreduce.map.memory.mb=4000 – java heap space error</w:t>
      </w:r>
    </w:p>
    <w:p w14:paraId="55536306" w14:textId="77777777" w:rsidR="00EA3299" w:rsidRDefault="00EA3299" w:rsidP="00D96B97">
      <w:pPr>
        <w:pStyle w:val="Unix"/>
      </w:pPr>
      <w:r>
        <w:t>SET mapreduce.map.memory.mb=8000 – java heap space error</w:t>
      </w:r>
    </w:p>
    <w:p w14:paraId="0A89665C" w14:textId="77777777" w:rsidR="0063601F" w:rsidRDefault="00EA3299" w:rsidP="000E5536">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0E5536">
      <w:pPr>
        <w:pStyle w:val="BodyText2"/>
      </w:pPr>
      <w:r>
        <w:t>Failures seems to occur with the full cluster when you run some Hive queries. For example, the following simple query fails from the Hive CLI:</w:t>
      </w:r>
    </w:p>
    <w:p w14:paraId="7065D2AE" w14:textId="77777777" w:rsidR="0063601F" w:rsidRDefault="0063601F" w:rsidP="000E5536">
      <w:pPr>
        <w:pStyle w:val="Code"/>
      </w:pPr>
      <w:r>
        <w:t>Select * from wdpa where wdpaid=785;</w:t>
      </w:r>
    </w:p>
    <w:p w14:paraId="0D504E6E" w14:textId="77777777" w:rsidR="0063601F" w:rsidRDefault="0063601F" w:rsidP="000E5536">
      <w:pPr>
        <w:pStyle w:val="BodyText2"/>
      </w:pPr>
      <w:r>
        <w:t xml:space="preserve">Following </w:t>
      </w:r>
      <w:hyperlink r:id="rId900" w:anchor=".U3BpHPmSy0f" w:history="1">
        <w:r w:rsidRPr="00D51413">
          <w:rPr>
            <w:rStyle w:val="Hyperlink"/>
          </w:rPr>
          <w:t>this</w:t>
        </w:r>
      </w:hyperlink>
      <w:r>
        <w:t xml:space="preserve"> page to try to understand why.</w:t>
      </w:r>
    </w:p>
    <w:p w14:paraId="5CDD971E" w14:textId="77777777" w:rsidR="0063601F" w:rsidRDefault="0063601F" w:rsidP="000E5536">
      <w:pPr>
        <w:pStyle w:val="BodyText2"/>
      </w:pPr>
      <w:r>
        <w:t>In the JobTracker log file (</w:t>
      </w:r>
      <w:hyperlink r:id="rId901" w:history="1">
        <w:r w:rsidRPr="00660CDF">
          <w:rPr>
            <w:rStyle w:val="Hyperlink"/>
          </w:rPr>
          <w:t>http://hadoop-h05:50030/logs/hadoop-cmf-mapreduce1-JOBTRACKER-hadoop-h05.log.out</w:t>
        </w:r>
      </w:hyperlink>
      <w:r>
        <w:t>) there is a line:</w:t>
      </w:r>
    </w:p>
    <w:p w14:paraId="3BFB4CD7" w14:textId="77777777" w:rsidR="0063601F" w:rsidRDefault="0063601F" w:rsidP="00D96B97">
      <w:pPr>
        <w:pStyle w:val="Unix"/>
      </w:pPr>
      <w:r w:rsidRPr="003D596E">
        <w:t>2014-05-12 10:47:33,241 INFO org.apache.hadoop.mapred.TaskInProgress: Error from attempt_201405081552_0001_m_000000_2: Error: Java heap space</w:t>
      </w:r>
    </w:p>
    <w:p w14:paraId="32BFA002" w14:textId="77777777" w:rsidR="0063601F" w:rsidRDefault="0063601F" w:rsidP="000E5536">
      <w:pPr>
        <w:pStyle w:val="BodyText2"/>
      </w:pPr>
      <w:r>
        <w:t>To see this log file in Cloudera Manager (CM) go to Diagnose | Logs – and choose MapReduce | Job Tracker and look at the log/</w:t>
      </w:r>
    </w:p>
    <w:p w14:paraId="7C6A46A3" w14:textId="77777777" w:rsidR="0063601F" w:rsidRDefault="0063601F" w:rsidP="000E5536">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0E5536">
      <w:pPr>
        <w:pStyle w:val="Code"/>
      </w:pPr>
      <w:r w:rsidRPr="00066F25">
        <w:t xml:space="preserve">mapred.tasktracker.map.tasks.maximum </w:t>
      </w:r>
    </w:p>
    <w:p w14:paraId="64D46BAF" w14:textId="77777777" w:rsidR="0063601F" w:rsidRDefault="0063601F" w:rsidP="000E5536">
      <w:pPr>
        <w:pStyle w:val="Code"/>
      </w:pPr>
      <w:r w:rsidRPr="00066F25">
        <w:t>mapred.tasktracker.reduce.tasks.maximum</w:t>
      </w:r>
    </w:p>
    <w:p w14:paraId="44341481" w14:textId="77777777" w:rsidR="0063601F" w:rsidRDefault="0063601F" w:rsidP="000E5536">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0E5536">
      <w:pPr>
        <w:pStyle w:val="BodyText2"/>
      </w:pPr>
      <w:r>
        <w:t xml:space="preserve">The available heap size is set the Hadoop-env.sh file – this is a client configuration file (see the docs </w:t>
      </w:r>
      <w:hyperlink r:id="rId902"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D96B97">
      <w:pPr>
        <w:pStyle w:val="Unix"/>
      </w:pPr>
      <w:r w:rsidRPr="009D1790">
        <w:t>[dopa@hadoop-sn /]$ find / -name hadoop-env\* 2&gt;/dev/null</w:t>
      </w:r>
    </w:p>
    <w:p w14:paraId="629453ED" w14:textId="77777777" w:rsidR="0063601F" w:rsidRDefault="0063601F" w:rsidP="00D96B97">
      <w:pPr>
        <w:pStyle w:val="Unix"/>
      </w:pPr>
      <w:r>
        <w:t>/opt/cloudera/parcels/CDH-4.4.0-1.cdh4.4.0.p0.39/lib/hadoop-0.20-mapreduce/example-confs/conf.secure/hadoop-env.sh</w:t>
      </w:r>
    </w:p>
    <w:p w14:paraId="6F64A621" w14:textId="77777777" w:rsidR="0063601F" w:rsidRDefault="0063601F" w:rsidP="00D96B97">
      <w:pPr>
        <w:pStyle w:val="Unix"/>
      </w:pPr>
      <w:r>
        <w:t>/opt/cloudera/parcels/CDH-4.4.0-1.cdh4.4.0.p0.39/etc/hadoop/conf.pseudo/hadoop-env.sh</w:t>
      </w:r>
    </w:p>
    <w:p w14:paraId="03462392" w14:textId="77777777" w:rsidR="0063601F" w:rsidRDefault="0063601F" w:rsidP="00D96B97">
      <w:pPr>
        <w:pStyle w:val="Unix"/>
      </w:pPr>
      <w:r>
        <w:lastRenderedPageBreak/>
        <w:t>/etc/hadoop/conf.cloudera.hdfs1/hadoop-env.sh</w:t>
      </w:r>
    </w:p>
    <w:p w14:paraId="34CF5AF3" w14:textId="77777777" w:rsidR="0063601F" w:rsidRDefault="0063601F" w:rsidP="00D96B97">
      <w:pPr>
        <w:pStyle w:val="Unix"/>
      </w:pPr>
      <w:r>
        <w:t>/etc/hadoop/conf.cloudera.mapreduce1/hadoop-env.sh</w:t>
      </w:r>
    </w:p>
    <w:p w14:paraId="11E0FDFD" w14:textId="77777777" w:rsidR="0063601F" w:rsidRDefault="0063601F" w:rsidP="000E5536">
      <w:pPr>
        <w:pStyle w:val="BodyText2"/>
      </w:pPr>
      <w:r>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903"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0E5536">
      <w:pPr>
        <w:pStyle w:val="BodyText2"/>
      </w:pPr>
      <w:r>
        <w:t>If you get OOM errors you can turn the mapred.map.child.java.opts setting in Hive to:</w:t>
      </w:r>
    </w:p>
    <w:p w14:paraId="69DFD73E" w14:textId="77777777" w:rsidR="0063601F" w:rsidRDefault="0063601F" w:rsidP="00D96B97">
      <w:pPr>
        <w:pStyle w:val="Unix"/>
      </w:pPr>
      <w:r w:rsidRPr="00B11691">
        <w:t>SET mapred.child.java.opts=-Xmx4G -XX:+UseConcMarkSweepGC;</w:t>
      </w:r>
    </w:p>
    <w:p w14:paraId="4B515BFC" w14:textId="77777777" w:rsidR="0063601F" w:rsidRDefault="0063601F" w:rsidP="000E5536">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0E5536">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0E5536">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0E5536">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D96B97">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0E5536">
      <w:pPr>
        <w:pStyle w:val="BodyText2"/>
      </w:pPr>
      <w:bookmarkStart w:id="138" w:name="_Ref388430329"/>
      <w:r>
        <w:t xml:space="preserve">Good article from Todd Lipcon </w:t>
      </w:r>
      <w:hyperlink r:id="rId904" w:history="1">
        <w:r w:rsidRPr="00A04EAC">
          <w:rPr>
            <w:rStyle w:val="Hyperlink"/>
          </w:rPr>
          <w:t>here</w:t>
        </w:r>
      </w:hyperlink>
      <w:r>
        <w:t xml:space="preserve"> on tuning MR.</w:t>
      </w:r>
    </w:p>
    <w:p w14:paraId="7C3EAF9A" w14:textId="77777777" w:rsidR="0063601F" w:rsidRDefault="0063601F" w:rsidP="000E5536">
      <w:pPr>
        <w:pStyle w:val="Heading7"/>
      </w:pPr>
      <w:r>
        <w:t>Setting mappers/ reducers</w:t>
      </w:r>
      <w:bookmarkEnd w:id="138"/>
    </w:p>
    <w:p w14:paraId="0BE3A13B" w14:textId="77777777" w:rsidR="0063601F" w:rsidRDefault="0063601F" w:rsidP="000E5536">
      <w:pPr>
        <w:pStyle w:val="BodyText2"/>
      </w:pPr>
      <w:r>
        <w:t>Comparing the following query with different numbers of mappers and reducers:</w:t>
      </w:r>
    </w:p>
    <w:p w14:paraId="36AD18B2" w14:textId="77777777" w:rsidR="0063601F" w:rsidRDefault="0063601F" w:rsidP="000E5536">
      <w:pPr>
        <w:pStyle w:val="BodyText2"/>
      </w:pPr>
      <w:r>
        <w:t>Trying the big one with reducers set to 100:</w:t>
      </w:r>
    </w:p>
    <w:p w14:paraId="29992A59" w14:textId="77777777" w:rsidR="0063601F" w:rsidRDefault="0063601F" w:rsidP="00D96B97">
      <w:pPr>
        <w:pStyle w:val="Unix"/>
      </w:pPr>
      <w:r>
        <w:t>hive&gt; SELECT name, binomial FROM species JOIN wdpa WHERE ST_Intersects(wdpa.geom, species.geom);</w:t>
      </w:r>
    </w:p>
    <w:p w14:paraId="73FA6F52" w14:textId="77777777" w:rsidR="0063601F" w:rsidRDefault="0063601F" w:rsidP="00D96B97">
      <w:pPr>
        <w:pStyle w:val="Unix"/>
      </w:pPr>
      <w:r>
        <w:t>Total MapReduce jobs = 1</w:t>
      </w:r>
    </w:p>
    <w:p w14:paraId="698D9892" w14:textId="77777777" w:rsidR="0063601F" w:rsidRDefault="0063601F" w:rsidP="00D96B97">
      <w:pPr>
        <w:pStyle w:val="Unix"/>
      </w:pPr>
      <w:r>
        <w:t>Launching Job 1 out of 1</w:t>
      </w:r>
    </w:p>
    <w:p w14:paraId="7822F593" w14:textId="77777777" w:rsidR="0063601F" w:rsidRDefault="0063601F" w:rsidP="00D96B97">
      <w:pPr>
        <w:pStyle w:val="Unix"/>
      </w:pPr>
      <w:r>
        <w:t>Number of reduce tasks determined at compile time: 1</w:t>
      </w:r>
    </w:p>
    <w:p w14:paraId="7033EEC0" w14:textId="77777777" w:rsidR="0063601F" w:rsidRDefault="0063601F" w:rsidP="000E5536">
      <w:pPr>
        <w:pStyle w:val="Heading6"/>
      </w:pPr>
      <w:bookmarkStart w:id="139" w:name="_Ref398908718"/>
      <w:r>
        <w:t>Map/Reduce logs</w:t>
      </w:r>
      <w:bookmarkEnd w:id="139"/>
    </w:p>
    <w:p w14:paraId="135B40C0" w14:textId="77777777" w:rsidR="0063601F" w:rsidRPr="00EC08BB" w:rsidRDefault="0063601F" w:rsidP="000E5536">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0E5536">
      <w:pPr>
        <w:pStyle w:val="Heading7"/>
      </w:pPr>
      <w:bookmarkStart w:id="140" w:name="_Ref454466051"/>
      <w:r>
        <w:t>JobHistory Server</w:t>
      </w:r>
      <w:bookmarkEnd w:id="140"/>
    </w:p>
    <w:p w14:paraId="7EF4A2FC" w14:textId="22BCCF7F" w:rsidR="00274D2D" w:rsidRDefault="00274D2D" w:rsidP="000E5536">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D96B97">
      <w:pPr>
        <w:pStyle w:val="Unix"/>
      </w:pPr>
      <w:r w:rsidRPr="00274D2D">
        <w:t>[cottaan@hadoop-m2 ~]$ export HADOOP_USER_NAME=hdfs</w:t>
      </w:r>
    </w:p>
    <w:p w14:paraId="302179B5" w14:textId="517F3237" w:rsidR="00274D2D" w:rsidRDefault="00274D2D" w:rsidP="00D96B97">
      <w:pPr>
        <w:pStyle w:val="Unix"/>
      </w:pPr>
      <w:r w:rsidRPr="00274D2D">
        <w:t>[cottaan@hadoop-m2 ~]$ hadoop fs -get /user/history/done/2016/06/23/000000/job_1464338297541_0185_conf.xml</w:t>
      </w:r>
    </w:p>
    <w:p w14:paraId="17B65454" w14:textId="77777777" w:rsidR="00274D2D" w:rsidRPr="00274D2D" w:rsidRDefault="00274D2D" w:rsidP="000E5536">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0E5536">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lastRenderedPageBreak/>
        <w:t>Overview</w:t>
      </w:r>
    </w:p>
    <w:p w14:paraId="1CE61726" w14:textId="77777777" w:rsidR="0063601F" w:rsidRDefault="0063601F" w:rsidP="000E5536">
      <w:pPr>
        <w:pStyle w:val="BodyText2"/>
      </w:pPr>
      <w:r>
        <w:t xml:space="preserve">Good overview of scaling and masters, regions and region servers </w:t>
      </w:r>
      <w:hyperlink r:id="rId905" w:history="1">
        <w:r w:rsidRPr="00713222">
          <w:rPr>
            <w:rStyle w:val="Hyperlink"/>
          </w:rPr>
          <w:t>here</w:t>
        </w:r>
      </w:hyperlink>
      <w:r>
        <w:t>.</w:t>
      </w:r>
    </w:p>
    <w:p w14:paraId="4212D9C2" w14:textId="77777777" w:rsidR="0063601F" w:rsidRPr="00713222" w:rsidRDefault="0063601F" w:rsidP="000E5536">
      <w:pPr>
        <w:pStyle w:val="BodyText2"/>
      </w:pPr>
      <w:r>
        <w:t xml:space="preserve">HBase is also on the Cloud </w:t>
      </w:r>
      <w:hyperlink r:id="rId906"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0E5536">
      <w:pPr>
        <w:pStyle w:val="BodyText2"/>
        <w:rPr>
          <w:rFonts w:eastAsia="Times New Roman"/>
        </w:rPr>
      </w:pPr>
      <w:r>
        <w:rPr>
          <w:rFonts w:eastAsia="Times New Roman"/>
        </w:rPr>
        <w:t>- Master Host: </w:t>
      </w:r>
      <w:hyperlink r:id="rId907" w:history="1">
        <w:r>
          <w:rPr>
            <w:rStyle w:val="Hyperlink"/>
            <w:rFonts w:eastAsia="Times New Roman"/>
          </w:rPr>
          <w:t>h05-nn01.jrc.it</w:t>
        </w:r>
      </w:hyperlink>
    </w:p>
    <w:p w14:paraId="0375C1F3" w14:textId="77777777" w:rsidR="0063601F" w:rsidRDefault="008809F7" w:rsidP="000E5536">
      <w:pPr>
        <w:pStyle w:val="BodyText"/>
        <w:rPr>
          <w:rFonts w:eastAsia="Times New Roman"/>
        </w:rPr>
      </w:pPr>
      <w:hyperlink r:id="rId908"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8809F7" w:rsidP="000E5536">
      <w:pPr>
        <w:pStyle w:val="BodyText"/>
        <w:rPr>
          <w:rFonts w:eastAsia="Times New Roman"/>
        </w:rPr>
      </w:pPr>
      <w:hyperlink r:id="rId909"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0E5536">
      <w:pPr>
        <w:pStyle w:val="BodyText2"/>
      </w:pPr>
      <w:r>
        <w:t xml:space="preserve">To interact with HBase you use the </w:t>
      </w:r>
      <w:hyperlink r:id="rId910" w:history="1">
        <w:r w:rsidRPr="003E35C4">
          <w:rPr>
            <w:rStyle w:val="Hyperlink"/>
          </w:rPr>
          <w:t>HBase shell</w:t>
        </w:r>
      </w:hyperlink>
      <w:r>
        <w:t>:</w:t>
      </w:r>
    </w:p>
    <w:p w14:paraId="3AD766C7" w14:textId="77777777" w:rsidR="0063601F" w:rsidRDefault="0063601F" w:rsidP="00D96B97">
      <w:pPr>
        <w:pStyle w:val="Unix"/>
      </w:pPr>
      <w:r>
        <w:t>[dopa@h05-nn01 ~]$ hbase shell</w:t>
      </w:r>
    </w:p>
    <w:p w14:paraId="748EAAB2" w14:textId="77777777" w:rsidR="0063601F" w:rsidRDefault="0063601F" w:rsidP="00D96B97">
      <w:pPr>
        <w:pStyle w:val="Unix"/>
      </w:pPr>
      <w:r>
        <w:t>13/03/26 14:23:36 WARN conf.Configuration: hadoop.native.lib is deprecated. Instead, use io.native.lib.available</w:t>
      </w:r>
    </w:p>
    <w:p w14:paraId="203756AB" w14:textId="77777777" w:rsidR="0063601F" w:rsidRDefault="0063601F" w:rsidP="00D96B97">
      <w:pPr>
        <w:pStyle w:val="Unix"/>
      </w:pPr>
      <w:r>
        <w:t>HBase Shell; enter 'help&lt;RETURN&gt;' for list of supported commands.</w:t>
      </w:r>
    </w:p>
    <w:p w14:paraId="06049619" w14:textId="77777777" w:rsidR="0063601F" w:rsidRDefault="0063601F" w:rsidP="00D96B97">
      <w:pPr>
        <w:pStyle w:val="Unix"/>
      </w:pPr>
      <w:r>
        <w:t>Type "exit&lt;RETURN&gt;" to leave the HBase Shell</w:t>
      </w:r>
    </w:p>
    <w:p w14:paraId="78FEE47E" w14:textId="77777777" w:rsidR="0063601F" w:rsidRDefault="0063601F" w:rsidP="00D96B97">
      <w:pPr>
        <w:pStyle w:val="Unix"/>
      </w:pPr>
      <w:r>
        <w:t>Version 0.92.1-cdh4.1.2, rUnknown, Thu Nov  1 18:01:09 PDT 2012</w:t>
      </w:r>
    </w:p>
    <w:p w14:paraId="6590A471" w14:textId="77777777" w:rsidR="0063601F" w:rsidRDefault="0063601F" w:rsidP="00D96B97">
      <w:pPr>
        <w:pStyle w:val="Unix"/>
      </w:pPr>
      <w:r>
        <w:t xml:space="preserve">hbase(main):001:0&gt; list </w:t>
      </w:r>
      <w:r w:rsidRPr="00393935">
        <w:t>#</w:t>
      </w:r>
      <w:r>
        <w:t>shows tables</w:t>
      </w:r>
    </w:p>
    <w:p w14:paraId="790167D4" w14:textId="77777777" w:rsidR="0063601F" w:rsidRDefault="0063601F" w:rsidP="00D96B97">
      <w:pPr>
        <w:pStyle w:val="Unix"/>
      </w:pPr>
      <w:r>
        <w:t xml:space="preserve">hbase(main):005:0&gt; </w:t>
      </w:r>
      <w:r w:rsidRPr="003E35C4">
        <w:t>describe 'test'</w:t>
      </w:r>
    </w:p>
    <w:p w14:paraId="45F9159E" w14:textId="77777777" w:rsidR="0063601F" w:rsidRDefault="0063601F" w:rsidP="00D96B97">
      <w:pPr>
        <w:pStyle w:val="Unix"/>
      </w:pPr>
      <w:r w:rsidRPr="003E35C4">
        <w:t>hbase(main):012:0&gt; scan 'test'</w:t>
      </w:r>
    </w:p>
    <w:p w14:paraId="7FBF33EC" w14:textId="77777777" w:rsidR="0063601F" w:rsidRDefault="0063601F" w:rsidP="00D96B97">
      <w:pPr>
        <w:pStyle w:val="Unix"/>
      </w:pPr>
      <w:r w:rsidRPr="00DA344B">
        <w:t>hbase(main):013:0&gt; get 'test','row1'</w:t>
      </w:r>
    </w:p>
    <w:p w14:paraId="6537E9A8" w14:textId="77777777" w:rsidR="0063601F" w:rsidRDefault="0063601F" w:rsidP="00D96B97">
      <w:pPr>
        <w:pStyle w:val="Unix"/>
      </w:pPr>
      <w:r>
        <w:t>hbase(main):017:0&gt; scan 'test'</w:t>
      </w:r>
    </w:p>
    <w:p w14:paraId="2D0BB4DD" w14:textId="77777777" w:rsidR="0063601F" w:rsidRDefault="0063601F" w:rsidP="00D96B97">
      <w:pPr>
        <w:pStyle w:val="Unix"/>
      </w:pPr>
      <w:r>
        <w:t>ROW                                               COLUMN+CELL</w:t>
      </w:r>
    </w:p>
    <w:p w14:paraId="35264C2A" w14:textId="77777777" w:rsidR="0063601F" w:rsidRDefault="0063601F" w:rsidP="00D96B97">
      <w:pPr>
        <w:pStyle w:val="Unix"/>
      </w:pPr>
      <w:r>
        <w:t xml:space="preserve"> row1                                             column=cf:a, timestamp=1365163972659, value=value1</w:t>
      </w:r>
    </w:p>
    <w:p w14:paraId="1944C4D9" w14:textId="77777777" w:rsidR="0063601F" w:rsidRDefault="0063601F" w:rsidP="00D96B97">
      <w:pPr>
        <w:pStyle w:val="Unix"/>
      </w:pPr>
      <w:r>
        <w:t xml:space="preserve"> row2                                             column=cf:b, timestamp=1364305196216, value=value2</w:t>
      </w:r>
    </w:p>
    <w:p w14:paraId="7E406749" w14:textId="77777777" w:rsidR="0063601F" w:rsidRDefault="0063601F" w:rsidP="00D96B97">
      <w:pPr>
        <w:pStyle w:val="Unix"/>
      </w:pPr>
      <w:r>
        <w:t xml:space="preserve"> row3                                             column=cf:c, timestamp=1364305125896, value=value3</w:t>
      </w:r>
    </w:p>
    <w:p w14:paraId="07C74D0A" w14:textId="77777777" w:rsidR="0063601F" w:rsidRDefault="0063601F" w:rsidP="00D96B97">
      <w:pPr>
        <w:pStyle w:val="Unix"/>
      </w:pPr>
      <w:r>
        <w:t xml:space="preserve">3 row(s) in 0.0250 seconds </w:t>
      </w:r>
    </w:p>
    <w:p w14:paraId="03E3334E" w14:textId="77777777" w:rsidR="0063601F" w:rsidRDefault="0063601F" w:rsidP="00D96B97">
      <w:pPr>
        <w:pStyle w:val="Unix"/>
      </w:pPr>
      <w:r>
        <w:t>hbase(main):018:0&gt; put 'test','row1','cf:a','value4'</w:t>
      </w:r>
    </w:p>
    <w:p w14:paraId="3E33F36E" w14:textId="77777777" w:rsidR="0063601F" w:rsidRDefault="0063601F" w:rsidP="00D96B97">
      <w:pPr>
        <w:pStyle w:val="Unix"/>
      </w:pPr>
      <w:r w:rsidRPr="00C252A7">
        <w:t>hbase(main):008:0&gt; disable 'test'</w:t>
      </w:r>
    </w:p>
    <w:p w14:paraId="6A0E905C" w14:textId="77777777" w:rsidR="0063601F" w:rsidRDefault="0063601F" w:rsidP="00D96B97">
      <w:pPr>
        <w:pStyle w:val="Unix"/>
      </w:pPr>
      <w:r w:rsidRPr="00C252A7">
        <w:t>hbase(main):009:0&gt; drop 'test'</w:t>
      </w:r>
    </w:p>
    <w:p w14:paraId="4BC50B9D" w14:textId="77777777" w:rsidR="0063601F" w:rsidRDefault="0063601F" w:rsidP="00D96B97">
      <w:pPr>
        <w:pStyle w:val="Unix"/>
      </w:pPr>
      <w:r w:rsidRPr="00A20FC7">
        <w:t>hbase(main):011:0&gt; create 'quadkeydata','sp'</w:t>
      </w:r>
    </w:p>
    <w:p w14:paraId="615B58FB" w14:textId="77777777" w:rsidR="0063601F" w:rsidRDefault="0063601F" w:rsidP="00D96B97">
      <w:pPr>
        <w:pStyle w:val="Unix"/>
      </w:pPr>
      <w:r w:rsidRPr="00A20FC7">
        <w:t>hbase(main):014:0&gt; put 'quadkeydata',</w:t>
      </w:r>
      <w:r w:rsidRPr="006F115C">
        <w:t xml:space="preserve"> '310011131200131'</w:t>
      </w:r>
      <w:r w:rsidRPr="00A20FC7">
        <w:t>,'sp:17975','1'</w:t>
      </w:r>
    </w:p>
    <w:p w14:paraId="087171F3" w14:textId="77777777" w:rsidR="0063601F" w:rsidRDefault="0063601F" w:rsidP="00D96B97">
      <w:pPr>
        <w:pStyle w:val="Unix"/>
      </w:pPr>
      <w:r w:rsidRPr="00086630">
        <w:t>hbase(main):001:0&gt; get 'quadkeydata','310011131200131'</w:t>
      </w:r>
    </w:p>
    <w:p w14:paraId="032D25D0" w14:textId="77777777" w:rsidR="0063601F" w:rsidRDefault="0063601F" w:rsidP="00D96B97">
      <w:pPr>
        <w:pStyle w:val="Unix"/>
      </w:pPr>
      <w:r w:rsidRPr="00AD2ADF">
        <w:t>hbase(main):002:0&gt; status 'detailed'</w:t>
      </w:r>
    </w:p>
    <w:p w14:paraId="76104851" w14:textId="77777777" w:rsidR="0063601F" w:rsidRDefault="0063601F" w:rsidP="00D96B97">
      <w:pPr>
        <w:pStyle w:val="Unix"/>
      </w:pPr>
      <w:r w:rsidRPr="00A3081F">
        <w:t>hbase(main):005:0&gt; count 'quadkeydata'</w:t>
      </w:r>
    </w:p>
    <w:p w14:paraId="69B34EA0" w14:textId="77777777" w:rsidR="0063601F" w:rsidRDefault="0063601F" w:rsidP="00D96B97">
      <w:pPr>
        <w:pStyle w:val="Unix"/>
      </w:pPr>
      <w:r w:rsidRPr="00C04050">
        <w:t>hbase(main):002:0&gt; count 'quadkeydata',1000000</w:t>
      </w:r>
      <w:r>
        <w:t xml:space="preserve"> – counts rows in millions</w:t>
      </w:r>
    </w:p>
    <w:p w14:paraId="1EDC42FE" w14:textId="77777777" w:rsidR="0063601F" w:rsidRDefault="0063601F" w:rsidP="00D96B97">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D96B97">
      <w:pPr>
        <w:pStyle w:val="Unix"/>
      </w:pPr>
      <w:r w:rsidRPr="00B43F01">
        <w:t>(envname)[dopa@h05-nn01 ~]$ echo "list" | hbase shell</w:t>
      </w:r>
    </w:p>
    <w:p w14:paraId="6F2E0698" w14:textId="77777777" w:rsidR="0063601F" w:rsidRDefault="0063601F" w:rsidP="00D96B97">
      <w:pPr>
        <w:pStyle w:val="Unix"/>
      </w:pPr>
      <w:r>
        <w:t>13/05/16 09:44:47 WARN conf.Configuration: hadoop.native.lib is deprecated. Instead, use io.native.lib.available</w:t>
      </w:r>
    </w:p>
    <w:p w14:paraId="53BFF5B8" w14:textId="77777777" w:rsidR="0063601F" w:rsidRDefault="0063601F" w:rsidP="00D96B97">
      <w:pPr>
        <w:pStyle w:val="Unix"/>
      </w:pPr>
      <w:r>
        <w:t>HBase Shell; enter 'help&lt;RETURN&gt;' for list of supported commands.</w:t>
      </w:r>
    </w:p>
    <w:p w14:paraId="06428178" w14:textId="77777777" w:rsidR="0063601F" w:rsidRDefault="0063601F" w:rsidP="00D96B97">
      <w:pPr>
        <w:pStyle w:val="Unix"/>
      </w:pPr>
      <w:r>
        <w:t>Type "exit&lt;RETURN&gt;" to leave the HBase Shell</w:t>
      </w:r>
    </w:p>
    <w:p w14:paraId="406D821B" w14:textId="77777777" w:rsidR="0063601F" w:rsidRDefault="0063601F" w:rsidP="00D96B97">
      <w:pPr>
        <w:pStyle w:val="Unix"/>
      </w:pPr>
      <w:r>
        <w:t>Version 0.92.1-cdh4.1.2, rUnknown, Thu Nov  1 18:01:09 PDT 2012</w:t>
      </w:r>
    </w:p>
    <w:p w14:paraId="44251169" w14:textId="77777777" w:rsidR="0063601F" w:rsidRDefault="0063601F" w:rsidP="00D96B97">
      <w:pPr>
        <w:pStyle w:val="Unix"/>
      </w:pPr>
    </w:p>
    <w:p w14:paraId="5D19CD8C" w14:textId="77777777" w:rsidR="0063601F" w:rsidRDefault="0063601F" w:rsidP="00D96B97">
      <w:pPr>
        <w:pStyle w:val="Unix"/>
      </w:pPr>
      <w:r>
        <w:t>list</w:t>
      </w:r>
    </w:p>
    <w:p w14:paraId="41EF5CFC" w14:textId="77777777" w:rsidR="0063601F" w:rsidRDefault="0063601F" w:rsidP="00D96B97">
      <w:pPr>
        <w:pStyle w:val="Unix"/>
      </w:pPr>
      <w:r>
        <w:t>TABLE</w:t>
      </w:r>
    </w:p>
    <w:p w14:paraId="16CF0352" w14:textId="77777777" w:rsidR="0063601F" w:rsidRDefault="0063601F" w:rsidP="00D96B97">
      <w:pPr>
        <w:pStyle w:val="Unix"/>
      </w:pPr>
      <w:r>
        <w:t>quadkeydata</w:t>
      </w:r>
    </w:p>
    <w:p w14:paraId="1EBF171D" w14:textId="77777777" w:rsidR="0063601F" w:rsidRDefault="0063601F" w:rsidP="00D96B97">
      <w:pPr>
        <w:pStyle w:val="Unix"/>
      </w:pPr>
      <w:r>
        <w:t>1 row(s) in 3.2350 seconds</w:t>
      </w:r>
    </w:p>
    <w:p w14:paraId="23E68176" w14:textId="77777777" w:rsidR="0063601F" w:rsidRDefault="0063601F" w:rsidP="00D96B97">
      <w:pPr>
        <w:pStyle w:val="Unix"/>
      </w:pPr>
    </w:p>
    <w:p w14:paraId="5D01621C" w14:textId="77777777" w:rsidR="0063601F" w:rsidRDefault="0063601F" w:rsidP="00D96B97">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D96B97">
      <w:pPr>
        <w:pStyle w:val="Unix"/>
      </w:pPr>
      <w:r>
        <w:t>$ hbase shell</w:t>
      </w:r>
    </w:p>
    <w:p w14:paraId="70899666" w14:textId="77777777" w:rsidR="0063601F" w:rsidRDefault="0063601F" w:rsidP="00D96B97">
      <w:pPr>
        <w:pStyle w:val="Unix"/>
      </w:pPr>
      <w:r>
        <w:t xml:space="preserve"> </w:t>
      </w:r>
    </w:p>
    <w:p w14:paraId="695BC8C1" w14:textId="77777777" w:rsidR="0063601F" w:rsidRDefault="0063601F" w:rsidP="00D96B97">
      <w:pPr>
        <w:pStyle w:val="Unix"/>
      </w:pPr>
      <w:r>
        <w:t>hbase(main):001:0&gt; for i in '0'..'4' do \</w:t>
      </w:r>
    </w:p>
    <w:p w14:paraId="01317E24" w14:textId="77777777" w:rsidR="0063601F" w:rsidRDefault="0063601F" w:rsidP="00D96B97">
      <w:pPr>
        <w:pStyle w:val="Unix"/>
      </w:pPr>
      <w:r>
        <w:lastRenderedPageBreak/>
        <w:t>hbase(main):002:1* put "user", "user_#{i}", "info:email", "user_#{i}@hakunamapdata.com" \</w:t>
      </w:r>
    </w:p>
    <w:p w14:paraId="62C0DF60" w14:textId="77777777" w:rsidR="0063601F" w:rsidRDefault="0063601F" w:rsidP="00D96B97">
      <w:pPr>
        <w:pStyle w:val="Unix"/>
      </w:pPr>
      <w:r>
        <w:t>hbase(main):003:1* end</w:t>
      </w:r>
    </w:p>
    <w:p w14:paraId="1C465DD7" w14:textId="77777777" w:rsidR="0063601F" w:rsidRDefault="0063601F" w:rsidP="00D96B97">
      <w:pPr>
        <w:pStyle w:val="Unix"/>
      </w:pPr>
      <w:r>
        <w:t>0 row(s) in 0.5520 seconds</w:t>
      </w:r>
    </w:p>
    <w:p w14:paraId="528AB8A0" w14:textId="77777777" w:rsidR="0063601F" w:rsidRDefault="0063601F" w:rsidP="00D96B97">
      <w:pPr>
        <w:pStyle w:val="Unix"/>
      </w:pPr>
      <w:r>
        <w:t xml:space="preserve"> </w:t>
      </w:r>
    </w:p>
    <w:p w14:paraId="2ED9C2D2" w14:textId="77777777" w:rsidR="0063601F" w:rsidRDefault="0063601F" w:rsidP="00D96B97">
      <w:pPr>
        <w:pStyle w:val="Unix"/>
      </w:pPr>
      <w:r>
        <w:t>0 row(s) in 0.0020 seconds</w:t>
      </w:r>
    </w:p>
    <w:p w14:paraId="7313ACF5" w14:textId="77777777" w:rsidR="0063601F" w:rsidRDefault="0063601F" w:rsidP="00D96B97">
      <w:pPr>
        <w:pStyle w:val="Unix"/>
      </w:pPr>
      <w:r>
        <w:t xml:space="preserve"> </w:t>
      </w:r>
    </w:p>
    <w:p w14:paraId="54DF1575" w14:textId="77777777" w:rsidR="0063601F" w:rsidRDefault="0063601F" w:rsidP="00D96B97">
      <w:pPr>
        <w:pStyle w:val="Unix"/>
      </w:pPr>
      <w:r>
        <w:t>0 row(s) in 0.0030 seconds</w:t>
      </w:r>
    </w:p>
    <w:p w14:paraId="0D471D6C" w14:textId="77777777" w:rsidR="0063601F" w:rsidRDefault="0063601F" w:rsidP="00D96B97">
      <w:pPr>
        <w:pStyle w:val="Unix"/>
      </w:pPr>
      <w:r>
        <w:t xml:space="preserve"> </w:t>
      </w:r>
    </w:p>
    <w:p w14:paraId="7C406BA2" w14:textId="77777777" w:rsidR="0063601F" w:rsidRDefault="0063601F" w:rsidP="00D96B97">
      <w:pPr>
        <w:pStyle w:val="Unix"/>
      </w:pPr>
      <w:r>
        <w:t>0 row(s) in 0.0040 seconds</w:t>
      </w:r>
    </w:p>
    <w:p w14:paraId="4E6E16EB" w14:textId="77777777" w:rsidR="0063601F" w:rsidRDefault="0063601F" w:rsidP="00D96B97">
      <w:pPr>
        <w:pStyle w:val="Unix"/>
      </w:pPr>
      <w:r>
        <w:t xml:space="preserve"> </w:t>
      </w:r>
    </w:p>
    <w:p w14:paraId="707212F4" w14:textId="77777777" w:rsidR="0063601F" w:rsidRDefault="0063601F" w:rsidP="00D96B97">
      <w:pPr>
        <w:pStyle w:val="Unix"/>
      </w:pPr>
      <w:r>
        <w:t>0 row(s) in 0.0030 seconds</w:t>
      </w:r>
    </w:p>
    <w:p w14:paraId="634E15D2" w14:textId="77777777" w:rsidR="0063601F" w:rsidRDefault="0063601F" w:rsidP="00D96B97">
      <w:pPr>
        <w:pStyle w:val="Unix"/>
      </w:pPr>
      <w:r>
        <w:t xml:space="preserve"> </w:t>
      </w:r>
    </w:p>
    <w:p w14:paraId="45A80ACE" w14:textId="77777777" w:rsidR="0063601F" w:rsidRPr="00107801" w:rsidRDefault="0063601F" w:rsidP="00D96B97">
      <w:pPr>
        <w:pStyle w:val="Unix"/>
      </w:pPr>
      <w:r>
        <w:t>=&gt; "0".."4"</w:t>
      </w:r>
    </w:p>
    <w:p w14:paraId="5AB361CB" w14:textId="77777777" w:rsidR="0063601F" w:rsidRDefault="0063601F" w:rsidP="000E5536">
      <w:pPr>
        <w:pStyle w:val="Heading8"/>
      </w:pPr>
      <w:r>
        <w:t>Scan</w:t>
      </w:r>
    </w:p>
    <w:p w14:paraId="2EBB843C" w14:textId="77777777" w:rsidR="0063601F" w:rsidRDefault="0063601F" w:rsidP="000E5536">
      <w:pPr>
        <w:pStyle w:val="BodyText2"/>
      </w:pPr>
      <w:r>
        <w:t>You can do partial table scans if you know the start and end rows:</w:t>
      </w:r>
    </w:p>
    <w:p w14:paraId="6ACCC351" w14:textId="77777777" w:rsidR="0063601F" w:rsidRDefault="0063601F" w:rsidP="000E5536">
      <w:pPr>
        <w:pStyle w:val="Code"/>
      </w:pPr>
      <w:r>
        <w:t>hbase(main):017:0&gt; scan 'quadkeydata',{ STARTROW=&gt;'001311333222313', STOPROW=&gt;'001311333222313' }</w:t>
      </w:r>
    </w:p>
    <w:p w14:paraId="4C6DEC3E" w14:textId="77777777" w:rsidR="0063601F" w:rsidRDefault="0063601F" w:rsidP="000E5536">
      <w:pPr>
        <w:pStyle w:val="Code"/>
      </w:pPr>
      <w:r>
        <w:t>ROW                                     COLUMN+CELL</w:t>
      </w:r>
    </w:p>
    <w:p w14:paraId="300CDD11" w14:textId="77777777" w:rsidR="0063601F" w:rsidRDefault="0063601F" w:rsidP="000E5536">
      <w:pPr>
        <w:pStyle w:val="Code"/>
      </w:pPr>
      <w:r>
        <w:t xml:space="preserve"> 001311333222313                        column=sp:1, timestamp=1370262198940, value=1</w:t>
      </w:r>
    </w:p>
    <w:p w14:paraId="7889A725" w14:textId="77777777" w:rsidR="0063601F" w:rsidRDefault="0063601F" w:rsidP="000E5536">
      <w:pPr>
        <w:pStyle w:val="Code"/>
      </w:pPr>
      <w:r>
        <w:t xml:space="preserve"> 001311333222313                        column=sp:144015, timestamp=1368464544289, value=1\x0A</w:t>
      </w:r>
    </w:p>
    <w:p w14:paraId="53DE2BB4" w14:textId="77777777" w:rsidR="0063601F" w:rsidRDefault="0063601F" w:rsidP="000E5536">
      <w:pPr>
        <w:pStyle w:val="Code"/>
      </w:pPr>
      <w:r>
        <w:t xml:space="preserve"> 001311333222313                        column=sp:144248, timestamp=1367482494468, value=1\x0A</w:t>
      </w:r>
    </w:p>
    <w:p w14:paraId="0D3F7C93" w14:textId="77777777" w:rsidR="0063601F" w:rsidRDefault="0063601F" w:rsidP="000E5536">
      <w:pPr>
        <w:pStyle w:val="Code"/>
      </w:pPr>
      <w:r>
        <w:t>1 row(s) in 0.0800 seconds</w:t>
      </w:r>
    </w:p>
    <w:p w14:paraId="579AC142" w14:textId="77777777" w:rsidR="0063601F" w:rsidRDefault="0063601F" w:rsidP="000E5536">
      <w:pPr>
        <w:pStyle w:val="BodyText"/>
      </w:pPr>
    </w:p>
    <w:p w14:paraId="66F4E11C" w14:textId="77777777" w:rsidR="0063601F" w:rsidRDefault="0063601F" w:rsidP="000E5536">
      <w:pPr>
        <w:pStyle w:val="Code"/>
      </w:pPr>
      <w:r>
        <w:t>hbase(main):020:0&gt; scan 'quadkeydata',{ STARTROW=&gt;'00131133322231', STOPROW=&gt;'00131133322232' }</w:t>
      </w:r>
      <w:r>
        <w:tab/>
      </w:r>
      <w:r>
        <w:tab/>
      </w:r>
      <w:r>
        <w:tab/>
        <w:t>LEVEL 14 QUADKEY SUMMARY</w:t>
      </w:r>
    </w:p>
    <w:p w14:paraId="5B6CCABC" w14:textId="77777777" w:rsidR="0063601F" w:rsidRDefault="0063601F" w:rsidP="000E5536">
      <w:pPr>
        <w:pStyle w:val="Code"/>
      </w:pPr>
      <w:r>
        <w:t>ROW                                     COLUMN+CELL</w:t>
      </w:r>
    </w:p>
    <w:p w14:paraId="77AA66C9" w14:textId="77777777" w:rsidR="0063601F" w:rsidRDefault="0063601F" w:rsidP="000E5536">
      <w:pPr>
        <w:pStyle w:val="Code"/>
      </w:pPr>
      <w:r>
        <w:t xml:space="preserve"> 001311333222313                        column=sp:1, timestamp=1370262198940, value=1</w:t>
      </w:r>
    </w:p>
    <w:p w14:paraId="5F361AB7" w14:textId="77777777" w:rsidR="0063601F" w:rsidRDefault="0063601F" w:rsidP="000E5536">
      <w:pPr>
        <w:pStyle w:val="Code"/>
      </w:pPr>
      <w:r>
        <w:t xml:space="preserve"> 001311333222313                        column=sp:144015, timestamp=1368464544289, value=1\x0A</w:t>
      </w:r>
    </w:p>
    <w:p w14:paraId="39ABB553" w14:textId="77777777" w:rsidR="0063601F" w:rsidRDefault="0063601F" w:rsidP="000E5536">
      <w:pPr>
        <w:pStyle w:val="Code"/>
      </w:pPr>
      <w:r>
        <w:t xml:space="preserve"> 001311333222313                        column=sp:144248, timestamp=1367482494468, value=1\x0A</w:t>
      </w:r>
    </w:p>
    <w:p w14:paraId="0B57F8A3" w14:textId="77777777" w:rsidR="0063601F" w:rsidRDefault="0063601F" w:rsidP="000E5536">
      <w:pPr>
        <w:pStyle w:val="Code"/>
      </w:pPr>
      <w:r>
        <w:t>1 row(s) in 0.0870 seconds</w:t>
      </w:r>
    </w:p>
    <w:p w14:paraId="48EA43A1" w14:textId="77777777" w:rsidR="0063601F" w:rsidRDefault="0063601F" w:rsidP="000E5536">
      <w:pPr>
        <w:pStyle w:val="BodyText"/>
      </w:pPr>
    </w:p>
    <w:p w14:paraId="5E315D17" w14:textId="77777777" w:rsidR="0063601F" w:rsidRDefault="0063601F" w:rsidP="000E5536">
      <w:pPr>
        <w:pStyle w:val="Code"/>
      </w:pPr>
      <w:r>
        <w:t>hbase(main):022:0&gt; scan 'quadkeydata',{ STARTROW=&gt;'00131133322231', STOPROW=&gt;'00131133322232', COLUMNS=&gt;'sp:' }</w:t>
      </w:r>
      <w:r>
        <w:tab/>
      </w:r>
      <w:r>
        <w:tab/>
        <w:t>LEVEL 14 QUADKEYS ALL sp: COLUMNS</w:t>
      </w:r>
    </w:p>
    <w:p w14:paraId="26CD20E3" w14:textId="77777777" w:rsidR="0063601F" w:rsidRDefault="0063601F" w:rsidP="000E5536">
      <w:pPr>
        <w:pStyle w:val="Code"/>
      </w:pPr>
      <w:r>
        <w:t>ROW                                     COLUMN+CELL</w:t>
      </w:r>
    </w:p>
    <w:p w14:paraId="26735CAA" w14:textId="77777777" w:rsidR="0063601F" w:rsidRDefault="0063601F" w:rsidP="000E5536">
      <w:pPr>
        <w:pStyle w:val="Code"/>
      </w:pPr>
      <w:r>
        <w:t xml:space="preserve"> 001311333222313                        column=sp:1, timestamp=1370262198940, value=1</w:t>
      </w:r>
    </w:p>
    <w:p w14:paraId="32B6A214" w14:textId="77777777" w:rsidR="0063601F" w:rsidRDefault="0063601F" w:rsidP="000E5536">
      <w:pPr>
        <w:pStyle w:val="Code"/>
      </w:pPr>
      <w:r>
        <w:t xml:space="preserve"> 001311333222313                        column=sp:144015, timestamp=1368464544289, value=1\x0A</w:t>
      </w:r>
    </w:p>
    <w:p w14:paraId="23749536" w14:textId="77777777" w:rsidR="0063601F" w:rsidRDefault="0063601F" w:rsidP="000E5536">
      <w:pPr>
        <w:pStyle w:val="Code"/>
      </w:pPr>
      <w:r>
        <w:t xml:space="preserve"> 001311333222313                        column=sp:144248, timestamp=1367482494468, value=1\x0A</w:t>
      </w:r>
    </w:p>
    <w:p w14:paraId="4A8CF815" w14:textId="77777777" w:rsidR="0063601F" w:rsidRDefault="0063601F" w:rsidP="000E5536">
      <w:pPr>
        <w:pStyle w:val="Code"/>
      </w:pPr>
      <w:r>
        <w:t>1 row(s) in 0.0140 seconds</w:t>
      </w:r>
    </w:p>
    <w:p w14:paraId="1D1611B3" w14:textId="77777777" w:rsidR="0063601F" w:rsidRDefault="0063601F" w:rsidP="000E5536">
      <w:pPr>
        <w:pStyle w:val="BodyText"/>
      </w:pPr>
    </w:p>
    <w:p w14:paraId="72B1D239" w14:textId="77777777" w:rsidR="0063601F" w:rsidRDefault="0063601F" w:rsidP="000E5536">
      <w:pPr>
        <w:pStyle w:val="Code"/>
      </w:pPr>
      <w:r>
        <w:t>hbase(main):024:0&gt; scan 'quadkeydata',{ STARTROW=&gt;'00131133322231', STOPROW=&gt;'00131133322232', COLUMNS=&gt;'sp:144015' }</w:t>
      </w:r>
      <w:r>
        <w:tab/>
        <w:t>LEVEL 14 QUADKEYS SINGLE sp</w:t>
      </w:r>
    </w:p>
    <w:p w14:paraId="2ADAB883" w14:textId="77777777" w:rsidR="0063601F" w:rsidRDefault="0063601F" w:rsidP="000E5536">
      <w:pPr>
        <w:pStyle w:val="Code"/>
      </w:pPr>
      <w:r>
        <w:t>ROW                                     COLUMN+CELL</w:t>
      </w:r>
    </w:p>
    <w:p w14:paraId="23E55155" w14:textId="77777777" w:rsidR="0063601F" w:rsidRDefault="0063601F" w:rsidP="000E5536">
      <w:pPr>
        <w:pStyle w:val="Code"/>
      </w:pPr>
      <w:r>
        <w:t xml:space="preserve"> 001311333222313                        column=sp:144015, timestamp=1368464544289, value=1\x0A</w:t>
      </w:r>
    </w:p>
    <w:p w14:paraId="2F6DF841" w14:textId="77777777" w:rsidR="0063601F" w:rsidRDefault="0063601F" w:rsidP="000E5536">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0E5536">
      <w:pPr>
        <w:pStyle w:val="Code"/>
      </w:pPr>
      <w:r>
        <w:t>hbase(main):019:0&gt; scan 'quadkeydata',{ COLUMNS=&gt;['sp:64412']}</w:t>
      </w:r>
      <w:r>
        <w:tab/>
      </w:r>
      <w:r>
        <w:tab/>
      </w:r>
      <w:r>
        <w:tab/>
      </w:r>
      <w:r>
        <w:tab/>
      </w:r>
      <w:r>
        <w:tab/>
      </w:r>
      <w:r>
        <w:tab/>
        <w:t>SINGLE SPECIES</w:t>
      </w:r>
    </w:p>
    <w:p w14:paraId="6E471F2B" w14:textId="77777777" w:rsidR="0063601F" w:rsidRDefault="0063601F" w:rsidP="000E5536">
      <w:pPr>
        <w:pStyle w:val="Code"/>
      </w:pPr>
      <w:r>
        <w:t>..</w:t>
      </w:r>
    </w:p>
    <w:p w14:paraId="3983A876" w14:textId="77777777" w:rsidR="0063601F" w:rsidRDefault="0063601F" w:rsidP="000E5536">
      <w:pPr>
        <w:pStyle w:val="Code"/>
      </w:pPr>
      <w:r>
        <w:t>311320012110100                         column=sp:64412, timestamp=1368573620644, value=1\x0A</w:t>
      </w:r>
    </w:p>
    <w:p w14:paraId="0AE289D1" w14:textId="77777777" w:rsidR="0063601F" w:rsidRDefault="0063601F" w:rsidP="000E5536">
      <w:pPr>
        <w:pStyle w:val="Code"/>
      </w:pPr>
      <w:r>
        <w:t>9567233 row(s) in 15719.6610 seconds</w:t>
      </w:r>
    </w:p>
    <w:p w14:paraId="2FCDCD53" w14:textId="77777777" w:rsidR="0063601F" w:rsidRDefault="0063601F" w:rsidP="000E5536">
      <w:pPr>
        <w:pStyle w:val="BodyText2"/>
      </w:pPr>
      <w:r>
        <w:t xml:space="preserve">Or you can use filters (docs </w:t>
      </w:r>
      <w:hyperlink r:id="rId911" w:history="1">
        <w:r w:rsidRPr="00A158E4">
          <w:rPr>
            <w:rStyle w:val="Hyperlink"/>
          </w:rPr>
          <w:t>here</w:t>
        </w:r>
      </w:hyperlink>
      <w:r>
        <w:t>):</w:t>
      </w:r>
    </w:p>
    <w:p w14:paraId="054ABE0D" w14:textId="77777777" w:rsidR="0063601F" w:rsidRDefault="0063601F" w:rsidP="000E5536">
      <w:pPr>
        <w:pStyle w:val="Code"/>
      </w:pPr>
      <w:r w:rsidRPr="000D3A9F">
        <w:t>hbase(main):002:0&gt; scan 'quadkeydata',{ FILTER =&gt; "PrefixFilter('3101111312')" }</w:t>
      </w:r>
    </w:p>
    <w:p w14:paraId="1F69A47C" w14:textId="77777777" w:rsidR="0063601F" w:rsidRDefault="0063601F" w:rsidP="000E5536">
      <w:pPr>
        <w:pStyle w:val="Code"/>
      </w:pPr>
      <w:r>
        <w:t>..</w:t>
      </w:r>
    </w:p>
    <w:p w14:paraId="32D7DF85" w14:textId="77777777" w:rsidR="0063601F" w:rsidRDefault="0063601F" w:rsidP="000E5536">
      <w:pPr>
        <w:pStyle w:val="Code"/>
      </w:pPr>
      <w:r>
        <w:t>310111131233333                         column=sp:64412, timestamp=1368574097164, value=1\x0A</w:t>
      </w:r>
    </w:p>
    <w:p w14:paraId="1EA6CD2E" w14:textId="77777777" w:rsidR="0063601F" w:rsidRDefault="0063601F" w:rsidP="000E5536">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0E5536">
      <w:pPr>
        <w:pStyle w:val="Code"/>
      </w:pPr>
      <w:r>
        <w:t>hbase(main):003:0&gt; scan 'quadkeydata',{ FILTER =&gt; "PrefixFilter('310111131')" }</w:t>
      </w:r>
    </w:p>
    <w:p w14:paraId="692AE8DB" w14:textId="77777777" w:rsidR="0063601F" w:rsidRDefault="0063601F" w:rsidP="000E5536">
      <w:pPr>
        <w:pStyle w:val="Code"/>
      </w:pPr>
      <w:r>
        <w:t>..</w:t>
      </w:r>
    </w:p>
    <w:p w14:paraId="2E3407B2" w14:textId="77777777" w:rsidR="0063601F" w:rsidRDefault="0063601F" w:rsidP="000E5536">
      <w:pPr>
        <w:pStyle w:val="Code"/>
      </w:pPr>
      <w:r>
        <w:t>310111131333333                         column=sp:64412, timestamp=1368574094737, value=1\x0A</w:t>
      </w:r>
    </w:p>
    <w:p w14:paraId="1D1802AB" w14:textId="77777777" w:rsidR="0063601F" w:rsidRDefault="0063601F" w:rsidP="000E5536">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0E5536">
      <w:pPr>
        <w:pStyle w:val="Code"/>
      </w:pPr>
      <w:r>
        <w:t>hbase(main):004:0&gt; scan 'quadkeydata',{ FILTER =&gt; "PrefixFilter('31011113133333')" }</w:t>
      </w:r>
    </w:p>
    <w:p w14:paraId="219F52F9" w14:textId="77777777" w:rsidR="0063601F" w:rsidRDefault="0063601F" w:rsidP="000E5536">
      <w:pPr>
        <w:pStyle w:val="Code"/>
      </w:pPr>
      <w:r>
        <w:t>..</w:t>
      </w:r>
    </w:p>
    <w:p w14:paraId="783EECF3" w14:textId="77777777" w:rsidR="0063601F" w:rsidRDefault="0063601F" w:rsidP="000E5536">
      <w:pPr>
        <w:pStyle w:val="Code"/>
      </w:pPr>
      <w:r>
        <w:t>310111131333333                         column=sp:64412, timestamp=1368574094737, value=1\x0A</w:t>
      </w:r>
    </w:p>
    <w:p w14:paraId="211525F5" w14:textId="77777777" w:rsidR="0063601F" w:rsidRDefault="0063601F" w:rsidP="000E5536">
      <w:pPr>
        <w:pStyle w:val="Code"/>
      </w:pPr>
      <w:r>
        <w:t>4 row(s) in 4449.5720 seconds</w:t>
      </w:r>
    </w:p>
    <w:p w14:paraId="435DEF43" w14:textId="77777777" w:rsidR="0063601F" w:rsidRDefault="0063601F" w:rsidP="000E5536">
      <w:pPr>
        <w:pStyle w:val="BodyText"/>
      </w:pPr>
    </w:p>
    <w:p w14:paraId="05B0AD38" w14:textId="77777777" w:rsidR="0063601F" w:rsidRDefault="0063601F" w:rsidP="000E5536">
      <w:pPr>
        <w:pStyle w:val="Code"/>
      </w:pPr>
      <w:r>
        <w:t>hbase(main):001:0&gt;  scan 'quadkeydata', {FILTER =&gt; "QualifierFilter(=,'binary:17975')" }</w:t>
      </w:r>
    </w:p>
    <w:p w14:paraId="65F1E295" w14:textId="77777777" w:rsidR="0063601F" w:rsidRDefault="0063601F" w:rsidP="000E5536">
      <w:pPr>
        <w:pStyle w:val="Code"/>
      </w:pPr>
      <w:r>
        <w:t>ROW                                            COLUMN+CELL</w:t>
      </w:r>
    </w:p>
    <w:p w14:paraId="0B8E5289" w14:textId="77777777" w:rsidR="0063601F" w:rsidRDefault="0063601F" w:rsidP="000E5536">
      <w:pPr>
        <w:pStyle w:val="Code"/>
      </w:pPr>
      <w:r>
        <w:t>0 row(s) in 4962.0490 seconds</w:t>
      </w:r>
    </w:p>
    <w:p w14:paraId="6E011487" w14:textId="77777777" w:rsidR="0063601F" w:rsidRDefault="0063601F" w:rsidP="000E5536">
      <w:pPr>
        <w:pStyle w:val="BodyText"/>
      </w:pPr>
    </w:p>
    <w:p w14:paraId="3A7D792D" w14:textId="77777777" w:rsidR="0063601F" w:rsidRDefault="0063601F" w:rsidP="000E5536">
      <w:pPr>
        <w:pStyle w:val="Code"/>
      </w:pPr>
      <w:r>
        <w:t>hbase(main):061:0&gt; scan 'quadkeydata',{ STARTROW=&gt;'0013113332223', STOPROW=&gt;'001311333223', FILTER =&gt; "QualifierFilter(=,'binary:144015')"}</w:t>
      </w:r>
    </w:p>
    <w:p w14:paraId="7A9E902E" w14:textId="77777777" w:rsidR="0063601F" w:rsidRDefault="0063601F" w:rsidP="000E5536">
      <w:pPr>
        <w:pStyle w:val="Code"/>
      </w:pPr>
      <w:r>
        <w:lastRenderedPageBreak/>
        <w:t>ROW                                     COLUMN+CELL</w:t>
      </w:r>
    </w:p>
    <w:p w14:paraId="300E36F0" w14:textId="77777777" w:rsidR="0063601F" w:rsidRDefault="0063601F" w:rsidP="000E5536">
      <w:pPr>
        <w:pStyle w:val="Code"/>
      </w:pPr>
      <w:r>
        <w:t xml:space="preserve"> 001311333222313                        column=sp:144015, timestamp=1368464544289, value=1\x0A</w:t>
      </w:r>
    </w:p>
    <w:p w14:paraId="2C5E6357" w14:textId="77777777" w:rsidR="0063601F" w:rsidRDefault="0063601F" w:rsidP="000E5536">
      <w:pPr>
        <w:pStyle w:val="Code"/>
      </w:pPr>
      <w:r>
        <w:t xml:space="preserve"> 001311333222322                        column=sp:144015, timestamp=1368464555627, value=1\x0A</w:t>
      </w:r>
    </w:p>
    <w:p w14:paraId="3C15C564" w14:textId="77777777" w:rsidR="0063601F" w:rsidRDefault="0063601F" w:rsidP="000E5536">
      <w:pPr>
        <w:pStyle w:val="Code"/>
      </w:pPr>
      <w:r>
        <w:t xml:space="preserve"> 001311333222323                        column=sp:144015, timestamp=1368464549369, value=1\x0A</w:t>
      </w:r>
    </w:p>
    <w:p w14:paraId="2A425D6E" w14:textId="77777777" w:rsidR="0063601F" w:rsidRDefault="0063601F" w:rsidP="000E5536">
      <w:pPr>
        <w:pStyle w:val="Code"/>
      </w:pPr>
      <w:r>
        <w:t xml:space="preserve"> 001311333222330                        column=sp:144015, timestamp=1368464544946, value=1\x0A</w:t>
      </w:r>
    </w:p>
    <w:p w14:paraId="4F06FF1B" w14:textId="77777777" w:rsidR="0063601F" w:rsidRDefault="0063601F" w:rsidP="000E5536">
      <w:pPr>
        <w:pStyle w:val="Code"/>
      </w:pPr>
      <w:r>
        <w:t xml:space="preserve"> 001311333222331                        column=sp:144015, timestamp=1368464544946, value=1\x0A</w:t>
      </w:r>
    </w:p>
    <w:p w14:paraId="5A7586D9" w14:textId="77777777" w:rsidR="0063601F" w:rsidRDefault="0063601F" w:rsidP="000E5536">
      <w:pPr>
        <w:pStyle w:val="Code"/>
      </w:pPr>
      <w:r>
        <w:t xml:space="preserve"> 001311333222332                        column=sp:144015, timestamp=1368464544946, value=1\x0A</w:t>
      </w:r>
    </w:p>
    <w:p w14:paraId="69C31D14" w14:textId="77777777" w:rsidR="0063601F" w:rsidRDefault="0063601F" w:rsidP="000E5536">
      <w:pPr>
        <w:pStyle w:val="Code"/>
      </w:pPr>
      <w:r>
        <w:t xml:space="preserve"> 001311333222333                        column=sp:144015, timestamp=1368464544946, value=1\x0A</w:t>
      </w:r>
    </w:p>
    <w:p w14:paraId="7D3F77D5" w14:textId="77777777" w:rsidR="0063601F" w:rsidRDefault="0063601F" w:rsidP="000E5536">
      <w:pPr>
        <w:pStyle w:val="Code"/>
      </w:pPr>
      <w:r>
        <w:t>7 row(s) in 0.0770 seconds</w:t>
      </w:r>
    </w:p>
    <w:p w14:paraId="06E511FB" w14:textId="77777777" w:rsidR="0063601F" w:rsidRDefault="0063601F" w:rsidP="000E5536">
      <w:pPr>
        <w:pStyle w:val="BodyText"/>
      </w:pPr>
    </w:p>
    <w:p w14:paraId="1CEF775E" w14:textId="77777777" w:rsidR="0063601F" w:rsidRDefault="0063601F" w:rsidP="000E5536">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0E5536">
      <w:pPr>
        <w:pStyle w:val="BodyText2"/>
      </w:pPr>
      <w:r>
        <w:t>You can run the following to see if the Thrift Server is running (the Thrift Server uses port 9090):</w:t>
      </w:r>
    </w:p>
    <w:p w14:paraId="6A4766DE" w14:textId="77777777" w:rsidR="0063601F" w:rsidRDefault="0063601F" w:rsidP="000E5536">
      <w:pPr>
        <w:pStyle w:val="Code"/>
      </w:pPr>
      <w:r>
        <w:t>(envname)[dopa@h05-nn01 logs]$ netstat -nl | grep 9090</w:t>
      </w:r>
    </w:p>
    <w:p w14:paraId="504239AD" w14:textId="77777777" w:rsidR="0063601F" w:rsidRDefault="0063601F" w:rsidP="000E5536">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0E5536">
      <w:pPr>
        <w:pStyle w:val="BodyText2"/>
      </w:pPr>
      <w:r>
        <w:t xml:space="preserve">Cloudera </w:t>
      </w:r>
      <w:hyperlink r:id="rId912"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0E5536">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0E5536">
      <w:pPr>
        <w:pStyle w:val="Code"/>
      </w:pPr>
      <w:r w:rsidRPr="002478C7">
        <w:t>[dopa@h05-nn01 ~]$</w:t>
      </w:r>
      <w:r>
        <w:t xml:space="preserve"> virtualenv envname</w:t>
      </w:r>
    </w:p>
    <w:p w14:paraId="395F4920" w14:textId="77777777" w:rsidR="0063601F" w:rsidRDefault="0063601F" w:rsidP="000E5536">
      <w:pPr>
        <w:pStyle w:val="Code"/>
      </w:pPr>
      <w:r w:rsidRPr="002478C7">
        <w:t>[dopa@h05-nn01 ~]</w:t>
      </w:r>
      <w:r>
        <w:t>$ source envname/bin/activate</w:t>
      </w:r>
    </w:p>
    <w:p w14:paraId="17853375" w14:textId="77777777" w:rsidR="0063601F" w:rsidRDefault="0063601F" w:rsidP="000E5536">
      <w:pPr>
        <w:pStyle w:val="Code"/>
      </w:pPr>
      <w:r>
        <w:t xml:space="preserve"> (envname)[dopa@h05-nn01 ~]$ python</w:t>
      </w:r>
    </w:p>
    <w:p w14:paraId="6C13D961" w14:textId="77777777" w:rsidR="0063601F" w:rsidRDefault="0063601F" w:rsidP="000E5536">
      <w:pPr>
        <w:pStyle w:val="Code"/>
      </w:pPr>
      <w:r>
        <w:t>Python 2.6.6 (r266:84292, Feb 22 2013, 00:00:18)</w:t>
      </w:r>
    </w:p>
    <w:p w14:paraId="50876230" w14:textId="77777777" w:rsidR="0063601F" w:rsidRDefault="0063601F" w:rsidP="000E5536">
      <w:pPr>
        <w:pStyle w:val="Code"/>
      </w:pPr>
      <w:r>
        <w:t>[GCC 4.4.7 20120313 (Red Hat 4.4.7-3)] on linux2</w:t>
      </w:r>
    </w:p>
    <w:p w14:paraId="74CEA054" w14:textId="77777777" w:rsidR="0063601F" w:rsidRDefault="0063601F" w:rsidP="000E5536">
      <w:pPr>
        <w:pStyle w:val="Code"/>
      </w:pPr>
      <w:r>
        <w:t>Type "help", "copyright", "credits" or "license" for more information.</w:t>
      </w:r>
    </w:p>
    <w:p w14:paraId="35E9AF00" w14:textId="77777777" w:rsidR="0063601F" w:rsidRDefault="0063601F" w:rsidP="000E5536">
      <w:pPr>
        <w:pStyle w:val="Code"/>
      </w:pPr>
      <w:r>
        <w:t>&gt;&gt;&gt; import happybase</w:t>
      </w:r>
    </w:p>
    <w:p w14:paraId="60EB6FD6" w14:textId="77777777" w:rsidR="0063601F" w:rsidRDefault="0063601F" w:rsidP="000E5536">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0E5536">
      <w:pPr>
        <w:pStyle w:val="Code"/>
      </w:pPr>
      <w:r>
        <w:t>&gt;&gt;&gt; import happybase</w:t>
      </w:r>
    </w:p>
    <w:p w14:paraId="74EFDBE8" w14:textId="77777777" w:rsidR="0063601F" w:rsidRDefault="0063601F" w:rsidP="000E5536">
      <w:pPr>
        <w:pStyle w:val="Code"/>
      </w:pPr>
      <w:r>
        <w:t>&gt;&gt;&gt; connection=happybase.Connection()</w:t>
      </w:r>
    </w:p>
    <w:p w14:paraId="30D451FC" w14:textId="77777777" w:rsidR="0063601F" w:rsidRDefault="0063601F" w:rsidP="000E5536">
      <w:pPr>
        <w:pStyle w:val="Code"/>
      </w:pPr>
      <w:r>
        <w:t>&gt;&gt;&gt; table = connection.table('test')</w:t>
      </w:r>
    </w:p>
    <w:p w14:paraId="5C5A1061" w14:textId="77777777" w:rsidR="0063601F" w:rsidRDefault="0063601F" w:rsidP="000E5536">
      <w:pPr>
        <w:pStyle w:val="Code"/>
      </w:pPr>
      <w:r>
        <w:t>&gt;&gt;&gt; table.scan()</w:t>
      </w:r>
    </w:p>
    <w:p w14:paraId="06333F4B" w14:textId="77777777" w:rsidR="0063601F" w:rsidRDefault="0063601F" w:rsidP="000E5536">
      <w:pPr>
        <w:pStyle w:val="Code"/>
      </w:pPr>
      <w:r>
        <w:t>&lt;generator object scan at 0x7fa5478eee60&gt;</w:t>
      </w:r>
    </w:p>
    <w:p w14:paraId="770FE2DB" w14:textId="77777777" w:rsidR="0063601F" w:rsidRDefault="0063601F" w:rsidP="000E5536">
      <w:pPr>
        <w:pStyle w:val="Code"/>
      </w:pPr>
      <w:r>
        <w:t>&gt;&gt;&gt; iter = table.scan()</w:t>
      </w:r>
    </w:p>
    <w:p w14:paraId="377ED7C2" w14:textId="77777777" w:rsidR="0063601F" w:rsidRDefault="0063601F" w:rsidP="000E5536">
      <w:pPr>
        <w:pStyle w:val="Code"/>
      </w:pPr>
      <w:r>
        <w:t>&gt;&gt;&gt; for i in iter:</w:t>
      </w:r>
    </w:p>
    <w:p w14:paraId="1827EC0B" w14:textId="77777777" w:rsidR="0063601F" w:rsidRDefault="0063601F" w:rsidP="000E5536">
      <w:pPr>
        <w:pStyle w:val="Code"/>
      </w:pPr>
      <w:r>
        <w:t>...     print i</w:t>
      </w:r>
    </w:p>
    <w:p w14:paraId="4E972F2C" w14:textId="77777777" w:rsidR="0063601F" w:rsidRDefault="0063601F" w:rsidP="000E5536">
      <w:pPr>
        <w:pStyle w:val="Code"/>
      </w:pPr>
      <w:r>
        <w:t>...</w:t>
      </w:r>
    </w:p>
    <w:p w14:paraId="18F98846" w14:textId="77777777" w:rsidR="0063601F" w:rsidRDefault="0063601F" w:rsidP="000E5536">
      <w:pPr>
        <w:pStyle w:val="Code"/>
      </w:pPr>
      <w:r>
        <w:t>('row1', {'cf:a': 'value1'})</w:t>
      </w:r>
    </w:p>
    <w:p w14:paraId="37ED9E60" w14:textId="77777777" w:rsidR="0063601F" w:rsidRDefault="0063601F" w:rsidP="000E5536">
      <w:pPr>
        <w:pStyle w:val="Code"/>
      </w:pPr>
      <w:r>
        <w:t>('row2', {'cf:b': 'value2'})</w:t>
      </w:r>
    </w:p>
    <w:p w14:paraId="31E1A483" w14:textId="77777777" w:rsidR="0063601F" w:rsidRDefault="0063601F" w:rsidP="000E5536">
      <w:pPr>
        <w:pStyle w:val="Code"/>
      </w:pPr>
      <w:r>
        <w:t>('row3', {'cf:c': 'value3'})</w:t>
      </w:r>
    </w:p>
    <w:p w14:paraId="3871150D" w14:textId="77777777" w:rsidR="0063601F" w:rsidRDefault="0063601F" w:rsidP="000E5536">
      <w:pPr>
        <w:pStyle w:val="Code"/>
      </w:pPr>
      <w:r>
        <w:t>&gt;&gt;&gt; table.put('row1',{'cf:a':'value5'})</w:t>
      </w:r>
    </w:p>
    <w:p w14:paraId="654156EE" w14:textId="77777777" w:rsidR="0063601F" w:rsidRDefault="0063601F" w:rsidP="000E5536">
      <w:pPr>
        <w:pStyle w:val="Code"/>
      </w:pPr>
      <w:r>
        <w:t>&gt;&gt;&gt; [i for i in table.scan()]</w:t>
      </w:r>
    </w:p>
    <w:p w14:paraId="16B0E60B" w14:textId="77777777" w:rsidR="0063601F" w:rsidRDefault="0063601F" w:rsidP="000E5536">
      <w:pPr>
        <w:pStyle w:val="Code"/>
      </w:pPr>
      <w:r>
        <w:t>[('row1', {'cf:a': 'value5'}), ('row2', {'cf:b': 'value2'}), ('row3', {'cf:c': 'value3'})]</w:t>
      </w:r>
    </w:p>
    <w:p w14:paraId="1B75F7F5" w14:textId="77777777" w:rsidR="0063601F" w:rsidRDefault="0063601F" w:rsidP="000E5536">
      <w:pPr>
        <w:pStyle w:val="Code"/>
      </w:pPr>
      <w:r>
        <w:t>&gt;&gt;&gt; batch = table.batch()</w:t>
      </w:r>
    </w:p>
    <w:p w14:paraId="17B6422E" w14:textId="77777777" w:rsidR="0063601F" w:rsidRDefault="0063601F" w:rsidP="000E5536">
      <w:pPr>
        <w:pStyle w:val="Code"/>
      </w:pPr>
      <w:r>
        <w:t>&gt;&gt;&gt; batch.put('row4',{'cf:d':'value4'})</w:t>
      </w:r>
    </w:p>
    <w:p w14:paraId="46159FD3" w14:textId="77777777" w:rsidR="0063601F" w:rsidRDefault="0063601F" w:rsidP="000E5536">
      <w:pPr>
        <w:pStyle w:val="Code"/>
      </w:pPr>
      <w:r>
        <w:t>&gt;&gt;&gt; [i for i in table.scan()]</w:t>
      </w:r>
    </w:p>
    <w:p w14:paraId="46A13592" w14:textId="77777777" w:rsidR="0063601F" w:rsidRDefault="0063601F" w:rsidP="000E5536">
      <w:pPr>
        <w:pStyle w:val="Code"/>
      </w:pPr>
      <w:r>
        <w:t>[('row1', {'cf:a': 'value5'}), ('row2', {'cf:b': 'value2'}), ('row3', {'cf:c': 'value3'})]</w:t>
      </w:r>
    </w:p>
    <w:p w14:paraId="31910CAA" w14:textId="77777777" w:rsidR="0063601F" w:rsidRDefault="0063601F" w:rsidP="000E5536">
      <w:pPr>
        <w:pStyle w:val="Code"/>
      </w:pPr>
      <w:r>
        <w:t>&gt;&gt;&gt; batch.send()</w:t>
      </w:r>
    </w:p>
    <w:p w14:paraId="249F9B71" w14:textId="77777777" w:rsidR="0063601F" w:rsidRDefault="0063601F" w:rsidP="000E5536">
      <w:pPr>
        <w:pStyle w:val="Code"/>
      </w:pPr>
      <w:r>
        <w:t>&gt;&gt;&gt; [i for i in table.scan()]</w:t>
      </w:r>
    </w:p>
    <w:p w14:paraId="1A1B150C" w14:textId="77777777" w:rsidR="0063601F" w:rsidRDefault="0063601F" w:rsidP="000E5536">
      <w:pPr>
        <w:pStyle w:val="Code"/>
      </w:pPr>
      <w:r>
        <w:t>[('row1', {'cf:a': 'value5'}), ('row2', {'cf:b': 'value2'}), ('row3', {'cf:c': 'value3'}), ('row4', {'cf:d': 'value4'})]</w:t>
      </w:r>
    </w:p>
    <w:p w14:paraId="1C031C6B" w14:textId="77777777" w:rsidR="0063601F" w:rsidRDefault="0063601F" w:rsidP="000E5536">
      <w:pPr>
        <w:pStyle w:val="Code"/>
      </w:pPr>
    </w:p>
    <w:p w14:paraId="3E65EB0B" w14:textId="77777777" w:rsidR="0063601F" w:rsidRDefault="0063601F" w:rsidP="000E5536">
      <w:pPr>
        <w:pStyle w:val="Code"/>
      </w:pPr>
      <w:r>
        <w:t>&gt;&gt;&gt; table = connection.table('quadkeydata')</w:t>
      </w:r>
    </w:p>
    <w:p w14:paraId="66F6EB59" w14:textId="77777777" w:rsidR="0063601F" w:rsidRDefault="0063601F" w:rsidP="000E5536">
      <w:pPr>
        <w:pStyle w:val="Code"/>
      </w:pPr>
      <w:r>
        <w:t>&gt;&gt;&gt; row = table.row('310011131200131')</w:t>
      </w:r>
    </w:p>
    <w:p w14:paraId="29AF93D1" w14:textId="77777777" w:rsidR="0063601F" w:rsidRDefault="0063601F" w:rsidP="000E5536">
      <w:pPr>
        <w:pStyle w:val="Code"/>
      </w:pPr>
      <w:r>
        <w:t>&gt;&gt;&gt; print row</w:t>
      </w:r>
    </w:p>
    <w:p w14:paraId="4FC694A3" w14:textId="77777777" w:rsidR="0063601F" w:rsidRDefault="0063601F" w:rsidP="000E5536">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0E5536">
      <w:pPr>
        <w:pStyle w:val="Code"/>
      </w:pPr>
    </w:p>
    <w:p w14:paraId="2C34D408" w14:textId="77777777" w:rsidR="0063601F" w:rsidRDefault="0063601F" w:rsidP="000E5536">
      <w:pPr>
        <w:pStyle w:val="Code"/>
      </w:pPr>
      <w:r w:rsidRPr="00062A11">
        <w:lastRenderedPageBreak/>
        <w:t>&gt;&gt;&gt; import os</w:t>
      </w:r>
    </w:p>
    <w:p w14:paraId="01B70E80" w14:textId="77777777" w:rsidR="0063601F" w:rsidRDefault="0063601F" w:rsidP="000E5536">
      <w:pPr>
        <w:pStyle w:val="Code"/>
      </w:pPr>
      <w:r w:rsidRPr="00062A11">
        <w:t xml:space="preserve">&gt;&gt;&gt; os.system("scp </w:t>
      </w:r>
      <w:hyperlink r:id="rId913"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0E5536">
      <w:pPr>
        <w:pStyle w:val="BodyText2"/>
      </w:pPr>
      <w:r>
        <w:t>To list all files on a remote server you can use the following:</w:t>
      </w:r>
    </w:p>
    <w:p w14:paraId="232E4D20" w14:textId="77777777" w:rsidR="0063601F" w:rsidRDefault="0063601F" w:rsidP="000E5536">
      <w:pPr>
        <w:pStyle w:val="Code"/>
      </w:pPr>
      <w:r>
        <w:t>Import commands</w:t>
      </w:r>
    </w:p>
    <w:p w14:paraId="42517840" w14:textId="77777777" w:rsidR="0063601F" w:rsidRDefault="0063601F" w:rsidP="000E5536">
      <w:pPr>
        <w:pStyle w:val="Code"/>
      </w:pPr>
      <w:r>
        <w:t xml:space="preserve">&gt;&gt;&gt; </w:t>
      </w:r>
      <w:r w:rsidRPr="006E60E0">
        <w:t>commands.getstatusoutput("ssh cottaan@cruise 'ls -d /exports/monde/GBIFSpeciesFiles/*'")</w:t>
      </w:r>
    </w:p>
    <w:p w14:paraId="4A7F0EDC" w14:textId="77777777" w:rsidR="0063601F" w:rsidRDefault="0063601F" w:rsidP="000E5536">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0E5536">
      <w:pPr>
        <w:pStyle w:val="BodyText2"/>
      </w:pPr>
      <w:r>
        <w:t>This is better than calling os.system(“ssh..) because it ignores the return value and just returns the outputs – i.e. the list of files.</w:t>
      </w:r>
    </w:p>
    <w:p w14:paraId="039F8484" w14:textId="77777777" w:rsidR="0063601F" w:rsidRDefault="0063601F" w:rsidP="000E5536">
      <w:pPr>
        <w:pStyle w:val="Code"/>
      </w:pPr>
      <w:r>
        <w:t>&gt;&gt;&gt; import gzip</w:t>
      </w:r>
    </w:p>
    <w:p w14:paraId="19AB80AA" w14:textId="77777777" w:rsidR="0063601F" w:rsidRDefault="0063601F" w:rsidP="000E5536">
      <w:pPr>
        <w:pStyle w:val="Code"/>
      </w:pPr>
      <w:r>
        <w:t>&gt;&gt;&gt; f = gzip.open('17975.gz')</w:t>
      </w:r>
    </w:p>
    <w:p w14:paraId="6373C2E3" w14:textId="77777777" w:rsidR="0063601F" w:rsidRDefault="0063601F" w:rsidP="000E5536">
      <w:pPr>
        <w:pStyle w:val="Code"/>
      </w:pPr>
      <w:r>
        <w:t>&gt;&gt;&gt; data = f.read()</w:t>
      </w:r>
    </w:p>
    <w:p w14:paraId="6B086317" w14:textId="77777777" w:rsidR="0063601F" w:rsidRDefault="0063601F" w:rsidP="000E5536">
      <w:pPr>
        <w:pStyle w:val="Code"/>
      </w:pPr>
      <w:r>
        <w:t>&gt;&gt;&gt; f.close()</w:t>
      </w:r>
    </w:p>
    <w:p w14:paraId="3BCE6763" w14:textId="77777777" w:rsidR="0063601F" w:rsidRDefault="0063601F" w:rsidP="000E5536">
      <w:pPr>
        <w:pStyle w:val="Code"/>
      </w:pPr>
      <w:r>
        <w:t>&gt;&gt;&gt; batch = table.batch()</w:t>
      </w:r>
    </w:p>
    <w:p w14:paraId="78610885" w14:textId="77777777" w:rsidR="0063601F" w:rsidRDefault="0063601F" w:rsidP="000E5536">
      <w:pPr>
        <w:pStyle w:val="Code"/>
      </w:pPr>
      <w:r>
        <w:t>&gt;&gt;&gt; for r in data.split('\n'):</w:t>
      </w:r>
    </w:p>
    <w:p w14:paraId="3D90C210" w14:textId="77777777" w:rsidR="0063601F" w:rsidRDefault="0063601F" w:rsidP="000E5536">
      <w:pPr>
        <w:pStyle w:val="Code"/>
      </w:pPr>
      <w:r>
        <w:t>&gt;&gt;&gt;     vals = r.split(',')</w:t>
      </w:r>
    </w:p>
    <w:p w14:paraId="7571C171" w14:textId="77777777" w:rsidR="0063601F" w:rsidRDefault="0063601F" w:rsidP="000E5536">
      <w:pPr>
        <w:pStyle w:val="Code"/>
      </w:pPr>
      <w:r>
        <w:t>&gt;&gt;&gt;     batch.put(vals[0], {'cf:sp':vals[1], 'cf:pr':vals[2]})</w:t>
      </w:r>
    </w:p>
    <w:p w14:paraId="2816FFE4" w14:textId="77777777" w:rsidR="0063601F" w:rsidRDefault="0063601F" w:rsidP="000E5536">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0E5536">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0E5536">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0E5536">
      <w:pPr>
        <w:pStyle w:val="Code"/>
      </w:pPr>
      <w:r w:rsidRPr="0038110C">
        <w:t>(envname)[dopa@h05-nn01 ~]$ ps -ef | grep thrift</w:t>
      </w:r>
    </w:p>
    <w:p w14:paraId="29C417D1" w14:textId="77777777" w:rsidR="0063601F" w:rsidRDefault="0063601F" w:rsidP="000E5536">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0E5536">
      <w:pPr>
        <w:pStyle w:val="Code"/>
      </w:pPr>
      <w:r>
        <w:t>..</w:t>
      </w:r>
    </w:p>
    <w:p w14:paraId="4160A0B0" w14:textId="77777777" w:rsidR="0063601F" w:rsidRDefault="0063601F" w:rsidP="000E5536">
      <w:pPr>
        <w:pStyle w:val="Heading8"/>
      </w:pPr>
      <w:r>
        <w:t>Attempt 2</w:t>
      </w:r>
    </w:p>
    <w:p w14:paraId="3301464C" w14:textId="77777777" w:rsidR="0063601F" w:rsidRDefault="0063601F" w:rsidP="000E5536">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0E5536">
      <w:pPr>
        <w:pStyle w:val="Code"/>
      </w:pPr>
      <w:r>
        <w:t>Processing: 41360.gz (Species 775)</w:t>
      </w:r>
    </w:p>
    <w:p w14:paraId="4021698C" w14:textId="77777777" w:rsidR="0063601F" w:rsidRDefault="0063601F" w:rsidP="000E5536">
      <w:pPr>
        <w:pStyle w:val="Code"/>
      </w:pPr>
      <w:r>
        <w:t>1179 records written to HBase table "quadkeydata"</w:t>
      </w:r>
    </w:p>
    <w:p w14:paraId="5CDAFFC4" w14:textId="77777777" w:rsidR="0063601F" w:rsidRDefault="0063601F" w:rsidP="000E5536">
      <w:pPr>
        <w:pStyle w:val="Code"/>
      </w:pPr>
      <w:r>
        <w:t>Processed: 1837626357 records in total (runtime:3 days, 8:59:59.747326)</w:t>
      </w:r>
    </w:p>
    <w:p w14:paraId="5892EF39" w14:textId="77777777" w:rsidR="0063601F" w:rsidRDefault="0063601F" w:rsidP="000E5536">
      <w:pPr>
        <w:pStyle w:val="Code"/>
      </w:pPr>
    </w:p>
    <w:p w14:paraId="17F04290" w14:textId="77777777" w:rsidR="0063601F" w:rsidRDefault="0063601F" w:rsidP="000E5536">
      <w:pPr>
        <w:pStyle w:val="Code"/>
      </w:pPr>
      <w:r>
        <w:t>Processing: 9137.gz (Species 776)</w:t>
      </w:r>
    </w:p>
    <w:p w14:paraId="77365484" w14:textId="77777777" w:rsidR="0063601F" w:rsidRDefault="0063601F" w:rsidP="000E5536">
      <w:pPr>
        <w:pStyle w:val="Code"/>
      </w:pPr>
      <w:r>
        <w:t>54757 records written to HBase table "quadkeydata"</w:t>
      </w:r>
    </w:p>
    <w:p w14:paraId="7A5553B8" w14:textId="77777777" w:rsidR="0063601F" w:rsidRDefault="0063601F" w:rsidP="000E5536">
      <w:pPr>
        <w:pStyle w:val="Code"/>
      </w:pPr>
      <w:r>
        <w:t>Processed: 1837681114 records in total (runtime:3 days, 9:00:05.416179)</w:t>
      </w:r>
    </w:p>
    <w:p w14:paraId="3679BF24" w14:textId="77777777" w:rsidR="0063601F" w:rsidRDefault="0063601F" w:rsidP="000E5536">
      <w:pPr>
        <w:pStyle w:val="Code"/>
      </w:pPr>
    </w:p>
    <w:p w14:paraId="77A6A74F" w14:textId="77777777" w:rsidR="0063601F" w:rsidRDefault="0063601F" w:rsidP="000E5536">
      <w:pPr>
        <w:pStyle w:val="Code"/>
      </w:pPr>
      <w:r>
        <w:t>Processing: 147249.gz (Species 777)</w:t>
      </w:r>
    </w:p>
    <w:p w14:paraId="4F6D7CBB" w14:textId="77777777" w:rsidR="0063601F" w:rsidRDefault="0063601F" w:rsidP="000E5536">
      <w:pPr>
        <w:pStyle w:val="Code"/>
      </w:pPr>
      <w:r>
        <w:t>Traceback (most recent call last):</w:t>
      </w:r>
    </w:p>
    <w:p w14:paraId="3656F5AA" w14:textId="77777777" w:rsidR="0063601F" w:rsidRDefault="0063601F" w:rsidP="000E5536">
      <w:pPr>
        <w:pStyle w:val="Code"/>
      </w:pPr>
      <w:r>
        <w:t xml:space="preserve">  File "loader.py", line 39, in &lt;module&gt;</w:t>
      </w:r>
    </w:p>
    <w:p w14:paraId="411B4B88" w14:textId="77777777" w:rsidR="0063601F" w:rsidRDefault="0063601F" w:rsidP="000E5536">
      <w:pPr>
        <w:pStyle w:val="Code"/>
      </w:pPr>
      <w:r>
        <w:t xml:space="preserve">    batch.send()</w:t>
      </w:r>
    </w:p>
    <w:p w14:paraId="4F2D72E7" w14:textId="77777777" w:rsidR="0063601F" w:rsidRDefault="0063601F" w:rsidP="000E5536">
      <w:pPr>
        <w:pStyle w:val="Code"/>
      </w:pPr>
      <w:r>
        <w:t xml:space="preserve">  File "/home/dopa/envname/lib/python2.6/site-packages/happybase/api.py", line 779, in send</w:t>
      </w:r>
    </w:p>
    <w:p w14:paraId="1D9DE13C" w14:textId="77777777" w:rsidR="0063601F" w:rsidRDefault="0063601F" w:rsidP="000E5536">
      <w:pPr>
        <w:pStyle w:val="Code"/>
      </w:pPr>
      <w:r>
        <w:t xml:space="preserve">    self.table.client.mutateRows(self.table.name, bms)</w:t>
      </w:r>
    </w:p>
    <w:p w14:paraId="4CD6820E" w14:textId="77777777" w:rsidR="0063601F" w:rsidRDefault="0063601F" w:rsidP="000E5536">
      <w:pPr>
        <w:pStyle w:val="Code"/>
      </w:pPr>
      <w:r>
        <w:t xml:space="preserve">  File "/home/dopa/envname/lib/python2.6/site-packages/happybase/hbase/Hbase.py", line 1449, in mutateRows</w:t>
      </w:r>
    </w:p>
    <w:p w14:paraId="5C4822F5" w14:textId="77777777" w:rsidR="0063601F" w:rsidRDefault="0063601F" w:rsidP="000E5536">
      <w:pPr>
        <w:pStyle w:val="Code"/>
      </w:pPr>
      <w:r>
        <w:t xml:space="preserve">    self.send_mutateRows(tableName, rowBatches)</w:t>
      </w:r>
    </w:p>
    <w:p w14:paraId="567202F8" w14:textId="77777777" w:rsidR="0063601F" w:rsidRDefault="0063601F" w:rsidP="000E5536">
      <w:pPr>
        <w:pStyle w:val="Code"/>
      </w:pPr>
      <w:r>
        <w:t xml:space="preserve">  File "/home/dopa/envname/lib/python2.6/site-packages/happybase/hbase/Hbase.py", line 1459, in send_mutateRows</w:t>
      </w:r>
    </w:p>
    <w:p w14:paraId="6EE8C87F" w14:textId="77777777" w:rsidR="0063601F" w:rsidRDefault="0063601F" w:rsidP="000E5536">
      <w:pPr>
        <w:pStyle w:val="Code"/>
      </w:pPr>
      <w:r>
        <w:t xml:space="preserve">    self._oprot.trans.flush()</w:t>
      </w:r>
    </w:p>
    <w:p w14:paraId="73609942" w14:textId="77777777" w:rsidR="0063601F" w:rsidRDefault="0063601F" w:rsidP="000E5536">
      <w:pPr>
        <w:pStyle w:val="Code"/>
      </w:pPr>
      <w:r>
        <w:t xml:space="preserve">  File "/home/dopa/envname/lib/python2.6/site-packages/thrift/transport/TTransport.py", line 169, in flush</w:t>
      </w:r>
    </w:p>
    <w:p w14:paraId="5BE4732F" w14:textId="77777777" w:rsidR="0063601F" w:rsidRDefault="0063601F" w:rsidP="000E5536">
      <w:pPr>
        <w:pStyle w:val="Code"/>
      </w:pPr>
      <w:r>
        <w:t xml:space="preserve">    self.__trans.write(out)</w:t>
      </w:r>
    </w:p>
    <w:p w14:paraId="6623B5CD" w14:textId="77777777" w:rsidR="0063601F" w:rsidRDefault="0063601F" w:rsidP="000E5536">
      <w:pPr>
        <w:pStyle w:val="Code"/>
      </w:pPr>
      <w:r>
        <w:t xml:space="preserve">  File "/home/dopa/envname/lib/python2.6/site-packages/thrift/transport/TSocket.py", line 128, in write</w:t>
      </w:r>
    </w:p>
    <w:p w14:paraId="0302709D" w14:textId="77777777" w:rsidR="0063601F" w:rsidRDefault="0063601F" w:rsidP="000E5536">
      <w:pPr>
        <w:pStyle w:val="Code"/>
      </w:pPr>
      <w:r>
        <w:t xml:space="preserve">    plus = self.handle.send(buff)</w:t>
      </w:r>
    </w:p>
    <w:p w14:paraId="0FA6E32C" w14:textId="77777777" w:rsidR="0063601F" w:rsidRDefault="0063601F" w:rsidP="000E5536">
      <w:pPr>
        <w:pStyle w:val="Code"/>
      </w:pPr>
      <w:r>
        <w:t>socket.error: [Errno 32] Broken pipe</w:t>
      </w:r>
    </w:p>
    <w:p w14:paraId="1065C1F1" w14:textId="77777777" w:rsidR="0063601F" w:rsidRDefault="0063601F" w:rsidP="000E5536">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0E5536">
      <w:pPr>
        <w:pStyle w:val="BodyText2"/>
      </w:pPr>
      <w:r>
        <w:lastRenderedPageBreak/>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0E5536">
      <w:pPr>
        <w:pStyle w:val="Code"/>
      </w:pPr>
      <w:r>
        <w:t>..</w:t>
      </w:r>
    </w:p>
    <w:p w14:paraId="5483D5B3" w14:textId="77777777" w:rsidR="0063601F" w:rsidRDefault="0063601F" w:rsidP="000E5536">
      <w:pPr>
        <w:pStyle w:val="Code"/>
      </w:pPr>
      <w:r>
        <w:t>Processing: 41360.gz (Species 775)</w:t>
      </w:r>
    </w:p>
    <w:p w14:paraId="60AA162F" w14:textId="77777777" w:rsidR="0063601F" w:rsidRDefault="0063601F" w:rsidP="000E5536">
      <w:pPr>
        <w:pStyle w:val="Code"/>
      </w:pPr>
      <w:r>
        <w:t>1179 records written to HBase table "quadkeydata"</w:t>
      </w:r>
    </w:p>
    <w:p w14:paraId="7821E0F6" w14:textId="77777777" w:rsidR="0063601F" w:rsidRDefault="0063601F" w:rsidP="000E5536">
      <w:pPr>
        <w:pStyle w:val="Code"/>
      </w:pPr>
      <w:r>
        <w:t>Processed: 1837626357 records in total (runtime:3 days, 8:59:59.747326)</w:t>
      </w:r>
    </w:p>
    <w:p w14:paraId="46C0400B" w14:textId="77777777" w:rsidR="0063601F" w:rsidRDefault="0063601F" w:rsidP="000E5536">
      <w:pPr>
        <w:pStyle w:val="Code"/>
      </w:pPr>
    </w:p>
    <w:p w14:paraId="5865B771" w14:textId="77777777" w:rsidR="0063601F" w:rsidRDefault="0063601F" w:rsidP="000E5536">
      <w:pPr>
        <w:pStyle w:val="Code"/>
      </w:pPr>
      <w:r>
        <w:t>Processing: 9137.gz (Species 776)</w:t>
      </w:r>
    </w:p>
    <w:p w14:paraId="513B54E6" w14:textId="77777777" w:rsidR="0063601F" w:rsidRDefault="0063601F" w:rsidP="000E5536">
      <w:pPr>
        <w:pStyle w:val="Code"/>
      </w:pPr>
      <w:r>
        <w:t>54757 records written to HBase table "quadkeydata"</w:t>
      </w:r>
    </w:p>
    <w:p w14:paraId="6C34D624" w14:textId="77777777" w:rsidR="0063601F" w:rsidRDefault="0063601F" w:rsidP="000E5536">
      <w:pPr>
        <w:pStyle w:val="Code"/>
      </w:pPr>
      <w:r>
        <w:t>Processed: 1837681114 records in total (runtime:3 days, 9:00:05.416179)</w:t>
      </w:r>
    </w:p>
    <w:p w14:paraId="42081412" w14:textId="77777777" w:rsidR="0063601F" w:rsidRDefault="0063601F" w:rsidP="000E5536">
      <w:pPr>
        <w:pStyle w:val="Code"/>
      </w:pPr>
    </w:p>
    <w:p w14:paraId="4AF6CD15" w14:textId="77777777" w:rsidR="0063601F" w:rsidRDefault="0063601F" w:rsidP="000E5536">
      <w:pPr>
        <w:pStyle w:val="Code"/>
      </w:pPr>
      <w:r>
        <w:t>Processing: 147249.gz (Species 777)</w:t>
      </w:r>
    </w:p>
    <w:p w14:paraId="79267099" w14:textId="77777777" w:rsidR="0063601F" w:rsidRDefault="0063601F" w:rsidP="000E5536">
      <w:pPr>
        <w:pStyle w:val="Code"/>
      </w:pPr>
      <w:r>
        <w:t>Traceback (most recent call last):</w:t>
      </w:r>
    </w:p>
    <w:p w14:paraId="52BA92D8" w14:textId="77777777" w:rsidR="0063601F" w:rsidRDefault="0063601F" w:rsidP="000E5536">
      <w:pPr>
        <w:pStyle w:val="Code"/>
      </w:pPr>
      <w:r>
        <w:t xml:space="preserve">  File "loader.py", line 39, in &lt;module&gt;</w:t>
      </w:r>
    </w:p>
    <w:p w14:paraId="5AA04CA6" w14:textId="77777777" w:rsidR="0063601F" w:rsidRDefault="0063601F" w:rsidP="000E5536">
      <w:pPr>
        <w:pStyle w:val="Code"/>
      </w:pPr>
      <w:r>
        <w:t xml:space="preserve">    batch.send()</w:t>
      </w:r>
    </w:p>
    <w:p w14:paraId="52A95086" w14:textId="77777777" w:rsidR="0063601F" w:rsidRDefault="0063601F" w:rsidP="000E5536">
      <w:pPr>
        <w:pStyle w:val="Code"/>
      </w:pPr>
      <w:r>
        <w:t xml:space="preserve">  File "/home/dopa/envname/lib/python2.6/site-packages/happybase/api.py", line 779, in send</w:t>
      </w:r>
    </w:p>
    <w:p w14:paraId="448304D0" w14:textId="77777777" w:rsidR="0063601F" w:rsidRDefault="0063601F" w:rsidP="000E5536">
      <w:pPr>
        <w:pStyle w:val="Code"/>
      </w:pPr>
      <w:r>
        <w:t xml:space="preserve">    self.table.client.mutateRows(self.table.name, bms)</w:t>
      </w:r>
    </w:p>
    <w:p w14:paraId="715C7B1F" w14:textId="77777777" w:rsidR="0063601F" w:rsidRDefault="0063601F" w:rsidP="000E5536">
      <w:pPr>
        <w:pStyle w:val="Code"/>
      </w:pPr>
      <w:r>
        <w:t xml:space="preserve">  File "/home/dopa/envname/lib/python2.6/site-packages/happybase/hbase/Hbase.py", line 1449, in mutateRows</w:t>
      </w:r>
    </w:p>
    <w:p w14:paraId="03EC531F" w14:textId="77777777" w:rsidR="0063601F" w:rsidRDefault="0063601F" w:rsidP="000E5536">
      <w:pPr>
        <w:pStyle w:val="Code"/>
      </w:pPr>
      <w:r>
        <w:t xml:space="preserve">    self.send_mutateRows(tableName, rowBatches)</w:t>
      </w:r>
    </w:p>
    <w:p w14:paraId="1C3D6D4F" w14:textId="77777777" w:rsidR="0063601F" w:rsidRDefault="0063601F" w:rsidP="000E5536">
      <w:pPr>
        <w:pStyle w:val="Code"/>
      </w:pPr>
      <w:r>
        <w:t xml:space="preserve">  File "/home/dopa/envname/lib/python2.6/site-packages/happybase/hbase/Hbase.py", line 1459, in send_mutateRows</w:t>
      </w:r>
    </w:p>
    <w:p w14:paraId="7B972725" w14:textId="77777777" w:rsidR="0063601F" w:rsidRDefault="0063601F" w:rsidP="000E5536">
      <w:pPr>
        <w:pStyle w:val="Code"/>
      </w:pPr>
      <w:r>
        <w:t xml:space="preserve">    self._oprot.trans.flush()</w:t>
      </w:r>
    </w:p>
    <w:p w14:paraId="70C5A02A" w14:textId="77777777" w:rsidR="0063601F" w:rsidRDefault="0063601F" w:rsidP="000E5536">
      <w:pPr>
        <w:pStyle w:val="Code"/>
      </w:pPr>
      <w:r>
        <w:t xml:space="preserve">  File "/home/dopa/envname/lib/python2.6/site-packages/thrift/transport/TTransport.py", line 169, in flush</w:t>
      </w:r>
    </w:p>
    <w:p w14:paraId="689E507C" w14:textId="77777777" w:rsidR="0063601F" w:rsidRDefault="0063601F" w:rsidP="000E5536">
      <w:pPr>
        <w:pStyle w:val="Code"/>
      </w:pPr>
      <w:r>
        <w:t xml:space="preserve">    self.__trans.write(out)</w:t>
      </w:r>
    </w:p>
    <w:p w14:paraId="1C828E2C" w14:textId="77777777" w:rsidR="0063601F" w:rsidRDefault="0063601F" w:rsidP="000E5536">
      <w:pPr>
        <w:pStyle w:val="Code"/>
      </w:pPr>
      <w:r>
        <w:t xml:space="preserve">  File "/home/dopa/envname/lib/python2.6/site-packages/thrift/transport/TSocket.py", line 128, in write</w:t>
      </w:r>
    </w:p>
    <w:p w14:paraId="579501C1" w14:textId="77777777" w:rsidR="0063601F" w:rsidRDefault="0063601F" w:rsidP="000E5536">
      <w:pPr>
        <w:pStyle w:val="Code"/>
      </w:pPr>
      <w:r>
        <w:t xml:space="preserve">    plus = self.handle.send(buff)</w:t>
      </w:r>
    </w:p>
    <w:p w14:paraId="0A7125CE" w14:textId="77777777" w:rsidR="0063601F" w:rsidRDefault="0063601F" w:rsidP="000E5536">
      <w:pPr>
        <w:pStyle w:val="Code"/>
      </w:pPr>
      <w:r>
        <w:t>socket.error: [Errno 32] Broken pipe</w:t>
      </w:r>
    </w:p>
    <w:p w14:paraId="31C3F766" w14:textId="77777777" w:rsidR="0063601F" w:rsidRDefault="0063601F" w:rsidP="000E5536">
      <w:pPr>
        <w:pStyle w:val="Code"/>
      </w:pPr>
      <w:r>
        <w:t>(envname)[dopa@h05-nn01 ~]$</w:t>
      </w:r>
    </w:p>
    <w:p w14:paraId="45F6DA4C" w14:textId="77777777" w:rsidR="0063601F" w:rsidRDefault="0063601F" w:rsidP="000E5536">
      <w:pPr>
        <w:pStyle w:val="BodyText2"/>
      </w:pPr>
      <w:r>
        <w:t>Now whenever I try and run anything I get:</w:t>
      </w:r>
    </w:p>
    <w:p w14:paraId="2A217213" w14:textId="77777777" w:rsidR="0063601F" w:rsidRDefault="0063601F" w:rsidP="000E5536">
      <w:pPr>
        <w:pStyle w:val="Code"/>
      </w:pPr>
      <w:r>
        <w:t>(envname)[dopa@h05-nn01 ~]$ python loader.py</w:t>
      </w:r>
    </w:p>
    <w:p w14:paraId="6021FBEC" w14:textId="77777777" w:rsidR="0063601F" w:rsidRDefault="0063601F" w:rsidP="000E5536">
      <w:pPr>
        <w:pStyle w:val="Code"/>
      </w:pPr>
      <w:r>
        <w:t>Processing: 149510.gz (Species 1)</w:t>
      </w:r>
    </w:p>
    <w:p w14:paraId="12CA6F58" w14:textId="77777777" w:rsidR="0063601F" w:rsidRDefault="0063601F" w:rsidP="000E5536">
      <w:pPr>
        <w:pStyle w:val="Code"/>
      </w:pPr>
      <w:r>
        <w:t>Traceback (most recent call last):</w:t>
      </w:r>
    </w:p>
    <w:p w14:paraId="7B1E37F1" w14:textId="77777777" w:rsidR="0063601F" w:rsidRDefault="0063601F" w:rsidP="000E5536">
      <w:pPr>
        <w:pStyle w:val="Code"/>
      </w:pPr>
      <w:r>
        <w:t xml:space="preserve">  File "loader.py", line 48, in &lt;module&gt;</w:t>
      </w:r>
    </w:p>
    <w:p w14:paraId="51550280" w14:textId="77777777" w:rsidR="0063601F" w:rsidRDefault="0063601F" w:rsidP="000E5536">
      <w:pPr>
        <w:pStyle w:val="Code"/>
      </w:pPr>
      <w:r>
        <w:t xml:space="preserve">    batch.send()</w:t>
      </w:r>
    </w:p>
    <w:p w14:paraId="454DBC58" w14:textId="77777777" w:rsidR="0063601F" w:rsidRDefault="0063601F" w:rsidP="000E5536">
      <w:pPr>
        <w:pStyle w:val="Code"/>
      </w:pPr>
      <w:r>
        <w:t xml:space="preserve"> File "/home/dopa/envname/lib/python2.6/site-packages/happybase/api.py", line 779, in send</w:t>
      </w:r>
    </w:p>
    <w:p w14:paraId="523F5F9F" w14:textId="77777777" w:rsidR="0063601F" w:rsidRDefault="0063601F" w:rsidP="000E5536">
      <w:pPr>
        <w:pStyle w:val="Code"/>
      </w:pPr>
      <w:r>
        <w:t xml:space="preserve">    self.table.client.mutateRows(self.table.name, bms)</w:t>
      </w:r>
    </w:p>
    <w:p w14:paraId="644446ED" w14:textId="77777777" w:rsidR="0063601F" w:rsidRDefault="0063601F" w:rsidP="000E5536">
      <w:pPr>
        <w:pStyle w:val="Code"/>
      </w:pPr>
      <w:r>
        <w:t xml:space="preserve">  File "/home/dopa/envname/lib/python2.6/site-packages/happybase/hbase/Hbase.py", line 1450, in mutateRows</w:t>
      </w:r>
    </w:p>
    <w:p w14:paraId="2A61EF14" w14:textId="77777777" w:rsidR="0063601F" w:rsidRDefault="0063601F" w:rsidP="000E5536">
      <w:pPr>
        <w:pStyle w:val="Code"/>
      </w:pPr>
      <w:r>
        <w:t xml:space="preserve">    self.recv_mutateRows()</w:t>
      </w:r>
    </w:p>
    <w:p w14:paraId="0A1DAB36" w14:textId="77777777" w:rsidR="0063601F" w:rsidRDefault="0063601F" w:rsidP="000E5536">
      <w:pPr>
        <w:pStyle w:val="Code"/>
      </w:pPr>
      <w:r>
        <w:t xml:space="preserve">  File "/home/dopa/envname/lib/python2.6/site-packages/happybase/hbase/Hbase.py", line 1472, in recv_mutateRows</w:t>
      </w:r>
    </w:p>
    <w:p w14:paraId="2F3DDB09" w14:textId="77777777" w:rsidR="0063601F" w:rsidRDefault="0063601F" w:rsidP="000E5536">
      <w:pPr>
        <w:pStyle w:val="Code"/>
      </w:pPr>
      <w:r>
        <w:t xml:space="preserve">    raise result.io</w:t>
      </w:r>
    </w:p>
    <w:p w14:paraId="7308A662" w14:textId="77777777" w:rsidR="0063601F" w:rsidRDefault="0063601F" w:rsidP="000E5536">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0E5536">
      <w:pPr>
        <w:pStyle w:val="Code"/>
      </w:pPr>
      <w:r>
        <w:t>(envname)[dopa@h05-nn01 ~]$</w:t>
      </w:r>
    </w:p>
    <w:p w14:paraId="1C229551" w14:textId="77777777" w:rsidR="0063601F" w:rsidRDefault="0063601F" w:rsidP="000E5536">
      <w:pPr>
        <w:pStyle w:val="BodyText2"/>
      </w:pPr>
      <w:r>
        <w:t>Looking at all the logs and restarting HBase does not seem to clear it so I am recreating the table and trying again.</w:t>
      </w:r>
    </w:p>
    <w:p w14:paraId="75C6FB1F" w14:textId="77777777" w:rsidR="0063601F" w:rsidRDefault="0063601F" w:rsidP="000E5536">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0E5536">
      <w:pPr>
        <w:pStyle w:val="Code"/>
      </w:pPr>
      <w:r>
        <w:t>..</w:t>
      </w:r>
    </w:p>
    <w:p w14:paraId="323F859F" w14:textId="77777777" w:rsidR="0063601F" w:rsidRDefault="0063601F" w:rsidP="000E5536">
      <w:pPr>
        <w:pStyle w:val="Code"/>
      </w:pPr>
      <w:r>
        <w:t>Current count: 560000000, row: 333331333023313</w:t>
      </w:r>
    </w:p>
    <w:p w14:paraId="49F5E3C7" w14:textId="77777777" w:rsidR="0063601F" w:rsidRPr="008F769F" w:rsidRDefault="0063601F" w:rsidP="000E5536">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0E5536">
      <w:pPr>
        <w:pStyle w:val="BodyText2"/>
      </w:pPr>
      <w:r>
        <w:t>Started at 09:25 on 30/04/2013 – stopped it on 15/5/13:</w:t>
      </w:r>
    </w:p>
    <w:p w14:paraId="6B195C17" w14:textId="77777777" w:rsidR="0063601F" w:rsidRDefault="0063601F" w:rsidP="000E5536">
      <w:pPr>
        <w:pStyle w:val="Code"/>
      </w:pPr>
      <w:r>
        <w:t>..</w:t>
      </w:r>
    </w:p>
    <w:p w14:paraId="46EED232" w14:textId="77777777" w:rsidR="0063601F" w:rsidRDefault="0063601F" w:rsidP="000E5536">
      <w:pPr>
        <w:pStyle w:val="Code"/>
      </w:pPr>
      <w:r>
        <w:t>Processing: 176330.gz (Species 3343)</w:t>
      </w:r>
    </w:p>
    <w:p w14:paraId="53029B1C" w14:textId="77777777" w:rsidR="0063601F" w:rsidRDefault="0063601F" w:rsidP="000E5536">
      <w:pPr>
        <w:pStyle w:val="Code"/>
      </w:pPr>
      <w:r>
        <w:t>33 records written to HBase table "quadkeydata"</w:t>
      </w:r>
    </w:p>
    <w:p w14:paraId="26055DEF" w14:textId="77777777" w:rsidR="0063601F" w:rsidRDefault="0063601F" w:rsidP="000E5536">
      <w:pPr>
        <w:pStyle w:val="Code"/>
      </w:pPr>
      <w:r>
        <w:t>Processed: 8068515514 records in total (runtime:14 days, 23:29:55.200517)</w:t>
      </w:r>
    </w:p>
    <w:p w14:paraId="36F16EB8" w14:textId="77777777" w:rsidR="0063601F" w:rsidRDefault="0063601F" w:rsidP="000E5536">
      <w:pPr>
        <w:pStyle w:val="Code"/>
      </w:pPr>
    </w:p>
    <w:p w14:paraId="67315AF7" w14:textId="77777777" w:rsidR="0063601F" w:rsidRDefault="0063601F" w:rsidP="000E5536">
      <w:pPr>
        <w:pStyle w:val="Code"/>
      </w:pPr>
      <w:r>
        <w:t>Processing: 178811.gz (Species 3344)</w:t>
      </w:r>
    </w:p>
    <w:p w14:paraId="6B7B9290" w14:textId="77777777" w:rsidR="0063601F" w:rsidRDefault="0063601F" w:rsidP="000E5536">
      <w:pPr>
        <w:pStyle w:val="Code"/>
      </w:pPr>
      <w:r>
        <w:t>1000000 records written to HBase table "quadkeydata"</w:t>
      </w:r>
    </w:p>
    <w:p w14:paraId="7EB2A089" w14:textId="77777777" w:rsidR="0063601F" w:rsidRDefault="0063601F" w:rsidP="000E5536">
      <w:pPr>
        <w:pStyle w:val="Code"/>
      </w:pPr>
      <w:r>
        <w:t>1000000 records written to HBase table "quadkeydata"</w:t>
      </w:r>
    </w:p>
    <w:p w14:paraId="25C59C49" w14:textId="77777777" w:rsidR="0063601F" w:rsidRDefault="0063601F" w:rsidP="000E5536">
      <w:pPr>
        <w:pStyle w:val="Code"/>
      </w:pPr>
      <w:r>
        <w:t>329251 records written to HBase table "quadkeydata"</w:t>
      </w:r>
    </w:p>
    <w:p w14:paraId="29096161" w14:textId="77777777" w:rsidR="0063601F" w:rsidRDefault="0063601F" w:rsidP="000E5536">
      <w:pPr>
        <w:pStyle w:val="Code"/>
      </w:pPr>
      <w:r>
        <w:t>Processed: 8070844765 records in total (runtime:14 days, 23:35:58.959203)</w:t>
      </w:r>
    </w:p>
    <w:p w14:paraId="67E99D4E" w14:textId="77777777" w:rsidR="0063601F" w:rsidRPr="003365BC" w:rsidRDefault="0063601F" w:rsidP="000E5536">
      <w:pPr>
        <w:pStyle w:val="Code"/>
      </w:pPr>
      <w:r>
        <w:t>..</w:t>
      </w:r>
    </w:p>
    <w:p w14:paraId="084495BA" w14:textId="77777777" w:rsidR="0063601F" w:rsidRDefault="0063601F" w:rsidP="000E5536">
      <w:pPr>
        <w:pStyle w:val="Heading7"/>
      </w:pPr>
      <w:r>
        <w:t>Using Hive</w:t>
      </w:r>
    </w:p>
    <w:p w14:paraId="4A30B29F" w14:textId="77777777" w:rsidR="0063601F" w:rsidRDefault="0063601F" w:rsidP="000E5536">
      <w:pPr>
        <w:pStyle w:val="BodyText2"/>
      </w:pPr>
      <w:r>
        <w:t>When we went to GBIF, Tim and Lars loaded the gzipped species files into a Hive table and then selected this data into an HBase table (from Tims email):</w:t>
      </w:r>
    </w:p>
    <w:p w14:paraId="4941647D" w14:textId="77777777" w:rsidR="0063601F" w:rsidRDefault="0063601F" w:rsidP="000E5536">
      <w:pPr>
        <w:pStyle w:val="BodyText2"/>
      </w:pPr>
      <w:r>
        <w:lastRenderedPageBreak/>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41" w:name="_Ref371938052"/>
      <w:r>
        <w:t>Debugging</w:t>
      </w:r>
      <w:bookmarkEnd w:id="141"/>
    </w:p>
    <w:p w14:paraId="2996E0FB" w14:textId="77777777" w:rsidR="0063601F" w:rsidRDefault="0063601F" w:rsidP="000E5536">
      <w:pPr>
        <w:pStyle w:val="BodyText2"/>
      </w:pPr>
      <w:r>
        <w:t xml:space="preserve">The HBase </w:t>
      </w:r>
      <w:hyperlink r:id="rId914"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0E5536">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0E5536">
      <w:pPr>
        <w:pStyle w:val="Code"/>
      </w:pPr>
      <w:r w:rsidRPr="00D53EA5">
        <w:t>(envname)[dopa@h05-nn01 logs]$ cat 'hbase-cmf-hbase1-REGIONSERVER-h05-nn01.jrc.it.log.out'</w:t>
      </w:r>
    </w:p>
    <w:p w14:paraId="69E5787D" w14:textId="77777777" w:rsidR="0063601F" w:rsidRDefault="0063601F" w:rsidP="000E5536">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0E5536">
      <w:pPr>
        <w:pStyle w:val="Code"/>
      </w:pPr>
      <w:r w:rsidRPr="000037FB">
        <w:t xml:space="preserve">[dopa@hadoop-h05 /]$ cd /var/log/hbase </w:t>
      </w:r>
    </w:p>
    <w:p w14:paraId="3D6AD6AC" w14:textId="77777777" w:rsidR="0063601F" w:rsidRPr="00D53EA5" w:rsidRDefault="0063601F" w:rsidP="000E5536">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0E5536">
      <w:pPr>
        <w:pStyle w:val="BodyText2"/>
      </w:pPr>
      <w:r>
        <w:t>The data are stored alphanumerically so quadkeys are sorted by level as you would expect:</w:t>
      </w:r>
    </w:p>
    <w:p w14:paraId="2063310D" w14:textId="77777777" w:rsidR="0063601F" w:rsidRDefault="0063601F" w:rsidP="000E5536">
      <w:pPr>
        <w:pStyle w:val="Code"/>
      </w:pPr>
      <w:r>
        <w:t>hbase(main):018:0&gt; scan 'test'</w:t>
      </w:r>
    </w:p>
    <w:p w14:paraId="185D9645" w14:textId="77777777" w:rsidR="0063601F" w:rsidRDefault="0063601F" w:rsidP="000E5536">
      <w:pPr>
        <w:pStyle w:val="Code"/>
      </w:pPr>
      <w:r>
        <w:t>ROW                   COLUMN+CELL</w:t>
      </w:r>
    </w:p>
    <w:p w14:paraId="595A80AC" w14:textId="77777777" w:rsidR="0063601F" w:rsidRDefault="0063601F" w:rsidP="000E5536">
      <w:pPr>
        <w:pStyle w:val="Code"/>
      </w:pPr>
      <w:r>
        <w:t xml:space="preserve"> 3100111312001        column=cf:1, timestamp=1369925191322, value=1</w:t>
      </w:r>
    </w:p>
    <w:p w14:paraId="00073BC0" w14:textId="77777777" w:rsidR="0063601F" w:rsidRDefault="0063601F" w:rsidP="000E5536">
      <w:pPr>
        <w:pStyle w:val="Code"/>
      </w:pPr>
      <w:r>
        <w:t xml:space="preserve"> 31001113120011       column=cf:1, timestamp=1369925301701, value=1</w:t>
      </w:r>
    </w:p>
    <w:p w14:paraId="308BF27E" w14:textId="77777777" w:rsidR="0063601F" w:rsidRDefault="0063601F" w:rsidP="000E5536">
      <w:pPr>
        <w:pStyle w:val="Code"/>
      </w:pPr>
      <w:r>
        <w:t xml:space="preserve"> 31001113120012       column=cf:1, timestamp=1369925166274, value=1</w:t>
      </w:r>
    </w:p>
    <w:p w14:paraId="03E29908" w14:textId="77777777" w:rsidR="0063601F" w:rsidRDefault="0063601F" w:rsidP="000E5536">
      <w:pPr>
        <w:pStyle w:val="Code"/>
      </w:pPr>
      <w:r>
        <w:t xml:space="preserve"> 310011131200121      column=cf:1, timestamp=1369925147183, value=1</w:t>
      </w:r>
    </w:p>
    <w:p w14:paraId="27156D13" w14:textId="77777777" w:rsidR="0063601F" w:rsidRDefault="0063601F" w:rsidP="000E5536">
      <w:pPr>
        <w:pStyle w:val="Code"/>
      </w:pPr>
      <w:r>
        <w:t xml:space="preserve"> 310011131200122      column=cf:1, timestamp=1369925151540, value=1</w:t>
      </w:r>
    </w:p>
    <w:p w14:paraId="7C0628F9" w14:textId="77777777" w:rsidR="0063601F" w:rsidRDefault="0063601F" w:rsidP="000E5536">
      <w:pPr>
        <w:pStyle w:val="Code"/>
      </w:pPr>
      <w:r>
        <w:t xml:space="preserve"> 310011131200123      column=cf:1, timestamp=1369925154959, value=1</w:t>
      </w:r>
    </w:p>
    <w:p w14:paraId="135EC5B5" w14:textId="77777777" w:rsidR="0063601F" w:rsidRDefault="0063601F" w:rsidP="000E5536">
      <w:pPr>
        <w:pStyle w:val="Code"/>
      </w:pPr>
      <w:r>
        <w:t xml:space="preserve"> 31001113120013       column=cf:1, timestamp=1369925170232, value=1</w:t>
      </w:r>
    </w:p>
    <w:p w14:paraId="35D35DF0" w14:textId="77777777" w:rsidR="0063601F" w:rsidRDefault="0063601F" w:rsidP="000E5536">
      <w:pPr>
        <w:pStyle w:val="Code"/>
      </w:pPr>
      <w:r>
        <w:t xml:space="preserve"> 310011131200131      column=cf:1, timestamp=1369925087991, value=1</w:t>
      </w:r>
    </w:p>
    <w:p w14:paraId="08C787F9" w14:textId="77777777" w:rsidR="0063601F" w:rsidRDefault="0063601F" w:rsidP="000E5536">
      <w:pPr>
        <w:pStyle w:val="Code"/>
      </w:pPr>
      <w:r>
        <w:t xml:space="preserve"> 310011131200132      column=cf:1, timestamp=1369925123217, value=1</w:t>
      </w:r>
    </w:p>
    <w:p w14:paraId="69B80F61" w14:textId="77777777" w:rsidR="0063601F" w:rsidRDefault="0063601F" w:rsidP="000E5536">
      <w:pPr>
        <w:pStyle w:val="Code"/>
      </w:pPr>
      <w:r>
        <w:t xml:space="preserve"> 310011131200133      column=cf:1, timestamp=1369925131833, value=1</w:t>
      </w:r>
    </w:p>
    <w:p w14:paraId="5532F7B8" w14:textId="77777777" w:rsidR="0063601F" w:rsidRDefault="0063601F" w:rsidP="000E5536">
      <w:pPr>
        <w:pStyle w:val="Code"/>
      </w:pPr>
      <w:r>
        <w:t>10 row(s) in 0.0190 seconds</w:t>
      </w:r>
    </w:p>
    <w:p w14:paraId="1F5634DF" w14:textId="77777777" w:rsidR="0063601F" w:rsidRPr="003418B9" w:rsidRDefault="0063601F" w:rsidP="000E5536">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0E5536">
      <w:pPr>
        <w:pStyle w:val="BodyText2"/>
      </w:pPr>
      <w:r>
        <w:t>To get the version:</w:t>
      </w:r>
    </w:p>
    <w:p w14:paraId="6F90DDB4" w14:textId="77777777" w:rsidR="0063601F" w:rsidRDefault="0063601F" w:rsidP="000E5536">
      <w:pPr>
        <w:pStyle w:val="BodyText2"/>
      </w:pPr>
      <w:r>
        <w:t>[cottaan@hadoop-m2 ~]$ hive --version</w:t>
      </w:r>
    </w:p>
    <w:p w14:paraId="23962E84" w14:textId="77777777" w:rsidR="0063601F" w:rsidRDefault="0063601F" w:rsidP="000E5536">
      <w:pPr>
        <w:pStyle w:val="BodyText2"/>
      </w:pPr>
      <w:r>
        <w:t>Hive 0.12.0-cdh5.1.3</w:t>
      </w:r>
    </w:p>
    <w:p w14:paraId="538335A0" w14:textId="77777777" w:rsidR="0063601F" w:rsidRDefault="0063601F" w:rsidP="000E5536">
      <w:pPr>
        <w:pStyle w:val="Heading6"/>
      </w:pPr>
      <w:r>
        <w:t>Background</w:t>
      </w:r>
    </w:p>
    <w:p w14:paraId="6BAD1363" w14:textId="77777777" w:rsidR="0063601F" w:rsidRDefault="008809F7" w:rsidP="000E5536">
      <w:pPr>
        <w:pStyle w:val="BodyText2"/>
      </w:pPr>
      <w:hyperlink r:id="rId915" w:history="1">
        <w:r w:rsidR="0063601F" w:rsidRPr="0051555F">
          <w:rPr>
            <w:rStyle w:val="Hyperlink"/>
          </w:rPr>
          <w:t>Introduction to Apache Hive</w:t>
        </w:r>
      </w:hyperlink>
    </w:p>
    <w:p w14:paraId="69CDBC1E" w14:textId="77777777" w:rsidR="0063601F" w:rsidRDefault="0063601F" w:rsidP="000E5536">
      <w:pPr>
        <w:pStyle w:val="BodyText2"/>
      </w:pPr>
      <w:r>
        <w:t xml:space="preserve">From the Apache Hive Confluence </w:t>
      </w:r>
      <w:hyperlink r:id="rId916" w:history="1">
        <w:r w:rsidRPr="0075242F">
          <w:rPr>
            <w:rStyle w:val="Hyperlink"/>
          </w:rPr>
          <w:t>page</w:t>
        </w:r>
      </w:hyperlink>
      <w:r>
        <w:t>:</w:t>
      </w:r>
    </w:p>
    <w:p w14:paraId="14B6AE2E" w14:textId="77777777" w:rsidR="0063601F" w:rsidRDefault="0063601F" w:rsidP="000E5536">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0E5536">
      <w:pPr>
        <w:pStyle w:val="BodyText2"/>
      </w:pPr>
      <w:r>
        <w:t xml:space="preserve">Integration docs are </w:t>
      </w:r>
      <w:hyperlink r:id="rId917" w:history="1">
        <w:r w:rsidRPr="0032241D">
          <w:rPr>
            <w:rStyle w:val="Hyperlink"/>
          </w:rPr>
          <w:t>here</w:t>
        </w:r>
      </w:hyperlink>
      <w:r>
        <w:t>.</w:t>
      </w:r>
    </w:p>
    <w:p w14:paraId="51868C7E" w14:textId="77777777" w:rsidR="0063601F" w:rsidRDefault="0063601F" w:rsidP="000E5536">
      <w:pPr>
        <w:pStyle w:val="BodyText2"/>
      </w:pPr>
      <w:r>
        <w:t xml:space="preserve">Good Cloudera article </w:t>
      </w:r>
      <w:hyperlink r:id="rId918"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0E5536">
      <w:pPr>
        <w:pStyle w:val="BodyText2"/>
        <w:rPr>
          <w:rStyle w:val="red"/>
        </w:rPr>
      </w:pPr>
      <w:r w:rsidRPr="008F300A">
        <w:rPr>
          <w:rStyle w:val="red"/>
        </w:rPr>
        <w:t xml:space="preserve">‘..That’s where Apache HBase comes in.  </w:t>
      </w:r>
      <w:r>
        <w:rPr>
          <w:rStyle w:val="red"/>
        </w:rPr>
        <w:t xml:space="preserve">. . . </w:t>
      </w:r>
      <w:r w:rsidRPr="008F300A">
        <w:rPr>
          <w:rStyle w:val="red"/>
        </w:rPr>
        <w:t xml:space="preserve">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w:t>
      </w:r>
      <w:r w:rsidRPr="008F300A">
        <w:rPr>
          <w:rStyle w:val="red"/>
        </w:rPr>
        <w:lastRenderedPageBreak/>
        <w:t>Likewise, Hive’s INSERT statement can be used to move data between HBase and native Hive tables, or to reorganize data within HBase itself…’</w:t>
      </w:r>
    </w:p>
    <w:p w14:paraId="7702D87D" w14:textId="77777777" w:rsidR="0063601F" w:rsidRDefault="0063601F" w:rsidP="000E5536">
      <w:pPr>
        <w:pStyle w:val="BodyText2"/>
      </w:pPr>
      <w:r>
        <w:t>To run hive:</w:t>
      </w:r>
    </w:p>
    <w:p w14:paraId="43383230" w14:textId="77777777" w:rsidR="0063601F" w:rsidRDefault="0063601F" w:rsidP="000E5536">
      <w:pPr>
        <w:pStyle w:val="Code"/>
      </w:pPr>
      <w:r>
        <w:t>(envname)[dopa@h05-nn01 ~]$ hive</w:t>
      </w:r>
    </w:p>
    <w:p w14:paraId="5DEA422A" w14:textId="77777777" w:rsidR="0063601F" w:rsidRDefault="0063601F" w:rsidP="000E5536">
      <w:pPr>
        <w:pStyle w:val="Code"/>
      </w:pPr>
      <w:r>
        <w:t>Logging initialized using configuration in file:/etc/hive/conf.dist/hive-log4j.properties</w:t>
      </w:r>
    </w:p>
    <w:p w14:paraId="7EF92038" w14:textId="77777777" w:rsidR="0063601F" w:rsidRDefault="0063601F" w:rsidP="000E5536">
      <w:pPr>
        <w:pStyle w:val="Code"/>
      </w:pPr>
      <w:r>
        <w:t>Hive history file=/tmp/dopa/hive_job_log_dopa_201305291659_26823034.txt</w:t>
      </w:r>
    </w:p>
    <w:p w14:paraId="3655F1D1" w14:textId="77777777" w:rsidR="0063601F" w:rsidRPr="004D7819" w:rsidRDefault="0063601F" w:rsidP="000E5536">
      <w:pPr>
        <w:pStyle w:val="Code"/>
      </w:pPr>
      <w:r>
        <w:t>hive&gt;</w:t>
      </w:r>
    </w:p>
    <w:p w14:paraId="1A2AA0F1" w14:textId="77777777" w:rsidR="0063601F" w:rsidRDefault="0063601F" w:rsidP="000E5536">
      <w:pPr>
        <w:pStyle w:val="Heading6"/>
      </w:pPr>
      <w:bookmarkStart w:id="142" w:name="_Ref384893447"/>
      <w:r>
        <w:t>Beeswax (Hive UI)</w:t>
      </w:r>
    </w:p>
    <w:p w14:paraId="706CF1FF" w14:textId="77777777" w:rsidR="0063601F" w:rsidRDefault="0063601F" w:rsidP="000E5536">
      <w:pPr>
        <w:pStyle w:val="BodyText2"/>
      </w:pPr>
      <w:r>
        <w:t xml:space="preserve">CTRL + Space to get code completion. </w:t>
      </w:r>
    </w:p>
    <w:p w14:paraId="1E8CC989" w14:textId="77777777" w:rsidR="0063601F" w:rsidRDefault="0063601F" w:rsidP="000E5536">
      <w:pPr>
        <w:pStyle w:val="BodyText2"/>
      </w:pPr>
      <w:r>
        <w:t>TAB + Enter to execute queries.</w:t>
      </w:r>
    </w:p>
    <w:p w14:paraId="1A1C5707" w14:textId="77777777" w:rsidR="0063601F" w:rsidRPr="00B226D6" w:rsidRDefault="0063601F" w:rsidP="000E5536">
      <w:pPr>
        <w:pStyle w:val="BodyText2"/>
      </w:pPr>
      <w:r>
        <w:t>To kill a running job, go to the Job Browser and kill it.</w:t>
      </w:r>
    </w:p>
    <w:p w14:paraId="4C435B3E" w14:textId="77777777" w:rsidR="0063601F" w:rsidRDefault="0063601F" w:rsidP="000E5536">
      <w:pPr>
        <w:pStyle w:val="Heading6"/>
      </w:pPr>
      <w:bookmarkStart w:id="143" w:name="_Ref387841007"/>
      <w:r>
        <w:t>Configuration</w:t>
      </w:r>
      <w:bookmarkEnd w:id="143"/>
    </w:p>
    <w:p w14:paraId="4F10401A" w14:textId="77777777" w:rsidR="0063601F" w:rsidRDefault="0063601F" w:rsidP="000E5536">
      <w:pPr>
        <w:pStyle w:val="BodyText2"/>
      </w:pPr>
      <w:r>
        <w:t>You can get Hive configuration parameters with set:</w:t>
      </w:r>
    </w:p>
    <w:p w14:paraId="3D77F279" w14:textId="77777777" w:rsidR="0063601F" w:rsidRDefault="0063601F" w:rsidP="00D96B97">
      <w:pPr>
        <w:pStyle w:val="Unix"/>
      </w:pPr>
      <w:r w:rsidRPr="000D14F7">
        <w:t>hive&gt; set;</w:t>
      </w:r>
      <w:r>
        <w:t xml:space="preserve">     -gets all parameters</w:t>
      </w:r>
    </w:p>
    <w:p w14:paraId="3D9DDB4E" w14:textId="77777777" w:rsidR="0063601F" w:rsidRDefault="0063601F" w:rsidP="00D96B97">
      <w:pPr>
        <w:pStyle w:val="Unix"/>
      </w:pPr>
      <w:r>
        <w:t>hive&gt; set hive.exec.reducers.bytes.per.reducer;</w:t>
      </w:r>
    </w:p>
    <w:p w14:paraId="6BF326E2" w14:textId="77777777" w:rsidR="0063601F" w:rsidRDefault="0063601F" w:rsidP="00D96B97">
      <w:pPr>
        <w:pStyle w:val="Unix"/>
      </w:pPr>
      <w:r>
        <w:t>hive.exec.reducers.bytes.per.reducer=4000000000</w:t>
      </w:r>
    </w:p>
    <w:p w14:paraId="6A27AD5A" w14:textId="77777777" w:rsidR="0063601F" w:rsidRDefault="0063601F" w:rsidP="000E5536">
      <w:pPr>
        <w:pStyle w:val="BodyText2"/>
      </w:pPr>
      <w:r>
        <w:t xml:space="preserve">See </w:t>
      </w:r>
      <w:hyperlink r:id="rId919" w:history="1">
        <w:r w:rsidRPr="009E7907">
          <w:rPr>
            <w:rStyle w:val="Hyperlink"/>
          </w:rPr>
          <w:t>this</w:t>
        </w:r>
      </w:hyperlink>
      <w:r>
        <w:t xml:space="preserve"> section of the docs. There are parameters that you can specify when you execute a query in Hive – these are listed </w:t>
      </w:r>
      <w:hyperlink r:id="rId920"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D96B97">
      <w:pPr>
        <w:pStyle w:val="Unix"/>
      </w:pPr>
      <w:r w:rsidRPr="00B11691">
        <w:t>SET mapred.child.java.opts</w:t>
      </w:r>
    </w:p>
    <w:p w14:paraId="21E373C0" w14:textId="77777777" w:rsidR="0063601F" w:rsidRDefault="0063601F" w:rsidP="00D96B97">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0E5536">
      <w:pPr>
        <w:pStyle w:val="BodyText2"/>
      </w:pPr>
      <w:r>
        <w:t>The default number of mappers (</w:t>
      </w:r>
      <w:r w:rsidRPr="00CB6444">
        <w:t>mapreduce.job.maps</w:t>
      </w:r>
      <w:r>
        <w:t>) is 2.</w:t>
      </w:r>
    </w:p>
    <w:p w14:paraId="084D96E3" w14:textId="77777777" w:rsidR="0063601F" w:rsidRDefault="0063601F" w:rsidP="000E5536">
      <w:pPr>
        <w:pStyle w:val="BodyText2"/>
      </w:pPr>
      <w:r>
        <w:t>By default when you start Hive, the number of reducers is set to -1.</w:t>
      </w:r>
    </w:p>
    <w:p w14:paraId="23A22FA6" w14:textId="77777777" w:rsidR="0063601F" w:rsidRDefault="0063601F" w:rsidP="00D96B97">
      <w:pPr>
        <w:pStyle w:val="Unix"/>
      </w:pPr>
      <w:r>
        <w:t>hive&gt; select distinct binomial from species where ST_Intersects(ST_SetSRID(ST_Polygon('polygon ((116 5,117 5,117 6,116 6))'),4326),geom) order by binomial;</w:t>
      </w:r>
    </w:p>
    <w:p w14:paraId="200ABB17" w14:textId="77777777" w:rsidR="0063601F" w:rsidRDefault="0063601F" w:rsidP="00D96B97">
      <w:pPr>
        <w:pStyle w:val="Unix"/>
      </w:pPr>
      <w:r>
        <w:t>Total MapReduce jobs = 2</w:t>
      </w:r>
    </w:p>
    <w:p w14:paraId="56B81548" w14:textId="77777777" w:rsidR="0063601F" w:rsidRPr="003D4D8A" w:rsidRDefault="0063601F" w:rsidP="00D96B97">
      <w:pPr>
        <w:pStyle w:val="Unix"/>
      </w:pPr>
      <w:r>
        <w:t>Launching Job 1 out of 2</w:t>
      </w:r>
    </w:p>
    <w:p w14:paraId="6F154046" w14:textId="77777777" w:rsidR="0063601F" w:rsidRDefault="0063601F" w:rsidP="00D96B97">
      <w:pPr>
        <w:pStyle w:val="Unix"/>
      </w:pPr>
      <w:r>
        <w:t>Number of reduce tasks not specified. Estimated from input data size: 60</w:t>
      </w:r>
    </w:p>
    <w:p w14:paraId="1D4FA475" w14:textId="77777777" w:rsidR="0063601F" w:rsidRDefault="0063601F" w:rsidP="00D96B97">
      <w:pPr>
        <w:pStyle w:val="Unix"/>
      </w:pPr>
      <w:r>
        <w:t>In order to change the average load for a reducer (in bytes):</w:t>
      </w:r>
    </w:p>
    <w:p w14:paraId="1364ED0E" w14:textId="77777777" w:rsidR="0063601F" w:rsidRDefault="0063601F" w:rsidP="00D96B97">
      <w:pPr>
        <w:pStyle w:val="Unix"/>
      </w:pPr>
      <w:r>
        <w:t xml:space="preserve">  set hive.exec.reducers.bytes.per.reducer=&lt;number&gt;</w:t>
      </w:r>
    </w:p>
    <w:p w14:paraId="21E6EFAE" w14:textId="77777777" w:rsidR="0063601F" w:rsidRDefault="0063601F" w:rsidP="00D96B97">
      <w:pPr>
        <w:pStyle w:val="Unix"/>
      </w:pPr>
      <w:r>
        <w:t>In order to limit the maximum number of reducers:</w:t>
      </w:r>
    </w:p>
    <w:p w14:paraId="3385A587" w14:textId="77777777" w:rsidR="0063601F" w:rsidRDefault="0063601F" w:rsidP="00D96B97">
      <w:pPr>
        <w:pStyle w:val="Unix"/>
      </w:pPr>
      <w:r>
        <w:t xml:space="preserve">  set hive.exec.reducers.max=&lt;number&gt;</w:t>
      </w:r>
    </w:p>
    <w:p w14:paraId="292BF22D" w14:textId="77777777" w:rsidR="0063601F" w:rsidRDefault="0063601F" w:rsidP="00D96B97">
      <w:pPr>
        <w:pStyle w:val="Unix"/>
      </w:pPr>
      <w:r>
        <w:t>In order to set a constant number of reducers:</w:t>
      </w:r>
    </w:p>
    <w:p w14:paraId="15F682CA" w14:textId="77777777" w:rsidR="0063601F" w:rsidRDefault="0063601F" w:rsidP="00D96B97">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D96B97">
      <w:pPr>
        <w:pStyle w:val="Unix"/>
      </w:pPr>
      <w:r w:rsidRPr="008F1981">
        <w:t>Number of reduce tasks determined at compile time: 1</w:t>
      </w:r>
    </w:p>
    <w:p w14:paraId="79979C43" w14:textId="77777777" w:rsidR="0063601F" w:rsidRDefault="0063601F" w:rsidP="00D96B97">
      <w:pPr>
        <w:pStyle w:val="Unix"/>
      </w:pPr>
      <w:r>
        <w:t>..</w:t>
      </w:r>
    </w:p>
    <w:p w14:paraId="4852B8F1" w14:textId="77777777" w:rsidR="0063601F" w:rsidRDefault="0063601F" w:rsidP="00D96B97">
      <w:pPr>
        <w:pStyle w:val="Unix"/>
      </w:pPr>
      <w:r w:rsidRPr="008F1981">
        <w:t>Hadoop job information for Stage-1: number of mappers: 251; number of reducers: 1</w:t>
      </w:r>
    </w:p>
    <w:p w14:paraId="288DC01B" w14:textId="77777777" w:rsidR="0063601F" w:rsidRDefault="0063601F" w:rsidP="000E5536">
      <w:pPr>
        <w:pStyle w:val="BodyText2"/>
      </w:pPr>
      <w:r>
        <w:t>For a different query:</w:t>
      </w:r>
    </w:p>
    <w:p w14:paraId="610F9B61" w14:textId="77777777" w:rsidR="0063601F" w:rsidRDefault="0063601F" w:rsidP="00D96B97">
      <w:pPr>
        <w:pStyle w:val="Unix"/>
      </w:pPr>
      <w:r>
        <w:t>hive&gt; SELECT name, binomial FROM wdpa JOIN species WHERE ST_Intersects(wdpa.geom, species.geom) and wdpaid=785;</w:t>
      </w:r>
    </w:p>
    <w:p w14:paraId="2EC8D4B2" w14:textId="77777777" w:rsidR="0063601F" w:rsidRDefault="0063601F" w:rsidP="00D96B97">
      <w:pPr>
        <w:pStyle w:val="Unix"/>
      </w:pPr>
      <w:r>
        <w:t>Total MapReduce jobs = 1</w:t>
      </w:r>
    </w:p>
    <w:p w14:paraId="69947F30" w14:textId="77777777" w:rsidR="0063601F" w:rsidRDefault="0063601F" w:rsidP="00D96B97">
      <w:pPr>
        <w:pStyle w:val="Unix"/>
      </w:pPr>
      <w:r>
        <w:t>Launching Job 1 out of 1</w:t>
      </w:r>
    </w:p>
    <w:p w14:paraId="00E03C11" w14:textId="77777777" w:rsidR="0063601F" w:rsidRDefault="0063601F" w:rsidP="00D96B97">
      <w:pPr>
        <w:pStyle w:val="Unix"/>
      </w:pPr>
      <w:r>
        <w:t>Number of reduce tasks determined at compile time: 1</w:t>
      </w:r>
    </w:p>
    <w:p w14:paraId="356D13AB" w14:textId="77777777" w:rsidR="0063601F" w:rsidRDefault="0063601F" w:rsidP="000E5536">
      <w:pPr>
        <w:pStyle w:val="BodyText2"/>
      </w:pPr>
      <w:r>
        <w:t>For the big species/wdpa intersection:</w:t>
      </w:r>
    </w:p>
    <w:p w14:paraId="34986981" w14:textId="77777777" w:rsidR="0063601F" w:rsidRDefault="0063601F" w:rsidP="00D96B97">
      <w:pPr>
        <w:pStyle w:val="Unix"/>
      </w:pPr>
      <w:r>
        <w:lastRenderedPageBreak/>
        <w:t>hive&gt; SELECT name, binomial FROM wdpa JOIN species WHERE ST_Intersects(wdpa.geom, species.geom) ORDER BY name, binomial;</w:t>
      </w:r>
    </w:p>
    <w:p w14:paraId="56144BC2" w14:textId="77777777" w:rsidR="0063601F" w:rsidRDefault="0063601F" w:rsidP="00D96B97">
      <w:pPr>
        <w:pStyle w:val="Unix"/>
      </w:pPr>
      <w:r>
        <w:t>Total MapReduce jobs = 2</w:t>
      </w:r>
    </w:p>
    <w:p w14:paraId="63AB3FC5" w14:textId="77777777" w:rsidR="0063601F" w:rsidRDefault="0063601F" w:rsidP="00D96B97">
      <w:pPr>
        <w:pStyle w:val="Unix"/>
      </w:pPr>
      <w:r>
        <w:t>Launching Job 1 out of 2</w:t>
      </w:r>
    </w:p>
    <w:p w14:paraId="3BBA50CB" w14:textId="77777777" w:rsidR="0063601F" w:rsidRDefault="0063601F" w:rsidP="00D96B97">
      <w:pPr>
        <w:pStyle w:val="Unix"/>
      </w:pPr>
      <w:r>
        <w:t>Number of reduce tasks determined at compile time: 1</w:t>
      </w:r>
    </w:p>
    <w:p w14:paraId="75BA489F" w14:textId="77777777" w:rsidR="0063601F" w:rsidRDefault="0063601F" w:rsidP="000E5536">
      <w:pPr>
        <w:pStyle w:val="BodyText2"/>
      </w:pPr>
      <w:r>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D96B97">
      <w:pPr>
        <w:pStyle w:val="Unix"/>
      </w:pPr>
      <w:r w:rsidRPr="005E3272">
        <w:t>hive&gt; SELECT name, binomial FROM species JOIN wdpa WHERE ST_Intersects(wdpa.geom, species.geom);</w:t>
      </w:r>
    </w:p>
    <w:p w14:paraId="19A5EEA4" w14:textId="77777777" w:rsidR="0063601F" w:rsidRDefault="0063601F" w:rsidP="00D96B97">
      <w:pPr>
        <w:pStyle w:val="Unix"/>
      </w:pPr>
      <w:r w:rsidRPr="000802A0">
        <w:t>Number of reduce tasks determined at compile time: 1</w:t>
      </w:r>
    </w:p>
    <w:p w14:paraId="0DC0C453" w14:textId="77777777" w:rsidR="0063601F" w:rsidRDefault="0063601F" w:rsidP="00D96B97">
      <w:pPr>
        <w:pStyle w:val="Unix"/>
      </w:pPr>
      <w:r>
        <w:t>..</w:t>
      </w:r>
    </w:p>
    <w:p w14:paraId="37386737" w14:textId="77777777" w:rsidR="0063601F" w:rsidRDefault="0063601F" w:rsidP="00D96B97">
      <w:pPr>
        <w:pStyle w:val="Unix"/>
      </w:pPr>
      <w:r w:rsidRPr="000802A0">
        <w:t>Hadoop job information for Stage-1: number of mappers: 251; number of reducers: 1</w:t>
      </w:r>
    </w:p>
    <w:p w14:paraId="09DC7244" w14:textId="77777777" w:rsidR="0063601F" w:rsidRDefault="0063601F" w:rsidP="000E5536">
      <w:pPr>
        <w:pStyle w:val="BodyText2"/>
      </w:pPr>
      <w:r>
        <w:t>Trying other queries:</w:t>
      </w:r>
    </w:p>
    <w:p w14:paraId="6918408A" w14:textId="77777777" w:rsidR="0063601F" w:rsidRDefault="0063601F"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0E5536">
      <w:pPr>
        <w:pStyle w:val="Code"/>
      </w:pPr>
      <w:r>
        <w:t xml:space="preserve">Hive&gt; </w:t>
      </w:r>
      <w:r w:rsidRPr="00827199">
        <w:t>dfs -rm ../hive/warehouse/counties/test_unenclosed_copy_2.json;</w:t>
      </w:r>
      <w:r>
        <w:t xml:space="preserve"> </w:t>
      </w:r>
    </w:p>
    <w:p w14:paraId="2B078719" w14:textId="77777777" w:rsidR="0063601F" w:rsidRDefault="0063601F" w:rsidP="000E5536">
      <w:pPr>
        <w:pStyle w:val="BodyText2"/>
      </w:pPr>
      <w:r>
        <w:t>Or to remove all files in an HDFS folder:</w:t>
      </w:r>
    </w:p>
    <w:p w14:paraId="5AD68C9E" w14:textId="77777777" w:rsidR="0063601F" w:rsidRDefault="0063601F" w:rsidP="000E5536">
      <w:pPr>
        <w:pStyle w:val="Code"/>
      </w:pPr>
      <w:r w:rsidRPr="006A1F68">
        <w:t>hive&gt; dfs -rm -r ../hive/warehouse/counties;</w:t>
      </w:r>
    </w:p>
    <w:p w14:paraId="73DD6EA0" w14:textId="4C6C47E5" w:rsidR="0063601F" w:rsidRDefault="0063601F" w:rsidP="000E5536">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0E5536">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0E5536">
      <w:pPr>
        <w:pStyle w:val="BodyText2"/>
      </w:pPr>
      <w:r>
        <w:t>On the hadoop-m2 machine I got an error when loading the Hive CLI:</w:t>
      </w:r>
    </w:p>
    <w:p w14:paraId="552C9284" w14:textId="77777777" w:rsidR="0063601F" w:rsidRDefault="0063601F" w:rsidP="00D96B97">
      <w:pPr>
        <w:pStyle w:val="Unix"/>
      </w:pPr>
      <w:r>
        <w:t>hive&gt; show tables;</w:t>
      </w:r>
    </w:p>
    <w:p w14:paraId="29FDBA68" w14:textId="77777777" w:rsidR="0063601F" w:rsidRDefault="0063601F" w:rsidP="00D96B97">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D96B97">
      <w:pPr>
        <w:pStyle w:val="Unix"/>
      </w:pPr>
      <w:r>
        <w:t>hive&gt;</w:t>
      </w:r>
    </w:p>
    <w:p w14:paraId="38ECF6F1" w14:textId="77777777" w:rsidR="0063601F" w:rsidRPr="00EB294A" w:rsidRDefault="0063601F" w:rsidP="000E5536">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0E5536">
      <w:pPr>
        <w:pStyle w:val="BodyText2"/>
      </w:pPr>
      <w:r>
        <w:t xml:space="preserve">Avro stores data in binary format and is therefore less costly in terms of IO. </w:t>
      </w:r>
      <w:hyperlink r:id="rId921"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922"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0E5536">
      <w:pPr>
        <w:pStyle w:val="BodyText2"/>
      </w:pPr>
      <w:r>
        <w:t xml:space="preserve">Hive CLI documentation is </w:t>
      </w:r>
      <w:hyperlink r:id="rId923" w:history="1">
        <w:r w:rsidRPr="001F16BD">
          <w:rPr>
            <w:rStyle w:val="Hyperlink"/>
          </w:rPr>
          <w:t>here</w:t>
        </w:r>
      </w:hyperlink>
      <w:r>
        <w:t xml:space="preserve">. </w:t>
      </w:r>
    </w:p>
    <w:p w14:paraId="741EEBAD" w14:textId="77777777" w:rsidR="0063601F" w:rsidRDefault="0063601F" w:rsidP="000E5536">
      <w:pPr>
        <w:pStyle w:val="BodyText2"/>
      </w:pPr>
      <w:r>
        <w:t>You can use dfs on the Hive command line:</w:t>
      </w:r>
    </w:p>
    <w:p w14:paraId="61445424" w14:textId="77777777" w:rsidR="0063601F" w:rsidRDefault="0063601F" w:rsidP="000E5536">
      <w:pPr>
        <w:pStyle w:val="Code"/>
      </w:pPr>
      <w:r w:rsidRPr="001063A6">
        <w:t>hive&gt; dfs -ls ../hive/warehouse/species;</w:t>
      </w:r>
      <w:r>
        <w:t xml:space="preserve">      - this lists all the species files</w:t>
      </w:r>
    </w:p>
    <w:p w14:paraId="155CD281" w14:textId="77777777" w:rsidR="0063601F" w:rsidRDefault="0063601F" w:rsidP="000E5536">
      <w:pPr>
        <w:pStyle w:val="Code"/>
      </w:pPr>
      <w:r w:rsidRPr="001063A6">
        <w:t>hive&gt; dfs -ls ../hive/warehouse/species/species17975.json;</w:t>
      </w:r>
      <w:r>
        <w:t xml:space="preserve">     - those that match the filename</w:t>
      </w:r>
    </w:p>
    <w:p w14:paraId="25046825" w14:textId="77777777" w:rsidR="0063601F" w:rsidRDefault="0063601F" w:rsidP="000E5536">
      <w:pPr>
        <w:pStyle w:val="BodyText2"/>
      </w:pPr>
      <w:r>
        <w:t>Here are some useful commands:</w:t>
      </w:r>
    </w:p>
    <w:p w14:paraId="351C1FA5" w14:textId="77777777" w:rsidR="0063601F" w:rsidRDefault="0063601F" w:rsidP="000E5536">
      <w:pPr>
        <w:pStyle w:val="Code"/>
      </w:pPr>
      <w:r>
        <w:t>hive&gt; show tables;</w:t>
      </w:r>
    </w:p>
    <w:p w14:paraId="12F6CC5E" w14:textId="77777777" w:rsidR="0063601F" w:rsidRDefault="0063601F" w:rsidP="000E5536">
      <w:pPr>
        <w:pStyle w:val="Code"/>
      </w:pPr>
      <w:r>
        <w:t xml:space="preserve">hive&gt; </w:t>
      </w:r>
      <w:r w:rsidRPr="00E108A0">
        <w:t>DESCRIBE</w:t>
      </w:r>
      <w:r>
        <w:t xml:space="preserve"> wdpa;</w:t>
      </w:r>
    </w:p>
    <w:p w14:paraId="756F7F63" w14:textId="77777777" w:rsidR="00E85A3C" w:rsidRDefault="00E85A3C" w:rsidP="000E5536">
      <w:pPr>
        <w:pStyle w:val="Heading7"/>
      </w:pPr>
      <w:bookmarkStart w:id="144" w:name="_Ref386018783"/>
      <w:r>
        <w:t>Getting the version of Hive</w:t>
      </w:r>
    </w:p>
    <w:p w14:paraId="5176FB90" w14:textId="77777777" w:rsidR="00E85A3C" w:rsidRDefault="00E85A3C" w:rsidP="000E5536">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0E5536">
      <w:pPr>
        <w:pStyle w:val="Code"/>
      </w:pPr>
      <w:r>
        <w:t>hive&gt; set system:sun.java.command;</w:t>
      </w:r>
    </w:p>
    <w:p w14:paraId="29180B02" w14:textId="77777777" w:rsidR="00E85A3C" w:rsidRDefault="00E85A3C" w:rsidP="000E5536">
      <w:pPr>
        <w:pStyle w:val="Code"/>
      </w:pPr>
      <w:r>
        <w:lastRenderedPageBreak/>
        <w:t>system:sun.java.command=org.apache.hadoop.util.RunJar /opt/cloudera/parcels/CDH-4.4.0-1.cdh4.4.0.p0.39/bin/../lib/hive/lib/hive-cli-0.10.0-cdh4.4.0.jar org.apache.hadoop.hive.cli.CliDriver</w:t>
      </w:r>
    </w:p>
    <w:p w14:paraId="1A6B21D2" w14:textId="77777777" w:rsidR="00E85A3C" w:rsidRPr="0075078C" w:rsidRDefault="00E85A3C" w:rsidP="000E5536">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t>Initialisation script</w:t>
      </w:r>
      <w:bookmarkEnd w:id="144"/>
    </w:p>
    <w:p w14:paraId="29342153" w14:textId="77777777" w:rsidR="0063601F" w:rsidRDefault="0063601F" w:rsidP="000E5536">
      <w:pPr>
        <w:pStyle w:val="BodyText2"/>
      </w:pPr>
      <w:r>
        <w:t>There are a lot of jars and ST_ functions that are needed in Hive sessions and these can be initialised in a script:</w:t>
      </w:r>
    </w:p>
    <w:p w14:paraId="4FEF2FB0" w14:textId="6FBE9886" w:rsidR="0063601F" w:rsidRDefault="0063601F" w:rsidP="000E5536">
      <w:pPr>
        <w:pStyle w:val="Code"/>
      </w:pPr>
      <w:r w:rsidRPr="00C95D82">
        <w:t>cottaan@hadoop-m2 ~]$ hive -i /</w:t>
      </w:r>
      <w:r w:rsidR="007D15C4" w:rsidRPr="007D15C4">
        <w:t>hive -i /tmp/hive/hive_initialise.sql</w:t>
      </w:r>
    </w:p>
    <w:p w14:paraId="2605582B" w14:textId="77777777" w:rsidR="0063601F" w:rsidRPr="007D6C7E" w:rsidRDefault="0063601F" w:rsidP="000E5536">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0E5536">
      <w:pPr>
        <w:pStyle w:val="BodyText2"/>
      </w:pPr>
      <w:r>
        <w:t>Running queries against the glc2000 dataset on the full cluster:</w:t>
      </w:r>
    </w:p>
    <w:p w14:paraId="4997D24F" w14:textId="77777777" w:rsidR="0063601F" w:rsidRDefault="0063601F" w:rsidP="000E5536">
      <w:pPr>
        <w:pStyle w:val="Code"/>
      </w:pPr>
      <w:r w:rsidRPr="00B87479">
        <w:t>select count(*) from glc2000</w:t>
      </w:r>
    </w:p>
    <w:p w14:paraId="606BEE40" w14:textId="77777777" w:rsidR="0063601F" w:rsidRDefault="0063601F" w:rsidP="000E5536">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45" w:name="_Ref401673519"/>
      <w:r>
        <w:t>Creating tables</w:t>
      </w:r>
      <w:bookmarkEnd w:id="145"/>
    </w:p>
    <w:p w14:paraId="6EDF8F0A" w14:textId="77777777" w:rsidR="0063601F" w:rsidRDefault="0063601F"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924"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925" w:anchor="LanguageManualDDL-ExternalTables" w:history="1">
        <w:r w:rsidRPr="00377426">
          <w:rPr>
            <w:rStyle w:val="Hyperlink"/>
          </w:rPr>
          <w:t>here</w:t>
        </w:r>
      </w:hyperlink>
      <w:r>
        <w:t>.</w:t>
      </w:r>
    </w:p>
    <w:p w14:paraId="117F66DA" w14:textId="77777777" w:rsidR="0063601F" w:rsidRDefault="0063601F" w:rsidP="000E5536">
      <w:pPr>
        <w:pStyle w:val="BodyText2"/>
      </w:pPr>
      <w:r>
        <w:t>You can create a comma-separated table (which you can then export to file) by using the following syntax:</w:t>
      </w:r>
    </w:p>
    <w:p w14:paraId="5F99622E" w14:textId="77777777" w:rsidR="0063601F" w:rsidRDefault="0063601F" w:rsidP="000E5536">
      <w:pPr>
        <w:pStyle w:val="Code"/>
      </w:pPr>
      <w:r w:rsidRPr="00F15508">
        <w:t>hive&gt; set hive.exec.compress.output=false;</w:t>
      </w:r>
    </w:p>
    <w:p w14:paraId="1A586644" w14:textId="77777777" w:rsidR="0063601F" w:rsidRDefault="0063601F" w:rsidP="000E5536">
      <w:pPr>
        <w:pStyle w:val="Code"/>
      </w:pPr>
      <w:r>
        <w:t>hive&gt; create table csv_dump ROW FORMAT DELIMITED FIELDS TERMINATED BY ',' LINES TERMINATED BY '\n' as</w:t>
      </w:r>
    </w:p>
    <w:p w14:paraId="4C57F33A" w14:textId="77777777" w:rsidR="0063601F" w:rsidRDefault="0063601F" w:rsidP="000E5536">
      <w:pPr>
        <w:pStyle w:val="Code"/>
      </w:pPr>
      <w:r>
        <w:t>hive&gt; select * from species.areatest2;</w:t>
      </w:r>
    </w:p>
    <w:p w14:paraId="651ADE92" w14:textId="77777777" w:rsidR="0063601F" w:rsidRDefault="0063601F" w:rsidP="000E5536">
      <w:pPr>
        <w:pStyle w:val="Code"/>
      </w:pPr>
      <w:r>
        <w:t>$ hadoop dfs -cat /user/hive/warehouse/csv_dump/* &gt; ~/csv_dump.csv</w:t>
      </w:r>
    </w:p>
    <w:p w14:paraId="52D97376" w14:textId="77777777" w:rsidR="0063601F" w:rsidRDefault="0063601F" w:rsidP="000E5536">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0E5536">
      <w:pPr>
        <w:pStyle w:val="BodyText2"/>
      </w:pPr>
      <w:r>
        <w:t>Comments can be added to tables and columns by the following:</w:t>
      </w:r>
    </w:p>
    <w:p w14:paraId="5F7C9A5B" w14:textId="77777777" w:rsidR="0063601F" w:rsidRDefault="0063601F" w:rsidP="000E5536">
      <w:pPr>
        <w:pStyle w:val="Code"/>
      </w:pPr>
      <w:r w:rsidRPr="00303045">
        <w:t>ALTER TABLE wdpa_2011_11_cells CHANGE wdpa_id wdpa_id int COMMENT 'Unique identifier';</w:t>
      </w:r>
    </w:p>
    <w:p w14:paraId="4A3A70C5" w14:textId="77777777" w:rsidR="0063601F" w:rsidRDefault="0063601F" w:rsidP="000E5536">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0E5536">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0E5536">
      <w:pPr>
        <w:pStyle w:val="BodyText2"/>
      </w:pPr>
      <w:r>
        <w:t>To specify a default database use:</w:t>
      </w:r>
    </w:p>
    <w:p w14:paraId="421C6AB2" w14:textId="77777777" w:rsidR="0063601F" w:rsidRDefault="0063601F" w:rsidP="00D96B97">
      <w:pPr>
        <w:pStyle w:val="Unix"/>
      </w:pPr>
      <w:r>
        <w:t>hive&gt;use species;</w:t>
      </w:r>
    </w:p>
    <w:p w14:paraId="57361098" w14:textId="77777777" w:rsidR="0063601F" w:rsidRDefault="0063601F" w:rsidP="000E5536">
      <w:pPr>
        <w:pStyle w:val="BodyText2"/>
        <w:rPr>
          <w:rStyle w:val="Hyperlink"/>
        </w:rPr>
      </w:pPr>
      <w:r>
        <w:t xml:space="preserve">Hive documentation on DML is </w:t>
      </w:r>
      <w:hyperlink r:id="rId926" w:history="1">
        <w:r w:rsidRPr="008478EE">
          <w:rPr>
            <w:rStyle w:val="Hyperlink"/>
          </w:rPr>
          <w:t>here</w:t>
        </w:r>
      </w:hyperlink>
    </w:p>
    <w:p w14:paraId="50278091" w14:textId="77777777" w:rsidR="0063601F" w:rsidRDefault="0063601F" w:rsidP="00D96B97">
      <w:pPr>
        <w:pStyle w:val="Unix"/>
      </w:pPr>
      <w:r w:rsidRPr="003B3CF1">
        <w:t>hive&gt; select quadkey from id17975 join wdpa where st_intersects(st_geomfromquadkey(quadkey),geom);</w:t>
      </w:r>
    </w:p>
    <w:p w14:paraId="167C235A" w14:textId="77777777" w:rsidR="0063601F" w:rsidRDefault="0063601F"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D96B97">
      <w:pPr>
        <w:pStyle w:val="Unix"/>
      </w:pPr>
      <w:r w:rsidRPr="004E0E48">
        <w:t>hive&gt; SET mapred.child.java.opts=-Xmx4G -XX:+UseConcMarkSweepGC;</w:t>
      </w:r>
    </w:p>
    <w:p w14:paraId="455802DE" w14:textId="77777777" w:rsidR="0063601F" w:rsidRDefault="0063601F" w:rsidP="00D96B97">
      <w:pPr>
        <w:pStyle w:val="Unix"/>
      </w:pPr>
      <w:r w:rsidRPr="004E0E48">
        <w:t>hive&gt; select wdpaid from wdpa where wdpaid=785;</w:t>
      </w:r>
    </w:p>
    <w:p w14:paraId="5C72CA53" w14:textId="77777777" w:rsidR="0063601F" w:rsidRDefault="0063601F" w:rsidP="00D96B97">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D96B97">
      <w:pPr>
        <w:pStyle w:val="Unix"/>
      </w:pPr>
      <w:r w:rsidRPr="00BD30CD">
        <w:t>hive&gt; select binomial from species where ST_Intersects(ST_Point(112.587,-1.228),geom)=true;</w:t>
      </w:r>
      <w:r>
        <w:t xml:space="preserve"> - nowt</w:t>
      </w:r>
    </w:p>
    <w:p w14:paraId="421BA2AF" w14:textId="77777777" w:rsidR="0063601F" w:rsidRDefault="0063601F" w:rsidP="00D96B97">
      <w:pPr>
        <w:pStyle w:val="Unix"/>
      </w:pPr>
      <w:r>
        <w:t>hive&gt; select binomial,ST_AsText(ST_Centroid(geom)),ST_Intersects(ST_Point(112.587,-1.228),geom) from species where speciesid2=17975;</w:t>
      </w:r>
    </w:p>
    <w:p w14:paraId="393CE7B8" w14:textId="77777777" w:rsidR="0063601F" w:rsidRDefault="0063601F" w:rsidP="00D96B97">
      <w:pPr>
        <w:pStyle w:val="Unix"/>
      </w:pPr>
      <w:r>
        <w:t>Pongo pygmaeus  POINT (112.58706944450006 -1.2280416669999283)  NULL   - * 92 – why no intersection!</w:t>
      </w:r>
    </w:p>
    <w:p w14:paraId="70925701" w14:textId="77777777" w:rsidR="0063601F" w:rsidRDefault="0063601F" w:rsidP="00D96B97">
      <w:pPr>
        <w:pStyle w:val="Unix"/>
      </w:pPr>
      <w:r w:rsidRPr="00F313E1">
        <w:t>hive&gt; select binomial from species where ST_Intersects(ST_Point('point (112.587 -1.228)'), geom);</w:t>
      </w:r>
      <w:r>
        <w:t xml:space="preserve"> - nowt</w:t>
      </w:r>
    </w:p>
    <w:p w14:paraId="3920C769" w14:textId="77777777" w:rsidR="0063601F" w:rsidRDefault="0063601F" w:rsidP="00D96B97">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D96B97">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D96B97">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D96B97">
      <w:pPr>
        <w:pStyle w:val="Unix"/>
      </w:pPr>
      <w:r w:rsidRPr="007700CE">
        <w:lastRenderedPageBreak/>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D96B97">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D96B97">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D96B97">
      <w:pPr>
        <w:pStyle w:val="Unix"/>
      </w:pPr>
      <w:r w:rsidRPr="003D5F0F">
        <w:t>hive&gt; SELECT name, binomial FROM wdpa JOIN species WHERE ST_Intersects(wdpa.geom, species.geom) ORDER BY name, binomial;</w:t>
      </w:r>
      <w:r>
        <w:t xml:space="preserve"> - ran but swapping on the reduce part</w:t>
      </w:r>
    </w:p>
    <w:p w14:paraId="00B73D76" w14:textId="77777777" w:rsidR="0063601F" w:rsidRDefault="0063601F" w:rsidP="00D96B97">
      <w:pPr>
        <w:pStyle w:val="Unix"/>
      </w:pPr>
      <w:r>
        <w:t xml:space="preserve">hive&gt; </w:t>
      </w:r>
      <w:r w:rsidRPr="003D5F0F">
        <w:t>SELECT name, binomial FROM wdpa JOIN species WHERE ST_Intersects(wdpa.geom, species.geom)</w:t>
      </w:r>
      <w:r>
        <w:t>;</w:t>
      </w:r>
    </w:p>
    <w:p w14:paraId="10BD89C6" w14:textId="77777777" w:rsidR="0063601F" w:rsidRDefault="0063601F" w:rsidP="00D96B97">
      <w:pPr>
        <w:pStyle w:val="Unix"/>
      </w:pPr>
      <w:r w:rsidRPr="00DF1ED4">
        <w:t>hive&gt; SELECT name, binomial, ST_Intersects(wdpa.geom,species.geom) FROM wdpa join species;</w:t>
      </w:r>
      <w:r>
        <w:t xml:space="preserve"> - stuck on 69%</w:t>
      </w:r>
    </w:p>
    <w:p w14:paraId="525B235B" w14:textId="77777777" w:rsidR="0063601F" w:rsidRDefault="0063601F" w:rsidP="00D96B97">
      <w:pPr>
        <w:pStyle w:val="Unix"/>
      </w:pPr>
      <w:r w:rsidRPr="00626BD0">
        <w:t>hive&gt; SELECT name, binomial FROM wdpa JOIN species WHERE ST_Intersects(wdpa.geom, species.geom)=true;</w:t>
      </w:r>
      <w:r>
        <w:t xml:space="preserve"> stuck on 69</w:t>
      </w:r>
    </w:p>
    <w:p w14:paraId="0D6848C5" w14:textId="77777777" w:rsidR="0063601F" w:rsidRDefault="0063601F" w:rsidP="00D96B97">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D96B97">
      <w:pPr>
        <w:pStyle w:val="Unix"/>
      </w:pPr>
    </w:p>
    <w:p w14:paraId="7928DD12" w14:textId="77777777" w:rsidR="0063601F" w:rsidRDefault="0063601F" w:rsidP="00D96B97">
      <w:pPr>
        <w:pStyle w:val="Unix"/>
      </w:pPr>
      <w:r w:rsidRPr="00E66747">
        <w:t>SELECT name, binomial FROM species JOIN wdpa WHERE ST_Intersects(wdpa.geom, species.geom);</w:t>
      </w:r>
    </w:p>
    <w:p w14:paraId="2FB5FAB2" w14:textId="77777777" w:rsidR="0063601F" w:rsidRDefault="0063601F" w:rsidP="00D96B97">
      <w:pPr>
        <w:pStyle w:val="Unix"/>
      </w:pPr>
      <w:r>
        <w:t>trying to set reducers to 6 – stuck on 95%</w:t>
      </w:r>
    </w:p>
    <w:p w14:paraId="735F3B94" w14:textId="77777777" w:rsidR="0063601F" w:rsidRDefault="0063601F" w:rsidP="00D96B97">
      <w:pPr>
        <w:pStyle w:val="Unix"/>
      </w:pPr>
      <w:r>
        <w:t xml:space="preserve">20 - </w:t>
      </w:r>
    </w:p>
    <w:p w14:paraId="277D9075" w14:textId="77777777" w:rsidR="0063601F" w:rsidRDefault="0063601F" w:rsidP="00D96B97">
      <w:pPr>
        <w:pStyle w:val="Unix"/>
      </w:pPr>
    </w:p>
    <w:p w14:paraId="3CFD0691" w14:textId="77777777" w:rsidR="00EA3299" w:rsidRDefault="0063601F"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0E5536">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0E5536">
      <w:pPr>
        <w:pStyle w:val="BodyText2"/>
      </w:pPr>
      <w:r>
        <w:t>Trying:</w:t>
      </w:r>
    </w:p>
    <w:p w14:paraId="17E2BA96" w14:textId="77777777" w:rsidR="0063601F" w:rsidRDefault="0063601F" w:rsidP="00D96B97">
      <w:pPr>
        <w:pStyle w:val="Unix"/>
      </w:pPr>
      <w:r>
        <w:t>SET mapreduce.map.memory.mb=4000 – java heap space error</w:t>
      </w:r>
    </w:p>
    <w:p w14:paraId="701CBE8B" w14:textId="77777777" w:rsidR="0063601F" w:rsidRDefault="0063601F" w:rsidP="00D96B97">
      <w:pPr>
        <w:pStyle w:val="Unix"/>
      </w:pPr>
      <w:r>
        <w:t>SET mapreduce.map.memory.mb=8000 – java heap space error</w:t>
      </w:r>
    </w:p>
    <w:p w14:paraId="19C6C13A" w14:textId="77777777" w:rsidR="0063601F" w:rsidRDefault="0063601F" w:rsidP="000E5536">
      <w:pPr>
        <w:pStyle w:val="Heading6"/>
      </w:pPr>
      <w:r>
        <w:t xml:space="preserve">Using spatial tables </w:t>
      </w:r>
      <w:bookmarkEnd w:id="142"/>
    </w:p>
    <w:p w14:paraId="78EF82BE" w14:textId="77777777" w:rsidR="0063601F" w:rsidRPr="0073051D" w:rsidRDefault="0063601F" w:rsidP="000E5536">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46" w:name="_Ref454437496"/>
      <w:bookmarkStart w:id="147" w:name="_Ref384894195"/>
      <w:r>
        <w:t>Building the jar files</w:t>
      </w:r>
      <w:bookmarkEnd w:id="146"/>
    </w:p>
    <w:p w14:paraId="0FF7B823" w14:textId="77777777" w:rsidR="00C13DEF" w:rsidRDefault="00C13DEF" w:rsidP="000E5536">
      <w:pPr>
        <w:pStyle w:val="Heading8"/>
      </w:pPr>
      <w:r>
        <w:t>ESRI Libraries</w:t>
      </w:r>
    </w:p>
    <w:p w14:paraId="64603E32" w14:textId="77777777" w:rsidR="0063601F" w:rsidRDefault="0063601F" w:rsidP="000E5536">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0E5536">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927"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5536">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928"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D96B97">
      <w:pPr>
        <w:pStyle w:val="Unix"/>
      </w:pPr>
      <w:r w:rsidRPr="006353E9">
        <w:t>Unsupported major.minor version 52.0</w:t>
      </w:r>
    </w:p>
    <w:p w14:paraId="0967B355" w14:textId="3795C408" w:rsidR="00C72083" w:rsidRDefault="000E478F" w:rsidP="000E5536">
      <w:pPr>
        <w:pStyle w:val="BodyText2"/>
      </w:pPr>
      <w:r>
        <w:t>So you have to configure the Ant job to target the Java 1.7 runtime by adding the following into the build.xml Ant file:</w:t>
      </w:r>
    </w:p>
    <w:p w14:paraId="7BE3037F" w14:textId="77777777" w:rsidR="000E478F" w:rsidRPr="004C3D93" w:rsidRDefault="000E478F" w:rsidP="000E5536">
      <w:pPr>
        <w:pStyle w:val="Code"/>
      </w:pPr>
      <w:r w:rsidRPr="004C3D93">
        <w:tab/>
        <w:t>&lt;target name="compile" depends="init"&gt;</w:t>
      </w:r>
    </w:p>
    <w:p w14:paraId="4F0A179F" w14:textId="77777777" w:rsidR="000E478F" w:rsidRPr="004C3D93" w:rsidRDefault="000E478F" w:rsidP="000E5536">
      <w:pPr>
        <w:pStyle w:val="Code"/>
      </w:pPr>
      <w:r w:rsidRPr="004C3D93">
        <w:tab/>
      </w:r>
      <w:r w:rsidRPr="004C3D93">
        <w:tab/>
        <w:t>&lt;javac srcdir="hive/src/main/java" destdir="${dir.build}" target="1.7" source="1.7"&gt;</w:t>
      </w:r>
    </w:p>
    <w:p w14:paraId="51390B99"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0E5536">
      <w:pPr>
        <w:pStyle w:val="Code"/>
      </w:pPr>
      <w:r w:rsidRPr="004C3D93">
        <w:tab/>
      </w:r>
      <w:r w:rsidRPr="004C3D93">
        <w:tab/>
        <w:t>&lt;/javac&gt;</w:t>
      </w:r>
    </w:p>
    <w:p w14:paraId="5EDC8B6A" w14:textId="77777777" w:rsidR="000E478F" w:rsidRPr="004C3D93" w:rsidRDefault="000E478F" w:rsidP="000E5536">
      <w:pPr>
        <w:pStyle w:val="Code"/>
      </w:pPr>
      <w:r w:rsidRPr="004C3D93">
        <w:tab/>
      </w:r>
      <w:r w:rsidRPr="004C3D93">
        <w:tab/>
        <w:t>&lt;javac srcdir="json/src/main/java" destdir="${dir.build}" target="1.7" source="1.7"&gt;</w:t>
      </w:r>
    </w:p>
    <w:p w14:paraId="4DDD3EB8"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0E5536">
      <w:pPr>
        <w:pStyle w:val="Code"/>
      </w:pPr>
      <w:r w:rsidRPr="004C3D93">
        <w:tab/>
      </w:r>
      <w:r w:rsidRPr="004C3D93">
        <w:tab/>
        <w:t>&lt;/javac&gt;</w:t>
      </w:r>
    </w:p>
    <w:p w14:paraId="342077D5" w14:textId="77777777" w:rsidR="000E478F" w:rsidRDefault="000E478F" w:rsidP="000E5536">
      <w:pPr>
        <w:pStyle w:val="Code"/>
      </w:pPr>
      <w:r w:rsidRPr="004C3D93">
        <w:tab/>
        <w:t>&lt;/target&gt;</w:t>
      </w:r>
    </w:p>
    <w:p w14:paraId="634DB7EC" w14:textId="4185944D" w:rsidR="000E478F" w:rsidRDefault="000E478F" w:rsidP="000E5536">
      <w:pPr>
        <w:pStyle w:val="BodyText2"/>
      </w:pPr>
      <w:r>
        <w:t>You can check that the output *.class files (and hence the *.jar) file has been compiled into the right target version by running this:</w:t>
      </w:r>
    </w:p>
    <w:p w14:paraId="3FC63B49" w14:textId="77777777" w:rsidR="009F76A7" w:rsidRPr="00092158" w:rsidRDefault="009F76A7" w:rsidP="00D96B97">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D96B97">
      <w:pPr>
        <w:pStyle w:val="Unix"/>
      </w:pPr>
      <w:r>
        <w:t xml:space="preserve">  major version: 51</w:t>
      </w:r>
    </w:p>
    <w:p w14:paraId="21A7E840" w14:textId="31F1E72B" w:rsidR="000E478F" w:rsidRDefault="009F76A7" w:rsidP="000E5536">
      <w:pPr>
        <w:pStyle w:val="BodyText2"/>
      </w:pPr>
      <w:r>
        <w:lastRenderedPageBreak/>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0E5536">
      <w:pPr>
        <w:pStyle w:val="BodyText2"/>
      </w:pPr>
      <w:r>
        <w:t>Built using Maven | Build..</w:t>
      </w:r>
    </w:p>
    <w:p w14:paraId="5B3EE652" w14:textId="3ED56310" w:rsidR="0063601F" w:rsidRDefault="0063601F" w:rsidP="000E5536">
      <w:pPr>
        <w:pStyle w:val="Heading7"/>
      </w:pPr>
      <w:r>
        <w:t>Adding the jar files</w:t>
      </w:r>
      <w:bookmarkEnd w:id="147"/>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0E5536">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0E5536">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0E5536">
      <w:pPr>
        <w:pStyle w:val="Code"/>
      </w:pPr>
      <w:r>
        <w:t xml:space="preserve">hive&gt; </w:t>
      </w:r>
      <w:r w:rsidRPr="005A35F0">
        <w:t>add JAR /home/dopa/java_compiled_classes/spatial-sdk-json.jar;</w:t>
      </w:r>
    </w:p>
    <w:p w14:paraId="71E6ACF3" w14:textId="77777777" w:rsidR="0063601F" w:rsidRPr="005A35F0" w:rsidRDefault="0063601F" w:rsidP="000E5536">
      <w:pPr>
        <w:pStyle w:val="Code"/>
      </w:pPr>
      <w:r w:rsidRPr="005A35F0">
        <w:t>Added /home/dopa/java_compiled_classes/spatial-sdk-json.jar to class path</w:t>
      </w:r>
    </w:p>
    <w:p w14:paraId="3985DE9D" w14:textId="77777777" w:rsidR="0063601F" w:rsidRPr="005A35F0" w:rsidRDefault="0063601F" w:rsidP="000E5536">
      <w:pPr>
        <w:pStyle w:val="Code"/>
      </w:pPr>
      <w:r w:rsidRPr="005A35F0">
        <w:t>Added resource: /home/dopa/java_compiled_classes/spatial-sdk-json.jar</w:t>
      </w:r>
    </w:p>
    <w:p w14:paraId="5FB9FC15" w14:textId="77777777" w:rsidR="0063601F" w:rsidRPr="005A35F0" w:rsidRDefault="0063601F" w:rsidP="000E5536">
      <w:pPr>
        <w:pStyle w:val="Code"/>
      </w:pPr>
      <w:r w:rsidRPr="005A35F0">
        <w:t>hive&gt; add JAR /home/dopa/java_compiled_classes/spatial-sdk-hive.jar;</w:t>
      </w:r>
    </w:p>
    <w:p w14:paraId="7D08A3AB" w14:textId="77777777" w:rsidR="0063601F" w:rsidRPr="005A35F0" w:rsidRDefault="0063601F" w:rsidP="000E5536">
      <w:pPr>
        <w:pStyle w:val="Code"/>
      </w:pPr>
      <w:r w:rsidRPr="005A35F0">
        <w:t>Added /home/dopa/java_compiled_classes/spatial-sdk-hive.jar to class path</w:t>
      </w:r>
    </w:p>
    <w:p w14:paraId="4F7BC27E" w14:textId="77777777" w:rsidR="0063601F" w:rsidRPr="005A35F0" w:rsidRDefault="0063601F" w:rsidP="000E5536">
      <w:pPr>
        <w:pStyle w:val="Code"/>
      </w:pPr>
      <w:r w:rsidRPr="005A35F0">
        <w:t>Added resource: /home/dopa/java_compiled_classes/spatial-sdk-hive.jar</w:t>
      </w:r>
    </w:p>
    <w:p w14:paraId="59E140DA" w14:textId="77777777" w:rsidR="0063601F" w:rsidRPr="005A35F0" w:rsidRDefault="0063601F" w:rsidP="000E5536">
      <w:pPr>
        <w:pStyle w:val="Code"/>
      </w:pPr>
      <w:r w:rsidRPr="005A35F0">
        <w:t>hive&gt; add JAR /home/dopa/java_compiled_classes/esri-geometry-api.jar;</w:t>
      </w:r>
    </w:p>
    <w:p w14:paraId="3181C64F" w14:textId="77777777" w:rsidR="0063601F" w:rsidRPr="005A35F0" w:rsidRDefault="0063601F" w:rsidP="000E5536">
      <w:pPr>
        <w:pStyle w:val="Code"/>
      </w:pPr>
      <w:r w:rsidRPr="005A35F0">
        <w:t>Added /home/dopa/java_compiled_classes/esri-geometry-api.jar to class path</w:t>
      </w:r>
    </w:p>
    <w:p w14:paraId="5AA199BE" w14:textId="77777777" w:rsidR="0063601F" w:rsidRDefault="0063601F" w:rsidP="000E5536">
      <w:pPr>
        <w:pStyle w:val="Code"/>
      </w:pPr>
      <w:r w:rsidRPr="005A35F0">
        <w:t>Added resource: /home/dopa/java_compiled_classes/esri-geometry-api.jar</w:t>
      </w:r>
    </w:p>
    <w:p w14:paraId="454E9432" w14:textId="72981315" w:rsidR="003C4E0A" w:rsidRDefault="003C4E0A" w:rsidP="000E5536">
      <w:pPr>
        <w:pStyle w:val="BodyText2"/>
      </w:pPr>
      <w:r>
        <w:t>22/06/2016:</w:t>
      </w:r>
    </w:p>
    <w:p w14:paraId="7D22EFD7" w14:textId="77777777" w:rsidR="003C4E0A" w:rsidRDefault="003C4E0A" w:rsidP="000E5536">
      <w:pPr>
        <w:pStyle w:val="Code"/>
      </w:pPr>
      <w:r>
        <w:t>hive&gt; add JAR /home/cottaan/jar_files/esri-geometry-api.jar;</w:t>
      </w:r>
    </w:p>
    <w:p w14:paraId="405809F6" w14:textId="77777777" w:rsidR="003C4E0A" w:rsidRDefault="003C4E0A" w:rsidP="000E5536">
      <w:pPr>
        <w:pStyle w:val="Code"/>
      </w:pPr>
      <w:r>
        <w:t>Added [/home/cottaan/jar_files/esri-geometry-api.jar] to class path</w:t>
      </w:r>
    </w:p>
    <w:p w14:paraId="0C82E9C7" w14:textId="77777777" w:rsidR="003C4E0A" w:rsidRDefault="003C4E0A" w:rsidP="000E5536">
      <w:pPr>
        <w:pStyle w:val="Code"/>
      </w:pPr>
      <w:r>
        <w:t>Added resources: [/home/cottaan/jar_files/esri-geometry-api.jar]</w:t>
      </w:r>
    </w:p>
    <w:p w14:paraId="154F2EBE" w14:textId="77777777" w:rsidR="003C4E0A" w:rsidRDefault="003C4E0A" w:rsidP="000E5536">
      <w:pPr>
        <w:pStyle w:val="Code"/>
      </w:pPr>
      <w:r>
        <w:t>hive&gt; add JAR /home/cottaan/jar_files/spatial-sdk-hadoop.jar;</w:t>
      </w:r>
    </w:p>
    <w:p w14:paraId="19C0F263" w14:textId="77777777" w:rsidR="003C4E0A" w:rsidRDefault="003C4E0A" w:rsidP="000E5536">
      <w:pPr>
        <w:pStyle w:val="Code"/>
      </w:pPr>
      <w:r>
        <w:t>Added [/home/cottaan/jar_files/spatial-sdk-hadoop.jar] to class path</w:t>
      </w:r>
    </w:p>
    <w:p w14:paraId="4FFF61EA" w14:textId="1A1F7EC2" w:rsidR="003C4E0A" w:rsidRDefault="003C4E0A" w:rsidP="000E5536">
      <w:pPr>
        <w:pStyle w:val="Code"/>
      </w:pPr>
      <w:r>
        <w:t>Added resources: [/home/cottaan/jar_files/spatial-sdk-hadoop.jar]</w:t>
      </w:r>
    </w:p>
    <w:p w14:paraId="3F67EC14" w14:textId="10D8829A" w:rsidR="00A23BD1" w:rsidRDefault="00A23BD1" w:rsidP="000E5536">
      <w:pPr>
        <w:pStyle w:val="BodyText2"/>
      </w:pPr>
      <w:r>
        <w:t>28/06/2016</w:t>
      </w:r>
    </w:p>
    <w:p w14:paraId="5D16FE6C" w14:textId="5C510968" w:rsidR="00A23BD1" w:rsidRPr="005A35F0" w:rsidRDefault="00A23BD1" w:rsidP="000E5536">
      <w:pPr>
        <w:pStyle w:val="Code"/>
      </w:pPr>
      <w:r>
        <w:t xml:space="preserve">hive&gt; add JAR </w:t>
      </w:r>
      <w:r w:rsidRPr="00A23BD1">
        <w:t>/home/auxiliary_jars</w:t>
      </w:r>
      <w:r>
        <w:t>/esri-geometry-api.jar;</w:t>
      </w:r>
    </w:p>
    <w:p w14:paraId="0493EE16" w14:textId="77777777" w:rsidR="0063601F" w:rsidRPr="005A35F0" w:rsidRDefault="0063601F" w:rsidP="000E5536">
      <w:pPr>
        <w:pStyle w:val="BodyText2"/>
      </w:pPr>
      <w:r w:rsidRPr="005A35F0">
        <w:t xml:space="preserve">Then list them out to check. </w:t>
      </w:r>
    </w:p>
    <w:p w14:paraId="3A217039" w14:textId="77777777" w:rsidR="0063601F" w:rsidRPr="005A35F0" w:rsidRDefault="0063601F" w:rsidP="000E5536">
      <w:pPr>
        <w:pStyle w:val="Code"/>
      </w:pPr>
      <w:r w:rsidRPr="005A35F0">
        <w:t>hive&gt; list JARS;</w:t>
      </w:r>
    </w:p>
    <w:p w14:paraId="2FDB1752" w14:textId="77777777" w:rsidR="0063601F" w:rsidRDefault="0063601F" w:rsidP="000E5536">
      <w:pPr>
        <w:pStyle w:val="Code"/>
      </w:pPr>
      <w:r w:rsidRPr="005A35F0">
        <w:t>/home/dopa/java_compiled_classes</w:t>
      </w:r>
      <w:r>
        <w:t>/esri-geometry-api.jar</w:t>
      </w:r>
    </w:p>
    <w:p w14:paraId="031A6BC0" w14:textId="77777777" w:rsidR="0063601F" w:rsidRDefault="0063601F" w:rsidP="000E5536">
      <w:pPr>
        <w:pStyle w:val="Code"/>
      </w:pPr>
      <w:r>
        <w:t>file:/opt/cloudera/parcels/CDH-4.4.0-1.cdh4.4.0.p0.39/lib/hive/lib/hive-builtins-0.10.0-cdh4.4.0.jar</w:t>
      </w:r>
    </w:p>
    <w:p w14:paraId="27A458C1" w14:textId="77777777" w:rsidR="0063601F" w:rsidRDefault="0063601F" w:rsidP="000E5536">
      <w:pPr>
        <w:pStyle w:val="Code"/>
      </w:pPr>
      <w:r>
        <w:t>/home/dopa/java_compiled_classes/spatial-sdk-hive.jar</w:t>
      </w:r>
    </w:p>
    <w:p w14:paraId="66ED99D6" w14:textId="77777777" w:rsidR="0063601F" w:rsidRPr="002C2997" w:rsidRDefault="0063601F" w:rsidP="000E5536">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0E5536">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0E5536">
      <w:pPr>
        <w:pStyle w:val="BodyText2"/>
      </w:pPr>
      <w:r>
        <w:t xml:space="preserve">Following instructions </w:t>
      </w:r>
      <w:hyperlink r:id="rId929"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0E5536">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t>Using Hive CLI</w:t>
      </w:r>
    </w:p>
    <w:p w14:paraId="1E168C11" w14:textId="77777777" w:rsidR="0063601F" w:rsidRDefault="0063601F" w:rsidP="000E5536">
      <w:pPr>
        <w:pStyle w:val="BodyText2"/>
      </w:pPr>
      <w:r>
        <w:lastRenderedPageBreak/>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0E5536">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0E5536">
      <w:pPr>
        <w:pStyle w:val="Code"/>
      </w:pPr>
      <w:r>
        <w:t>OK</w:t>
      </w:r>
    </w:p>
    <w:p w14:paraId="18B546E8" w14:textId="77777777" w:rsidR="0063601F" w:rsidRDefault="0063601F" w:rsidP="000E5536">
      <w:pPr>
        <w:pStyle w:val="Code"/>
      </w:pPr>
      <w:r>
        <w:t>Time taken: 1.498 seconds</w:t>
      </w:r>
    </w:p>
    <w:p w14:paraId="7D6DE90D" w14:textId="77777777" w:rsidR="0063601F" w:rsidRDefault="0063601F" w:rsidP="000E5536">
      <w:pPr>
        <w:pStyle w:val="BodyText2"/>
      </w:pPr>
      <w:r>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0E5536">
      <w:pPr>
        <w:pStyle w:val="BodyText2"/>
      </w:pPr>
      <w:r>
        <w:t>For the WDPA:</w:t>
      </w:r>
    </w:p>
    <w:p w14:paraId="1D965F89" w14:textId="77777777" w:rsidR="0063601F" w:rsidRPr="005A35F0" w:rsidRDefault="0063601F" w:rsidP="000E5536">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0E5536">
      <w:pPr>
        <w:pStyle w:val="BodyText2"/>
      </w:pPr>
      <w:r w:rsidRPr="005A35F0">
        <w:t>For the species (local orang-utan feature class – OrangUtan.json):</w:t>
      </w:r>
    </w:p>
    <w:p w14:paraId="07F2A7F9" w14:textId="77777777" w:rsidR="0063601F" w:rsidRPr="005A35F0" w:rsidRDefault="0063601F" w:rsidP="000E5536">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0E5536">
      <w:pPr>
        <w:pStyle w:val="BodyText2"/>
      </w:pPr>
      <w:r w:rsidRPr="005A35F0">
        <w:t>For the species (species.jrc.org postgis schema) – UNTESTED!:</w:t>
      </w:r>
    </w:p>
    <w:p w14:paraId="64251DED" w14:textId="77777777" w:rsidR="0063601F" w:rsidRPr="005A35F0" w:rsidRDefault="0063601F" w:rsidP="000E5536">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0E5536">
      <w:pPr>
        <w:pStyle w:val="BodyText2"/>
      </w:pPr>
      <w:r w:rsidRPr="005A35F0">
        <w:t>For the species (Nov 2011 file geodatabase – AllSpecies feature class - OrangUtanNov2011.json):</w:t>
      </w:r>
    </w:p>
    <w:p w14:paraId="56FD4CC1" w14:textId="77777777" w:rsidR="0063601F" w:rsidRPr="005A35F0" w:rsidRDefault="0063601F" w:rsidP="000E5536">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0E5536">
      <w:pPr>
        <w:pStyle w:val="BodyText2"/>
      </w:pPr>
      <w:r w:rsidRPr="005A35F0">
        <w:t>For the species (Nov 2011 file geodatabase – AllSpecies feature class - OrangUtanNov2011.json) as an external table:</w:t>
      </w:r>
    </w:p>
    <w:p w14:paraId="300E4E80" w14:textId="77777777" w:rsidR="0063601F" w:rsidRDefault="0063601F" w:rsidP="000E5536">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48" w:name="_Ref384899398"/>
      <w:r>
        <w:t>Using Beeswax UI</w:t>
      </w:r>
    </w:p>
    <w:p w14:paraId="33E07FBA" w14:textId="77777777" w:rsidR="0063601F" w:rsidRDefault="0063601F" w:rsidP="000E5536">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0E5536">
      <w:pPr>
        <w:pStyle w:val="BodyText2"/>
      </w:pPr>
      <w:r>
        <w:t>Make sure you reference the HDFS file using the /user/admin/data/json/&lt;file&gt; prefix otherwise it wont find the table.</w:t>
      </w:r>
    </w:p>
    <w:p w14:paraId="3CA9CDBC" w14:textId="77777777" w:rsidR="0063601F" w:rsidRDefault="0063601F" w:rsidP="000E5536">
      <w:pPr>
        <w:pStyle w:val="Heading7"/>
      </w:pPr>
      <w:r>
        <w:t>Importing data into the spatial tables</w:t>
      </w:r>
      <w:bookmarkEnd w:id="148"/>
    </w:p>
    <w:p w14:paraId="59466D27" w14:textId="77777777" w:rsidR="0063601F" w:rsidRDefault="0063601F" w:rsidP="000E5536">
      <w:pPr>
        <w:pStyle w:val="Heading8"/>
      </w:pPr>
      <w:r>
        <w:t>Using HDFS Shell</w:t>
      </w:r>
    </w:p>
    <w:p w14:paraId="7DD6526C" w14:textId="77777777" w:rsidR="0063601F" w:rsidRDefault="0063601F" w:rsidP="000E5536">
      <w:pPr>
        <w:pStyle w:val="BodyText2"/>
      </w:pPr>
      <w:r>
        <w:t>You can use the HDFS shell to use wildcard in file search patterns to load multiple files. This is very fast!</w:t>
      </w:r>
    </w:p>
    <w:p w14:paraId="2224F099" w14:textId="77777777" w:rsidR="0063601F" w:rsidRDefault="0063601F" w:rsidP="000E5536">
      <w:pPr>
        <w:pStyle w:val="Code"/>
      </w:pPr>
      <w:r w:rsidRPr="00C60530">
        <w:t>[dopa@hadoop-sn ~]$ hadoop fs -put /home/dopa/data/json/species/* /user/hive/warehouse/</w:t>
      </w:r>
    </w:p>
    <w:p w14:paraId="7E2EDEB1" w14:textId="77777777" w:rsidR="0063601F" w:rsidRDefault="0063601F" w:rsidP="000E5536">
      <w:pPr>
        <w:pStyle w:val="BodyText2"/>
      </w:pPr>
      <w:r>
        <w:t>Or delete multiple files:</w:t>
      </w:r>
    </w:p>
    <w:p w14:paraId="67222695" w14:textId="77777777" w:rsidR="0063601F" w:rsidRPr="00C60530" w:rsidRDefault="0063601F" w:rsidP="000E5536">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0E5536">
      <w:pPr>
        <w:pStyle w:val="BodyText2"/>
      </w:pPr>
      <w:r>
        <w:t>If you use the Hive shell then any puts go to the /user/dopa/ folder by default.</w:t>
      </w:r>
    </w:p>
    <w:p w14:paraId="4263221A" w14:textId="77777777" w:rsidR="0063601F" w:rsidRDefault="0063601F" w:rsidP="000E5536">
      <w:pPr>
        <w:pStyle w:val="Code"/>
      </w:pPr>
      <w:r w:rsidRPr="009D0AB9">
        <w:t>hive&gt; dfs -put /home/dopa/data/json/species/species20733.json;</w:t>
      </w:r>
    </w:p>
    <w:p w14:paraId="702014DC" w14:textId="77777777" w:rsidR="0063601F" w:rsidRDefault="0063601F" w:rsidP="000E5536">
      <w:pPr>
        <w:pStyle w:val="BodyText2"/>
      </w:pPr>
      <w:r>
        <w:t>To put data in a different HDFS folder:</w:t>
      </w:r>
    </w:p>
    <w:p w14:paraId="19CD3ED3" w14:textId="77777777" w:rsidR="0063601F" w:rsidRDefault="0063601F" w:rsidP="000E5536">
      <w:pPr>
        <w:pStyle w:val="Code"/>
      </w:pPr>
      <w:r w:rsidRPr="009D0AB9">
        <w:t>hive&gt; dfs -put /home/dopa/data/json/species/species20733.json /user/hive/warehouse/;</w:t>
      </w:r>
    </w:p>
    <w:p w14:paraId="71EFE4B7" w14:textId="77777777" w:rsidR="0063601F" w:rsidRDefault="0063601F" w:rsidP="000E5536">
      <w:pPr>
        <w:pStyle w:val="BodyText2"/>
      </w:pPr>
      <w:r>
        <w:t>To explicitly load data:</w:t>
      </w:r>
    </w:p>
    <w:p w14:paraId="1B2625F0" w14:textId="77777777" w:rsidR="0063601F" w:rsidRPr="005A35F0" w:rsidRDefault="0063601F" w:rsidP="000E5536">
      <w:pPr>
        <w:pStyle w:val="Code"/>
      </w:pPr>
      <w:r>
        <w:t>hive</w:t>
      </w:r>
      <w:r w:rsidRPr="005A35F0">
        <w:t>&gt; load data inpath 'test_unenclosed.json' into table counties;</w:t>
      </w:r>
    </w:p>
    <w:p w14:paraId="218A1991" w14:textId="77777777" w:rsidR="0063601F" w:rsidRDefault="0063601F" w:rsidP="000E5536">
      <w:pPr>
        <w:pStyle w:val="Code"/>
      </w:pPr>
      <w:r w:rsidRPr="005A35F0">
        <w:lastRenderedPageBreak/>
        <w:t>Loading data to table default.counties</w:t>
      </w:r>
    </w:p>
    <w:p w14:paraId="4A039E0D" w14:textId="77777777" w:rsidR="0063601F" w:rsidRDefault="0063601F" w:rsidP="000E5536">
      <w:pPr>
        <w:pStyle w:val="Code"/>
      </w:pPr>
      <w:r>
        <w:t>chgrp: changing ownership of '/user/hive/warehouse/counties/test_unenclosed_copy_1.json': User does not belong to hive</w:t>
      </w:r>
    </w:p>
    <w:p w14:paraId="07D3326A" w14:textId="77777777" w:rsidR="0063601F" w:rsidRDefault="0063601F" w:rsidP="000E5536">
      <w:pPr>
        <w:pStyle w:val="Code"/>
      </w:pPr>
      <w:r>
        <w:t>Table default.counties stats: [num_partitions: 0, num_files: 2, num_rows: 0, total_size: 2794, raw_data_size: 0]</w:t>
      </w:r>
    </w:p>
    <w:p w14:paraId="4C41D03E" w14:textId="77777777" w:rsidR="0063601F" w:rsidRDefault="0063601F" w:rsidP="000E5536">
      <w:pPr>
        <w:pStyle w:val="Code"/>
      </w:pPr>
      <w:r>
        <w:t>OK</w:t>
      </w:r>
    </w:p>
    <w:p w14:paraId="13DEBC28" w14:textId="77777777" w:rsidR="0063601F" w:rsidRDefault="0063601F" w:rsidP="000E5536">
      <w:pPr>
        <w:pStyle w:val="Code"/>
      </w:pPr>
      <w:r>
        <w:t>Time taken: 0.496 seconds</w:t>
      </w:r>
    </w:p>
    <w:p w14:paraId="62E51801" w14:textId="77777777" w:rsidR="0063601F" w:rsidRPr="006826D1" w:rsidRDefault="0063601F" w:rsidP="000E5536">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0E5536">
      <w:pPr>
        <w:pStyle w:val="BodyText2"/>
      </w:pPr>
      <w:r>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0E5536">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0E5536">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0E5536">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0E5536">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0E5536">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0E5536">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0E5536">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0E5536">
      <w:pPr>
        <w:pStyle w:val="BodyText2"/>
      </w:pPr>
      <w:r>
        <w:t xml:space="preserve">Following the instructions </w:t>
      </w:r>
      <w:hyperlink r:id="rId930"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0E5536">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0E5536">
      <w:pPr>
        <w:pStyle w:val="BodyText2"/>
      </w:pPr>
      <w:r>
        <w:t xml:space="preserve">You can output logging in UDTF functions by adding the following code (see </w:t>
      </w:r>
      <w:hyperlink r:id="rId931" w:anchor="L162" w:history="1">
        <w:r w:rsidRPr="006B6D9F">
          <w:rPr>
            <w:rStyle w:val="Hyperlink"/>
          </w:rPr>
          <w:t>this</w:t>
        </w:r>
      </w:hyperlink>
      <w:r>
        <w:t xml:space="preserve"> class example):</w:t>
      </w:r>
    </w:p>
    <w:p w14:paraId="619329C6" w14:textId="77777777" w:rsidR="006B6D9F" w:rsidRDefault="006B6D9F" w:rsidP="000E5536">
      <w:pPr>
        <w:pStyle w:val="Code"/>
      </w:pPr>
      <w:r w:rsidRPr="006B6D9F">
        <w:t>private static final Log LOG = LogFactory.getLog(CellUdtf.class);</w:t>
      </w:r>
    </w:p>
    <w:p w14:paraId="23BD4722" w14:textId="2F5EBB3E" w:rsidR="006B6D9F" w:rsidRDefault="006B6D9F" w:rsidP="000E5536">
      <w:pPr>
        <w:pStyle w:val="Code"/>
      </w:pPr>
      <w:r>
        <w:t>..</w:t>
      </w:r>
    </w:p>
    <w:p w14:paraId="4770502B" w14:textId="65B67542" w:rsidR="006B6D9F" w:rsidRDefault="006B6D9F" w:rsidP="000E5536">
      <w:pPr>
        <w:pStyle w:val="Code"/>
      </w:pPr>
      <w:r w:rsidRPr="006B6D9F">
        <w:t>LOG.info("Checking cells between " + lower + " and " + upper + " this is where it gets stuck!");</w:t>
      </w:r>
    </w:p>
    <w:p w14:paraId="11F01082" w14:textId="273AFEBF" w:rsidR="006B6D9F" w:rsidRDefault="006B6D9F" w:rsidP="000E5536">
      <w:pPr>
        <w:pStyle w:val="BodyText2"/>
      </w:pPr>
      <w:r>
        <w:t>Then when you run the MR job, you can look at the syslog and you will see this:</w:t>
      </w:r>
    </w:p>
    <w:p w14:paraId="0168A97E" w14:textId="70438F6B" w:rsidR="006B6D9F" w:rsidRDefault="006B6D9F" w:rsidP="000E5536">
      <w:pPr>
        <w:pStyle w:val="Code"/>
      </w:pPr>
      <w:r w:rsidRPr="006B6D9F">
        <w:t>2015-04-09 11:33:16,254 INFO [main] jrc.esri.CellUdtf: Checking cells between 43200 and 63000 this is where it gets stuck!</w:t>
      </w:r>
    </w:p>
    <w:p w14:paraId="4A649388" w14:textId="1A7C1769" w:rsidR="006B6D9F" w:rsidRPr="006B6D9F" w:rsidRDefault="006B6D9F" w:rsidP="000E5536">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0E5536">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0E5536">
      <w:pPr>
        <w:pStyle w:val="Code"/>
      </w:pPr>
      <w:r>
        <w:t>Exception in thread "main" java.lang.NullPointerException</w:t>
      </w:r>
    </w:p>
    <w:p w14:paraId="1D6D25BE" w14:textId="77777777" w:rsidR="00AC395A" w:rsidRDefault="00AC395A" w:rsidP="000E5536">
      <w:pPr>
        <w:pStyle w:val="Code"/>
      </w:pPr>
      <w:r>
        <w:lastRenderedPageBreak/>
        <w:tab/>
        <w:t>at org.apache.hadoop.hive.ql.udf.generic.GenericUDTF.forward(GenericUDTF.java:91)</w:t>
      </w:r>
    </w:p>
    <w:p w14:paraId="7F4DBD1E" w14:textId="77777777" w:rsidR="00AC395A" w:rsidRDefault="00AC395A" w:rsidP="000E5536">
      <w:pPr>
        <w:pStyle w:val="Code"/>
      </w:pPr>
      <w:r>
        <w:tab/>
        <w:t>at jrc.esri.CellUdtf.getCellsEnclosedBy(CellUdtf.java:171)</w:t>
      </w:r>
    </w:p>
    <w:p w14:paraId="645D1298" w14:textId="77777777" w:rsidR="00AC395A" w:rsidRDefault="00AC395A" w:rsidP="000E5536">
      <w:pPr>
        <w:pStyle w:val="Code"/>
      </w:pPr>
      <w:r>
        <w:tab/>
        <w:t>at jrc.esri.CellUdtf.process(CellUdtf.java:116)</w:t>
      </w:r>
    </w:p>
    <w:p w14:paraId="45B19B41" w14:textId="619F443B" w:rsidR="00AC395A" w:rsidRDefault="00AC395A" w:rsidP="000E5536">
      <w:pPr>
        <w:pStyle w:val="Code"/>
      </w:pPr>
      <w:r>
        <w:tab/>
        <w:t>at jrc.CellUdtfTest.main(CellUdtfTest.java:48)</w:t>
      </w:r>
    </w:p>
    <w:p w14:paraId="34805E03" w14:textId="6901FEF3" w:rsidR="00AC395A" w:rsidRPr="00AC395A" w:rsidRDefault="00FD3DFA" w:rsidP="000E5536">
      <w:pPr>
        <w:pStyle w:val="BodyText2"/>
      </w:pPr>
      <w:r>
        <w:t>For spatial functions you need to convert the geometry into WKB to test the functions as the geometry type that is loaded into Hive is WKB (from my FeatureClassToAvro GP tool).</w:t>
      </w:r>
      <w:r w:rsidR="00C90F02">
        <w:t xml:space="preserve"> </w:t>
      </w:r>
      <w:hyperlink r:id="rId932"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0E5536">
      <w:pPr>
        <w:pStyle w:val="BodyText2"/>
      </w:pPr>
      <w:r>
        <w:t>You can create a dummy table to use in test SQL statements. Start at the command prompt:</w:t>
      </w:r>
    </w:p>
    <w:p w14:paraId="69966804" w14:textId="51F229D9" w:rsidR="00EC66C5" w:rsidRDefault="00EC66C5" w:rsidP="000E5536">
      <w:pPr>
        <w:pStyle w:val="Code"/>
      </w:pPr>
      <w:r w:rsidRPr="00EC66C5">
        <w:t>echo onerow &gt; st-geom-onerow.tsv</w:t>
      </w:r>
    </w:p>
    <w:p w14:paraId="5E150F03" w14:textId="15B8FB0B" w:rsidR="00EC66C5" w:rsidRDefault="00EC66C5" w:rsidP="000E5536">
      <w:pPr>
        <w:pStyle w:val="BodyText2"/>
      </w:pPr>
      <w:r>
        <w:t>Then in Hive</w:t>
      </w:r>
      <w:r w:rsidR="00EA5F56">
        <w:t xml:space="preserve"> create this table then you can use it in queries</w:t>
      </w:r>
      <w:r>
        <w:t>:</w:t>
      </w:r>
    </w:p>
    <w:p w14:paraId="07267822" w14:textId="77777777" w:rsidR="00EC66C5" w:rsidRDefault="00EC66C5" w:rsidP="000E5536">
      <w:pPr>
        <w:pStyle w:val="Code"/>
      </w:pPr>
      <w:r>
        <w:t>create table onerow(s string)</w:t>
      </w:r>
    </w:p>
    <w:p w14:paraId="69DB6D57" w14:textId="2A100B95" w:rsidR="00EC66C5" w:rsidRDefault="00EC66C5" w:rsidP="000E5536">
      <w:pPr>
        <w:pStyle w:val="Code"/>
      </w:pPr>
      <w:r>
        <w:t>row format delimited fields terminated by '\t';</w:t>
      </w:r>
    </w:p>
    <w:p w14:paraId="21FE9D44" w14:textId="0A7E2AD0" w:rsidR="00EC66C5" w:rsidRDefault="00EC66C5" w:rsidP="000E5536">
      <w:pPr>
        <w:pStyle w:val="Code"/>
      </w:pPr>
      <w:r>
        <w:t>load data local inpath 'st-geom-onerow.tsv'</w:t>
      </w:r>
    </w:p>
    <w:p w14:paraId="03C660B0" w14:textId="422B659B" w:rsidR="00EC66C5" w:rsidRDefault="00EC66C5" w:rsidP="000E5536">
      <w:pPr>
        <w:pStyle w:val="Code"/>
      </w:pPr>
      <w:r>
        <w:t>overwrite into table onerow;</w:t>
      </w:r>
    </w:p>
    <w:p w14:paraId="74839EDF" w14:textId="527EEC0A" w:rsidR="00EA5F56" w:rsidRDefault="002E7319" w:rsidP="000E5536">
      <w:pPr>
        <w:pStyle w:val="Code"/>
      </w:pPr>
      <w:r w:rsidRPr="002E7319">
        <w:t>select ST_AsText(ST_Buffer(ST_GeomFromText('polygon ((0 0, 3 0, 3 2, 5 2, 5 5, 2 5, 2 3, 0 3, 0 0))'), -1)) from onerow;</w:t>
      </w:r>
    </w:p>
    <w:p w14:paraId="280B987E" w14:textId="5FE5F2A3" w:rsidR="00EC66C5" w:rsidRDefault="00EC66C5" w:rsidP="000E5536">
      <w:pPr>
        <w:pStyle w:val="BodyText2"/>
      </w:pPr>
      <w:r>
        <w:t>Or you can use a normal table:</w:t>
      </w:r>
    </w:p>
    <w:p w14:paraId="29A49E66" w14:textId="77777777" w:rsidR="0063601F" w:rsidRDefault="0063601F" w:rsidP="000E5536">
      <w:pPr>
        <w:pStyle w:val="Code"/>
      </w:pPr>
      <w:r w:rsidRPr="00BE2124">
        <w:t>hive&gt; select *,st_astext(st_geomfromquadkey(quadkey)) from id17975;</w:t>
      </w:r>
    </w:p>
    <w:p w14:paraId="2B5D6FF2" w14:textId="77777777" w:rsidR="0063601F" w:rsidRDefault="0063601F" w:rsidP="000E5536">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0E5536">
      <w:pPr>
        <w:pStyle w:val="Code"/>
      </w:pPr>
      <w:r>
        <w:t>..</w:t>
      </w:r>
    </w:p>
    <w:p w14:paraId="1A995C16" w14:textId="77777777" w:rsidR="0063601F" w:rsidRDefault="0063601F" w:rsidP="000E5536">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0E5536">
      <w:pPr>
        <w:pStyle w:val="BodyText2"/>
      </w:pPr>
      <w:r>
        <w:t xml:space="preserve">But this fails in Beeswax: </w:t>
      </w:r>
    </w:p>
    <w:p w14:paraId="11AD0EC8" w14:textId="77777777" w:rsidR="0063601F" w:rsidRDefault="0063601F" w:rsidP="000E5536">
      <w:pPr>
        <w:pStyle w:val="Code"/>
      </w:pPr>
      <w:r w:rsidRPr="00B561E3">
        <w:t>select st_geomfromquadkey(quadkey) from id17975;</w:t>
      </w:r>
    </w:p>
    <w:p w14:paraId="371CD52A" w14:textId="77777777" w:rsidR="0063601F" w:rsidRPr="00BE2124" w:rsidRDefault="0063601F" w:rsidP="000E5536">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0E5536">
      <w:pPr>
        <w:pStyle w:val="BodyText2"/>
      </w:pPr>
      <w:r>
        <w:t>UDFs can be created as session functions:</w:t>
      </w:r>
    </w:p>
    <w:p w14:paraId="49C02A2E" w14:textId="77777777" w:rsidR="0063601F" w:rsidRPr="00BD1385" w:rsidRDefault="0063601F" w:rsidP="000E5536">
      <w:pPr>
        <w:pStyle w:val="Code"/>
      </w:pPr>
      <w:r w:rsidRPr="00220B57">
        <w:t>hive</w:t>
      </w:r>
      <w:r w:rsidRPr="00BD1385">
        <w:t>&gt; CREATE TEMPORARY FUNCTION ST_GeometryType AS 'com.esri.hadoop.hive.ST_GeometryType';</w:t>
      </w:r>
    </w:p>
    <w:p w14:paraId="5AFCDCB3" w14:textId="39B48026" w:rsidR="009834AB" w:rsidRDefault="009834AB" w:rsidP="000E5536">
      <w:pPr>
        <w:pStyle w:val="Code"/>
      </w:pPr>
      <w:r w:rsidRPr="009834AB">
        <w:t>hive&gt; show functions  like '*st_*';</w:t>
      </w:r>
    </w:p>
    <w:p w14:paraId="5CA51143" w14:textId="5B014C14" w:rsidR="009834AB" w:rsidRDefault="009834AB" w:rsidP="000E5536">
      <w:pPr>
        <w:pStyle w:val="Code"/>
      </w:pPr>
      <w:r w:rsidRPr="009834AB">
        <w:t>hive&gt; show functions  like '*default.st_*';</w:t>
      </w:r>
    </w:p>
    <w:p w14:paraId="7D9E44CB" w14:textId="77777777" w:rsidR="0063601F" w:rsidRDefault="0063601F" w:rsidP="000E5536">
      <w:pPr>
        <w:pStyle w:val="Code"/>
      </w:pPr>
      <w:r>
        <w:t>OK</w:t>
      </w:r>
    </w:p>
    <w:p w14:paraId="3BC22ABD" w14:textId="77777777" w:rsidR="0063601F" w:rsidRDefault="0063601F" w:rsidP="000E5536">
      <w:pPr>
        <w:pStyle w:val="Code"/>
      </w:pPr>
      <w:r>
        <w:t>st_geometrytype</w:t>
      </w:r>
    </w:p>
    <w:p w14:paraId="0E407E37" w14:textId="5E598777" w:rsidR="00D93F81" w:rsidRDefault="00D93F81" w:rsidP="000E5536">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0E5536">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0E5536">
      <w:pPr>
        <w:pStyle w:val="Code"/>
      </w:pPr>
      <w:r>
        <w:t>hive&gt; set system:sun.java.command;</w:t>
      </w:r>
    </w:p>
    <w:p w14:paraId="7987E84B" w14:textId="77777777" w:rsidR="00EA3299" w:rsidRDefault="00EA3299" w:rsidP="000E5536">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0E5536">
      <w:pPr>
        <w:pStyle w:val="BodyText2"/>
      </w:pPr>
      <w:r>
        <w:t>From the command line type ‘hive –version’. On 21/6/2016 we are using ‘</w:t>
      </w:r>
      <w:r w:rsidRPr="0075078C">
        <w:t>Hive 1.1.0-cdh5.7.0</w:t>
      </w:r>
      <w:r>
        <w:t>’.</w:t>
      </w:r>
    </w:p>
    <w:p w14:paraId="1E7A32C6" w14:textId="77777777" w:rsidR="00D93F81" w:rsidRDefault="00EA3299" w:rsidP="000E5536">
      <w:pPr>
        <w:pStyle w:val="BodyText2"/>
      </w:pPr>
      <w:r>
        <w:t>Initialisation script</w:t>
      </w:r>
      <w:r w:rsidR="00D93F81">
        <w:fldChar w:fldCharType="end"/>
      </w:r>
      <w:r w:rsidR="00D93F81">
        <w:t>).</w:t>
      </w:r>
    </w:p>
    <w:p w14:paraId="50FA8DE7" w14:textId="77777777" w:rsidR="00D93F81" w:rsidRDefault="00D93F81" w:rsidP="000E5536">
      <w:pPr>
        <w:pStyle w:val="Code"/>
      </w:pPr>
      <w:r>
        <w:t>hive&gt; CREATE TEMPORARY FUNCTION ST_LineString AS 'com.esri.hadoop.hive.ST_LineString';</w:t>
      </w:r>
    </w:p>
    <w:p w14:paraId="3722A4B2" w14:textId="77777777" w:rsidR="00D93F81" w:rsidRDefault="00D93F81" w:rsidP="000E5536">
      <w:pPr>
        <w:pStyle w:val="Code"/>
      </w:pPr>
      <w:r>
        <w:t>java.lang.NoClassDefFoundError: com/esri/core/geometry/Geometry</w:t>
      </w:r>
    </w:p>
    <w:p w14:paraId="3251389D" w14:textId="0D05F6CD" w:rsidR="00D93F81" w:rsidRDefault="00D93F81" w:rsidP="000E5536">
      <w:pPr>
        <w:pStyle w:val="Code"/>
      </w:pPr>
      <w:r>
        <w:t>..</w:t>
      </w:r>
    </w:p>
    <w:p w14:paraId="1BEF24CC" w14:textId="07BBC1EB" w:rsidR="006353E9" w:rsidRDefault="006353E9" w:rsidP="000E5536">
      <w:pPr>
        <w:pStyle w:val="BodyText2"/>
      </w:pPr>
      <w:r>
        <w:t>On 22/06/2016 I tried this:</w:t>
      </w:r>
    </w:p>
    <w:p w14:paraId="32193C9F" w14:textId="5F21EC28" w:rsidR="004C3D93" w:rsidRPr="000E478F" w:rsidRDefault="006353E9" w:rsidP="00D96B97">
      <w:pPr>
        <w:pStyle w:val="Unix"/>
      </w:pPr>
      <w:r>
        <w:t>h</w:t>
      </w:r>
      <w:r w:rsidRPr="006353E9">
        <w:t xml:space="preserve"> ive&gt; CREATE TEMPORARY FUNCTION ST_Point AS 'com.esri.hadoop.hive.ST_Point';</w:t>
      </w:r>
    </w:p>
    <w:p w14:paraId="21CC8139" w14:textId="3D862E2D" w:rsidR="00397DAF" w:rsidRDefault="00397DAF" w:rsidP="000E5536">
      <w:pPr>
        <w:pStyle w:val="Heading9"/>
      </w:pPr>
      <w:bookmarkStart w:id="149" w:name="_Ref454461976"/>
      <w:r>
        <w:lastRenderedPageBreak/>
        <w:t>As permanent functions</w:t>
      </w:r>
      <w:bookmarkEnd w:id="149"/>
    </w:p>
    <w:p w14:paraId="22EE6C67" w14:textId="0B54573A" w:rsidR="0063601F" w:rsidRDefault="00397DAF" w:rsidP="000E5536">
      <w:pPr>
        <w:pStyle w:val="BodyText2"/>
      </w:pPr>
      <w:r>
        <w:t>You can create permanent functions</w:t>
      </w:r>
      <w:r w:rsidR="0063601F">
        <w:t xml:space="preserve"> if you have &gt; version 0.13.0 of Hive</w:t>
      </w:r>
      <w:r w:rsidR="00860ADA">
        <w:t xml:space="preserve"> (which we have from June 2016). Instructions </w:t>
      </w:r>
      <w:hyperlink r:id="rId933"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934"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D96B97">
      <w:pPr>
        <w:pStyle w:val="Unix"/>
      </w:pPr>
      <w:r>
        <w:t>hive&gt; set hive.aux.jars.path;</w:t>
      </w:r>
    </w:p>
    <w:p w14:paraId="597C68D9" w14:textId="77777777" w:rsidR="0020272B" w:rsidRDefault="0020272B" w:rsidP="00D96B97">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0E5536">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D96B97">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0E5536">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0E5536">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935"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0E5536">
      <w:pPr>
        <w:pStyle w:val="BodyText2"/>
      </w:pPr>
      <w:r>
        <w:t>We can now call this function from Hive without an initialisation script!</w:t>
      </w:r>
      <w:r w:rsidR="00FE43BE">
        <w:t xml:space="preserve"> Creating all the ST_* functions in Hive using </w:t>
      </w:r>
      <w:hyperlink r:id="rId936"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0E5536">
      <w:pPr>
        <w:pStyle w:val="Heading8"/>
      </w:pPr>
      <w:bookmarkStart w:id="150" w:name="_Ref454377551"/>
      <w:r>
        <w:t>Using Beeswax UI</w:t>
      </w:r>
      <w:bookmarkEnd w:id="150"/>
    </w:p>
    <w:p w14:paraId="34E16E10" w14:textId="47482D42" w:rsidR="008A3D58" w:rsidRDefault="008A3D58" w:rsidP="000E5536">
      <w:pPr>
        <w:pStyle w:val="Heading9"/>
      </w:pPr>
      <w:r>
        <w:t>Using Settings Panel</w:t>
      </w:r>
    </w:p>
    <w:p w14:paraId="12021D06" w14:textId="0C3C4816" w:rsidR="0063601F" w:rsidRDefault="0063601F" w:rsidP="000E5536">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0E5536">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0E5536">
      <w:pPr>
        <w:pStyle w:val="HiveError"/>
      </w:pPr>
      <w:r w:rsidRPr="00AD4538">
        <w:t>-101 from org.apache.hadoop.hive.ql.exec.FunctionTask. com/esri/core/geometry/Geometry</w:t>
      </w:r>
      <w:r>
        <w:t>.</w:t>
      </w:r>
    </w:p>
    <w:p w14:paraId="73CCF49C" w14:textId="7670E4D3" w:rsidR="003A2A5C" w:rsidRDefault="003A2A5C" w:rsidP="000E5536">
      <w:pPr>
        <w:pStyle w:val="BodyText2"/>
      </w:pPr>
      <w:r>
        <w:t>But if I log onto Hue as cottaan and run it, it works! Not sure why:</w:t>
      </w:r>
    </w:p>
    <w:p w14:paraId="257E3982" w14:textId="6EADBAA0" w:rsidR="003A2A5C" w:rsidRPr="00491060" w:rsidRDefault="003A2A5C" w:rsidP="000E5536">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7">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0E5536">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0E5536">
      <w:pPr>
        <w:pStyle w:val="Code"/>
      </w:pPr>
      <w:r w:rsidRPr="008A3D58">
        <w:t>CREATE FUNCTION esri_cells_udtf AS 'jrc.esri.CellUdtf' USING JAR 'hdfs:///user/hive/auxiliary_jars/original-jrc.jar';</w:t>
      </w:r>
    </w:p>
    <w:p w14:paraId="455F69F4" w14:textId="77777777" w:rsidR="008A3D58" w:rsidRPr="008A3D58" w:rsidRDefault="008A3D58" w:rsidP="000E5536">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0E5536">
      <w:pPr>
        <w:pStyle w:val="BodyText2"/>
      </w:pPr>
      <w:r>
        <w:t>You can easily write and run HQL statements in the Hive CLI:</w:t>
      </w:r>
    </w:p>
    <w:p w14:paraId="385D71C4" w14:textId="77777777" w:rsidR="0063601F" w:rsidRDefault="0063601F" w:rsidP="000E5536">
      <w:pPr>
        <w:pStyle w:val="Code"/>
      </w:pPr>
      <w:r>
        <w:t xml:space="preserve">hive&gt; </w:t>
      </w:r>
      <w:r w:rsidRPr="00741AEF">
        <w:t>select * from counties;</w:t>
      </w:r>
    </w:p>
    <w:p w14:paraId="73E249C9" w14:textId="77777777" w:rsidR="0063601F" w:rsidRDefault="0063601F" w:rsidP="000E5536">
      <w:pPr>
        <w:pStyle w:val="Code"/>
      </w:pPr>
      <w:r>
        <w:t>OK</w:t>
      </w:r>
    </w:p>
    <w:p w14:paraId="4B359F34" w14:textId="77777777" w:rsidR="0063601F" w:rsidRDefault="0063601F" w:rsidP="000E5536">
      <w:pPr>
        <w:pStyle w:val="Code"/>
      </w:pPr>
      <w:r>
        <w:t>Time taken: 0.601 seconds</w:t>
      </w:r>
    </w:p>
    <w:p w14:paraId="6329590B" w14:textId="77777777" w:rsidR="0063601F" w:rsidRDefault="0063601F" w:rsidP="000E5536">
      <w:pPr>
        <w:pStyle w:val="Code"/>
      </w:pPr>
      <w:r>
        <w:t>hive</w:t>
      </w:r>
      <w:r w:rsidRPr="00741AEF">
        <w:t>&gt; SELECT Name, ST_GeometryType(BoundaryShape) FROM counties;</w:t>
      </w:r>
    </w:p>
    <w:p w14:paraId="4449DBF4" w14:textId="77777777" w:rsidR="0063601F" w:rsidRDefault="0063601F" w:rsidP="000E5536">
      <w:pPr>
        <w:pStyle w:val="Code"/>
      </w:pPr>
      <w:r>
        <w:t>Total MapReduce jobs = 1</w:t>
      </w:r>
    </w:p>
    <w:p w14:paraId="6087FB20" w14:textId="77777777" w:rsidR="0063601F" w:rsidRDefault="0063601F" w:rsidP="000E5536">
      <w:pPr>
        <w:pStyle w:val="Code"/>
      </w:pPr>
      <w:r>
        <w:t>Launching Job 1 out of 1</w:t>
      </w:r>
    </w:p>
    <w:p w14:paraId="5BB9F282" w14:textId="77777777" w:rsidR="0063601F" w:rsidRDefault="0063601F" w:rsidP="000E5536">
      <w:pPr>
        <w:pStyle w:val="Code"/>
      </w:pPr>
      <w:r>
        <w:t>..</w:t>
      </w:r>
    </w:p>
    <w:p w14:paraId="0799570C" w14:textId="77777777" w:rsidR="0063601F" w:rsidRDefault="0063601F" w:rsidP="000E5536">
      <w:pPr>
        <w:pStyle w:val="Code"/>
      </w:pPr>
      <w:r>
        <w:t>OK</w:t>
      </w:r>
    </w:p>
    <w:p w14:paraId="20AD1777" w14:textId="77777777" w:rsidR="0063601F" w:rsidRDefault="0063601F" w:rsidP="000E5536">
      <w:pPr>
        <w:pStyle w:val="Code"/>
      </w:pPr>
      <w:r>
        <w:t>wibble  ST_POLYGON</w:t>
      </w:r>
    </w:p>
    <w:p w14:paraId="2B69FB3C" w14:textId="77777777" w:rsidR="0063601F" w:rsidRDefault="0063601F" w:rsidP="000E5536">
      <w:pPr>
        <w:pStyle w:val="Code"/>
      </w:pPr>
      <w:r>
        <w:t>wibble  ST_POLYGON</w:t>
      </w:r>
    </w:p>
    <w:p w14:paraId="1BD7FFD2" w14:textId="77777777" w:rsidR="0063601F" w:rsidRDefault="0063601F" w:rsidP="000E5536">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0E5536">
      <w:pPr>
        <w:pStyle w:val="Code"/>
      </w:pPr>
      <w:r>
        <w:t>hive&gt; set system:sun.java.command;</w:t>
      </w:r>
    </w:p>
    <w:p w14:paraId="60A43D9E" w14:textId="77777777" w:rsidR="00EA3299" w:rsidRDefault="00EA3299" w:rsidP="000E5536">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0E5536">
      <w:pPr>
        <w:pStyle w:val="BodyText2"/>
      </w:pPr>
      <w:r>
        <w:t>From the command line type ‘hive –version’. On 21/6/2016 we are using ‘</w:t>
      </w:r>
      <w:r w:rsidRPr="0075078C">
        <w:t>Hive 1.1.0-cdh5.7.0</w:t>
      </w:r>
      <w:r>
        <w:t>’.</w:t>
      </w:r>
    </w:p>
    <w:p w14:paraId="487DD8A8" w14:textId="77777777" w:rsidR="0063601F" w:rsidRDefault="00EA3299" w:rsidP="000E5536">
      <w:pPr>
        <w:pStyle w:val="BodyText2"/>
      </w:pPr>
      <w:r>
        <w:t>Initialisation script</w:t>
      </w:r>
      <w:r w:rsidR="0063601F">
        <w:fldChar w:fldCharType="end"/>
      </w:r>
      <w:r w:rsidR="0063601F">
        <w:t>).</w:t>
      </w:r>
    </w:p>
    <w:p w14:paraId="1EED75CE" w14:textId="77777777" w:rsidR="0063601F" w:rsidRDefault="0063601F" w:rsidP="000E5536">
      <w:pPr>
        <w:pStyle w:val="Code"/>
      </w:pPr>
      <w:r w:rsidRPr="007853B9">
        <w:t>hive&gt; SELECT ST_GeomFromText('linestring (1 0, 2 3)') FROM wdpa LIMIT 1;</w:t>
      </w:r>
    </w:p>
    <w:p w14:paraId="16CD3256" w14:textId="77777777" w:rsidR="0063601F" w:rsidRDefault="0063601F" w:rsidP="000E5536">
      <w:pPr>
        <w:pStyle w:val="Code"/>
      </w:pPr>
      <w:r w:rsidRPr="007853B9">
        <w:t xml:space="preserve">FAILED: SemanticException [Error 10014]: Line 1:7 Wrong arguments '"linestring (1 0, 2 3)"': org.apache.hadoop.hive.ql.metadata.HiveException: Unable to execute method public org.apache.hadoop.io.BytesWritable com.esri.hadoop.hive.ST_GeomFromText.evaluate(org.apache.hadoop.io.Text) throws </w:t>
      </w:r>
      <w:r w:rsidRPr="007853B9">
        <w:lastRenderedPageBreak/>
        <w:t>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0E5536">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0E5536">
      <w:pPr>
        <w:pStyle w:val="Code"/>
      </w:pPr>
      <w:r>
        <w:t>14/04/15 01:21:51 ERROR thrift.ProcessFunction: Internal error processing fetch</w:t>
      </w:r>
    </w:p>
    <w:p w14:paraId="0AA28DEE" w14:textId="77777777" w:rsidR="0063601F" w:rsidRDefault="0063601F" w:rsidP="000E5536">
      <w:pPr>
        <w:pStyle w:val="Code"/>
      </w:pPr>
      <w:r>
        <w:t>java.lang.NoClassDefFoundError: com/esri/core/geometry/GeometryEngine</w:t>
      </w:r>
    </w:p>
    <w:p w14:paraId="192B8927" w14:textId="77777777" w:rsidR="0063601F" w:rsidRDefault="0063601F" w:rsidP="000E5536">
      <w:pPr>
        <w:pStyle w:val="BodyText2"/>
      </w:pPr>
      <w:r>
        <w:t>In the Hue log there is more:</w:t>
      </w:r>
    </w:p>
    <w:p w14:paraId="36395EA8" w14:textId="77777777" w:rsidR="0063601F" w:rsidRDefault="0063601F" w:rsidP="000E5536">
      <w:pPr>
        <w:pStyle w:val="Code"/>
      </w:pPr>
      <w:r>
        <w:t>Thrift saw exception (this may be expected).</w:t>
      </w:r>
    </w:p>
    <w:p w14:paraId="51F1236E" w14:textId="77777777" w:rsidR="0063601F" w:rsidRDefault="0063601F" w:rsidP="000E5536">
      <w:pPr>
        <w:pStyle w:val="Code"/>
      </w:pPr>
      <w:r>
        <w:t>Traceback (most recent call last):</w:t>
      </w:r>
    </w:p>
    <w:p w14:paraId="2AE908FB" w14:textId="77777777" w:rsidR="0063601F" w:rsidRDefault="0063601F" w:rsidP="000E5536">
      <w:pPr>
        <w:pStyle w:val="Code"/>
      </w:pPr>
      <w:r>
        <w:t xml:space="preserve">  File "/opt/cloudera/parcels/CDH-4.4.0-1.cdh4.4.0.p0.39/share/hue/desktop/core/src/desktop/lib/thrift_util.py", line 348, in wrapper</w:t>
      </w:r>
    </w:p>
    <w:p w14:paraId="490A4CBD" w14:textId="77777777" w:rsidR="0063601F" w:rsidRDefault="0063601F" w:rsidP="000E5536">
      <w:pPr>
        <w:pStyle w:val="Code"/>
      </w:pPr>
      <w:r>
        <w:t xml:space="preserve">    ret = res(*args, **kwargs)</w:t>
      </w:r>
    </w:p>
    <w:p w14:paraId="2B2EDA69" w14:textId="77777777" w:rsidR="0063601F" w:rsidRDefault="0063601F" w:rsidP="000E5536">
      <w:pPr>
        <w:pStyle w:val="Code"/>
      </w:pPr>
      <w:r>
        <w:t xml:space="preserve">  File "/opt/cloudera/parcels/CDH-4.4.0-1.cdh4.4.0.p0.39/share/hue/apps/beeswax/gen-py/beeswaxd/BeeswaxService.py", line 142, in query</w:t>
      </w:r>
    </w:p>
    <w:p w14:paraId="3F7DA943" w14:textId="77777777" w:rsidR="0063601F" w:rsidRDefault="0063601F" w:rsidP="000E5536">
      <w:pPr>
        <w:pStyle w:val="Code"/>
      </w:pPr>
      <w:r>
        <w:t xml:space="preserve">    return self.recv_query()</w:t>
      </w:r>
    </w:p>
    <w:p w14:paraId="52D3553E" w14:textId="77777777" w:rsidR="0063601F" w:rsidRDefault="0063601F" w:rsidP="000E5536">
      <w:pPr>
        <w:pStyle w:val="Code"/>
      </w:pPr>
      <w:r>
        <w:t xml:space="preserve">  File "/opt/cloudera/parcels/CDH-4.4.0-1.cdh4.4.0.p0.39/share/hue/apps/beeswax/gen-py/beeswaxd/BeeswaxService.py", line 165, in recv_query</w:t>
      </w:r>
    </w:p>
    <w:p w14:paraId="107A0691" w14:textId="77777777" w:rsidR="0063601F" w:rsidRDefault="0063601F" w:rsidP="000E5536">
      <w:pPr>
        <w:pStyle w:val="Code"/>
      </w:pPr>
      <w:r>
        <w:t xml:space="preserve">    raise result.error</w:t>
      </w:r>
    </w:p>
    <w:p w14:paraId="345A9064" w14:textId="77777777" w:rsidR="0063601F" w:rsidRDefault="0063601F" w:rsidP="000E5536">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0E5536">
      <w:pPr>
        <w:pStyle w:val="BodyText2"/>
      </w:pPr>
      <w:r>
        <w:t>When I try to sample the OrangUtan.json data I get the following error:</w:t>
      </w:r>
    </w:p>
    <w:p w14:paraId="792C01A8" w14:textId="77777777" w:rsidR="0063601F" w:rsidRDefault="0063601F" w:rsidP="000E5536">
      <w:pPr>
        <w:pStyle w:val="Code"/>
      </w:pPr>
      <w:r w:rsidRPr="00416A5A">
        <w:t>java.io.IOException: java.lang.ClassCastException: org.apache.hadoop.hive.serde2.io.ByteWritable cannot be cast to org.apache.hadoop.io.Text</w:t>
      </w:r>
    </w:p>
    <w:p w14:paraId="4AD91E12" w14:textId="77777777" w:rsidR="005D1D62" w:rsidRDefault="005D1D62" w:rsidP="000E5536">
      <w:pPr>
        <w:pStyle w:val="BodyText2"/>
      </w:pPr>
      <w:r>
        <w:t>23/06/2016</w:t>
      </w:r>
    </w:p>
    <w:p w14:paraId="06637EAC" w14:textId="77777777"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0E5536">
      <w:pPr>
        <w:pStyle w:val="Heading8"/>
      </w:pPr>
      <w:bookmarkStart w:id="151" w:name="_Ref454542633"/>
      <w:r>
        <w:t>Using Beeline</w:t>
      </w:r>
      <w:bookmarkEnd w:id="151"/>
    </w:p>
    <w:p w14:paraId="25D5CE1B" w14:textId="77777777" w:rsidR="005D1D62" w:rsidRDefault="005D1D62" w:rsidP="000E5536">
      <w:pPr>
        <w:pStyle w:val="BodyText2"/>
      </w:pPr>
      <w:r>
        <w:t>23/06/2016</w:t>
      </w:r>
    </w:p>
    <w:p w14:paraId="1650A0C0" w14:textId="5FEF45C0"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D96B97">
      <w:pPr>
        <w:pStyle w:val="Unix"/>
      </w:pPr>
      <w:r w:rsidRPr="001C12E1">
        <w:t>User: cottaan is not allowed to impersonate cottaan</w:t>
      </w:r>
    </w:p>
    <w:p w14:paraId="56200681" w14:textId="4702D88D" w:rsidR="00ED5454" w:rsidRDefault="00ED5454" w:rsidP="000E5536">
      <w:pPr>
        <w:pStyle w:val="BodyText2"/>
      </w:pPr>
      <w:r>
        <w:t>But when I am logged in as the hive user, it starts the MR job but</w:t>
      </w:r>
      <w:r w:rsidR="00A54432">
        <w:t xml:space="preserve"> then returns a different error:</w:t>
      </w:r>
    </w:p>
    <w:p w14:paraId="50B83CD7" w14:textId="7BC5C20D" w:rsidR="00A54432" w:rsidRDefault="00A54432" w:rsidP="000E5536">
      <w:pPr>
        <w:pStyle w:val="BodyText2"/>
      </w:pPr>
      <w:r>
        <w:t>java.lang.ClassNotFoundException: com.esri.core.geometry.Geometry at</w:t>
      </w:r>
    </w:p>
    <w:p w14:paraId="50DCF1E3" w14:textId="742A2C7D" w:rsidR="0050566C" w:rsidRDefault="00274D2D" w:rsidP="000E5536">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0E5536">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0E5536">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0E5536">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D96B97">
      <w:pPr>
        <w:pStyle w:val="Unix"/>
      </w:pPr>
      <w:r w:rsidRPr="00155547">
        <w:t>set hive.aux.jars.path;</w:t>
      </w:r>
    </w:p>
    <w:p w14:paraId="0DE7BFDB" w14:textId="06AA64A5" w:rsidR="00155547" w:rsidRDefault="00155547" w:rsidP="000E5536">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D96B97">
      <w:pPr>
        <w:pStyle w:val="Unix"/>
      </w:pPr>
      <w:r>
        <w:t>[cottaan@hadoop-m2 ~]$ beeline -u jdbc:hive2://hadoop-m1:10000/</w:t>
      </w:r>
    </w:p>
    <w:p w14:paraId="7F492A35" w14:textId="77777777" w:rsidR="004E3C92" w:rsidRDefault="004E3C92" w:rsidP="00D96B97">
      <w:pPr>
        <w:pStyle w:val="Unix"/>
      </w:pPr>
      <w:r>
        <w:t>16/06/24 11:47:56 WARN mapreduce.TableMapReduceUtil: The hbase-prefix-tree module jar containing PrefixTreeCodec is not present.  Continuing without it.</w:t>
      </w:r>
    </w:p>
    <w:p w14:paraId="34E5267F" w14:textId="77777777" w:rsidR="004E3C92" w:rsidRDefault="004E3C92" w:rsidP="00D96B97">
      <w:pPr>
        <w:pStyle w:val="Unix"/>
      </w:pPr>
      <w:r>
        <w:t>scan complete in 3ms</w:t>
      </w:r>
    </w:p>
    <w:p w14:paraId="560297B3" w14:textId="77777777" w:rsidR="004E3C92" w:rsidRDefault="004E3C92" w:rsidP="00D96B97">
      <w:pPr>
        <w:pStyle w:val="Unix"/>
      </w:pPr>
      <w:r>
        <w:t>Connecting to jdbc:hive2://hadoop-m1:10000/</w:t>
      </w:r>
    </w:p>
    <w:p w14:paraId="3C828565" w14:textId="77777777" w:rsidR="004E3C92" w:rsidRDefault="004E3C92" w:rsidP="00D96B97">
      <w:pPr>
        <w:pStyle w:val="Unix"/>
      </w:pPr>
      <w:r>
        <w:t>Connected to: Apache Hive (version 1.1.0-cdh5.7.0)</w:t>
      </w:r>
    </w:p>
    <w:p w14:paraId="76444596" w14:textId="77777777" w:rsidR="004E3C92" w:rsidRDefault="004E3C92" w:rsidP="00D96B97">
      <w:pPr>
        <w:pStyle w:val="Unix"/>
      </w:pPr>
      <w:r>
        <w:t>Driver: Hive JDBC (version 1.1.0-cdh5.7.0)</w:t>
      </w:r>
    </w:p>
    <w:p w14:paraId="342E79CA" w14:textId="77777777" w:rsidR="004E3C92" w:rsidRDefault="004E3C92" w:rsidP="00D96B97">
      <w:pPr>
        <w:pStyle w:val="Unix"/>
      </w:pPr>
      <w:r>
        <w:t>Transaction isolation: TRANSACTION_REPEATABLE_READ</w:t>
      </w:r>
    </w:p>
    <w:p w14:paraId="7602FC3E" w14:textId="77777777" w:rsidR="004E3C92" w:rsidRDefault="004E3C92" w:rsidP="00D96B97">
      <w:pPr>
        <w:pStyle w:val="Unix"/>
      </w:pPr>
      <w:r>
        <w:t>Beeline version 1.1.0-cdh5.7.0 by Apache Hive</w:t>
      </w:r>
    </w:p>
    <w:p w14:paraId="6B93C9C3" w14:textId="77777777" w:rsidR="004E3C92" w:rsidRDefault="004E3C92" w:rsidP="00D96B97">
      <w:pPr>
        <w:pStyle w:val="Unix"/>
      </w:pPr>
      <w:r>
        <w:t>0: jdbc:hive2://hadoop-m1:10000/&gt; set hive.aux.jars.path;</w:t>
      </w:r>
    </w:p>
    <w:p w14:paraId="1FB025C5" w14:textId="77777777" w:rsidR="004E3C92" w:rsidRDefault="004E3C92" w:rsidP="00D96B97">
      <w:pPr>
        <w:pStyle w:val="Unix"/>
      </w:pPr>
      <w:r>
        <w:t>+--------------------------------------------------------------------------------------------------------------------------------+--+</w:t>
      </w:r>
    </w:p>
    <w:p w14:paraId="43A5A7A5" w14:textId="77777777" w:rsidR="004E3C92" w:rsidRDefault="004E3C92" w:rsidP="00D96B97">
      <w:pPr>
        <w:pStyle w:val="Unix"/>
      </w:pPr>
      <w:r>
        <w:t>|                                                              set                                                               |</w:t>
      </w:r>
    </w:p>
    <w:p w14:paraId="451D3DCE" w14:textId="77777777" w:rsidR="004E3C92" w:rsidRDefault="004E3C92" w:rsidP="00D96B97">
      <w:pPr>
        <w:pStyle w:val="Unix"/>
      </w:pPr>
      <w:r>
        <w:t>+--------------------------------------------------------------------------------------------------------------------------------+--+</w:t>
      </w:r>
    </w:p>
    <w:p w14:paraId="0DD8F203" w14:textId="77777777" w:rsidR="004E3C92" w:rsidRDefault="004E3C92" w:rsidP="00D96B97">
      <w:pPr>
        <w:pStyle w:val="Unix"/>
      </w:pPr>
      <w:r>
        <w:t>| hive.aux.jars.path=file:///home/cottaan/jar_files/esri-geometry-api.jar,file:///home/cottaan/jar_files/spatial-sdk-hadoop.jar  |</w:t>
      </w:r>
    </w:p>
    <w:p w14:paraId="56C91F53" w14:textId="77777777" w:rsidR="004E3C92" w:rsidRDefault="004E3C92" w:rsidP="00D96B97">
      <w:pPr>
        <w:pStyle w:val="Unix"/>
      </w:pPr>
      <w:r>
        <w:lastRenderedPageBreak/>
        <w:t>+--------------------------------------------------------------------------------------------------------------------------------+--+</w:t>
      </w:r>
    </w:p>
    <w:p w14:paraId="7CC3A2DE" w14:textId="77777777" w:rsidR="004E3C92" w:rsidRDefault="004E3C92" w:rsidP="00D96B97">
      <w:pPr>
        <w:pStyle w:val="Unix"/>
      </w:pPr>
      <w:r>
        <w:t>1 row selected (0.13 seconds)</w:t>
      </w:r>
    </w:p>
    <w:p w14:paraId="027F7360" w14:textId="77777777" w:rsidR="00FC2AF9" w:rsidRDefault="00FC2AF9" w:rsidP="00D96B97">
      <w:pPr>
        <w:pStyle w:val="Unix"/>
      </w:pPr>
      <w:r>
        <w:t>0: jdbc:hive2://hadoop-m1:10000/&gt; select st_point(0,0);</w:t>
      </w:r>
    </w:p>
    <w:p w14:paraId="5DB5D700" w14:textId="6E79CE93" w:rsidR="004E3C92" w:rsidRDefault="00FC2AF9" w:rsidP="00D96B97">
      <w:pPr>
        <w:pStyle w:val="Unix"/>
      </w:pPr>
      <w:r>
        <w:t>Error: Error while compiling statement: FAILED: SemanticException [Error 10011]: Line 1:7 Invalid function 'st_point' (state=42000,code=10011)</w:t>
      </w:r>
    </w:p>
    <w:p w14:paraId="4C5B2875" w14:textId="330B3EF8" w:rsidR="004A6C95" w:rsidRDefault="004A6C95" w:rsidP="000E5536">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0E5536">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0E5536">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0E5536">
      <w:pPr>
        <w:pStyle w:val="Code"/>
      </w:pPr>
      <w:r>
        <w:t>CREATE TABLE tmp.st_geometry_data(id_no int,geom binary)</w:t>
      </w:r>
    </w:p>
    <w:p w14:paraId="1C81DFBC" w14:textId="77777777" w:rsidR="00C230D0" w:rsidRDefault="00C230D0" w:rsidP="000E5536">
      <w:pPr>
        <w:pStyle w:val="Code"/>
      </w:pPr>
      <w:r>
        <w:t xml:space="preserve">ROW FORMAT SERDE 'com.esri.hadoop.hive.serde.JsonSerde' </w:t>
      </w:r>
    </w:p>
    <w:p w14:paraId="3D70E77E" w14:textId="77777777" w:rsidR="00C230D0" w:rsidRDefault="00C230D0" w:rsidP="000E5536">
      <w:pPr>
        <w:pStyle w:val="Code"/>
      </w:pPr>
      <w:r>
        <w:t>STORED AS INPUTFORMAT'com.esri.json.hadoop.UnenclosedJsonInputFormat' OUTPUTFORMAT 'org.apache.hadoop.hive.ql.io.HiveIgnoreKeyTextOutputFormat';</w:t>
      </w:r>
    </w:p>
    <w:p w14:paraId="2F6DAF75" w14:textId="77777777" w:rsidR="00C230D0" w:rsidRDefault="00C230D0" w:rsidP="000E5536">
      <w:pPr>
        <w:pStyle w:val="Code"/>
      </w:pPr>
      <w:r>
        <w:t>INSERT INTO TABLE tmp.st_geometry_data</w:t>
      </w:r>
    </w:p>
    <w:p w14:paraId="1DF0D773" w14:textId="77777777" w:rsidR="00C230D0" w:rsidRDefault="00C230D0" w:rsidP="000E5536">
      <w:pPr>
        <w:pStyle w:val="Code"/>
      </w:pPr>
      <w:r>
        <w:t xml:space="preserve">SELECT </w:t>
      </w:r>
    </w:p>
    <w:p w14:paraId="3B86163E" w14:textId="77777777" w:rsidR="00C230D0" w:rsidRDefault="00C230D0" w:rsidP="000E5536">
      <w:pPr>
        <w:pStyle w:val="Code"/>
      </w:pPr>
      <w:r>
        <w:t xml:space="preserve">  id_no, </w:t>
      </w:r>
    </w:p>
    <w:p w14:paraId="22101C98" w14:textId="77777777" w:rsidR="00C230D0" w:rsidRDefault="00C230D0" w:rsidP="000E5536">
      <w:pPr>
        <w:pStyle w:val="Code"/>
      </w:pPr>
      <w:r>
        <w:t xml:space="preserve">  ST_Aggr_Union(ST_GeomFromWKB(shape)) AS geom </w:t>
      </w:r>
    </w:p>
    <w:p w14:paraId="5F25C56A" w14:textId="77777777" w:rsidR="00C230D0" w:rsidRDefault="00C230D0" w:rsidP="000E5536">
      <w:pPr>
        <w:pStyle w:val="Code"/>
      </w:pPr>
      <w:r>
        <w:t xml:space="preserve">FROM </w:t>
      </w:r>
    </w:p>
    <w:p w14:paraId="47135750" w14:textId="77777777" w:rsidR="00C230D0" w:rsidRDefault="00C230D0" w:rsidP="000E5536">
      <w:pPr>
        <w:pStyle w:val="Code"/>
      </w:pPr>
      <w:r>
        <w:t xml:space="preserve">  species.species_2014_2 </w:t>
      </w:r>
    </w:p>
    <w:p w14:paraId="56926BC4" w14:textId="44991DCC" w:rsidR="00C230D0" w:rsidRDefault="00B748D8" w:rsidP="000E5536">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0E5536">
      <w:pPr>
        <w:pStyle w:val="BodyText2"/>
      </w:pPr>
      <w:r>
        <w:t xml:space="preserve">You can create geojson straight to a file: </w:t>
      </w:r>
    </w:p>
    <w:p w14:paraId="421A7CAB" w14:textId="77777777" w:rsidR="00B1548C" w:rsidRDefault="00B1548C" w:rsidP="000E5536">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0E5536">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0E5536">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0E5536">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0E5536">
      <w:pPr>
        <w:pStyle w:val="Code"/>
      </w:pPr>
    </w:p>
    <w:p w14:paraId="2AF1A376" w14:textId="3C4BE17E" w:rsidR="00BC72C6" w:rsidRDefault="00BC72C6" w:rsidP="000E5536">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0E5536">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0E5536">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0E5536">
      <w:pPr>
        <w:pStyle w:val="BodyText2"/>
      </w:pPr>
      <w:r>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0E5536">
      <w:pPr>
        <w:pStyle w:val="BodyText2"/>
      </w:pPr>
      <w:r>
        <w:t>Json files can be loaded in Java using the com.ESRI.</w:t>
      </w:r>
    </w:p>
    <w:p w14:paraId="469F99E4" w14:textId="17A41190" w:rsidR="0053652F" w:rsidRPr="0053652F" w:rsidRDefault="0053652F" w:rsidP="000E5536">
      <w:pPr>
        <w:pStyle w:val="Code"/>
      </w:pPr>
      <w:r w:rsidRPr="0053652F">
        <w:lastRenderedPageBreak/>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0E5536">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0E5536">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0E5536">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0E5536">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0E5536">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0E5536">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0E5536">
      <w:pPr>
        <w:pStyle w:val="Code"/>
      </w:pPr>
      <w:r w:rsidRPr="006F7F47">
        <w:t xml:space="preserve">yarn application </w:t>
      </w:r>
      <w:r>
        <w:t>-</w:t>
      </w:r>
      <w:r w:rsidRPr="006F7F47">
        <w:t>kill &lt;application_id&gt;</w:t>
      </w:r>
    </w:p>
    <w:p w14:paraId="6B603DF8" w14:textId="77777777" w:rsidR="0063601F" w:rsidRDefault="0063601F" w:rsidP="000E5536">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0E5536">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0E5536">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938"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8809F7" w:rsidP="000E5536">
      <w:pPr>
        <w:pStyle w:val="BodyText2"/>
      </w:pPr>
      <w:hyperlink r:id="rId939"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0E5536">
      <w:pPr>
        <w:pStyle w:val="BodyText2"/>
      </w:pPr>
      <w:r>
        <w:t xml:space="preserve">I am getting errors when I try and run a query from the Hue related to Zookeeper. But they run OK in the Hive CLI. E.g. </w:t>
      </w:r>
    </w:p>
    <w:p w14:paraId="5E06E99C" w14:textId="77777777" w:rsidR="0063601F" w:rsidRDefault="0063601F" w:rsidP="00D96B97">
      <w:pPr>
        <w:pStyle w:val="Unix"/>
      </w:pPr>
      <w:r w:rsidRPr="001207C8">
        <w:t>SELECT s.id_no, w.wdpa_id FROM tmp.wdpa_index w JOIN tmp.species_index s ON (s.cell = w.cell) WHERE wdpa_id = 785;</w:t>
      </w:r>
    </w:p>
    <w:p w14:paraId="4A3D00A1" w14:textId="77777777" w:rsidR="0063601F" w:rsidRPr="00F4049B" w:rsidRDefault="0063601F" w:rsidP="000E5536">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0E5536">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D96B97">
      <w:pPr>
        <w:pStyle w:val="Unix"/>
      </w:pPr>
      <w:r w:rsidRPr="0094718C">
        <w:t>SET mapreduce.map.memory.mb=2048;</w:t>
      </w:r>
    </w:p>
    <w:p w14:paraId="258856BF" w14:textId="77777777" w:rsidR="0063601F" w:rsidRDefault="0063601F" w:rsidP="00D96B97">
      <w:pPr>
        <w:pStyle w:val="Unix"/>
      </w:pPr>
      <w:r w:rsidRPr="002D504C">
        <w:t>SET mapreduce.map.java.opts=-Djava.net.preferIPv4Stack=true -Xmx1700m;</w:t>
      </w:r>
    </w:p>
    <w:p w14:paraId="7A7499ED" w14:textId="77777777" w:rsidR="0063601F" w:rsidRDefault="0063601F" w:rsidP="000E5536">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0E5536">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0E5536">
      <w:pPr>
        <w:pStyle w:val="BodyText2"/>
      </w:pPr>
      <w:r>
        <w:lastRenderedPageBreak/>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0E5536">
      <w:pPr>
        <w:pStyle w:val="BodyText2"/>
      </w:pPr>
      <w:r>
        <w:t>By default Hive logs are written to /tmp/cottaan/hive.log.</w:t>
      </w:r>
      <w:r w:rsidR="00380BCB">
        <w:t xml:space="preserve"> More on Hive logging </w:t>
      </w:r>
      <w:hyperlink r:id="rId940"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0E5536">
      <w:pPr>
        <w:pStyle w:val="BodyText2"/>
      </w:pPr>
      <w:r>
        <w:t xml:space="preserve">Monica installed it on 11/2/2014! Here is the UI </w:t>
      </w:r>
      <w:hyperlink r:id="rId941" w:history="1">
        <w:r w:rsidRPr="00FB3083">
          <w:rPr>
            <w:rStyle w:val="Hyperlink"/>
          </w:rPr>
          <w:t>http://hadoop-h05:8888/about/</w:t>
        </w:r>
      </w:hyperlink>
      <w:r>
        <w:t xml:space="preserve"> now </w:t>
      </w:r>
      <w:hyperlink r:id="rId942" w:history="1">
        <w:r w:rsidRPr="00DB27B0">
          <w:rPr>
            <w:rStyle w:val="Hyperlink"/>
          </w:rPr>
          <w:t>http://hadoop-m2:8888/</w:t>
        </w:r>
      </w:hyperlink>
      <w:r w:rsidR="00DD4E76">
        <w:t xml:space="preserve"> now </w:t>
      </w:r>
      <w:hyperlink r:id="rId943"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944" w:history="1">
        <w:r>
          <w:rPr>
            <w:rStyle w:val="Hyperlink"/>
          </w:rPr>
          <w:t>http://hadoop-h05:8888/</w:t>
        </w:r>
      </w:hyperlink>
      <w:r>
        <w:t xml:space="preserve">  now </w:t>
      </w:r>
      <w:hyperlink r:id="rId945"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0E5536">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946"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0E5536">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0E5536">
      <w:pPr>
        <w:pStyle w:val="BodyText2"/>
      </w:pPr>
      <w:r>
        <w:t xml:space="preserve">There were some dns issues with the UI but Monica sorted them out to start with. Running through the Quick Start Wizard. </w:t>
      </w:r>
    </w:p>
    <w:p w14:paraId="163D639D" w14:textId="77777777" w:rsidR="0063601F" w:rsidRDefault="0063601F" w:rsidP="000E5536">
      <w:pPr>
        <w:pStyle w:val="BodyText2"/>
      </w:pPr>
      <w:r>
        <w:t>Trying to connect on 10/4/2014 and the Hue GUI is not opening. Maybe the Hue Service has stopped.</w:t>
      </w:r>
    </w:p>
    <w:p w14:paraId="5FA815A3" w14:textId="66739417" w:rsidR="009E3EF4" w:rsidRDefault="009E3EF4" w:rsidP="000E5536">
      <w:pPr>
        <w:pStyle w:val="BodyText2"/>
      </w:pPr>
      <w:r>
        <w:t>On 21/6/2016 the version of Hue is 3.9 (installed from CDH</w:t>
      </w:r>
      <w:r w:rsidR="008A54FA">
        <w:t xml:space="preserve"> 5.7) – </w:t>
      </w:r>
      <w:hyperlink r:id="rId947"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0E5536">
      <w:pPr>
        <w:pStyle w:val="HiveError"/>
      </w:pPr>
      <w:r>
        <w:t>Error while compiling statement FAILED: NullPointerException null</w:t>
      </w:r>
    </w:p>
    <w:p w14:paraId="27F33D85" w14:textId="2C9C33D6" w:rsidR="007240A0" w:rsidRDefault="007240A0" w:rsidP="000E5536">
      <w:pPr>
        <w:pStyle w:val="BodyText2"/>
      </w:pPr>
      <w:r>
        <w:t>This is because you haven’t added a UDF that is present in the query to the settings.</w:t>
      </w:r>
    </w:p>
    <w:p w14:paraId="50841E27" w14:textId="309DC057" w:rsidR="00DE1C96" w:rsidRDefault="00DE1C96" w:rsidP="000E5536">
      <w:pPr>
        <w:pStyle w:val="HiveError"/>
      </w:pPr>
      <w:r>
        <w:t>Error while compiling statement FAILED: Execution Error, return code 1 from org.apache.hadoop.hive.ql.exec.FunctionTask</w:t>
      </w:r>
    </w:p>
    <w:p w14:paraId="2EE8A95D" w14:textId="0CFE6117" w:rsidR="00DE1C96" w:rsidRDefault="00DE1C96" w:rsidP="000E5536">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0E5536">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0E5536">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0E5536">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0E5536">
      <w:pPr>
        <w:pStyle w:val="Code"/>
      </w:pPr>
      <w:r>
        <w:t>hadoop.hdfs_clusters.default.webhdfs_url</w:t>
      </w:r>
      <w:r>
        <w:tab/>
        <w:t xml:space="preserve"> </w:t>
      </w:r>
      <w:r>
        <w:tab/>
        <w:t>Current value: http://hadoop-h05:50070/webhdfs/v1</w:t>
      </w:r>
    </w:p>
    <w:p w14:paraId="40980320" w14:textId="77777777" w:rsidR="0063601F" w:rsidRDefault="0063601F" w:rsidP="000E5536">
      <w:pPr>
        <w:pStyle w:val="Code"/>
      </w:pPr>
      <w:r>
        <w:t>Failed to create temporary file "/tmp/hue_config_validation.4993922712388908755"</w:t>
      </w:r>
    </w:p>
    <w:p w14:paraId="22BCA8C3" w14:textId="77777777" w:rsidR="0063601F" w:rsidRDefault="0063601F" w:rsidP="000E5536">
      <w:pPr>
        <w:pStyle w:val="Code"/>
      </w:pPr>
    </w:p>
    <w:p w14:paraId="3AA2F4EA" w14:textId="77777777" w:rsidR="0063601F" w:rsidRDefault="0063601F" w:rsidP="000E5536">
      <w:pPr>
        <w:pStyle w:val="Code"/>
      </w:pPr>
      <w:r>
        <w:t>desktop.ldap.ldap_url</w:t>
      </w:r>
      <w:r>
        <w:tab/>
        <w:t xml:space="preserve"> </w:t>
      </w:r>
      <w:r>
        <w:tab/>
      </w:r>
      <w:r>
        <w:tab/>
        <w:t>Current value: None</w:t>
      </w:r>
    </w:p>
    <w:p w14:paraId="189A9811" w14:textId="77777777" w:rsidR="0063601F" w:rsidRDefault="0063601F" w:rsidP="000E5536">
      <w:pPr>
        <w:pStyle w:val="Code"/>
      </w:pPr>
      <w:r>
        <w:t>LDAP is only partially configured. An LDAP URL must be provided.</w:t>
      </w:r>
    </w:p>
    <w:p w14:paraId="7DC87C98" w14:textId="77777777" w:rsidR="0063601F" w:rsidRDefault="0063601F" w:rsidP="000E5536">
      <w:pPr>
        <w:pStyle w:val="Code"/>
      </w:pPr>
    </w:p>
    <w:p w14:paraId="0F60CACF" w14:textId="77777777" w:rsidR="0063601F" w:rsidRDefault="0063601F" w:rsidP="000E5536">
      <w:pPr>
        <w:pStyle w:val="Code"/>
      </w:pPr>
      <w:r>
        <w:t>Cloudera Impala (TM) Query UI</w:t>
      </w:r>
      <w:r>
        <w:tab/>
        <w:t xml:space="preserve"> </w:t>
      </w:r>
      <w:r>
        <w:tab/>
        <w:t>No available Impalad to send queries to.</w:t>
      </w:r>
    </w:p>
    <w:p w14:paraId="0F5116C8" w14:textId="77777777" w:rsidR="0063601F" w:rsidRPr="003C37F1" w:rsidRDefault="0063601F" w:rsidP="000E5536">
      <w:pPr>
        <w:pStyle w:val="BodyText2"/>
      </w:pPr>
      <w:r>
        <w:lastRenderedPageBreak/>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0E5536">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0E5536">
      <w:pPr>
        <w:pStyle w:val="Heading7"/>
      </w:pPr>
      <w:bookmarkStart w:id="152" w:name="_Ref384803343"/>
      <w:r>
        <w:t>Importing files</w:t>
      </w:r>
      <w:bookmarkEnd w:id="152"/>
    </w:p>
    <w:p w14:paraId="7B8241C8" w14:textId="77777777" w:rsidR="0063601F" w:rsidRDefault="0063601F" w:rsidP="000E5536">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0E5536">
      <w:pPr>
        <w:pStyle w:val="Code"/>
      </w:pPr>
      <w:r>
        <w:t>hive&gt; dfs -rm -r -skipTrash ../hive/warehouse/species;</w:t>
      </w:r>
    </w:p>
    <w:p w14:paraId="7E575998" w14:textId="77777777" w:rsidR="0063601F" w:rsidRDefault="0063601F" w:rsidP="000E5536">
      <w:pPr>
        <w:pStyle w:val="Code"/>
      </w:pPr>
      <w:r>
        <w:t>rm: Permission denied by sticky bit setting: user=dopa, inode="/user/hive/warehouse/species":admin:hive:drwxr-xr-x</w:t>
      </w:r>
    </w:p>
    <w:p w14:paraId="78151C0B" w14:textId="77777777" w:rsidR="0063601F" w:rsidRDefault="0063601F" w:rsidP="000E5536">
      <w:pPr>
        <w:pStyle w:val="BodyText2"/>
      </w:pPr>
      <w:r>
        <w:t xml:space="preserve">But there are issues with permissions – need to load species files in as the dopa user and not the hue admin user. </w:t>
      </w:r>
    </w:p>
    <w:p w14:paraId="5CE1CDB4" w14:textId="77777777" w:rsidR="0063601F" w:rsidRDefault="0063601F" w:rsidP="000E5536">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D96B97">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0E5536">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0E5536">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0E5536">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0E5536">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0E5536">
      <w:pPr>
        <w:pStyle w:val="BodyText2"/>
      </w:pPr>
      <w:r>
        <w:t>Run a query in Hue and at the end click Download the Results in CSV format.</w:t>
      </w:r>
    </w:p>
    <w:p w14:paraId="11940BFD" w14:textId="4F69A8FB" w:rsidR="00073E4F" w:rsidRDefault="00073E4F" w:rsidP="000E5536">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0E5536">
      <w:pPr>
        <w:pStyle w:val="BodyText2"/>
      </w:pPr>
      <w:r>
        <w:t xml:space="preserve">Impala doesn’t use Map/Reduce – needs CDH 4.1 or later. Is on </w:t>
      </w:r>
      <w:hyperlink r:id="rId948" w:history="1">
        <w:r>
          <w:rPr>
            <w:rStyle w:val="Hyperlink"/>
          </w:rPr>
          <w:t>github</w:t>
        </w:r>
      </w:hyperlink>
      <w:r>
        <w:t xml:space="preserve">. </w:t>
      </w:r>
    </w:p>
    <w:p w14:paraId="490ED5A9" w14:textId="77777777" w:rsidR="0063601F" w:rsidRDefault="008809F7" w:rsidP="000E5536">
      <w:pPr>
        <w:pStyle w:val="BodyText2"/>
      </w:pPr>
      <w:hyperlink r:id="rId949"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8809F7" w:rsidP="000E5536">
      <w:pPr>
        <w:pStyle w:val="BodyText"/>
      </w:pPr>
      <w:hyperlink r:id="rId950"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8809F7" w:rsidP="000E5536">
      <w:pPr>
        <w:pStyle w:val="BodyText"/>
      </w:pPr>
      <w:hyperlink r:id="rId951"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0E5536">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52" w:history="1">
        <w:r w:rsidR="00147742" w:rsidRPr="00147742">
          <w:rPr>
            <w:rStyle w:val="Hyperlink"/>
          </w:rPr>
          <w:t>here</w:t>
        </w:r>
      </w:hyperlink>
      <w:r w:rsidR="00147742">
        <w:t>).</w:t>
      </w:r>
    </w:p>
    <w:p w14:paraId="72EFB0D0" w14:textId="54DD1C69" w:rsidR="004458B5" w:rsidRDefault="003E0BC3" w:rsidP="000E553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96B97">
      <w:pPr>
        <w:pStyle w:val="Unix"/>
      </w:pPr>
      <w:r>
        <w:t>-bash-4.1$ find / -name catalogd 2&gt;/dev/null</w:t>
      </w:r>
    </w:p>
    <w:p w14:paraId="4FC2E5C7" w14:textId="60BC668D" w:rsidR="00D35E16" w:rsidRDefault="00D35E16" w:rsidP="00D96B97">
      <w:pPr>
        <w:pStyle w:val="Unix"/>
      </w:pPr>
      <w:r>
        <w:t>/usr/bin/catalogd</w:t>
      </w:r>
      <w:r w:rsidR="00B04071">
        <w:t xml:space="preserve">                                      - link to /etc/alternatives/catalogd</w:t>
      </w:r>
    </w:p>
    <w:p w14:paraId="02F5E095" w14:textId="36B725AF" w:rsidR="00D35E16" w:rsidRDefault="00D35E16" w:rsidP="00D96B97">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96B97">
      <w:pPr>
        <w:pStyle w:val="Unix"/>
      </w:pPr>
      <w:r>
        <w:t>/var/lib/alternatives/catalogd</w:t>
      </w:r>
      <w:r w:rsidR="00B04071">
        <w:t xml:space="preserve">               - an actual file</w:t>
      </w:r>
    </w:p>
    <w:p w14:paraId="6C799D98" w14:textId="5FA40A1C" w:rsidR="00D35E16" w:rsidRDefault="00D35E16" w:rsidP="00D96B97">
      <w:pPr>
        <w:pStyle w:val="Unix"/>
      </w:pPr>
      <w:r>
        <w:t>/opt/cloudera/parcels/CDH-5.7.0-1.cdh5.7.0.p0.45/lib/impala/sbin-retail/catalogd</w:t>
      </w:r>
      <w:r w:rsidR="00B04071">
        <w:t xml:space="preserve"> - link to impalad</w:t>
      </w:r>
    </w:p>
    <w:p w14:paraId="31CBFB52" w14:textId="77777777" w:rsidR="00B04071" w:rsidRDefault="00D35E16" w:rsidP="00D96B97">
      <w:pPr>
        <w:pStyle w:val="Unix"/>
      </w:pPr>
      <w:r>
        <w:t>/opt/cloudera/parcels/CDH-5.7.0-1.cdh5.7.0.p0.45/lib/impala/sbin-debug/catalogd</w:t>
      </w:r>
      <w:r w:rsidR="00B04071">
        <w:t xml:space="preserve">  - link to impalad</w:t>
      </w:r>
    </w:p>
    <w:p w14:paraId="05872A67" w14:textId="69E73CEA" w:rsidR="00D35E16" w:rsidRDefault="00D35E16" w:rsidP="00D96B97">
      <w:pPr>
        <w:pStyle w:val="Unix"/>
      </w:pPr>
      <w:r>
        <w:t>/opt/cloudera/parcels/CDH-5.7.0-1.cdh5.7.0.p0.45/bin/catalogd</w:t>
      </w:r>
      <w:r w:rsidR="00B04071">
        <w:t xml:space="preserve">  - an actual file – THINK IT IS THIS ONE</w:t>
      </w:r>
    </w:p>
    <w:p w14:paraId="4669F5EC" w14:textId="1E59D199" w:rsidR="00D35E16" w:rsidRDefault="00FF7E4D" w:rsidP="000E5536">
      <w:pPr>
        <w:pStyle w:val="BodyText2"/>
      </w:pPr>
      <w:r>
        <w:t>Trying to find which one is used:</w:t>
      </w:r>
    </w:p>
    <w:p w14:paraId="002B8BB9" w14:textId="1276BA26" w:rsidR="00FF7E4D" w:rsidRDefault="00FF7E4D" w:rsidP="00D96B97">
      <w:pPr>
        <w:pStyle w:val="Unix"/>
      </w:pPr>
      <w:r>
        <w:t xml:space="preserve">-bash-4.1$ </w:t>
      </w:r>
      <w:r w:rsidR="00946155">
        <w:t>which</w:t>
      </w:r>
      <w:r>
        <w:t xml:space="preserve"> catalogd</w:t>
      </w:r>
    </w:p>
    <w:p w14:paraId="110F987E" w14:textId="6FCFF57B" w:rsidR="00FF7E4D" w:rsidRDefault="00FF7E4D" w:rsidP="00D96B97">
      <w:pPr>
        <w:pStyle w:val="Unix"/>
      </w:pPr>
      <w:r>
        <w:t>/usr/bin/catalogd</w:t>
      </w:r>
    </w:p>
    <w:p w14:paraId="3B7A751E" w14:textId="3ACFA8F2" w:rsidR="00E64778" w:rsidRDefault="00E64778" w:rsidP="000E5536">
      <w:pPr>
        <w:pStyle w:val="BodyText2"/>
      </w:pPr>
      <w:r>
        <w:t>I will try to add the class path to Impala by updating the ‘/opt/cloudera/parcels/CDH-5.7.0-1.cdh5.7.0.p0.45/bin/catalogd’ file  by adding the following text:</w:t>
      </w:r>
    </w:p>
    <w:p w14:paraId="63EBDAA2" w14:textId="77777777" w:rsidR="00E64778" w:rsidRDefault="00E64778" w:rsidP="00D96B97">
      <w:pPr>
        <w:pStyle w:val="Unix"/>
      </w:pPr>
      <w:r>
        <w:t>export CLASSPATH="/home/auxiliary_jars/*.jar:${CLASSPATH}"</w:t>
      </w:r>
    </w:p>
    <w:p w14:paraId="6A2F77C7" w14:textId="77777777" w:rsidR="00E64778" w:rsidRDefault="00E64778" w:rsidP="000E5536">
      <w:pPr>
        <w:pStyle w:val="BodyText2"/>
      </w:pPr>
      <w:r>
        <w:t>After the line:</w:t>
      </w:r>
    </w:p>
    <w:p w14:paraId="452BC6E7" w14:textId="063EE6BB" w:rsidR="00E64778" w:rsidRDefault="00E64778" w:rsidP="00D96B97">
      <w:pPr>
        <w:pStyle w:val="Unix"/>
      </w:pPr>
      <w:r>
        <w:t>export CLASSPATH="${MYSQL_CONNECTOR_JAR}:${CLASSPATH}"</w:t>
      </w:r>
    </w:p>
    <w:p w14:paraId="08C55F10" w14:textId="062E8BCA" w:rsidR="00A966D1" w:rsidRDefault="00A966D1" w:rsidP="000E5536">
      <w:pPr>
        <w:pStyle w:val="BodyText2"/>
      </w:pPr>
      <w:r>
        <w:t>Still doesn’t start and in the logs it shows the date of the original file and not the manually edited file:</w:t>
      </w:r>
    </w:p>
    <w:p w14:paraId="41E75653" w14:textId="77777777" w:rsidR="00A966D1" w:rsidRDefault="00A966D1" w:rsidP="000E5536">
      <w:pPr>
        <w:pStyle w:val="BodyText2"/>
      </w:pPr>
      <w:r>
        <w:t>catalogd version 2.5.0-cdh5.7.0 RELEASE (build ad3f5adabedf56fe6bd9eea39147c067cc552703)</w:t>
      </w:r>
    </w:p>
    <w:p w14:paraId="497770C8" w14:textId="62E79780" w:rsidR="00A966D1" w:rsidRDefault="00A966D1" w:rsidP="000E5536">
      <w:pPr>
        <w:pStyle w:val="BodyText2"/>
      </w:pPr>
      <w:r>
        <w:t>Built on Wed, 23 Mar 2016 11:51:12 PST</w:t>
      </w:r>
    </w:p>
    <w:p w14:paraId="69ABF22C" w14:textId="52A4510A" w:rsidR="00A966D1" w:rsidRDefault="00A966D1" w:rsidP="000E5536">
      <w:pPr>
        <w:pStyle w:val="BodyText2"/>
      </w:pPr>
      <w:r>
        <w:lastRenderedPageBreak/>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E5536">
      <w:pPr>
        <w:pStyle w:val="BodyText2"/>
      </w:pPr>
      <w:r>
        <w:t>$&gt;impala/impala.sh ["catalogd","catalogserver_flags","false"]</w:t>
      </w:r>
    </w:p>
    <w:p w14:paraId="3A470C01" w14:textId="09146C07" w:rsidR="000C30D4" w:rsidRDefault="00286CC2" w:rsidP="000E5536">
      <w:pPr>
        <w:pStyle w:val="BodyText2"/>
      </w:pPr>
      <w:r>
        <w:t>Maybe that can help find which catalogd file is run.</w:t>
      </w:r>
      <w:r w:rsidR="007D1707">
        <w:t xml:space="preserve"> Trying to find the impala.sh file:</w:t>
      </w:r>
    </w:p>
    <w:p w14:paraId="42373EA7" w14:textId="42E0EEF3" w:rsidR="007D1707" w:rsidRDefault="007D1707" w:rsidP="00D96B97">
      <w:pPr>
        <w:pStyle w:val="Unix"/>
      </w:pPr>
      <w:r>
        <w:t xml:space="preserve">-bash-4.1$ find / -name </w:t>
      </w:r>
      <w:r w:rsidR="00A47F69">
        <w:t>impala.sh</w:t>
      </w:r>
      <w:r>
        <w:t>&gt;/dev/null</w:t>
      </w:r>
    </w:p>
    <w:p w14:paraId="4B229755" w14:textId="3BAC1E5A" w:rsidR="007D1707" w:rsidRDefault="00A47F69" w:rsidP="000E5536">
      <w:pPr>
        <w:pStyle w:val="BodyText2"/>
      </w:pPr>
      <w:r>
        <w:t>An alternative would be to put a link to the ESRI libraries in this path:</w:t>
      </w:r>
    </w:p>
    <w:p w14:paraId="0854E399" w14:textId="2B024278" w:rsidR="00A47F69" w:rsidRDefault="00A47F69" w:rsidP="000E5536">
      <w:pPr>
        <w:pStyle w:val="BodyText2"/>
      </w:pPr>
      <w:r w:rsidRPr="00A47F69">
        <w:t>/opt/cloudera/parcels/CDH-5.7.0-1.cdh5.7.0.p0.45/lib/impala/lib</w:t>
      </w:r>
    </w:p>
    <w:p w14:paraId="10BCBCEE" w14:textId="33A8A6F1" w:rsidR="00A47F69" w:rsidRDefault="00A47F69" w:rsidP="000E5536">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D96B97">
      <w:pPr>
        <w:pStyle w:val="Unix"/>
      </w:pPr>
      <w:r w:rsidRPr="00F07D51">
        <w:t>impala-shell</w:t>
      </w:r>
    </w:p>
    <w:p w14:paraId="56328CDF" w14:textId="2C9B4FB6" w:rsidR="00F07D51" w:rsidRPr="00F07D51" w:rsidRDefault="00F07D51" w:rsidP="00D96B97">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0E5536">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0E5536">
      <w:pPr>
        <w:pStyle w:val="BodyText2"/>
      </w:pPr>
      <w:r>
        <w:t xml:space="preserve">See the docs </w:t>
      </w:r>
      <w:hyperlink r:id="rId953" w:history="1">
        <w:r w:rsidRPr="00205418">
          <w:rPr>
            <w:rStyle w:val="Hyperlink"/>
          </w:rPr>
          <w:t>here</w:t>
        </w:r>
      </w:hyperlink>
      <w:r>
        <w:t xml:space="preserve"> on installing the JDBC drivers as they are not part of CDH5.</w:t>
      </w:r>
    </w:p>
    <w:p w14:paraId="18A312B3" w14:textId="77777777" w:rsidR="0063601F" w:rsidRDefault="0063601F" w:rsidP="000E5536">
      <w:pPr>
        <w:pStyle w:val="BodyText2"/>
      </w:pPr>
      <w:r>
        <w:t xml:space="preserve">Trying to access </w:t>
      </w:r>
      <w:hyperlink r:id="rId954" w:history="1">
        <w:r w:rsidRPr="00152A63">
          <w:rPr>
            <w:rStyle w:val="Hyperlink"/>
          </w:rPr>
          <w:t>Sqoop</w:t>
        </w:r>
      </w:hyperlink>
      <w:r>
        <w:t xml:space="preserve"> in Hue doesn’t really work – this is because Sqoop isn’t really implemented outside the command line. So we have to use the command line. </w:t>
      </w:r>
      <w:hyperlink r:id="rId955" w:anchor="_introduction" w:history="1">
        <w:r w:rsidRPr="001365A5">
          <w:rPr>
            <w:rStyle w:val="Hyperlink"/>
          </w:rPr>
          <w:t>Here</w:t>
        </w:r>
      </w:hyperlink>
      <w:r>
        <w:t xml:space="preserve"> are the docs.</w:t>
      </w:r>
    </w:p>
    <w:p w14:paraId="431122A3" w14:textId="77777777" w:rsidR="0063601F" w:rsidRDefault="0063601F" w:rsidP="00D96B97">
      <w:pPr>
        <w:pStyle w:val="Unix"/>
      </w:pPr>
      <w:r>
        <w:t>[dopa@hadoop-sn ~]$ sqoop version</w:t>
      </w:r>
    </w:p>
    <w:p w14:paraId="036A973E" w14:textId="77777777" w:rsidR="0063601F" w:rsidRDefault="0063601F" w:rsidP="00D96B97">
      <w:pPr>
        <w:pStyle w:val="Unix"/>
      </w:pPr>
      <w:r>
        <w:t>Warning: /opt/cloudera/parcels/CDH-5.1.3-1.cdh5.1.3.p0.12/bin/../lib/sqoop/../accumulo does not exist! Accumulo imports will fail.</w:t>
      </w:r>
    </w:p>
    <w:p w14:paraId="2B38D8B3" w14:textId="77777777" w:rsidR="0063601F" w:rsidRDefault="0063601F" w:rsidP="00D96B97">
      <w:pPr>
        <w:pStyle w:val="Unix"/>
      </w:pPr>
      <w:r>
        <w:t>Please set $ACCUMULO_HOME to the root of your Accumulo installation.</w:t>
      </w:r>
    </w:p>
    <w:p w14:paraId="3EDE2731" w14:textId="77777777" w:rsidR="0063601F" w:rsidRDefault="0063601F" w:rsidP="00D96B97">
      <w:pPr>
        <w:pStyle w:val="Unix"/>
      </w:pPr>
      <w:r>
        <w:t>14/10/21 16:04:18 INFO sqoop.Sqoop: Running Sqoop version: 1.4.4-cdh5.1.3</w:t>
      </w:r>
    </w:p>
    <w:p w14:paraId="6B92464F" w14:textId="77777777" w:rsidR="0063601F" w:rsidRPr="003108BE" w:rsidRDefault="0063601F" w:rsidP="00D96B97">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0E5536">
      <w:pPr>
        <w:pStyle w:val="BodyText2"/>
      </w:pPr>
      <w:r>
        <w:t xml:space="preserve">Docs </w:t>
      </w:r>
      <w:hyperlink r:id="rId956"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0E5536">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D96B97">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0E5536">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0E5536">
      <w:pPr>
        <w:pStyle w:val="BodyText2"/>
      </w:pPr>
      <w:r>
        <w:t xml:space="preserve">Use </w:t>
      </w:r>
      <w:r w:rsidRPr="00EC54C4">
        <w:t>sqoop-list-tables</w:t>
      </w:r>
      <w:r>
        <w:t xml:space="preserve"> to see the tables available for export:</w:t>
      </w:r>
    </w:p>
    <w:p w14:paraId="5E67C299" w14:textId="77777777" w:rsidR="0063601F" w:rsidRDefault="0063601F" w:rsidP="00D96B97">
      <w:pPr>
        <w:pStyle w:val="Unix"/>
      </w:pPr>
      <w:r w:rsidRPr="00EC54C4">
        <w:t>[cottaan@hadoop-m2 ~]$ sqoop-list-tables --connect jdbc:postgresql://species.jrc.org/dopa --username especies --password 1h4rtn311</w:t>
      </w:r>
    </w:p>
    <w:p w14:paraId="4DA15CEB" w14:textId="77777777" w:rsidR="0063601F" w:rsidRDefault="0063601F" w:rsidP="000E5536">
      <w:pPr>
        <w:pStyle w:val="BodyText2"/>
      </w:pPr>
      <w:r>
        <w:t>Use scoop-list-databases to see the databases:</w:t>
      </w:r>
    </w:p>
    <w:p w14:paraId="42768E72" w14:textId="77777777" w:rsidR="0063601F" w:rsidRDefault="0063601F" w:rsidP="00D96B97">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0E5536">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D96B97">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D96B97">
      <w:pPr>
        <w:pStyle w:val="Unix"/>
      </w:pPr>
      <w:r>
        <w:t>Caused by: org.postgresql.util.PSQLException: The connection attempt failed.</w:t>
      </w:r>
    </w:p>
    <w:p w14:paraId="6661EC4A" w14:textId="77777777" w:rsidR="0063601F" w:rsidRDefault="0063601F" w:rsidP="00D96B97">
      <w:pPr>
        <w:pStyle w:val="Unix"/>
      </w:pPr>
      <w:r>
        <w:lastRenderedPageBreak/>
        <w:t>Caused by: java.net.UnknownHostException: species.jrc.org</w:t>
      </w:r>
    </w:p>
    <w:p w14:paraId="55B2C0A7" w14:textId="77777777" w:rsidR="0063601F" w:rsidRDefault="0063601F" w:rsidP="000E5536">
      <w:pPr>
        <w:pStyle w:val="BodyText2"/>
      </w:pPr>
      <w:r>
        <w:t>Loooking at the Postgresql logs there are lots of entries which say:</w:t>
      </w:r>
    </w:p>
    <w:p w14:paraId="4595A47A" w14:textId="77777777" w:rsidR="0063601F" w:rsidRPr="002C17FB" w:rsidRDefault="0063601F" w:rsidP="000E5536">
      <w:pPr>
        <w:pStyle w:val="BodyText2"/>
        <w:rPr>
          <w:rStyle w:val="text"/>
        </w:rPr>
      </w:pPr>
      <w:r w:rsidRPr="002C17FB">
        <w:rPr>
          <w:rStyle w:val="text"/>
        </w:rPr>
        <w:t>LOG:  could not receive data from client: Connection reset by peer</w:t>
      </w:r>
    </w:p>
    <w:p w14:paraId="18D3C60C" w14:textId="77777777" w:rsidR="0063601F" w:rsidRDefault="0063601F" w:rsidP="000E5536">
      <w:pPr>
        <w:pStyle w:val="BodyText2"/>
        <w:rPr>
          <w:rStyle w:val="text"/>
        </w:rPr>
      </w:pPr>
      <w:r w:rsidRPr="002C17FB">
        <w:rPr>
          <w:rStyle w:val="text"/>
        </w:rPr>
        <w:t>LOG:  unexpected EOF on client connection</w:t>
      </w:r>
    </w:p>
    <w:p w14:paraId="3E91C2F1" w14:textId="4BD67CAC" w:rsidR="00E927FA" w:rsidRDefault="00E927FA" w:rsidP="000E5536">
      <w:pPr>
        <w:pStyle w:val="BodyText2"/>
        <w:rPr>
          <w:rStyle w:val="text"/>
        </w:rPr>
      </w:pPr>
      <w:r>
        <w:rPr>
          <w:rStyle w:val="text"/>
        </w:rPr>
        <w:t>Tried:</w:t>
      </w:r>
    </w:p>
    <w:p w14:paraId="2825C3D5" w14:textId="4C85B927" w:rsidR="00E927FA" w:rsidRPr="002C17FB" w:rsidRDefault="00E927FA" w:rsidP="000E5536">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0E5536">
      <w:pPr>
        <w:pStyle w:val="BodyText2"/>
      </w:pPr>
      <w:r>
        <w:t xml:space="preserve">Following the instructions </w:t>
      </w:r>
      <w:hyperlink r:id="rId957"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D96B97">
      <w:pPr>
        <w:pStyle w:val="Unix"/>
      </w:pPr>
      <w:r w:rsidRPr="00EB6203">
        <w:t>[cottaan@hadoop-m2 ~]$ sqoop2</w:t>
      </w:r>
    </w:p>
    <w:p w14:paraId="02BEF376" w14:textId="5C267146" w:rsidR="00EB6203" w:rsidRDefault="00EB6203" w:rsidP="00D96B97">
      <w:pPr>
        <w:pStyle w:val="Unix"/>
      </w:pPr>
      <w:r w:rsidRPr="00EB6203">
        <w:t>sqoop:000&gt; set server --host your.host.com --port 12000 --webapp sqoop</w:t>
      </w:r>
    </w:p>
    <w:p w14:paraId="53ADAFE1" w14:textId="74C132A6" w:rsidR="00EB6203" w:rsidRPr="00830931" w:rsidRDefault="00EB6203" w:rsidP="00D96B97">
      <w:pPr>
        <w:pStyle w:val="Unix"/>
      </w:pPr>
      <w:r w:rsidRPr="00EB6203">
        <w:t xml:space="preserve">sqoop:000&gt; set server --host </w:t>
      </w:r>
      <w:r>
        <w:t>Hadoop-m2</w:t>
      </w:r>
      <w:r w:rsidRPr="00EB6203">
        <w:t xml:space="preserve"> --port 12000 --webapp sqoop</w:t>
      </w:r>
    </w:p>
    <w:p w14:paraId="7522D0B5" w14:textId="3C59524A" w:rsidR="00EB6203" w:rsidRDefault="00EB6203" w:rsidP="00D96B97">
      <w:pPr>
        <w:pStyle w:val="Unix"/>
      </w:pPr>
      <w:r w:rsidRPr="00EB6203">
        <w:t>Server is set successfully</w:t>
      </w:r>
    </w:p>
    <w:p w14:paraId="40D605B3" w14:textId="49F375B2" w:rsidR="00EB6203" w:rsidRDefault="00FA6F1F" w:rsidP="00D96B97">
      <w:pPr>
        <w:pStyle w:val="Unix"/>
      </w:pPr>
      <w:r>
        <w:t>sqoop:000&gt; show version</w:t>
      </w:r>
    </w:p>
    <w:p w14:paraId="6DA58A60" w14:textId="77777777" w:rsidR="00EB6203" w:rsidRDefault="00EB6203" w:rsidP="00D96B97">
      <w:pPr>
        <w:pStyle w:val="Unix"/>
      </w:pPr>
      <w:r>
        <w:t>client version:</w:t>
      </w:r>
    </w:p>
    <w:p w14:paraId="02BA89BA" w14:textId="77777777" w:rsidR="00EB6203" w:rsidRDefault="00EB6203" w:rsidP="00D96B97">
      <w:pPr>
        <w:pStyle w:val="Unix"/>
      </w:pPr>
      <w:r>
        <w:t xml:space="preserve">  Sqoop 1.99.3-cdh5.1.3 revision Unknown</w:t>
      </w:r>
    </w:p>
    <w:p w14:paraId="494259FE" w14:textId="77777777" w:rsidR="00EB6203" w:rsidRDefault="00EB6203" w:rsidP="00D96B97">
      <w:pPr>
        <w:pStyle w:val="Unix"/>
      </w:pPr>
      <w:r>
        <w:t xml:space="preserve">  Compiled by jenkins on Tue Sep 16 21:04:45 PDT 2014</w:t>
      </w:r>
    </w:p>
    <w:p w14:paraId="49B6C583" w14:textId="1458F168" w:rsidR="00EB6203" w:rsidRPr="00830931" w:rsidRDefault="00EB6203" w:rsidP="00D96B97">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0E5536">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0E5536">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D96B97">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0E5536">
      <w:pPr>
        <w:pStyle w:val="BodyText2"/>
      </w:pPr>
      <w:r>
        <w:t>This works, but when you try to do it with all species, it fails with Java Heap Space Errors.</w:t>
      </w:r>
      <w:r w:rsidRPr="00334BD7">
        <w:t xml:space="preserve"> </w:t>
      </w:r>
    </w:p>
    <w:p w14:paraId="78C1D010" w14:textId="77777777" w:rsidR="0063601F" w:rsidRDefault="0063601F" w:rsidP="00D96B97">
      <w:pPr>
        <w:pStyle w:val="Unix"/>
      </w:pPr>
      <w:r w:rsidRPr="00E951C9">
        <w:t>select name, binomial FROM species JOIN wdpa WHERE ST_Intersects(wdpa.geom, species.geom)</w:t>
      </w:r>
    </w:p>
    <w:p w14:paraId="3E57F5CA" w14:textId="77777777" w:rsidR="0063601F" w:rsidRDefault="0063601F" w:rsidP="000E5536">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0E5536">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0E5536">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0E5536">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lastRenderedPageBreak/>
        <w:t>Third attempt: Map joins</w:t>
      </w:r>
    </w:p>
    <w:p w14:paraId="49230E3F" w14:textId="77777777" w:rsidR="0063601F" w:rsidRDefault="0063601F" w:rsidP="000E5536">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58" w:history="1">
        <w:r w:rsidRPr="00845FF1">
          <w:rPr>
            <w:rStyle w:val="Hyperlink"/>
          </w:rPr>
          <w:t>EXPLAIN</w:t>
        </w:r>
      </w:hyperlink>
      <w:r>
        <w:t xml:space="preserve"> and this changes when you use a table in memory. Didn’t let it finish. </w:t>
      </w:r>
    </w:p>
    <w:p w14:paraId="60E670D5" w14:textId="77777777" w:rsidR="0063601F" w:rsidRDefault="0063601F" w:rsidP="000E5536">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0E5536">
      <w:pPr>
        <w:pStyle w:val="BodyText2"/>
      </w:pPr>
      <w:r>
        <w:t xml:space="preserve">You can monitor the performance of a MR job by using the resource manager </w:t>
      </w:r>
      <w:hyperlink r:id="rId959"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0E5536">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0E5536">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0E5536">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0E5536">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0E5536">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0E5536">
            <w:pPr>
              <w:pStyle w:val="TableTextHeader"/>
            </w:pPr>
            <w:r>
              <w:t>Filetype</w:t>
            </w:r>
          </w:p>
        </w:tc>
        <w:tc>
          <w:tcPr>
            <w:tcW w:w="1350" w:type="dxa"/>
          </w:tcPr>
          <w:p w14:paraId="057B87C2"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0E5536">
            <w:pPr>
              <w:pStyle w:val="Tiny"/>
            </w:pPr>
            <w:r>
              <w:t>Geojson</w:t>
            </w:r>
          </w:p>
        </w:tc>
        <w:tc>
          <w:tcPr>
            <w:tcW w:w="1350" w:type="dxa"/>
          </w:tcPr>
          <w:p w14:paraId="2BBB001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0E5536">
            <w:pPr>
              <w:pStyle w:val="Tiny"/>
            </w:pPr>
            <w:r>
              <w:t>Text</w:t>
            </w:r>
          </w:p>
        </w:tc>
        <w:tc>
          <w:tcPr>
            <w:tcW w:w="1350" w:type="dxa"/>
          </w:tcPr>
          <w:p w14:paraId="79A78DA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0E5536">
            <w:pPr>
              <w:pStyle w:val="Tiny"/>
            </w:pPr>
            <w:r>
              <w:t>Avro</w:t>
            </w:r>
          </w:p>
        </w:tc>
        <w:tc>
          <w:tcPr>
            <w:tcW w:w="1350" w:type="dxa"/>
          </w:tcPr>
          <w:p w14:paraId="669691A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0E5536">
      <w:pPr>
        <w:pStyle w:val="BodyText2"/>
      </w:pPr>
      <w:r>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0E5536">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0E5536">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lastRenderedPageBreak/>
        <w:t>Ninth attempt: Reducing the large species geometries to smaller ones</w:t>
      </w:r>
    </w:p>
    <w:p w14:paraId="3987D7C7" w14:textId="77777777" w:rsidR="0063601F" w:rsidRDefault="0063601F" w:rsidP="000E5536">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8809F7" w:rsidP="000E5536">
      <w:pPr>
        <w:pStyle w:val="BodyText2"/>
      </w:pPr>
      <w:hyperlink r:id="rId960"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0E5536">
      <w:pPr>
        <w:pStyle w:val="BodyText2"/>
      </w:pPr>
      <w:r>
        <w:t>This takes 10.7 minutes.</w:t>
      </w:r>
    </w:p>
    <w:p w14:paraId="6A72744E" w14:textId="77777777" w:rsidR="0063601F" w:rsidRDefault="0063601F" w:rsidP="000E5536">
      <w:pPr>
        <w:pStyle w:val="BodyText2"/>
      </w:pPr>
      <w:r>
        <w:t xml:space="preserve">Then we need to </w:t>
      </w:r>
      <w:hyperlink r:id="rId961" w:history="1">
        <w:r w:rsidRPr="00714A55">
          <w:rPr>
            <w:rStyle w:val="Hyperlink"/>
          </w:rPr>
          <w:t>create</w:t>
        </w:r>
      </w:hyperlink>
      <w:r>
        <w:t xml:space="preserve"> the index table (this is a Hue Query ‘Species Preprocessing 2’. </w:t>
      </w:r>
    </w:p>
    <w:p w14:paraId="43E4BE5C" w14:textId="77777777" w:rsidR="0063601F" w:rsidRDefault="0063601F" w:rsidP="000E5536">
      <w:pPr>
        <w:pStyle w:val="Heading8"/>
      </w:pPr>
      <w:bookmarkStart w:id="153" w:name="_Ref401925991"/>
      <w:r>
        <w:t>Issues with dissolving features</w:t>
      </w:r>
      <w:bookmarkEnd w:id="153"/>
    </w:p>
    <w:p w14:paraId="3967AA16" w14:textId="77777777" w:rsidR="0063601F" w:rsidRDefault="0063601F" w:rsidP="000E5536">
      <w:pPr>
        <w:pStyle w:val="BodyText2"/>
      </w:pPr>
      <w:r>
        <w:t>On 23/10/14 the indexing had 5 maps fail after 14 hours with these errors:</w:t>
      </w:r>
    </w:p>
    <w:p w14:paraId="58F4DF97" w14:textId="77777777" w:rsidR="0063601F" w:rsidRDefault="0063601F" w:rsidP="000E5536">
      <w:pPr>
        <w:pStyle w:val="BodyText2"/>
      </w:pPr>
      <w:r>
        <w:t>Error processing row id_no = 22725044 and 22694927 caused by com.vividsolutions.jts.geom.TopologyException: Found null DirectedEdge.</w:t>
      </w:r>
    </w:p>
    <w:p w14:paraId="43EB3645" w14:textId="3719065D" w:rsidR="00207E2E" w:rsidRDefault="00207E2E" w:rsidP="000E5536">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0E5536">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D96B97">
      <w:pPr>
        <w:pStyle w:val="Unix"/>
      </w:pPr>
      <w:r>
        <w:t>2015-04-10 15:47:26,501 INFO [main] jrc.esri.CellUdtf: Cell: 54929 intersects</w:t>
      </w:r>
    </w:p>
    <w:p w14:paraId="5117597C" w14:textId="77777777" w:rsidR="0087477A" w:rsidRDefault="0087477A" w:rsidP="00D96B97">
      <w:pPr>
        <w:pStyle w:val="Unix"/>
      </w:pPr>
      <w:r>
        <w:t>2015-04-10 15:47:26,553 INFO [main] jrc.esri.CellUdtf: Cell: 54929 doesnt contain</w:t>
      </w:r>
    </w:p>
    <w:p w14:paraId="07D0D4F9" w14:textId="1DB74007" w:rsidR="0087477A" w:rsidRDefault="0087477A" w:rsidP="00D96B97">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D96B97">
      <w:pPr>
        <w:pStyle w:val="Unix"/>
      </w:pPr>
      <w:r>
        <w:t>…</w:t>
      </w:r>
    </w:p>
    <w:p w14:paraId="5267ECE2" w14:textId="77777777" w:rsidR="0087477A" w:rsidRDefault="0087477A" w:rsidP="00D96B97">
      <w:pPr>
        <w:pStyle w:val="Unix"/>
      </w:pPr>
      <w:r>
        <w:t>Caused by: com.vividsolutions.jts.geom.TopologyException: Found null DirectedEdge</w:t>
      </w:r>
    </w:p>
    <w:p w14:paraId="77F78193" w14:textId="77777777" w:rsidR="0087477A" w:rsidRDefault="0087477A" w:rsidP="00D96B97">
      <w:pPr>
        <w:pStyle w:val="Unix"/>
      </w:pPr>
      <w:r>
        <w:tab/>
        <w:t>at com.vividsolutions.jts.geomgraph.EdgeRing.computePoints(EdgeRing.java:139)</w:t>
      </w:r>
    </w:p>
    <w:p w14:paraId="6D32DEAF" w14:textId="77777777" w:rsidR="0087477A" w:rsidRDefault="0087477A" w:rsidP="00D96B97">
      <w:pPr>
        <w:pStyle w:val="Unix"/>
      </w:pPr>
      <w:r>
        <w:tab/>
        <w:t>at com.vividsolutions.jts.geomgraph.EdgeRing.&lt;init&gt;(EdgeRing.java:68)</w:t>
      </w:r>
    </w:p>
    <w:p w14:paraId="5395CA32" w14:textId="77777777" w:rsidR="0087477A" w:rsidRDefault="0087477A" w:rsidP="00D96B97">
      <w:pPr>
        <w:pStyle w:val="Unix"/>
      </w:pPr>
      <w:r>
        <w:tab/>
        <w:t>at com.vividsolutions.jts.operation.overlay.MaximalEdgeRing.&lt;init&gt;(MaximalEdgeRing.java:65)</w:t>
      </w:r>
    </w:p>
    <w:p w14:paraId="347ACC49" w14:textId="77777777" w:rsidR="0087477A" w:rsidRDefault="0087477A" w:rsidP="00D96B97">
      <w:pPr>
        <w:pStyle w:val="Unix"/>
      </w:pPr>
      <w:r>
        <w:tab/>
        <w:t>at com.vividsolutions.jts.operation.overlay.PolygonBuilder.buildMaximalEdgeRings(PolygonBuilder.java:104)</w:t>
      </w:r>
    </w:p>
    <w:p w14:paraId="65FBEA7A" w14:textId="77777777" w:rsidR="0087477A" w:rsidRDefault="0087477A" w:rsidP="00D96B97">
      <w:pPr>
        <w:pStyle w:val="Unix"/>
      </w:pPr>
      <w:r>
        <w:tab/>
        <w:t>at com.vividsolutions.jts.operation.overlay.PolygonBuilder.add(PolygonBuilder.java:78)</w:t>
      </w:r>
    </w:p>
    <w:p w14:paraId="0C5F41FC" w14:textId="77777777" w:rsidR="0087477A" w:rsidRDefault="0087477A" w:rsidP="00D96B97">
      <w:pPr>
        <w:pStyle w:val="Unix"/>
      </w:pPr>
      <w:r>
        <w:tab/>
        <w:t>at com.vividsolutions.jts.operation.overlay.PolygonBuilder.add(PolygonBuilder.java:67)</w:t>
      </w:r>
    </w:p>
    <w:p w14:paraId="3D731718" w14:textId="77777777" w:rsidR="0087477A" w:rsidRDefault="0087477A" w:rsidP="00D96B97">
      <w:pPr>
        <w:pStyle w:val="Unix"/>
      </w:pPr>
      <w:r>
        <w:tab/>
        <w:t>at com.vividsolutions.jts.operation.overlay.OverlayOp.computeOverlay(OverlayOp.java:189)</w:t>
      </w:r>
    </w:p>
    <w:p w14:paraId="0349D68E" w14:textId="77777777" w:rsidR="0087477A" w:rsidRDefault="0087477A" w:rsidP="00D96B97">
      <w:pPr>
        <w:pStyle w:val="Unix"/>
      </w:pPr>
      <w:r>
        <w:tab/>
        <w:t>at com.vividsolutions.jts.operation.overlay.OverlayOp.getResultGeometry(OverlayOp.java:127)</w:t>
      </w:r>
    </w:p>
    <w:p w14:paraId="42B8A91A" w14:textId="77777777" w:rsidR="0087477A" w:rsidRDefault="0087477A" w:rsidP="00D96B97">
      <w:pPr>
        <w:pStyle w:val="Unix"/>
      </w:pPr>
      <w:r>
        <w:tab/>
        <w:t>at com.vividsolutions.jts.operation.overlay.OverlayOp.overlayOp(OverlayOp.java:66)</w:t>
      </w:r>
    </w:p>
    <w:p w14:paraId="413C2809" w14:textId="77777777" w:rsidR="0087477A" w:rsidRDefault="0087477A" w:rsidP="00D96B97">
      <w:pPr>
        <w:pStyle w:val="Unix"/>
      </w:pPr>
      <w:r>
        <w:tab/>
        <w:t>at com.vividsolutions.jts.operation.overlay.snap.SnapIfNeededOverlayOp.getResultGeometry(SnapIfNeededOverlayOp.java:96)</w:t>
      </w:r>
    </w:p>
    <w:p w14:paraId="3BD8A6BB" w14:textId="77777777" w:rsidR="0087477A" w:rsidRDefault="0087477A" w:rsidP="00D96B97">
      <w:pPr>
        <w:pStyle w:val="Unix"/>
      </w:pPr>
      <w:r>
        <w:tab/>
        <w:t>at com.vividsolutions.jts.operation.overlay.snap.SnapIfNeededOverlayOp.overlayOp(SnapIfNeededOverlayOp.java:58)</w:t>
      </w:r>
    </w:p>
    <w:p w14:paraId="01811606" w14:textId="77777777" w:rsidR="0087477A" w:rsidRDefault="0087477A" w:rsidP="00D96B97">
      <w:pPr>
        <w:pStyle w:val="Unix"/>
      </w:pPr>
      <w:r>
        <w:tab/>
        <w:t>at com.vividsolutions.jts.geom.Geometry.intersection(Geometry.java:1342)</w:t>
      </w:r>
    </w:p>
    <w:p w14:paraId="3E349F10" w14:textId="50369F99" w:rsidR="0087477A" w:rsidRDefault="0087477A" w:rsidP="00D96B97">
      <w:pPr>
        <w:pStyle w:val="Unix"/>
      </w:pPr>
      <w:r>
        <w:tab/>
        <w:t>at jrc.geotools.CellIntersectsUdf.evaluate(CellIntersectsUdf.java:41)</w:t>
      </w:r>
    </w:p>
    <w:p w14:paraId="5A958BFF" w14:textId="6CB2343D" w:rsidR="0087477A" w:rsidRDefault="0018418C" w:rsidP="000E5536">
      <w:pPr>
        <w:pStyle w:val="BodyText2"/>
      </w:pPr>
      <w:r>
        <w:t>Here is the debug SQL:</w:t>
      </w:r>
    </w:p>
    <w:p w14:paraId="6E707E82" w14:textId="596D2A34" w:rsidR="0018418C" w:rsidRDefault="0018418C" w:rsidP="000E5536">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0E5536">
      <w:pPr>
        <w:pStyle w:val="BodyText2"/>
      </w:pPr>
    </w:p>
    <w:p w14:paraId="1B398188" w14:textId="082AF9D4" w:rsidR="00823D03" w:rsidRDefault="00823D03" w:rsidP="000E5536">
      <w:pPr>
        <w:pStyle w:val="Heading9"/>
      </w:pPr>
      <w:r>
        <w:t>Dissolving in Hive</w:t>
      </w:r>
    </w:p>
    <w:p w14:paraId="45327647" w14:textId="02AAF47A" w:rsidR="0063601F" w:rsidRDefault="0063601F" w:rsidP="000E5536">
      <w:pPr>
        <w:pStyle w:val="BodyText2"/>
      </w:pPr>
      <w:r>
        <w:t xml:space="preserve">Maybe its because we are using the geotools_cell_intersects method and not the ESRI one. Trying again with the ESRI one. Still issues – it is for the </w:t>
      </w:r>
      <w:hyperlink r:id="rId962"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0E5536">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3">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0E5536">
      <w:pPr>
        <w:pStyle w:val="BodyText2"/>
      </w:pPr>
      <w:r>
        <w:t>Whereas the un-dissolved one looks like this:</w:t>
      </w:r>
    </w:p>
    <w:p w14:paraId="4D8FBC01" w14:textId="77777777" w:rsidR="0063601F" w:rsidRDefault="0063601F" w:rsidP="000E5536">
      <w:pPr>
        <w:pStyle w:val="BodyText2"/>
      </w:pPr>
      <w:r>
        <w:rPr>
          <w:noProof/>
          <w:lang w:bidi="ar-SA"/>
        </w:rPr>
        <w:lastRenderedPageBreak/>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4">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0E5536">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0E5536">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5">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0E5536">
      <w:pPr>
        <w:pStyle w:val="BodyText2"/>
      </w:pPr>
      <w:r>
        <w:t>Looking into whether the geometries are simple:</w:t>
      </w:r>
    </w:p>
    <w:p w14:paraId="61CF2362" w14:textId="012EA5E0" w:rsidR="0063601F" w:rsidRDefault="0063601F" w:rsidP="000E5536">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0E5536">
      <w:pPr>
        <w:pStyle w:val="BodyText2"/>
      </w:pPr>
      <w:r>
        <w:t>WARNING 000442: self intersections at 37287 in iucn_rl_species_2014_2_no_se2</w:t>
      </w:r>
    </w:p>
    <w:p w14:paraId="64A54A67" w14:textId="77777777" w:rsidR="0063601F" w:rsidRDefault="0063601F" w:rsidP="000E5536">
      <w:pPr>
        <w:pStyle w:val="BodyText2"/>
      </w:pPr>
      <w:r>
        <w:t>In Hive some of the OrangUtan polygons are not simple according to this query:</w:t>
      </w:r>
    </w:p>
    <w:p w14:paraId="34244CAD" w14:textId="77777777" w:rsidR="0063601F" w:rsidRDefault="0063601F" w:rsidP="000E5536">
      <w:pPr>
        <w:pStyle w:val="sql"/>
      </w:pPr>
      <w:r w:rsidRPr="00466F1A">
        <w:t>SELECT id_no, ST_IsSimple(ST_GeomFromWKB(shape)) FROM species_2014_2 WHERE id_no = 17975</w:t>
      </w:r>
    </w:p>
    <w:p w14:paraId="6F9E5AF7" w14:textId="77777777" w:rsidR="0063601F" w:rsidRDefault="0063601F" w:rsidP="000E5536">
      <w:pPr>
        <w:pStyle w:val="BodyText2"/>
      </w:pPr>
      <w:r>
        <w:t>For the redpoll there are 4 features and none of them are simple. So we have two options:</w:t>
      </w:r>
    </w:p>
    <w:p w14:paraId="2914B8EE" w14:textId="77777777" w:rsidR="0063601F" w:rsidRDefault="0063601F" w:rsidP="0006252E">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06252E">
      <w:pPr>
        <w:pStyle w:val="ListNumber"/>
        <w:numPr>
          <w:ilvl w:val="0"/>
          <w:numId w:val="23"/>
        </w:numPr>
      </w:pPr>
      <w:r>
        <w:t>Dissolve the species features and then simplify them and hope that works.</w:t>
      </w:r>
    </w:p>
    <w:p w14:paraId="04BD4407" w14:textId="77777777" w:rsidR="0063601F" w:rsidRDefault="0063601F" w:rsidP="000E5536">
      <w:pPr>
        <w:pStyle w:val="BodyText2"/>
      </w:pPr>
      <w:r>
        <w:t>When I CheckGeometry on the Common Redpoll dissolved in ArcGIS I get the following error:</w:t>
      </w:r>
    </w:p>
    <w:p w14:paraId="6BE77344" w14:textId="77777777" w:rsidR="0063601F" w:rsidRDefault="0063601F" w:rsidP="000E5536">
      <w:pPr>
        <w:pStyle w:val="Code"/>
      </w:pPr>
      <w:r>
        <w:t>Executing: CheckGeometry CommonRedpoll_Dissolved "E:\cottaan\My Documents\ArcGIS\Default.gdb\CommonRedpoll_Dissolved_Chec"</w:t>
      </w:r>
    </w:p>
    <w:p w14:paraId="293DF6C9" w14:textId="77777777" w:rsidR="0063601F" w:rsidRDefault="0063601F" w:rsidP="000E5536">
      <w:pPr>
        <w:pStyle w:val="Code"/>
      </w:pPr>
      <w:r>
        <w:t>WARNING 000442: incorrect ring ordering at 1 in CommonRedpoll_Dissolved</w:t>
      </w:r>
    </w:p>
    <w:p w14:paraId="493132E5" w14:textId="759E3014" w:rsidR="0063601F" w:rsidRDefault="0063601F" w:rsidP="000E5536">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0E5536">
      <w:pPr>
        <w:pStyle w:val="BodyText2"/>
      </w:pPr>
      <w:r>
        <w:t xml:space="preserve">Repeated the indexing with </w:t>
      </w:r>
      <w:hyperlink r:id="rId966"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67"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0E5536">
      <w:pPr>
        <w:pStyle w:val="HiveError"/>
      </w:pPr>
      <w:r>
        <w:t xml:space="preserve">return code 1 from apache.hadoop.hive.ql.exec.MoveTask </w:t>
      </w:r>
    </w:p>
    <w:p w14:paraId="083D6CA6" w14:textId="77777777" w:rsidR="0063601F" w:rsidRDefault="0063601F" w:rsidP="000E5536">
      <w:pPr>
        <w:pStyle w:val="BodyText2"/>
      </w:pPr>
      <w:r>
        <w:t xml:space="preserve">But I can create the table in the species database! I cant find the areatest1 table anywhere even if I log on as another user. Running step </w:t>
      </w:r>
      <w:hyperlink r:id="rId968"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0E5536">
      <w:pPr>
        <w:pStyle w:val="BodyText2"/>
      </w:pPr>
      <w:r>
        <w:lastRenderedPageBreak/>
        <w:t>The areas aren’t correct!!!! Starting over.</w:t>
      </w:r>
    </w:p>
    <w:p w14:paraId="6FE3E579" w14:textId="77777777" w:rsidR="0063601F" w:rsidRDefault="0063601F" w:rsidP="000E5536">
      <w:pPr>
        <w:pStyle w:val="BodyText2"/>
      </w:pPr>
      <w:r>
        <w:t>There should be 44 cells for OrangUtan. At the bottom are cells:</w:t>
      </w:r>
    </w:p>
    <w:p w14:paraId="14E749CC" w14:textId="77777777" w:rsidR="0063601F" w:rsidRDefault="0063601F" w:rsidP="000E5536">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9">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0E5536">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0E5536">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0E5536">
      <w:pPr>
        <w:pStyle w:val="BodyText2"/>
      </w:pPr>
      <w:r>
        <w:t xml:space="preserve">Running the final </w:t>
      </w:r>
      <w:hyperlink r:id="rId970"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0E5536">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0E5536">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0E5536">
      <w:pPr>
        <w:pStyle w:val="sql"/>
      </w:pPr>
      <w:r w:rsidRPr="0063601F">
        <w:t>SELECT ST_IsSimple(ST_GeomFromWKB(geom)) FROM commonredpoll_dissolved;</w:t>
      </w:r>
    </w:p>
    <w:p w14:paraId="479EE527" w14:textId="529B61F3" w:rsidR="0063601F" w:rsidRDefault="0033676B" w:rsidP="000E5536">
      <w:pPr>
        <w:pStyle w:val="BodyText2"/>
      </w:pPr>
      <w:r>
        <w:t xml:space="preserve">This gets Timeout errors in Hive. </w:t>
      </w:r>
      <w:r w:rsidR="0063601F">
        <w:t>Then:</w:t>
      </w:r>
    </w:p>
    <w:p w14:paraId="0894CFB6" w14:textId="737F06EC" w:rsidR="0063601F" w:rsidRDefault="0063601F" w:rsidP="000E5536">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0E5536">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0E5536">
      <w:pPr>
        <w:pStyle w:val="BodyText2"/>
      </w:pPr>
      <w:r>
        <w:t>com.vividsolutions.jts.io.ParseException: Unknown WKB type 139</w:t>
      </w:r>
      <w:r w:rsidR="008C2E6E">
        <w:t xml:space="preserve">. This is in the line: </w:t>
      </w:r>
    </w:p>
    <w:p w14:paraId="2B0F1712" w14:textId="3B55737D" w:rsidR="00001B8C" w:rsidRDefault="008C2E6E" w:rsidP="000E5536">
      <w:pPr>
        <w:pStyle w:val="BodyText2"/>
      </w:pPr>
      <w:r w:rsidRPr="008C2E6E">
        <w:t>Geometry geom = reader.read(b.getBytes());</w:t>
      </w:r>
      <w:r w:rsidR="00593813">
        <w:t xml:space="preserve"> Porting this function to ESRI.</w:t>
      </w:r>
    </w:p>
    <w:p w14:paraId="3DEA974B" w14:textId="2C907CCE" w:rsidR="00D41F2B" w:rsidRDefault="00D41F2B" w:rsidP="000E5536">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0E5536">
      <w:pPr>
        <w:pStyle w:val="BodyText2"/>
      </w:pPr>
      <w:r>
        <w:t>Now we have an issue with the Redpoll where I get the following error when trying to create the index:</w:t>
      </w:r>
    </w:p>
    <w:p w14:paraId="3859E30F" w14:textId="77777777" w:rsidR="004146B5" w:rsidRDefault="004146B5" w:rsidP="00D96B97">
      <w:pPr>
        <w:pStyle w:val="Unix"/>
      </w:pPr>
      <w:r>
        <w:t>Caused by: com.vividsolutions.jts.io.ParseException: Unknown WKB type 194</w:t>
      </w:r>
    </w:p>
    <w:p w14:paraId="70E58396" w14:textId="57F66877" w:rsidR="004146B5" w:rsidRDefault="004146B5" w:rsidP="00D96B97">
      <w:pPr>
        <w:pStyle w:val="Unix"/>
      </w:pPr>
      <w:r>
        <w:tab/>
        <w:t>..</w:t>
      </w:r>
    </w:p>
    <w:p w14:paraId="2FF611EC" w14:textId="77777777" w:rsidR="004146B5" w:rsidRDefault="004146B5" w:rsidP="00D96B97">
      <w:pPr>
        <w:pStyle w:val="Unix"/>
      </w:pPr>
      <w:r>
        <w:tab/>
        <w:t>at jrc.geotools.TransformUdf.evaluate(TransformUdf.java:40)</w:t>
      </w:r>
    </w:p>
    <w:p w14:paraId="23128588" w14:textId="29F96BDD" w:rsidR="004146B5" w:rsidRDefault="004334CC" w:rsidP="000E5536">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0E5536">
      <w:pPr>
        <w:pStyle w:val="BodyText2"/>
      </w:pPr>
      <w:r>
        <w:t>The following query is the one that fails to finish:</w:t>
      </w:r>
      <w:r w:rsidR="004B30D9">
        <w:t xml:space="preserve"> </w:t>
      </w:r>
    </w:p>
    <w:p w14:paraId="69ADDAF5" w14:textId="2B9B31A3" w:rsidR="00E13BA7" w:rsidRDefault="00E13BA7" w:rsidP="00D96B97">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54" w:name="_Ref404856316"/>
      <w:r>
        <w:t>Dissolving in ArcGIS</w:t>
      </w:r>
      <w:bookmarkEnd w:id="154"/>
    </w:p>
    <w:p w14:paraId="7EE629BA" w14:textId="4146F912" w:rsidR="00823D03" w:rsidRPr="00823D03" w:rsidRDefault="00823D03" w:rsidP="000E5536">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lastRenderedPageBreak/>
        <w:t>Identifying which species cause problems</w:t>
      </w:r>
    </w:p>
    <w:p w14:paraId="773EEF04" w14:textId="51ED8374" w:rsidR="00794BB9" w:rsidRDefault="00794BB9" w:rsidP="000E5536">
      <w:pPr>
        <w:pStyle w:val="BodyText2"/>
      </w:pPr>
      <w:r>
        <w:t>I am trying to find out which species cause problems using firstly no dissolving:</w:t>
      </w:r>
    </w:p>
    <w:p w14:paraId="1CA06FCB" w14:textId="2F1D4669" w:rsidR="00794BB9" w:rsidRDefault="00794BB9" w:rsidP="00D96B97">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0E5536">
      <w:pPr>
        <w:pStyle w:val="BodyText2"/>
      </w:pPr>
      <w:r>
        <w:t>This fails with timeout errors!</w:t>
      </w:r>
    </w:p>
    <w:p w14:paraId="682E5F5C" w14:textId="00FA84A3" w:rsidR="00EF3A7D" w:rsidRDefault="00EF3A7D" w:rsidP="00D96B97">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0E5536">
      <w:pPr>
        <w:pStyle w:val="BodyText2"/>
      </w:pPr>
      <w:r>
        <w:t xml:space="preserve">There are some that say false. </w:t>
      </w:r>
    </w:p>
    <w:p w14:paraId="409417D0" w14:textId="0A137615" w:rsidR="00EF3A7D" w:rsidRDefault="00EF3A7D" w:rsidP="00D96B97">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0E5536">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0E5536">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0E5536">
      <w:pPr>
        <w:pStyle w:val="sql"/>
      </w:pPr>
      <w:r w:rsidRPr="00E62572">
        <w:t>select ST_Area(ST_GeomFromWKB(geom)) from wdpa where wdpa_id=785;</w:t>
      </w:r>
    </w:p>
    <w:p w14:paraId="7D5C52DD" w14:textId="77777777" w:rsidR="0063601F" w:rsidRDefault="0063601F" w:rsidP="000E5536">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0E5536">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0E5536">
      <w:pPr>
        <w:pStyle w:val="BodyText2"/>
      </w:pPr>
      <w:r>
        <w:t>This seems to work:</w:t>
      </w:r>
    </w:p>
    <w:p w14:paraId="5A4FE0D4" w14:textId="77777777" w:rsidR="0063601F" w:rsidRDefault="0063601F" w:rsidP="00D96B97">
      <w:pPr>
        <w:pStyle w:val="Unix"/>
      </w:pPr>
      <w:r>
        <w:t>SET mapred.reduce.tasks=200;</w:t>
      </w:r>
    </w:p>
    <w:p w14:paraId="4571084C" w14:textId="77777777" w:rsidR="0063601F" w:rsidRDefault="0063601F" w:rsidP="00D96B97">
      <w:pPr>
        <w:pStyle w:val="Unix"/>
      </w:pPr>
    </w:p>
    <w:p w14:paraId="1C5818F0" w14:textId="77777777" w:rsidR="0063601F" w:rsidRDefault="0063601F" w:rsidP="00D96B97">
      <w:pPr>
        <w:pStyle w:val="Unix"/>
      </w:pPr>
      <w:r>
        <w:t>CREATE TABLE analysis.area</w:t>
      </w:r>
    </w:p>
    <w:p w14:paraId="7AC1740B" w14:textId="77777777" w:rsidR="0063601F" w:rsidRDefault="0063601F" w:rsidP="00D96B97">
      <w:pPr>
        <w:pStyle w:val="Unix"/>
      </w:pPr>
      <w:r>
        <w:t>STORED AS SEQUENCEFILE</w:t>
      </w:r>
    </w:p>
    <w:p w14:paraId="6A8DC76C" w14:textId="77777777" w:rsidR="0063601F" w:rsidRDefault="0063601F" w:rsidP="00D96B97">
      <w:pPr>
        <w:pStyle w:val="Unix"/>
      </w:pPr>
      <w:r>
        <w:t>AS</w:t>
      </w:r>
    </w:p>
    <w:p w14:paraId="5C287D22" w14:textId="77777777" w:rsidR="0063601F" w:rsidRDefault="0063601F" w:rsidP="00D96B97">
      <w:pPr>
        <w:pStyle w:val="Unix"/>
      </w:pPr>
      <w:r>
        <w:t>SELECT</w:t>
      </w:r>
    </w:p>
    <w:p w14:paraId="185567B5" w14:textId="77777777" w:rsidR="0063601F" w:rsidRDefault="0063601F" w:rsidP="00D96B97">
      <w:pPr>
        <w:pStyle w:val="Unix"/>
      </w:pPr>
      <w:r>
        <w:t xml:space="preserve">  s.id_no,</w:t>
      </w:r>
    </w:p>
    <w:p w14:paraId="1F7842E1" w14:textId="77777777" w:rsidR="0063601F" w:rsidRDefault="0063601F" w:rsidP="00D96B97">
      <w:pPr>
        <w:pStyle w:val="Unix"/>
      </w:pPr>
      <w:r>
        <w:t xml:space="preserve">  s.presence,</w:t>
      </w:r>
    </w:p>
    <w:p w14:paraId="63AA6716" w14:textId="77777777" w:rsidR="0063601F" w:rsidRDefault="0063601F" w:rsidP="00D96B97">
      <w:pPr>
        <w:pStyle w:val="Unix"/>
      </w:pPr>
      <w:r>
        <w:t xml:space="preserve">  s.seasonal,</w:t>
      </w:r>
    </w:p>
    <w:p w14:paraId="1B419D6C" w14:textId="77777777" w:rsidR="0063601F" w:rsidRDefault="0063601F" w:rsidP="00D96B97">
      <w:pPr>
        <w:pStyle w:val="Unix"/>
      </w:pPr>
      <w:r>
        <w:t xml:space="preserve">  w.wdpa_id,</w:t>
      </w:r>
    </w:p>
    <w:p w14:paraId="3F40F753" w14:textId="77777777" w:rsidR="0063601F" w:rsidRDefault="0063601F" w:rsidP="00D96B97">
      <w:pPr>
        <w:pStyle w:val="Unix"/>
      </w:pPr>
      <w:r>
        <w:t xml:space="preserve">  SUM (</w:t>
      </w:r>
    </w:p>
    <w:p w14:paraId="3A5D02BF" w14:textId="77777777" w:rsidR="0063601F" w:rsidRDefault="0063601F" w:rsidP="00D96B97">
      <w:pPr>
        <w:pStyle w:val="Unix"/>
      </w:pPr>
      <w:r>
        <w:t xml:space="preserve">    CASE</w:t>
      </w:r>
    </w:p>
    <w:p w14:paraId="1D3F19D4" w14:textId="77777777" w:rsidR="0063601F" w:rsidRDefault="0063601F" w:rsidP="00D96B97">
      <w:pPr>
        <w:pStyle w:val="Unix"/>
      </w:pPr>
      <w:r>
        <w:t xml:space="preserve">      WHEN s.fully_covered AND w.fully_covered THEN s.area</w:t>
      </w:r>
    </w:p>
    <w:p w14:paraId="18CE9596" w14:textId="77777777" w:rsidR="0063601F" w:rsidRDefault="0063601F" w:rsidP="00D96B97">
      <w:pPr>
        <w:pStyle w:val="Unix"/>
      </w:pPr>
      <w:r>
        <w:t xml:space="preserve">      WHEN s.fully_covered AND NOT w.fully_covered THEN s.area</w:t>
      </w:r>
    </w:p>
    <w:p w14:paraId="484D5E7A" w14:textId="77777777" w:rsidR="0063601F" w:rsidRDefault="0063601F" w:rsidP="00D96B97">
      <w:pPr>
        <w:pStyle w:val="Unix"/>
      </w:pPr>
      <w:r>
        <w:t xml:space="preserve">      WHEN w.fully_covered AND NOT s.fully_covered THEN w.area</w:t>
      </w:r>
    </w:p>
    <w:p w14:paraId="5B2E56FE" w14:textId="77777777" w:rsidR="0063601F" w:rsidRDefault="0063601F" w:rsidP="00D96B97">
      <w:pPr>
        <w:pStyle w:val="Unix"/>
      </w:pPr>
      <w:r>
        <w:t xml:space="preserve">      ELSE ST_Area(ST_Intersection(ST_Transform("EPSG:4326", "EPSG:54009", s.cell_intersect), ST_Transform("EPSG:4326", "EPSG:54009", w.cell_intersect)))</w:t>
      </w:r>
    </w:p>
    <w:p w14:paraId="1BCC44F6" w14:textId="77777777" w:rsidR="0063601F" w:rsidRDefault="0063601F" w:rsidP="00D96B97">
      <w:pPr>
        <w:pStyle w:val="Unix"/>
      </w:pPr>
      <w:r>
        <w:t xml:space="preserve">    END / 1000000</w:t>
      </w:r>
    </w:p>
    <w:p w14:paraId="067E606C" w14:textId="77777777" w:rsidR="0063601F" w:rsidRDefault="0063601F" w:rsidP="00D96B97">
      <w:pPr>
        <w:pStyle w:val="Unix"/>
      </w:pPr>
      <w:r>
        <w:t xml:space="preserve">  ) total_area</w:t>
      </w:r>
    </w:p>
    <w:p w14:paraId="3945B48D" w14:textId="77777777" w:rsidR="0063601F" w:rsidRDefault="0063601F" w:rsidP="00D96B97">
      <w:pPr>
        <w:pStyle w:val="Unix"/>
      </w:pPr>
      <w:r>
        <w:t>FROM</w:t>
      </w:r>
    </w:p>
    <w:p w14:paraId="422C4A3B" w14:textId="77777777" w:rsidR="0063601F" w:rsidRDefault="0063601F" w:rsidP="00D96B97">
      <w:pPr>
        <w:pStyle w:val="Unix"/>
      </w:pPr>
      <w:r>
        <w:t xml:space="preserve">  tmp.wdpa_index w</w:t>
      </w:r>
    </w:p>
    <w:p w14:paraId="38289E70" w14:textId="77777777" w:rsidR="0063601F" w:rsidRDefault="0063601F" w:rsidP="00D96B97">
      <w:pPr>
        <w:pStyle w:val="Unix"/>
      </w:pPr>
      <w:r>
        <w:t xml:space="preserve">  JOIN tmp.species_index s ON (s.cell = w.cell)</w:t>
      </w:r>
    </w:p>
    <w:p w14:paraId="095302D6" w14:textId="77777777" w:rsidR="0063601F" w:rsidRDefault="0063601F" w:rsidP="00D96B97">
      <w:pPr>
        <w:pStyle w:val="Unix"/>
      </w:pPr>
      <w:r>
        <w:t>GROUP BY</w:t>
      </w:r>
    </w:p>
    <w:p w14:paraId="50A07E8B" w14:textId="77777777" w:rsidR="0063601F" w:rsidRDefault="0063601F" w:rsidP="00D96B97">
      <w:pPr>
        <w:pStyle w:val="Unix"/>
      </w:pPr>
      <w:r>
        <w:t xml:space="preserve">  s.id_no, s.presence, s.seasonal, w.wdpa_id;</w:t>
      </w:r>
    </w:p>
    <w:p w14:paraId="38237A2E" w14:textId="77777777" w:rsidR="0063601F" w:rsidRDefault="0063601F" w:rsidP="000E5536">
      <w:pPr>
        <w:pStyle w:val="BodyText2"/>
      </w:pPr>
      <w:r>
        <w:t>Took 45 minutes and there was an error at the end:</w:t>
      </w:r>
    </w:p>
    <w:p w14:paraId="44130ED4" w14:textId="77777777" w:rsidR="0063601F" w:rsidRDefault="0063601F" w:rsidP="00D96B97">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0E5536">
      <w:pPr>
        <w:pStyle w:val="BodyText2"/>
      </w:pPr>
      <w:r>
        <w:t>Probably a permissions issue. Yes indeed. Lars sent me this to run:</w:t>
      </w:r>
    </w:p>
    <w:p w14:paraId="0DE42119" w14:textId="77777777" w:rsidR="0063601F" w:rsidRPr="00EB7B15" w:rsidRDefault="0063601F" w:rsidP="00D96B97">
      <w:pPr>
        <w:pStyle w:val="Unix"/>
      </w:pPr>
      <w:r>
        <w:t>export HADOOP_USER_NAME=hdfs</w:t>
      </w:r>
    </w:p>
    <w:p w14:paraId="03D681B2" w14:textId="77777777" w:rsidR="0063601F" w:rsidRDefault="0063601F" w:rsidP="00D96B97">
      <w:pPr>
        <w:pStyle w:val="Unix"/>
      </w:pPr>
      <w:r>
        <w:t>hadoop fs -chmod -R 777 /jrc</w:t>
      </w:r>
    </w:p>
    <w:p w14:paraId="573A3353" w14:textId="77777777" w:rsidR="0063601F" w:rsidRDefault="0063601F" w:rsidP="00D96B97">
      <w:pPr>
        <w:pStyle w:val="Unix"/>
      </w:pPr>
      <w:r>
        <w:t>hadoop fs -mkdir /jrc/data/analysis/area</w:t>
      </w:r>
    </w:p>
    <w:p w14:paraId="6ECFD0B0" w14:textId="77777777" w:rsidR="0063601F" w:rsidRDefault="0063601F" w:rsidP="000E5536">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xml:space="preserve">. These are output in the final area table: 12334.627356090714 total area. So why are there no areas for the species which aren’t fully enclose? Because we are not converting them to geom from wkb! Changed the query to include </w:t>
      </w:r>
      <w:r>
        <w:lastRenderedPageBreak/>
        <w:t>ST_GeomFromWKB and now the query is failing with timeout errors although some are succeeding. Job fails after 3 attempts for each failed mapper then gives up.</w:t>
      </w:r>
    </w:p>
    <w:p w14:paraId="3585F277" w14:textId="77777777" w:rsidR="0063601F" w:rsidRDefault="0063601F" w:rsidP="00D96B97">
      <w:pPr>
        <w:pStyle w:val="Unix"/>
      </w:pPr>
      <w:r>
        <w:t>SET mapred.reduce.tasks=200;</w:t>
      </w:r>
    </w:p>
    <w:p w14:paraId="6EB382E3" w14:textId="77777777" w:rsidR="0063601F" w:rsidRDefault="0063601F" w:rsidP="00D96B97">
      <w:pPr>
        <w:pStyle w:val="Unix"/>
      </w:pPr>
      <w:r>
        <w:t>CREATE TABLE analysis.area</w:t>
      </w:r>
    </w:p>
    <w:p w14:paraId="77B13F7D" w14:textId="77777777" w:rsidR="0063601F" w:rsidRDefault="0063601F" w:rsidP="00D96B97">
      <w:pPr>
        <w:pStyle w:val="Unix"/>
      </w:pPr>
      <w:r>
        <w:t>STORED AS SEQUENCEFILE</w:t>
      </w:r>
    </w:p>
    <w:p w14:paraId="65DD9685" w14:textId="77777777" w:rsidR="0063601F" w:rsidRDefault="0063601F" w:rsidP="00D96B97">
      <w:pPr>
        <w:pStyle w:val="Unix"/>
      </w:pPr>
      <w:r>
        <w:t>AS</w:t>
      </w:r>
    </w:p>
    <w:p w14:paraId="00E44CC1" w14:textId="77777777" w:rsidR="0063601F" w:rsidRDefault="0063601F" w:rsidP="00D96B97">
      <w:pPr>
        <w:pStyle w:val="Unix"/>
      </w:pPr>
      <w:r>
        <w:t>SELECT</w:t>
      </w:r>
    </w:p>
    <w:p w14:paraId="516132D2" w14:textId="77777777" w:rsidR="0063601F" w:rsidRDefault="0063601F" w:rsidP="00D96B97">
      <w:pPr>
        <w:pStyle w:val="Unix"/>
      </w:pPr>
      <w:r>
        <w:t xml:space="preserve">  s.id_no,</w:t>
      </w:r>
    </w:p>
    <w:p w14:paraId="18E790AA" w14:textId="77777777" w:rsidR="0063601F" w:rsidRDefault="0063601F" w:rsidP="00D96B97">
      <w:pPr>
        <w:pStyle w:val="Unix"/>
      </w:pPr>
      <w:r>
        <w:t xml:space="preserve">  s.presence,</w:t>
      </w:r>
    </w:p>
    <w:p w14:paraId="06A577B1" w14:textId="77777777" w:rsidR="0063601F" w:rsidRDefault="0063601F" w:rsidP="00D96B97">
      <w:pPr>
        <w:pStyle w:val="Unix"/>
      </w:pPr>
      <w:r>
        <w:t xml:space="preserve">  s.seasonal,</w:t>
      </w:r>
    </w:p>
    <w:p w14:paraId="14ED820B" w14:textId="77777777" w:rsidR="0063601F" w:rsidRDefault="0063601F" w:rsidP="00D96B97">
      <w:pPr>
        <w:pStyle w:val="Unix"/>
      </w:pPr>
      <w:r>
        <w:t xml:space="preserve">  w.wdpa_id,</w:t>
      </w:r>
    </w:p>
    <w:p w14:paraId="76A29112" w14:textId="77777777" w:rsidR="0063601F" w:rsidRDefault="0063601F" w:rsidP="00D96B97">
      <w:pPr>
        <w:pStyle w:val="Unix"/>
      </w:pPr>
      <w:r>
        <w:t xml:space="preserve">  SUM (</w:t>
      </w:r>
    </w:p>
    <w:p w14:paraId="55A45EC4" w14:textId="77777777" w:rsidR="0063601F" w:rsidRDefault="0063601F" w:rsidP="00D96B97">
      <w:pPr>
        <w:pStyle w:val="Unix"/>
      </w:pPr>
      <w:r>
        <w:t xml:space="preserve">    CASE</w:t>
      </w:r>
    </w:p>
    <w:p w14:paraId="1DD46F87" w14:textId="77777777" w:rsidR="0063601F" w:rsidRDefault="0063601F" w:rsidP="00D96B97">
      <w:pPr>
        <w:pStyle w:val="Unix"/>
      </w:pPr>
      <w:r>
        <w:t xml:space="preserve">      WHEN s.fully_covered AND w.fully_covered THEN s.area</w:t>
      </w:r>
    </w:p>
    <w:p w14:paraId="79C75E37" w14:textId="77777777" w:rsidR="0063601F" w:rsidRDefault="0063601F" w:rsidP="00D96B97">
      <w:pPr>
        <w:pStyle w:val="Unix"/>
      </w:pPr>
      <w:r>
        <w:t xml:space="preserve">      WHEN s.fully_covered AND NOT w.fully_covered THEN s.area</w:t>
      </w:r>
    </w:p>
    <w:p w14:paraId="70764B74" w14:textId="77777777" w:rsidR="0063601F" w:rsidRDefault="0063601F" w:rsidP="00D96B97">
      <w:pPr>
        <w:pStyle w:val="Unix"/>
      </w:pPr>
      <w:r>
        <w:t xml:space="preserve">      WHEN w.fully_covered AND NOT s.fully_covered THEN w.area</w:t>
      </w:r>
    </w:p>
    <w:p w14:paraId="05399B81" w14:textId="77777777" w:rsidR="0063601F" w:rsidRDefault="0063601F" w:rsidP="00D96B97">
      <w:pPr>
        <w:pStyle w:val="Unix"/>
      </w:pPr>
      <w:r>
        <w:t xml:space="preserve">      ELSE ST_Area(ST_Intersection(ST_Transform("EPSG:4326", "EPSG:54009", s.cell_intersect), ST_Transform("EPSG:4326", "EPSG:54009", w.cell_intersect)))</w:t>
      </w:r>
    </w:p>
    <w:p w14:paraId="0E0F48CE" w14:textId="77777777" w:rsidR="0063601F" w:rsidRDefault="0063601F" w:rsidP="00D96B97">
      <w:pPr>
        <w:pStyle w:val="Unix"/>
      </w:pPr>
      <w:r>
        <w:t xml:space="preserve">    END / 1000000</w:t>
      </w:r>
    </w:p>
    <w:p w14:paraId="7B68CF5D" w14:textId="77777777" w:rsidR="0063601F" w:rsidRDefault="0063601F" w:rsidP="00D96B97">
      <w:pPr>
        <w:pStyle w:val="Unix"/>
      </w:pPr>
      <w:r>
        <w:t xml:space="preserve">  ) total_area</w:t>
      </w:r>
    </w:p>
    <w:p w14:paraId="7EE81C64" w14:textId="77777777" w:rsidR="0063601F" w:rsidRDefault="0063601F" w:rsidP="00D96B97">
      <w:pPr>
        <w:pStyle w:val="Unix"/>
      </w:pPr>
      <w:r>
        <w:t>FROM</w:t>
      </w:r>
    </w:p>
    <w:p w14:paraId="2996210A" w14:textId="77777777" w:rsidR="0063601F" w:rsidRDefault="0063601F" w:rsidP="00D96B97">
      <w:pPr>
        <w:pStyle w:val="Unix"/>
      </w:pPr>
      <w:r>
        <w:t xml:space="preserve">  tmp.wdpa_index w</w:t>
      </w:r>
    </w:p>
    <w:p w14:paraId="7F7E4815" w14:textId="77777777" w:rsidR="0063601F" w:rsidRDefault="0063601F" w:rsidP="00D96B97">
      <w:pPr>
        <w:pStyle w:val="Unix"/>
      </w:pPr>
      <w:r>
        <w:t xml:space="preserve">  JOIN tmp.species_index s ON (s.cell = w.cell)</w:t>
      </w:r>
    </w:p>
    <w:p w14:paraId="2AA04A76" w14:textId="77777777" w:rsidR="0063601F" w:rsidRDefault="0063601F" w:rsidP="00D96B97">
      <w:pPr>
        <w:pStyle w:val="Unix"/>
      </w:pPr>
      <w:r>
        <w:t>GROUP BY</w:t>
      </w:r>
    </w:p>
    <w:p w14:paraId="62555C05" w14:textId="77777777" w:rsidR="0063601F" w:rsidRDefault="0063601F" w:rsidP="00D96B97">
      <w:pPr>
        <w:pStyle w:val="Unix"/>
      </w:pPr>
      <w:r>
        <w:t xml:space="preserve">  s.id_no, s.presence, s.seasonal, w.wdpa_id;</w:t>
      </w:r>
    </w:p>
    <w:p w14:paraId="7FB80CC5" w14:textId="77777777" w:rsidR="0063601F" w:rsidRDefault="0063601F" w:rsidP="000E5536">
      <w:pPr>
        <w:pStyle w:val="BodyText2"/>
      </w:pPr>
      <w:r>
        <w:t>The area values are NULL as we are not converting the ST_Transform geometries to esri shapes.</w:t>
      </w:r>
    </w:p>
    <w:p w14:paraId="52CEE36B" w14:textId="77777777" w:rsidR="0063601F" w:rsidRDefault="0063601F" w:rsidP="00D96B97">
      <w:pPr>
        <w:pStyle w:val="Unix"/>
      </w:pPr>
      <w:r>
        <w:t>SET mapred.reduce.tasks=200;</w:t>
      </w:r>
    </w:p>
    <w:p w14:paraId="65F75177" w14:textId="77777777" w:rsidR="0063601F" w:rsidRDefault="0063601F" w:rsidP="00D96B97">
      <w:pPr>
        <w:pStyle w:val="Unix"/>
      </w:pPr>
      <w:r>
        <w:t>CREATE TABLE analysis.area</w:t>
      </w:r>
    </w:p>
    <w:p w14:paraId="5BFD3B03" w14:textId="77777777" w:rsidR="0063601F" w:rsidRDefault="0063601F" w:rsidP="00D96B97">
      <w:pPr>
        <w:pStyle w:val="Unix"/>
      </w:pPr>
      <w:r>
        <w:t>STORED AS SEQUENCEFILE</w:t>
      </w:r>
    </w:p>
    <w:p w14:paraId="1CCDDACD" w14:textId="77777777" w:rsidR="0063601F" w:rsidRDefault="0063601F" w:rsidP="00D96B97">
      <w:pPr>
        <w:pStyle w:val="Unix"/>
      </w:pPr>
      <w:r>
        <w:t>AS</w:t>
      </w:r>
    </w:p>
    <w:p w14:paraId="204FB5DA" w14:textId="77777777" w:rsidR="0063601F" w:rsidRDefault="0063601F" w:rsidP="00D96B97">
      <w:pPr>
        <w:pStyle w:val="Unix"/>
      </w:pPr>
      <w:r>
        <w:t>SELECT</w:t>
      </w:r>
    </w:p>
    <w:p w14:paraId="2D003BB2" w14:textId="77777777" w:rsidR="0063601F" w:rsidRDefault="0063601F" w:rsidP="00D96B97">
      <w:pPr>
        <w:pStyle w:val="Unix"/>
      </w:pPr>
      <w:r>
        <w:t xml:space="preserve">  s.id_no,</w:t>
      </w:r>
    </w:p>
    <w:p w14:paraId="7CFEEAC9" w14:textId="77777777" w:rsidR="0063601F" w:rsidRDefault="0063601F" w:rsidP="00D96B97">
      <w:pPr>
        <w:pStyle w:val="Unix"/>
      </w:pPr>
      <w:r>
        <w:t xml:space="preserve">  s.presence,</w:t>
      </w:r>
    </w:p>
    <w:p w14:paraId="5A821A07" w14:textId="77777777" w:rsidR="0063601F" w:rsidRDefault="0063601F" w:rsidP="00D96B97">
      <w:pPr>
        <w:pStyle w:val="Unix"/>
      </w:pPr>
      <w:r>
        <w:t xml:space="preserve">  s.seasonal,</w:t>
      </w:r>
    </w:p>
    <w:p w14:paraId="4C2D65DE" w14:textId="77777777" w:rsidR="0063601F" w:rsidRDefault="0063601F" w:rsidP="00D96B97">
      <w:pPr>
        <w:pStyle w:val="Unix"/>
      </w:pPr>
      <w:r>
        <w:t xml:space="preserve">  w.wdpa_id,</w:t>
      </w:r>
    </w:p>
    <w:p w14:paraId="04A9E200" w14:textId="77777777" w:rsidR="0063601F" w:rsidRDefault="0063601F" w:rsidP="00D96B97">
      <w:pPr>
        <w:pStyle w:val="Unix"/>
      </w:pPr>
      <w:r>
        <w:t xml:space="preserve">  SUM (</w:t>
      </w:r>
    </w:p>
    <w:p w14:paraId="044FC024" w14:textId="77777777" w:rsidR="0063601F" w:rsidRDefault="0063601F" w:rsidP="00D96B97">
      <w:pPr>
        <w:pStyle w:val="Unix"/>
      </w:pPr>
      <w:r>
        <w:t xml:space="preserve">    CASE</w:t>
      </w:r>
    </w:p>
    <w:p w14:paraId="028AEA04" w14:textId="77777777" w:rsidR="0063601F" w:rsidRDefault="0063601F" w:rsidP="00D96B97">
      <w:pPr>
        <w:pStyle w:val="Unix"/>
      </w:pPr>
      <w:r>
        <w:t xml:space="preserve">      WHEN s.fully_covered AND w.fully_covered THEN s.area</w:t>
      </w:r>
    </w:p>
    <w:p w14:paraId="26405320" w14:textId="77777777" w:rsidR="0063601F" w:rsidRDefault="0063601F" w:rsidP="00D96B97">
      <w:pPr>
        <w:pStyle w:val="Unix"/>
      </w:pPr>
      <w:r>
        <w:t xml:space="preserve">      WHEN s.fully_covered AND NOT w.fully_covered THEN s.area</w:t>
      </w:r>
    </w:p>
    <w:p w14:paraId="0CC1CAE5" w14:textId="77777777" w:rsidR="0063601F" w:rsidRDefault="0063601F" w:rsidP="00D96B97">
      <w:pPr>
        <w:pStyle w:val="Unix"/>
      </w:pPr>
      <w:r>
        <w:t xml:space="preserve">      WHEN w.fully_covered AND NOT s.fully_covered THEN w.area</w:t>
      </w:r>
    </w:p>
    <w:p w14:paraId="01917CA0" w14:textId="77777777" w:rsidR="0063601F" w:rsidRDefault="0063601F" w:rsidP="00D96B97">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D96B97">
      <w:pPr>
        <w:pStyle w:val="Unix"/>
      </w:pPr>
      <w:r>
        <w:t xml:space="preserve">    END / 1000000</w:t>
      </w:r>
    </w:p>
    <w:p w14:paraId="10F69A1B" w14:textId="77777777" w:rsidR="0063601F" w:rsidRDefault="0063601F" w:rsidP="00D96B97">
      <w:pPr>
        <w:pStyle w:val="Unix"/>
      </w:pPr>
      <w:r>
        <w:t xml:space="preserve">  ) total_area</w:t>
      </w:r>
    </w:p>
    <w:p w14:paraId="5F82ABD0" w14:textId="77777777" w:rsidR="0063601F" w:rsidRDefault="0063601F" w:rsidP="00D96B97">
      <w:pPr>
        <w:pStyle w:val="Unix"/>
      </w:pPr>
      <w:r>
        <w:t>FROM</w:t>
      </w:r>
    </w:p>
    <w:p w14:paraId="330638A2" w14:textId="77777777" w:rsidR="0063601F" w:rsidRDefault="0063601F" w:rsidP="00D96B97">
      <w:pPr>
        <w:pStyle w:val="Unix"/>
      </w:pPr>
      <w:r>
        <w:t xml:space="preserve">  tmp.wdpa_index w</w:t>
      </w:r>
    </w:p>
    <w:p w14:paraId="10B7722D" w14:textId="77777777" w:rsidR="0063601F" w:rsidRDefault="0063601F" w:rsidP="00D96B97">
      <w:pPr>
        <w:pStyle w:val="Unix"/>
      </w:pPr>
      <w:r>
        <w:t xml:space="preserve">  JOIN tmp.species_index s ON (s.cell = w.cell)</w:t>
      </w:r>
    </w:p>
    <w:p w14:paraId="68A3DB39" w14:textId="77777777" w:rsidR="0063601F" w:rsidRDefault="0063601F" w:rsidP="00D96B97">
      <w:pPr>
        <w:pStyle w:val="Unix"/>
      </w:pPr>
      <w:r>
        <w:t>GROUP BY</w:t>
      </w:r>
    </w:p>
    <w:p w14:paraId="711E005B" w14:textId="77777777" w:rsidR="0063601F" w:rsidRDefault="0063601F" w:rsidP="00D96B97">
      <w:pPr>
        <w:pStyle w:val="Unix"/>
      </w:pPr>
      <w:r>
        <w:t xml:space="preserve">  s.id_no, s.presence, s.seasonal, w.wdpa_id;</w:t>
      </w:r>
    </w:p>
    <w:p w14:paraId="27009D6B" w14:textId="77777777" w:rsidR="0063601F" w:rsidRDefault="0063601F" w:rsidP="000E5536">
      <w:pPr>
        <w:pStyle w:val="BodyText2"/>
      </w:pPr>
      <w:r>
        <w:t>Timeout errors and the MR job fails. Removing timeout errors:</w:t>
      </w:r>
    </w:p>
    <w:p w14:paraId="5DA3DD2C" w14:textId="77777777" w:rsidR="0063601F" w:rsidRDefault="0063601F" w:rsidP="00D96B97">
      <w:pPr>
        <w:pStyle w:val="Unix"/>
      </w:pPr>
      <w:r w:rsidRPr="00245041">
        <w:t>SET mapreduce.task.timeout=0;</w:t>
      </w:r>
    </w:p>
    <w:p w14:paraId="7268CFE0" w14:textId="77777777" w:rsidR="0063601F" w:rsidRDefault="0063601F" w:rsidP="000E5536">
      <w:pPr>
        <w:pStyle w:val="BodyText2"/>
      </w:pPr>
      <w:r>
        <w:t xml:space="preserve">And repeating the query. But it is taking a long time at the end to finish all the reducers. </w:t>
      </w:r>
    </w:p>
    <w:p w14:paraId="39FBBDFC" w14:textId="77777777" w:rsidR="0063601F" w:rsidRDefault="0063601F" w:rsidP="000E5536">
      <w:pPr>
        <w:pStyle w:val="BodyText2"/>
      </w:pPr>
      <w:r>
        <w:t>So Lars has done it in 2 stages:</w:t>
      </w:r>
    </w:p>
    <w:p w14:paraId="09B43EE6" w14:textId="77777777" w:rsidR="0063601F" w:rsidRDefault="0063601F" w:rsidP="00D96B97">
      <w:pPr>
        <w:pStyle w:val="Unix"/>
      </w:pPr>
      <w:r>
        <w:t>SET mapred.reduce.tasks=200;</w:t>
      </w:r>
    </w:p>
    <w:p w14:paraId="62DDA291" w14:textId="77777777" w:rsidR="0063601F" w:rsidRDefault="0063601F" w:rsidP="00D96B97">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0E5536">
      <w:pPr>
        <w:pStyle w:val="BodyText2"/>
      </w:pPr>
      <w:r>
        <w:t>Which takes 1.5 hours and then:</w:t>
      </w:r>
    </w:p>
    <w:p w14:paraId="3B799F42" w14:textId="77777777" w:rsidR="0063601F" w:rsidRDefault="0063601F" w:rsidP="00D96B97">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0E5536">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0E5536">
      <w:pPr>
        <w:pStyle w:val="BodyText2"/>
      </w:pPr>
      <w:r>
        <w:lastRenderedPageBreak/>
        <w:t xml:space="preserve">The species list for Kinabalu (785) had 689 rows in Hadoop whereas the </w:t>
      </w:r>
      <w:hyperlink r:id="rId971"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06252E">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6252E">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6252E">
      <w:pPr>
        <w:pStyle w:val="ListNumber"/>
        <w:numPr>
          <w:ilvl w:val="0"/>
          <w:numId w:val="39"/>
        </w:numPr>
      </w:pPr>
      <w:r>
        <w:t>In Hue create the table using the Hive Query Editor:</w:t>
      </w:r>
    </w:p>
    <w:p w14:paraId="0B577EA2" w14:textId="77777777" w:rsidR="000B2F59" w:rsidRDefault="000B2F59" w:rsidP="000E5536">
      <w:pPr>
        <w:pStyle w:val="Code"/>
      </w:pPr>
      <w:r>
        <w:t>CREATE EXTERNAL TABLE IF NOT EXISTS default.wdpa_borneo</w:t>
      </w:r>
    </w:p>
    <w:p w14:paraId="36A1C666" w14:textId="77777777" w:rsidR="000B2F59" w:rsidRDefault="000B2F59" w:rsidP="000E5536">
      <w:pPr>
        <w:pStyle w:val="Code"/>
      </w:pPr>
      <w:r>
        <w:t>ROW FORMAT SERDE 'org.apache.hadoop.hive.serde2.avro.AvroSerDe'</w:t>
      </w:r>
    </w:p>
    <w:p w14:paraId="7744FDB6" w14:textId="77777777" w:rsidR="000B2F59" w:rsidRDefault="000B2F59" w:rsidP="000E5536">
      <w:pPr>
        <w:pStyle w:val="Code"/>
      </w:pPr>
      <w:r>
        <w:t>STORED AS</w:t>
      </w:r>
    </w:p>
    <w:p w14:paraId="2CC613F9" w14:textId="77777777" w:rsidR="000B2F59" w:rsidRDefault="000B2F59" w:rsidP="000E5536">
      <w:pPr>
        <w:pStyle w:val="Code"/>
      </w:pPr>
      <w:r>
        <w:t xml:space="preserve">  INPUTFORMAT 'org.apache.hadoop.hive.ql.io.avro.AvroContainerInputFormat'</w:t>
      </w:r>
    </w:p>
    <w:p w14:paraId="45F8FDD1" w14:textId="77777777" w:rsidR="000B2F59" w:rsidRDefault="000B2F59" w:rsidP="000E5536">
      <w:pPr>
        <w:pStyle w:val="Code"/>
      </w:pPr>
      <w:r>
        <w:t xml:space="preserve">  OUTPUTFORMAT 'org.apache.hadoop.hive.ql.io.avro.AvroContainerOutputFormat'</w:t>
      </w:r>
    </w:p>
    <w:p w14:paraId="7C2E03E7" w14:textId="77777777" w:rsidR="000B2F59" w:rsidRDefault="000B2F59" w:rsidP="000E5536">
      <w:pPr>
        <w:pStyle w:val="Code"/>
      </w:pPr>
      <w:r>
        <w:t>LOCATION '/user/cottaan/avro/wdpa_borneo'</w:t>
      </w:r>
    </w:p>
    <w:p w14:paraId="2C0B8FEE" w14:textId="0C58B1FA" w:rsidR="000B2F59" w:rsidRDefault="000B2F59" w:rsidP="000E5536">
      <w:pPr>
        <w:pStyle w:val="Code"/>
      </w:pPr>
      <w:r>
        <w:t>TBLPROPERTIES ('avro.schema.url'='hdfs:////user/cottaan/avro/wdpa_borneo.avsc');</w:t>
      </w:r>
    </w:p>
    <w:p w14:paraId="6D622328" w14:textId="73EE783E" w:rsidR="00FA0028" w:rsidRDefault="00FA0028" w:rsidP="000E5536">
      <w:pPr>
        <w:pStyle w:val="BodyText2"/>
      </w:pPr>
      <w:r>
        <w:t>And:</w:t>
      </w:r>
    </w:p>
    <w:p w14:paraId="0F835A6B" w14:textId="77777777" w:rsidR="00FC572C" w:rsidRDefault="00FC572C" w:rsidP="000E5536">
      <w:pPr>
        <w:pStyle w:val="Code"/>
      </w:pPr>
      <w:r>
        <w:t>CREATE EXTERNAL TABLE IF NOT EXISTS default.species_borneo</w:t>
      </w:r>
    </w:p>
    <w:p w14:paraId="3D3073AB" w14:textId="77777777" w:rsidR="00FC572C" w:rsidRDefault="00FC572C" w:rsidP="000E5536">
      <w:pPr>
        <w:pStyle w:val="Code"/>
      </w:pPr>
      <w:r>
        <w:t>ROW FORMAT SERDE 'org.apache.hadoop.hive.serde2.avro.AvroSerDe'</w:t>
      </w:r>
    </w:p>
    <w:p w14:paraId="06D234D3" w14:textId="77777777" w:rsidR="00FC572C" w:rsidRDefault="00FC572C" w:rsidP="000E5536">
      <w:pPr>
        <w:pStyle w:val="Code"/>
      </w:pPr>
      <w:r>
        <w:t>STORED AS</w:t>
      </w:r>
    </w:p>
    <w:p w14:paraId="494143FD" w14:textId="77777777" w:rsidR="00FC572C" w:rsidRDefault="00FC572C" w:rsidP="000E5536">
      <w:pPr>
        <w:pStyle w:val="Code"/>
      </w:pPr>
      <w:r>
        <w:t xml:space="preserve">  INPUTFORMAT 'org.apache.hadoop.hive.ql.io.avro.AvroContainerInputFormat'</w:t>
      </w:r>
    </w:p>
    <w:p w14:paraId="67DA29BC" w14:textId="77777777" w:rsidR="00FC572C" w:rsidRDefault="00FC572C" w:rsidP="000E5536">
      <w:pPr>
        <w:pStyle w:val="Code"/>
      </w:pPr>
      <w:r>
        <w:t xml:space="preserve">  OUTPUTFORMAT 'org.apache.hadoop.hive.ql.io.avro.AvroContainerOutputFormat'</w:t>
      </w:r>
    </w:p>
    <w:p w14:paraId="377FEF8F" w14:textId="77777777" w:rsidR="00FC572C" w:rsidRDefault="00FC572C" w:rsidP="000E5536">
      <w:pPr>
        <w:pStyle w:val="Code"/>
      </w:pPr>
      <w:r>
        <w:t>LOCATION '/user/cottaan/data/species_borneo'</w:t>
      </w:r>
    </w:p>
    <w:p w14:paraId="0BAB7C8E" w14:textId="421607C2" w:rsidR="00FC572C" w:rsidRDefault="00FC572C" w:rsidP="000E5536">
      <w:pPr>
        <w:pStyle w:val="Code"/>
      </w:pPr>
      <w:r>
        <w:t>TBLPROPERTIES ('avro.schema.url'='hdfs:////user/cottaan/schema/species_borneo.avsc');</w:t>
      </w:r>
    </w:p>
    <w:p w14:paraId="446C4AE0" w14:textId="70FB28F1" w:rsidR="00C51F80" w:rsidRDefault="00C13DEF" w:rsidP="0006252E">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06252E">
      <w:pPr>
        <w:pStyle w:val="ListNumber"/>
      </w:pPr>
      <w:r>
        <w:t>Now we have the tables and functions in place we create the spatial index tables:</w:t>
      </w:r>
    </w:p>
    <w:p w14:paraId="2C4A64C6" w14:textId="3D0FF135" w:rsidR="00FB727C" w:rsidRDefault="00FB727C" w:rsidP="000E5536">
      <w:pPr>
        <w:pStyle w:val="sql"/>
      </w:pPr>
      <w:r w:rsidRPr="00FB727C">
        <w:t>DROP TABLE</w:t>
      </w:r>
      <w:r w:rsidR="00AC2091">
        <w:t xml:space="preserve"> IF EXISTS species_borneo_dissolved</w:t>
      </w:r>
      <w:r w:rsidRPr="00FB727C">
        <w:t>;</w:t>
      </w:r>
    </w:p>
    <w:p w14:paraId="07004C15" w14:textId="77777777" w:rsidR="00FB727C" w:rsidRPr="000B2F59" w:rsidRDefault="00FB727C" w:rsidP="000E5536">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0E5536">
      <w:pPr>
        <w:pStyle w:val="BodyText2"/>
      </w:pPr>
      <w:r>
        <w:t>Excellent use case with parallels to my system using a quadkey type approach. Slides here:</w:t>
      </w:r>
      <w:r w:rsidRPr="0008179A">
        <w:t xml:space="preserve"> </w:t>
      </w:r>
      <w:hyperlink r:id="rId972" w:history="1">
        <w:r w:rsidRPr="008913AD">
          <w:rPr>
            <w:rStyle w:val="Hyperlink"/>
          </w:rPr>
          <w:t>http://www.slideshare.net/Hadoop_Summit/grailer-hochmuth-june27515pmroom212v3</w:t>
        </w:r>
      </w:hyperlink>
      <w:r>
        <w:t xml:space="preserve"> </w:t>
      </w:r>
    </w:p>
    <w:p w14:paraId="2D0504CD" w14:textId="77777777" w:rsidR="0063601F" w:rsidRDefault="0063601F" w:rsidP="000E5536">
      <w:pPr>
        <w:pStyle w:val="BodyText2"/>
      </w:pPr>
      <w:r>
        <w:t>Here is a similar slide set describing quadkeys:</w:t>
      </w:r>
    </w:p>
    <w:p w14:paraId="349609FC" w14:textId="77777777" w:rsidR="0063601F" w:rsidRDefault="008809F7" w:rsidP="000E5536">
      <w:pPr>
        <w:pStyle w:val="BodyText2"/>
      </w:pPr>
      <w:hyperlink r:id="rId973"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55" w:name="_Toc315774575"/>
      <w:r>
        <w:t>Installing</w:t>
      </w:r>
    </w:p>
    <w:p w14:paraId="748A9A05" w14:textId="77777777" w:rsidR="002978CB" w:rsidRDefault="002978CB" w:rsidP="000E5536">
      <w:pPr>
        <w:pStyle w:val="BodyText2"/>
      </w:pPr>
      <w:r>
        <w:t>By default the postgis tables and views go into the public schema.</w:t>
      </w:r>
    </w:p>
    <w:p w14:paraId="0443A330" w14:textId="77777777" w:rsidR="002978CB" w:rsidRDefault="002978CB" w:rsidP="000E5536">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0E5536">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0E5536">
      <w:pPr>
        <w:pStyle w:val="BodyText2"/>
      </w:pPr>
      <w:r>
        <w:t>After installing postgresql:</w:t>
      </w:r>
    </w:p>
    <w:p w14:paraId="07001D05" w14:textId="4E7C49F4" w:rsidR="009025BD" w:rsidRDefault="008809F7" w:rsidP="000E5536">
      <w:pPr>
        <w:pStyle w:val="BodyText2"/>
      </w:pPr>
      <w:hyperlink r:id="rId974" w:history="1">
        <w:r w:rsidR="009025BD" w:rsidRPr="009025BD">
          <w:rPr>
            <w:rStyle w:val="Hyperlink"/>
          </w:rPr>
          <w:t>http://wiki.openstreetmap.org/wiki/PostGIS/Installation</w:t>
        </w:r>
      </w:hyperlink>
    </w:p>
    <w:p w14:paraId="2A65EC8F" w14:textId="77777777" w:rsidR="009025BD" w:rsidRDefault="009025BD" w:rsidP="00D96B97">
      <w:pPr>
        <w:pStyle w:val="Unix"/>
      </w:pPr>
      <w:r>
        <w:t>sudo apt-get install postgresql postgresql-contrib postgis</w:t>
      </w:r>
    </w:p>
    <w:p w14:paraId="2330F614" w14:textId="77777777" w:rsidR="009025BD" w:rsidRDefault="009025BD" w:rsidP="00D96B97">
      <w:pPr>
        <w:pStyle w:val="Unix"/>
      </w:pPr>
      <w:r>
        <w:t>a_cottam@postgresql-1-vm:~$ sudo -u postgres createuser andrew</w:t>
      </w:r>
    </w:p>
    <w:p w14:paraId="285D25B9" w14:textId="77777777" w:rsidR="009025BD" w:rsidRDefault="009025BD" w:rsidP="00D96B97">
      <w:pPr>
        <w:pStyle w:val="Unix"/>
      </w:pPr>
      <w:r>
        <w:t>a_cottam@postgresql-1-vm:~$ sudo -u postgres createdb --encoding=UTF8 --owner=andrew gis</w:t>
      </w:r>
    </w:p>
    <w:p w14:paraId="187CF67D" w14:textId="77777777" w:rsidR="009025BD" w:rsidRDefault="009025BD" w:rsidP="00D96B97">
      <w:pPr>
        <w:pStyle w:val="Unix"/>
      </w:pPr>
      <w:r>
        <w:lastRenderedPageBreak/>
        <w:t>a_cottam@postgresql-1-vm:~$ psql --username=postgres --dbname=gis -c "CREATE EXTENSION postgis;"</w:t>
      </w:r>
    </w:p>
    <w:p w14:paraId="0D08C971" w14:textId="77777777" w:rsidR="009025BD" w:rsidRDefault="009025BD" w:rsidP="00D96B97">
      <w:pPr>
        <w:pStyle w:val="Unix"/>
      </w:pPr>
      <w:r>
        <w:t>a_cottam@postgresql-1-vm:~$ psql --username=postgres --dbname=gis -c "CREATE EXTENSION postgis_topology;"</w:t>
      </w:r>
    </w:p>
    <w:p w14:paraId="6CC7E830" w14:textId="0CB6FB23" w:rsidR="009025BD" w:rsidRPr="009025BD" w:rsidRDefault="009025BD" w:rsidP="00D96B97">
      <w:pPr>
        <w:pStyle w:val="Unix"/>
      </w:pPr>
      <w:r>
        <w:t>a_cottam@postgresql-1-vm:~$ psql -d gis -U andrew</w:t>
      </w:r>
    </w:p>
    <w:p w14:paraId="104C4D6C" w14:textId="45CE2D5A" w:rsidR="004A03B1" w:rsidRDefault="004A03B1" w:rsidP="004A03B1">
      <w:pPr>
        <w:pStyle w:val="Heading5"/>
      </w:pPr>
      <w:bookmarkStart w:id="156" w:name="_Ubuntu_14.04_1"/>
      <w:bookmarkEnd w:id="156"/>
      <w:r>
        <w:t xml:space="preserve">Ubuntu 14.04 </w:t>
      </w:r>
    </w:p>
    <w:p w14:paraId="11AEA75F" w14:textId="2C3B8509" w:rsidR="00E619E0" w:rsidRPr="00E619E0" w:rsidRDefault="00E619E0" w:rsidP="00E619E0">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0E5536">
      <w:pPr>
        <w:pStyle w:val="BodyText2"/>
      </w:pPr>
      <w:r>
        <w:t xml:space="preserve">There are a small number of client applications that run from a shell - see </w:t>
      </w:r>
      <w:hyperlink r:id="rId975" w:history="1">
        <w:r w:rsidRPr="00E74A42">
          <w:rPr>
            <w:rStyle w:val="Hyperlink"/>
          </w:rPr>
          <w:t>here</w:t>
        </w:r>
      </w:hyperlink>
      <w:r>
        <w:t>. e.g.</w:t>
      </w:r>
    </w:p>
    <w:p w14:paraId="365933E9" w14:textId="77777777" w:rsidR="00BA7952" w:rsidRDefault="00BA7952" w:rsidP="000E5536">
      <w:pPr>
        <w:pStyle w:val="Code"/>
      </w:pPr>
      <w:r w:rsidRPr="00E74A42">
        <w:t>$ createdb mydb</w:t>
      </w:r>
    </w:p>
    <w:p w14:paraId="172949EA" w14:textId="77777777" w:rsidR="00BA7952" w:rsidRDefault="00BA7952" w:rsidP="000E5536">
      <w:pPr>
        <w:pStyle w:val="BodyText2"/>
      </w:pPr>
      <w:r>
        <w:t>Or, if you if you get:</w:t>
      </w:r>
    </w:p>
    <w:p w14:paraId="26054870" w14:textId="77777777" w:rsidR="00BA7952" w:rsidRDefault="00BA7952" w:rsidP="000E5536">
      <w:pPr>
        <w:pStyle w:val="Code"/>
      </w:pPr>
      <w:r w:rsidRPr="00E74A42">
        <w:t>createdb: could not connect to database template1: FATAL:  role "jrc" does not exist</w:t>
      </w:r>
    </w:p>
    <w:p w14:paraId="33B8AD88" w14:textId="77777777" w:rsidR="00BA7952" w:rsidRPr="00E74A42" w:rsidRDefault="00BA7952" w:rsidP="000E5536">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0E5536">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0E5536">
      <w:pPr>
        <w:pStyle w:val="BodyText2"/>
      </w:pPr>
      <w:r>
        <w:t>mydb=#  (superuser)</w:t>
      </w:r>
    </w:p>
    <w:p w14:paraId="35EE43C6" w14:textId="77777777" w:rsidR="00352E10" w:rsidRDefault="00352E10" w:rsidP="000E5536">
      <w:pPr>
        <w:pStyle w:val="BodyText2"/>
      </w:pPr>
      <w:r>
        <w:t>To connect type:</w:t>
      </w:r>
    </w:p>
    <w:p w14:paraId="10AAC7B8" w14:textId="77777777" w:rsidR="00352E10" w:rsidRDefault="00352E10" w:rsidP="000E5536">
      <w:pPr>
        <w:pStyle w:val="Code"/>
      </w:pPr>
      <w:r>
        <w:t>\c</w:t>
      </w:r>
    </w:p>
    <w:p w14:paraId="15AA1947" w14:textId="7EFB9F4F" w:rsidR="00352E10" w:rsidRDefault="007C26B9" w:rsidP="000E5536">
      <w:pPr>
        <w:pStyle w:val="Code"/>
      </w:pPr>
      <w:r>
        <w:t>select * from species;</w:t>
      </w:r>
    </w:p>
    <w:p w14:paraId="39986A79" w14:textId="77777777" w:rsidR="00352E10" w:rsidRDefault="00352E10" w:rsidP="000E5536">
      <w:pPr>
        <w:pStyle w:val="BodyText2"/>
      </w:pPr>
      <w:r>
        <w:t>To create a table in another database, use dblink:</w:t>
      </w:r>
    </w:p>
    <w:p w14:paraId="27397ED9" w14:textId="77777777" w:rsidR="00352E10" w:rsidRDefault="00352E10" w:rsidP="000E5536">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0E5536">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0E5536">
      <w:pPr>
        <w:pStyle w:val="BodyText2"/>
      </w:pPr>
      <w:r>
        <w:t>);</w:t>
      </w:r>
    </w:p>
    <w:p w14:paraId="3C705226" w14:textId="40A535A7" w:rsidR="00352E10" w:rsidRDefault="00352E10" w:rsidP="000E5536">
      <w:pPr>
        <w:pStyle w:val="Heading6"/>
      </w:pPr>
      <w:bookmarkStart w:id="157" w:name="_Ref417032864"/>
      <w:r>
        <w:t>From UNIX</w:t>
      </w:r>
      <w:bookmarkEnd w:id="157"/>
    </w:p>
    <w:p w14:paraId="3C0C52F2" w14:textId="77777777" w:rsidR="00352E10" w:rsidRDefault="00352E10" w:rsidP="000E5536">
      <w:pPr>
        <w:pStyle w:val="BodyText2"/>
      </w:pPr>
      <w:r>
        <w:t>You must include the ; at the end of the command otherwise nothing will happen.</w:t>
      </w:r>
    </w:p>
    <w:p w14:paraId="3FD6F145" w14:textId="77777777" w:rsidR="00352E10" w:rsidRDefault="00352E10" w:rsidP="000E5536">
      <w:pPr>
        <w:pStyle w:val="Code"/>
      </w:pPr>
      <w:r>
        <w:t>-bash-4.1$ psql -d dopa -U especies -W</w:t>
      </w:r>
    </w:p>
    <w:p w14:paraId="33F2B85D" w14:textId="77777777" w:rsidR="00352E10" w:rsidRDefault="00352E10" w:rsidP="000E5536">
      <w:pPr>
        <w:pStyle w:val="Code"/>
      </w:pPr>
      <w:r>
        <w:t>Password for user especies:</w:t>
      </w:r>
    </w:p>
    <w:p w14:paraId="01978887" w14:textId="77777777" w:rsidR="00352E10" w:rsidRDefault="00352E10" w:rsidP="000E5536">
      <w:pPr>
        <w:pStyle w:val="Code"/>
      </w:pPr>
      <w:r>
        <w:t>psql (9.1.6)</w:t>
      </w:r>
    </w:p>
    <w:p w14:paraId="2D5D541F" w14:textId="77777777" w:rsidR="00352E10" w:rsidRDefault="00352E10" w:rsidP="000E5536">
      <w:pPr>
        <w:pStyle w:val="Code"/>
      </w:pPr>
      <w:r>
        <w:t>Type "help" for help.</w:t>
      </w:r>
    </w:p>
    <w:p w14:paraId="70710220" w14:textId="77777777" w:rsidR="00352E10" w:rsidRDefault="00352E10" w:rsidP="000E5536">
      <w:pPr>
        <w:pStyle w:val="Code"/>
      </w:pPr>
      <w:r w:rsidRPr="00D5650F">
        <w:t>dopa=&gt; select * from especies.species_charisma;</w:t>
      </w:r>
    </w:p>
    <w:p w14:paraId="311B353F" w14:textId="371EB8D1" w:rsidR="00D45F29" w:rsidRDefault="00D45F29" w:rsidP="000E5536">
      <w:pPr>
        <w:pStyle w:val="BodyText2"/>
      </w:pPr>
      <w:r>
        <w:lastRenderedPageBreak/>
        <w:t xml:space="preserve">On the SPREP Ubuntu machine with a default Postgresql database, there are a couple of additional steps. Following the instructions </w:t>
      </w:r>
      <w:hyperlink r:id="rId976"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0E5536">
      <w:pPr>
        <w:pStyle w:val="BodyText2"/>
      </w:pPr>
      <w:r>
        <w:t>On the Cloud9 machine you connect using the following:</w:t>
      </w:r>
    </w:p>
    <w:p w14:paraId="72093F1E" w14:textId="52E45421" w:rsidR="00A8741E" w:rsidRDefault="00A8741E" w:rsidP="00A8741E">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8741E">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0E5536">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0E5536">
      <w:pPr>
        <w:pStyle w:val="BodyText2"/>
      </w:pPr>
      <w:r>
        <w:t>To enable connections to a 9.3 Postgresql database you have to configure the database by following the section on ‘</w:t>
      </w:r>
      <w:r w:rsidRPr="009601EE">
        <w:t>Using pgAdmin III GUI</w:t>
      </w:r>
      <w:r>
        <w:t xml:space="preserve">’ in </w:t>
      </w:r>
      <w:hyperlink r:id="rId977"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58" w:name="_Toc315774584"/>
      <w:bookmarkStart w:id="159" w:name="_Toc315774583"/>
      <w:bookmarkStart w:id="160" w:name="_Toc315774576"/>
      <w:bookmarkEnd w:id="155"/>
      <w:r>
        <w:t>phpPgAdmin</w:t>
      </w:r>
    </w:p>
    <w:p w14:paraId="0F977E11" w14:textId="27BE749F" w:rsidR="009900BE" w:rsidRPr="009900BE" w:rsidRDefault="009900BE" w:rsidP="009900BE">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0E5536">
      <w:pPr>
        <w:pStyle w:val="BodyText2"/>
      </w:pPr>
      <w:r>
        <w:t>Sometime you get an error which says:</w:t>
      </w:r>
    </w:p>
    <w:p w14:paraId="0A0A4B4C" w14:textId="77777777" w:rsidR="009234DD" w:rsidRDefault="009234DD" w:rsidP="000E5536">
      <w:pPr>
        <w:pStyle w:val="BodyText2"/>
      </w:pPr>
      <w:r w:rsidRPr="009234DD">
        <w:t>'FATAL:  remaining connection slots are reserved for non-replication superuser connections</w:t>
      </w:r>
    </w:p>
    <w:p w14:paraId="47F75303" w14:textId="77777777" w:rsidR="009234DD" w:rsidRDefault="009234DD" w:rsidP="000E5536">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D96B97">
      <w:pPr>
        <w:pStyle w:val="Unix"/>
      </w:pPr>
      <w:r w:rsidRPr="00193F9D">
        <w:t>ps -fax | grep python</w:t>
      </w:r>
    </w:p>
    <w:p w14:paraId="70B86CA1" w14:textId="77777777" w:rsidR="00193F9D" w:rsidRDefault="00193F9D" w:rsidP="00D96B97">
      <w:pPr>
        <w:pStyle w:val="Unix"/>
      </w:pPr>
      <w:r w:rsidRPr="00193F9D">
        <w:t>kill -9 14609</w:t>
      </w:r>
      <w:r w:rsidR="006F5C3F">
        <w:t xml:space="preserve"> </w:t>
      </w:r>
    </w:p>
    <w:p w14:paraId="6E2C41B7" w14:textId="77777777" w:rsidR="00193F9D" w:rsidRPr="009234DD" w:rsidRDefault="00193F9D" w:rsidP="000E5536">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0E5536">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0E5536">
      <w:pPr>
        <w:pStyle w:val="sql"/>
      </w:pPr>
      <w:r>
        <w:t>update &lt;table&gt; set &lt;numeric&gt; = &lt;text&gt;::numeric</w:t>
      </w:r>
    </w:p>
    <w:p w14:paraId="11DB0F76" w14:textId="77777777" w:rsidR="00C0242C" w:rsidRPr="00C0242C" w:rsidRDefault="00C0242C" w:rsidP="000E5536">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0E5536">
      <w:pPr>
        <w:pStyle w:val="BodyText2"/>
      </w:pPr>
      <w:r w:rsidRPr="00C2511F">
        <w:lastRenderedPageBreak/>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0E5536">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0E5536">
      <w:pPr>
        <w:pStyle w:val="Code"/>
      </w:pPr>
      <w:r>
        <w:t>CREATE OR REPLACE FUNCTION __test()</w:t>
      </w:r>
    </w:p>
    <w:p w14:paraId="5230AD99" w14:textId="77777777" w:rsidR="00352E10" w:rsidRDefault="00352E10" w:rsidP="000E5536">
      <w:pPr>
        <w:pStyle w:val="Code"/>
      </w:pPr>
      <w:r>
        <w:t xml:space="preserve">  RETURNS void AS</w:t>
      </w:r>
    </w:p>
    <w:p w14:paraId="3080B6C0" w14:textId="77777777" w:rsidR="00352E10" w:rsidRDefault="00352E10" w:rsidP="000E5536">
      <w:pPr>
        <w:pStyle w:val="Code"/>
      </w:pPr>
      <w:r>
        <w:t>$BODY$DROP TABLE IF EXISTS species_wdpa_counts;</w:t>
      </w:r>
    </w:p>
    <w:p w14:paraId="54EFBA5E" w14:textId="77777777" w:rsidR="00352E10" w:rsidRDefault="00352E10" w:rsidP="000E5536">
      <w:pPr>
        <w:pStyle w:val="Code"/>
      </w:pPr>
    </w:p>
    <w:p w14:paraId="0BCD8118" w14:textId="77777777" w:rsidR="00352E10" w:rsidRDefault="00352E10" w:rsidP="000E5536">
      <w:pPr>
        <w:pStyle w:val="Code"/>
      </w:pPr>
      <w:r>
        <w:t>CREATE TABLE species_wdpa_counts</w:t>
      </w:r>
    </w:p>
    <w:p w14:paraId="65DE1A22" w14:textId="77777777" w:rsidR="00352E10" w:rsidRDefault="00352E10" w:rsidP="000E5536">
      <w:pPr>
        <w:pStyle w:val="Code"/>
      </w:pPr>
      <w:r>
        <w:t>(</w:t>
      </w:r>
    </w:p>
    <w:p w14:paraId="149D6ED5" w14:textId="77777777" w:rsidR="00352E10" w:rsidRDefault="00352E10" w:rsidP="000E5536">
      <w:pPr>
        <w:pStyle w:val="Code"/>
      </w:pPr>
      <w:r>
        <w:t xml:space="preserve">  id_no character(25)[] NOT NULL,</w:t>
      </w:r>
    </w:p>
    <w:p w14:paraId="76B1AB1B" w14:textId="77777777" w:rsidR="00352E10" w:rsidRDefault="00352E10" w:rsidP="000E5536">
      <w:pPr>
        <w:pStyle w:val="Code"/>
      </w:pPr>
      <w:r>
        <w:t xml:space="preserve">  pa_count integer,</w:t>
      </w:r>
    </w:p>
    <w:p w14:paraId="18FE20D3" w14:textId="77777777" w:rsidR="00352E10" w:rsidRDefault="00352E10" w:rsidP="000E5536">
      <w:pPr>
        <w:pStyle w:val="Code"/>
      </w:pPr>
      <w:r>
        <w:t xml:space="preserve">  CONSTRAINT pk PRIMARY KEY (id_no)</w:t>
      </w:r>
    </w:p>
    <w:p w14:paraId="683DF56C" w14:textId="77777777" w:rsidR="00352E10" w:rsidRDefault="00352E10" w:rsidP="000E5536">
      <w:pPr>
        <w:pStyle w:val="Code"/>
      </w:pPr>
      <w:r>
        <w:t>)</w:t>
      </w:r>
    </w:p>
    <w:p w14:paraId="2BFD27F9" w14:textId="77777777" w:rsidR="00352E10" w:rsidRDefault="00352E10" w:rsidP="000E5536">
      <w:pPr>
        <w:pStyle w:val="Code"/>
      </w:pPr>
      <w:r>
        <w:t>WITH (</w:t>
      </w:r>
    </w:p>
    <w:p w14:paraId="29F338FA" w14:textId="77777777" w:rsidR="00352E10" w:rsidRDefault="00352E10" w:rsidP="000E5536">
      <w:pPr>
        <w:pStyle w:val="Code"/>
      </w:pPr>
      <w:r>
        <w:t xml:space="preserve">  OIDS=FALSE</w:t>
      </w:r>
    </w:p>
    <w:p w14:paraId="72DD872A" w14:textId="77777777" w:rsidR="00352E10" w:rsidRDefault="00352E10" w:rsidP="000E5536">
      <w:pPr>
        <w:pStyle w:val="Code"/>
      </w:pPr>
      <w:r>
        <w:t>);</w:t>
      </w:r>
    </w:p>
    <w:p w14:paraId="379746E0" w14:textId="77777777" w:rsidR="00352E10" w:rsidRDefault="00352E10" w:rsidP="000E5536">
      <w:pPr>
        <w:pStyle w:val="Code"/>
      </w:pPr>
      <w:r>
        <w:t>ALTER TABLE species_wdpa_counts OWNER TO appuser;$BODY$</w:t>
      </w:r>
    </w:p>
    <w:p w14:paraId="4186D984" w14:textId="77777777" w:rsidR="00352E10" w:rsidRDefault="00352E10" w:rsidP="000E5536">
      <w:pPr>
        <w:pStyle w:val="Code"/>
      </w:pPr>
      <w:r>
        <w:t xml:space="preserve">  LANGUAGE sql VOLATILE</w:t>
      </w:r>
    </w:p>
    <w:p w14:paraId="6D536422" w14:textId="77777777" w:rsidR="00352E10" w:rsidRDefault="00352E10" w:rsidP="000E5536">
      <w:pPr>
        <w:pStyle w:val="Code"/>
      </w:pPr>
      <w:r>
        <w:t xml:space="preserve">  COST 100;</w:t>
      </w:r>
    </w:p>
    <w:p w14:paraId="33355B9F" w14:textId="77777777" w:rsidR="00352E10" w:rsidRDefault="00352E10" w:rsidP="000E5536">
      <w:pPr>
        <w:pStyle w:val="Code"/>
      </w:pPr>
      <w:r>
        <w:t>ALTER FUNCTION __test() OWNER TO appuser;</w:t>
      </w:r>
    </w:p>
    <w:p w14:paraId="2108B290" w14:textId="77777777" w:rsidR="00352E10" w:rsidRDefault="00352E10" w:rsidP="000E5536">
      <w:pPr>
        <w:pStyle w:val="Heading5"/>
      </w:pPr>
      <w:bookmarkStart w:id="161"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978"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0E5536">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0E5536">
      <w:pPr>
        <w:pStyle w:val="BodyText2"/>
      </w:pPr>
      <w:r>
        <w:t>But no, only superusers can create function using untrusted languages (like python)</w:t>
      </w:r>
    </w:p>
    <w:p w14:paraId="0A95085F" w14:textId="77777777" w:rsidR="00352E10" w:rsidRDefault="00352E10" w:rsidP="000E5536">
      <w:pPr>
        <w:pStyle w:val="ListBullet"/>
      </w:pPr>
      <w:r>
        <w:t>Create the function in sql</w:t>
      </w:r>
    </w:p>
    <w:p w14:paraId="126ED43F" w14:textId="77777777" w:rsidR="00352E10" w:rsidRDefault="00352E10" w:rsidP="000E5536">
      <w:pPr>
        <w:pStyle w:val="BodyText2"/>
        <w:rPr>
          <w:rStyle w:val="Hyperlink"/>
        </w:rPr>
      </w:pPr>
      <w:r>
        <w:t xml:space="preserve">See here for the specification: </w:t>
      </w:r>
      <w:hyperlink r:id="rId979"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0E5536">
      <w:pPr>
        <w:pStyle w:val="sql"/>
      </w:pPr>
      <w:r>
        <w:t>begin</w:t>
      </w:r>
    </w:p>
    <w:p w14:paraId="5087283B" w14:textId="77777777" w:rsidR="00352E10" w:rsidRDefault="00352E10" w:rsidP="000E5536">
      <w:pPr>
        <w:pStyle w:val="sql"/>
      </w:pPr>
      <w:r>
        <w:t>truncate especies.species_wdpa_unique;</w:t>
      </w:r>
    </w:p>
    <w:p w14:paraId="6C1F3201" w14:textId="77777777" w:rsidR="00352E10" w:rsidRDefault="00352E10" w:rsidP="000E5536">
      <w:pPr>
        <w:pStyle w:val="sql"/>
      </w:pPr>
      <w:r>
        <w:t>return true;</w:t>
      </w:r>
    </w:p>
    <w:p w14:paraId="03CE30A6" w14:textId="77777777" w:rsidR="00352E10" w:rsidRDefault="00352E10" w:rsidP="000E5536">
      <w:pPr>
        <w:pStyle w:val="sql"/>
      </w:pPr>
      <w:r>
        <w:t>end;</w:t>
      </w:r>
    </w:p>
    <w:p w14:paraId="182D1385" w14:textId="77777777" w:rsidR="00352E10" w:rsidRDefault="00352E10" w:rsidP="000E5536">
      <w:pPr>
        <w:pStyle w:val="Heading6"/>
      </w:pPr>
      <w:r>
        <w:t>Using sql</w:t>
      </w:r>
    </w:p>
    <w:p w14:paraId="1452862C" w14:textId="77777777" w:rsidR="00352E10" w:rsidRDefault="00352E10" w:rsidP="000E5536">
      <w:pPr>
        <w:pStyle w:val="BodyText2"/>
      </w:pPr>
      <w:r>
        <w:t>You cant have case statements in sql – but it is quicker.</w:t>
      </w:r>
    </w:p>
    <w:p w14:paraId="3CF209F2" w14:textId="77777777" w:rsidR="00352E10" w:rsidRDefault="00352E10" w:rsidP="000E5536">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0E5536">
      <w:pPr>
        <w:pStyle w:val="sql"/>
      </w:pPr>
      <w:r w:rsidRPr="004F4FDC">
        <w:t>CREATE OR REPLACE FUNCTION getcountryspeciescount(country_id integer, presence_id integer[] default '{1,2,3,4,5,6}')</w:t>
      </w:r>
    </w:p>
    <w:p w14:paraId="068A8879" w14:textId="77777777" w:rsidR="00352E10" w:rsidRDefault="00352E10" w:rsidP="000E5536">
      <w:pPr>
        <w:pStyle w:val="BodyText2"/>
      </w:pPr>
      <w:r>
        <w:t>This array parameter can be used in an IN-type expression in an SQL statement using the ANY keyword, e.g.:</w:t>
      </w:r>
    </w:p>
    <w:p w14:paraId="0BA23784" w14:textId="77777777" w:rsidR="00352E10" w:rsidRDefault="00352E10" w:rsidP="000E5536">
      <w:pPr>
        <w:pStyle w:val="sql"/>
      </w:pPr>
      <w:r w:rsidRPr="004F4FDC">
        <w:t>AND</w:t>
      </w:r>
      <w:r>
        <w:t xml:space="preserve"> </w:t>
      </w:r>
      <w:r w:rsidRPr="004F4FDC">
        <w:t>presence_id = ANY ($2))</w:t>
      </w:r>
    </w:p>
    <w:p w14:paraId="69388736" w14:textId="77777777" w:rsidR="00352E10" w:rsidRPr="008B35FC" w:rsidRDefault="00352E10" w:rsidP="000E5536">
      <w:pPr>
        <w:pStyle w:val="BodyText2"/>
      </w:pPr>
      <w:r>
        <w:t>To concatenate string in SQL use the || operator.</w:t>
      </w:r>
    </w:p>
    <w:p w14:paraId="38A80EAA" w14:textId="77777777" w:rsidR="00352E10" w:rsidRDefault="00352E10" w:rsidP="000E5536">
      <w:pPr>
        <w:pStyle w:val="Heading5"/>
      </w:pPr>
      <w:r>
        <w:lastRenderedPageBreak/>
        <w:t>Geometry functions</w:t>
      </w:r>
      <w:bookmarkEnd w:id="161"/>
    </w:p>
    <w:p w14:paraId="224766C0" w14:textId="77777777" w:rsidR="00352E10" w:rsidRPr="003A3D7E" w:rsidRDefault="00352E10" w:rsidP="000E5536">
      <w:pPr>
        <w:pStyle w:val="Heading6"/>
      </w:pPr>
      <w:r>
        <w:t>Generalising</w:t>
      </w:r>
    </w:p>
    <w:p w14:paraId="283DA92C" w14:textId="77777777" w:rsidR="00352E10" w:rsidRDefault="00352E10" w:rsidP="000E5536">
      <w:pPr>
        <w:pStyle w:val="BodyText2"/>
      </w:pPr>
      <w:r>
        <w:t xml:space="preserve">To repair geometries use: </w:t>
      </w:r>
      <w:r w:rsidRPr="00CC0FAE">
        <w:t>ST_MakeValid</w:t>
      </w:r>
      <w:r>
        <w:t>. e.g.</w:t>
      </w:r>
    </w:p>
    <w:p w14:paraId="608FB328" w14:textId="77777777" w:rsidR="00352E10" w:rsidRDefault="00352E10" w:rsidP="000E5536">
      <w:pPr>
        <w:pStyle w:val="sql"/>
      </w:pPr>
      <w:r w:rsidRPr="00114DE0">
        <w:t>update speciesll set geom = ST_MakeValid (geom) where speciesid='17975' and st_isvalid(geom)='f'</w:t>
      </w:r>
    </w:p>
    <w:p w14:paraId="03D8EBE3" w14:textId="77777777" w:rsidR="00352E10" w:rsidRDefault="00352E10" w:rsidP="000E5536">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0E5536">
      <w:pPr>
        <w:pStyle w:val="sql"/>
      </w:pPr>
      <w:r>
        <w:t xml:space="preserve">drop table tmp_pas2 </w:t>
      </w:r>
    </w:p>
    <w:p w14:paraId="6AD52534" w14:textId="77777777" w:rsidR="00352E10" w:rsidRDefault="00352E10" w:rsidP="000E5536">
      <w:pPr>
        <w:pStyle w:val="sql"/>
      </w:pPr>
      <w:r>
        <w:t>create table tmp_pas2 with oids as select st_collect(geom) as geom from tmp_pas</w:t>
      </w:r>
    </w:p>
    <w:p w14:paraId="0E012252" w14:textId="77777777" w:rsidR="00352E10" w:rsidRDefault="00352E10" w:rsidP="000E5536">
      <w:pPr>
        <w:pStyle w:val="sql"/>
      </w:pPr>
      <w:r>
        <w:t>select st_isvalid(geom) from tmp_pas2</w:t>
      </w:r>
      <w:r w:rsidRPr="009A60EB">
        <w:t>select ST_GeometryType(st_collect(geom)) as geom from tmp_pas</w:t>
      </w:r>
    </w:p>
    <w:p w14:paraId="5C8E62F4" w14:textId="77777777" w:rsidR="00352E10" w:rsidRDefault="00352E10" w:rsidP="000E5536">
      <w:pPr>
        <w:pStyle w:val="sql"/>
      </w:pPr>
      <w:r w:rsidRPr="009A60EB">
        <w:t>"ST_GeometryCollection"</w:t>
      </w:r>
    </w:p>
    <w:p w14:paraId="5D770933" w14:textId="77777777" w:rsidR="00352E10" w:rsidRDefault="00352E10" w:rsidP="000E5536">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0E5536">
      <w:pPr>
        <w:pStyle w:val="sql"/>
      </w:pPr>
      <w:r w:rsidRPr="009A60EB">
        <w:t>select ST_Dump(st_collect(geom)) as geom from tmp_pas</w:t>
      </w:r>
    </w:p>
    <w:p w14:paraId="78AEEF8F" w14:textId="77777777" w:rsidR="00352E10" w:rsidRDefault="00352E10" w:rsidP="000E5536">
      <w:pPr>
        <w:pStyle w:val="sql"/>
      </w:pPr>
      <w:r w:rsidRPr="005F2D89">
        <w:t>select (ST_Dump(st_collect(tmp_pas.geom))).geom as the_geom from tmp_pas</w:t>
      </w:r>
      <w:r>
        <w:t xml:space="preserve">    - to get the actual geometries</w:t>
      </w:r>
    </w:p>
    <w:p w14:paraId="6A2926C6" w14:textId="77777777" w:rsidR="00352E10" w:rsidRDefault="00352E10" w:rsidP="000E5536">
      <w:pPr>
        <w:pStyle w:val="BodyText2"/>
      </w:pPr>
      <w:r>
        <w:t>And to simplify them and insert them into the tmp_pas2 table:</w:t>
      </w:r>
    </w:p>
    <w:p w14:paraId="47C17470" w14:textId="77777777" w:rsidR="00352E10" w:rsidRDefault="00352E10" w:rsidP="000E5536">
      <w:pPr>
        <w:pStyle w:val="sql"/>
      </w:pPr>
      <w:r>
        <w:t xml:space="preserve">create table tmp_pas2 with oids as </w:t>
      </w:r>
      <w:r w:rsidRPr="00891580">
        <w:t>select st_makevalid((ST_Dump(st_collect(geom))).geom) from tmp_pas</w:t>
      </w:r>
    </w:p>
    <w:p w14:paraId="639CC5DA" w14:textId="77777777" w:rsidR="00352E10" w:rsidRDefault="00352E10" w:rsidP="000E5536">
      <w:pPr>
        <w:pStyle w:val="BodyText2"/>
      </w:pPr>
      <w:r>
        <w:t>But in order to be able to view the resulting features in ArcGIS we need another column:</w:t>
      </w:r>
    </w:p>
    <w:p w14:paraId="105F1BE2" w14:textId="77777777" w:rsidR="00352E10" w:rsidRDefault="00352E10" w:rsidP="000E5536">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0E5536">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0E5536">
      <w:pPr>
        <w:pStyle w:val="BodyText2"/>
      </w:pPr>
      <w:r>
        <w:t>To project a geometry use st_transform. For example, to get a centroid from a web Mercator projection and get the longitude in WGS84:</w:t>
      </w:r>
    </w:p>
    <w:p w14:paraId="627489D3" w14:textId="77777777" w:rsidR="00352E10" w:rsidRDefault="00352E10" w:rsidP="000E5536">
      <w:pPr>
        <w:pStyle w:val="sql"/>
      </w:pPr>
      <w:r w:rsidRPr="007D344F">
        <w:t>SELECT st_x(st_transform(st_pointfromwkb(st_centroid(geom)),4324)) FROM public.wdpa where wdpaid=760</w:t>
      </w:r>
      <w:r>
        <w:t>;</w:t>
      </w:r>
    </w:p>
    <w:p w14:paraId="2BD85A0A" w14:textId="77777777" w:rsidR="00352E10" w:rsidRDefault="00352E10" w:rsidP="000E5536">
      <w:pPr>
        <w:pStyle w:val="BodyText2"/>
      </w:pPr>
      <w:r>
        <w:t>And to update all of them in a feature class:</w:t>
      </w:r>
    </w:p>
    <w:p w14:paraId="26030B2D" w14:textId="77777777" w:rsidR="00352E10" w:rsidRDefault="00352E10" w:rsidP="000E5536">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62" w:name="_Ref389828346"/>
      <w:r>
        <w:t>Creating geometries from text</w:t>
      </w:r>
      <w:bookmarkEnd w:id="162"/>
    </w:p>
    <w:p w14:paraId="20DE3C51" w14:textId="77777777" w:rsidR="00352E10" w:rsidRDefault="00352E10" w:rsidP="000E5536">
      <w:pPr>
        <w:pStyle w:val="BodyText2"/>
      </w:pPr>
      <w:r>
        <w:t>Here is an example:</w:t>
      </w:r>
    </w:p>
    <w:p w14:paraId="08BCBC28" w14:textId="77777777" w:rsidR="00352E10" w:rsidRDefault="00352E10" w:rsidP="000E5536">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0E5536">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0E5536">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0E5536">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0E5536">
      <w:pPr>
        <w:pStyle w:val="BodyText2"/>
      </w:pPr>
      <w:r>
        <w:t>You can return OID values with the following code:</w:t>
      </w:r>
    </w:p>
    <w:p w14:paraId="06EE94DC" w14:textId="77777777" w:rsidR="007C2B5F" w:rsidRDefault="007C2B5F" w:rsidP="000E5536">
      <w:pPr>
        <w:pStyle w:val="Code"/>
      </w:pPr>
      <w:r>
        <w:t>DECLARE</w:t>
      </w:r>
    </w:p>
    <w:p w14:paraId="09D17672" w14:textId="77777777" w:rsidR="007C2B5F" w:rsidRDefault="007C2B5F" w:rsidP="000E5536">
      <w:pPr>
        <w:pStyle w:val="Code"/>
      </w:pPr>
      <w:r>
        <w:t xml:space="preserve">  resultOID integer;</w:t>
      </w:r>
    </w:p>
    <w:p w14:paraId="43B9A192" w14:textId="77777777" w:rsidR="007C2B5F" w:rsidRDefault="007C2B5F" w:rsidP="000E5536">
      <w:pPr>
        <w:pStyle w:val="Code"/>
      </w:pPr>
      <w:r>
        <w:t>BEGIN</w:t>
      </w:r>
    </w:p>
    <w:p w14:paraId="437833AF" w14:textId="77777777" w:rsidR="007C2B5F" w:rsidRDefault="007C2B5F" w:rsidP="000E5536">
      <w:pPr>
        <w:pStyle w:val="Code"/>
      </w:pPr>
      <w:r>
        <w:t>INSERT INTO gee_training_data(land_cover, lat, lng, red, green, blue, hue, saturation, val, sceneid, image_date, "user", entry_date)</w:t>
      </w:r>
    </w:p>
    <w:p w14:paraId="75638BA6" w14:textId="77777777" w:rsidR="007C2B5F" w:rsidRDefault="007C2B5F" w:rsidP="000E5536">
      <w:pPr>
        <w:pStyle w:val="Code"/>
      </w:pPr>
      <w:r>
        <w:t>VALUES ($1,$2,$3,$4,$5,$6,$7,$8,$9,$10,$11,$12,now());</w:t>
      </w:r>
    </w:p>
    <w:p w14:paraId="06F15FA9" w14:textId="77777777" w:rsidR="007C2B5F" w:rsidRDefault="007C2B5F" w:rsidP="000E5536">
      <w:pPr>
        <w:pStyle w:val="Code"/>
      </w:pPr>
      <w:r>
        <w:t>GET DIAGNOSTICS resultOID = RESULT_OID;</w:t>
      </w:r>
    </w:p>
    <w:p w14:paraId="74EF8FB6" w14:textId="77777777" w:rsidR="007C2B5F" w:rsidRPr="007C2B5F" w:rsidRDefault="007C2B5F" w:rsidP="000E5536">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0E5536">
      <w:pPr>
        <w:pStyle w:val="BodyText2"/>
      </w:pPr>
      <w:r>
        <w:t>You can use variables to store arrays (e.g. a set of ids) as in the following:</w:t>
      </w:r>
    </w:p>
    <w:p w14:paraId="6D10909C" w14:textId="77777777" w:rsidR="00F37AC4" w:rsidRDefault="00F37AC4" w:rsidP="000E5536">
      <w:pPr>
        <w:pStyle w:val="sql"/>
      </w:pPr>
      <w:r>
        <w:lastRenderedPageBreak/>
        <w:t xml:space="preserve">$$  </w:t>
      </w:r>
    </w:p>
    <w:p w14:paraId="2F889B85" w14:textId="77777777" w:rsidR="00F37AC4" w:rsidRDefault="00F37AC4" w:rsidP="000E5536">
      <w:pPr>
        <w:pStyle w:val="sql"/>
      </w:pPr>
      <w:r>
        <w:t>DECLARE</w:t>
      </w:r>
    </w:p>
    <w:p w14:paraId="26C3180E" w14:textId="77777777" w:rsidR="00F37AC4" w:rsidRDefault="00F37AC4" w:rsidP="000E5536">
      <w:pPr>
        <w:pStyle w:val="sql"/>
      </w:pPr>
      <w:r>
        <w:tab/>
        <w:t>ids integer [];</w:t>
      </w:r>
    </w:p>
    <w:p w14:paraId="257EA9A7" w14:textId="77777777" w:rsidR="00F37AC4" w:rsidRDefault="00F37AC4" w:rsidP="000E5536">
      <w:pPr>
        <w:pStyle w:val="sql"/>
      </w:pPr>
      <w:r>
        <w:t>BEGIN</w:t>
      </w:r>
    </w:p>
    <w:p w14:paraId="073F39F9" w14:textId="77777777" w:rsidR="00F37AC4" w:rsidRDefault="00F37AC4" w:rsidP="000E5536">
      <w:pPr>
        <w:pStyle w:val="sql"/>
      </w:pPr>
      <w:r>
        <w:t>--get the objectids</w:t>
      </w:r>
    </w:p>
    <w:p w14:paraId="1F9FB1D1" w14:textId="77777777" w:rsidR="00F37AC4" w:rsidRDefault="00F37AC4" w:rsidP="000E5536">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0E5536">
      <w:pPr>
        <w:pStyle w:val="sql"/>
      </w:pPr>
      <w:r>
        <w:t>UPDATE especies.feng_validation_points_final SET checkout_date = now() WHERE objectid = ANY(ids);</w:t>
      </w:r>
    </w:p>
    <w:p w14:paraId="2471CD02" w14:textId="472B33AE" w:rsidR="00F37AC4" w:rsidRDefault="00F37AC4" w:rsidP="000E5536">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0E5536">
      <w:pPr>
        <w:pStyle w:val="sql"/>
      </w:pPr>
      <w:r>
        <w:t>END;</w:t>
      </w:r>
    </w:p>
    <w:p w14:paraId="7388DA27" w14:textId="77777777" w:rsidR="00F37AC4" w:rsidRDefault="00F37AC4" w:rsidP="000E5536">
      <w:pPr>
        <w:pStyle w:val="sql"/>
      </w:pPr>
      <w:r>
        <w:t>$$</w:t>
      </w:r>
    </w:p>
    <w:p w14:paraId="1B1D508B" w14:textId="6425F8E9" w:rsidR="00F37AC4" w:rsidRPr="00F37AC4" w:rsidRDefault="00F37AC4" w:rsidP="000E5536">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0E5536">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58"/>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0E5536">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0E5536">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0E5536">
      <w:pPr>
        <w:pStyle w:val="BodyText2"/>
      </w:pPr>
      <w:r>
        <w:t xml:space="preserve">Use the ssh copy commands and then remote connect </w:t>
      </w:r>
      <w:r w:rsidR="00A8741E">
        <w:t>.</w:t>
      </w:r>
    </w:p>
    <w:p w14:paraId="73C53521" w14:textId="4A251F29" w:rsidR="00A8741E" w:rsidRDefault="00A8741E" w:rsidP="000E5536">
      <w:pPr>
        <w:pStyle w:val="BodyText2"/>
      </w:pPr>
      <w:r>
        <w:t>On 29/3/17 import wdpa into Cloud9 postgres instance.</w:t>
      </w:r>
    </w:p>
    <w:p w14:paraId="69C15846" w14:textId="375C92E0" w:rsidR="00225DB9" w:rsidRDefault="00225DB9" w:rsidP="00A8741E">
      <w:pPr>
        <w:pStyle w:val="Code"/>
      </w:pPr>
      <w:r w:rsidRPr="00225DB9">
        <w:t>blishten:~/workspace (master) $ psql -d biopama -U jrc -h localhost</w:t>
      </w:r>
    </w:p>
    <w:p w14:paraId="0D293F57" w14:textId="61E5D188" w:rsidR="00A8741E" w:rsidRPr="00A8741E" w:rsidRDefault="00A8741E" w:rsidP="00A8741E">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63" w:name="_Toc315774586"/>
      <w:bookmarkStart w:id="164"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0E5536">
      <w:pPr>
        <w:pStyle w:val="BodyText2"/>
      </w:pPr>
      <w:r>
        <w:t>On the SPREP test server the following worked and created a table called test in the database:</w:t>
      </w:r>
    </w:p>
    <w:p w14:paraId="1245E86A" w14:textId="77777777" w:rsidR="000718BF" w:rsidRDefault="000718BF" w:rsidP="000E5536">
      <w:pPr>
        <w:pStyle w:val="Code"/>
      </w:pPr>
      <w:r w:rsidRPr="002C2557">
        <w:t>jrc@test-ris:~/WDPA_June2015-shapefile$ ogr2ogr -f "PostgreSQL" PG:"host=123.176.76.184 user=jrc dbname=geonode password=thargal88" test.shp</w:t>
      </w:r>
    </w:p>
    <w:p w14:paraId="1EF1DB97" w14:textId="77777777" w:rsidR="000718BF" w:rsidRDefault="000718BF" w:rsidP="000E5536">
      <w:pPr>
        <w:pStyle w:val="BodyText2"/>
      </w:pPr>
      <w:r>
        <w:t>But there were problems with the polygons:</w:t>
      </w:r>
    </w:p>
    <w:p w14:paraId="3F81E25C" w14:textId="77777777" w:rsidR="000718BF" w:rsidRDefault="000718BF" w:rsidP="000E5536">
      <w:pPr>
        <w:pStyle w:val="Code"/>
      </w:pPr>
      <w:r>
        <w:t>jrc@test-ris:~/WDPA_June2015-shapefile$ ogr2ogr -f "PostgreSQL" PG:"host=123.176.76.184 user=jrc dbname=geonode password=thargal88" WDPA_June2015-shapefile-polygons.shp</w:t>
      </w:r>
    </w:p>
    <w:p w14:paraId="74D5A73B" w14:textId="77777777" w:rsidR="000718BF" w:rsidRDefault="000718BF" w:rsidP="000E5536">
      <w:pPr>
        <w:pStyle w:val="Code"/>
      </w:pPr>
      <w:r>
        <w:t>Warning 1: Geometry to be inserted is of type Multi Polygon, whereas the layer geometry type is Polygon.</w:t>
      </w:r>
    </w:p>
    <w:p w14:paraId="437D6B09" w14:textId="77777777" w:rsidR="000718BF" w:rsidRDefault="000718BF" w:rsidP="000E5536">
      <w:pPr>
        <w:pStyle w:val="Code"/>
      </w:pPr>
      <w:r>
        <w:t>Insertion is likely to fail</w:t>
      </w:r>
    </w:p>
    <w:p w14:paraId="3D8001A0" w14:textId="77777777" w:rsidR="000718BF" w:rsidRDefault="000718BF" w:rsidP="000E5536">
      <w:pPr>
        <w:pStyle w:val="Code"/>
      </w:pPr>
      <w:r>
        <w:t>ERROR 1: INSERT command for new feature failed.</w:t>
      </w:r>
    </w:p>
    <w:p w14:paraId="72CB2A4B" w14:textId="77777777" w:rsidR="000718BF" w:rsidRDefault="000718BF" w:rsidP="000E5536">
      <w:pPr>
        <w:pStyle w:val="Code"/>
      </w:pPr>
      <w:r>
        <w:t>ERROR:  new row for relation "wdpa_june2015_shapefile_polygons" violates check constraint "enforce_geotype_wkb_geometry"</w:t>
      </w:r>
    </w:p>
    <w:p w14:paraId="772270E9" w14:textId="1AB768AF" w:rsidR="000718BF" w:rsidRDefault="000718BF" w:rsidP="000E5536">
      <w:pPr>
        <w:pStyle w:val="BodyText2"/>
      </w:pPr>
      <w:r>
        <w:lastRenderedPageBreak/>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0E5536">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E5536">
      <w:pPr>
        <w:pStyle w:val="BodyText2"/>
      </w:pPr>
      <w:r>
        <w:t>Renamed the table then create a spatial index in PostGIS</w:t>
      </w:r>
      <w:r w:rsidR="0008055B">
        <w:t>. But it looks like there is already a spatial index created!</w:t>
      </w:r>
    </w:p>
    <w:p w14:paraId="7BA91358" w14:textId="77777777" w:rsidR="000718BF" w:rsidRDefault="000718BF" w:rsidP="000E5536">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0E5536">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8809F7" w:rsidP="000E5536">
      <w:pPr>
        <w:pStyle w:val="BodyText2"/>
      </w:pPr>
      <w:hyperlink r:id="rId980"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0E5536">
      <w:pPr>
        <w:pStyle w:val="Code"/>
      </w:pPr>
      <w:r>
        <w:t>jrc@test-ris:~$ psql -c "Select PostGIS_Version()" -d geonode;</w:t>
      </w:r>
    </w:p>
    <w:p w14:paraId="0476200F" w14:textId="77777777" w:rsidR="00043CF2" w:rsidRDefault="00043CF2" w:rsidP="000E5536">
      <w:pPr>
        <w:pStyle w:val="Code"/>
      </w:pPr>
      <w:r>
        <w:t xml:space="preserve">            postgis_version</w:t>
      </w:r>
    </w:p>
    <w:p w14:paraId="42B87FE5" w14:textId="77777777" w:rsidR="00043CF2" w:rsidRDefault="00043CF2" w:rsidP="000E5536">
      <w:pPr>
        <w:pStyle w:val="Code"/>
      </w:pPr>
      <w:r>
        <w:t>---------------------------------------</w:t>
      </w:r>
    </w:p>
    <w:p w14:paraId="3B0F409E" w14:textId="77777777" w:rsidR="00043CF2" w:rsidRDefault="00043CF2" w:rsidP="000E5536">
      <w:pPr>
        <w:pStyle w:val="Code"/>
      </w:pPr>
      <w:r>
        <w:t xml:space="preserve"> 1.5 USE_GEOS=1 USE_PROJ=1 USE_STATS=1</w:t>
      </w:r>
    </w:p>
    <w:p w14:paraId="532ED1BA" w14:textId="77777777" w:rsidR="00043CF2" w:rsidRDefault="00043CF2" w:rsidP="000E5536">
      <w:pPr>
        <w:pStyle w:val="Code"/>
      </w:pPr>
      <w:r>
        <w:t>(1 row)</w:t>
      </w:r>
    </w:p>
    <w:p w14:paraId="62C1A42D" w14:textId="637F6C14" w:rsidR="00043CF2" w:rsidRDefault="000718BF" w:rsidP="000E5536">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0E5536">
      <w:pPr>
        <w:pStyle w:val="BodyText2"/>
      </w:pPr>
      <w:r>
        <w:t xml:space="preserve">Intro here: </w:t>
      </w:r>
      <w:hyperlink r:id="rId981"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0E5536">
      <w:pPr>
        <w:pStyle w:val="sql"/>
      </w:pPr>
      <w:r>
        <w:t xml:space="preserve">  curtime timestamp := now();</w:t>
      </w:r>
    </w:p>
    <w:p w14:paraId="19AB8736" w14:textId="77777777" w:rsidR="00DB37AA" w:rsidRDefault="00DB37AA" w:rsidP="000E5536">
      <w:pPr>
        <w:pStyle w:val="sql"/>
      </w:pPr>
      <w:r>
        <w:t>..</w:t>
      </w:r>
    </w:p>
    <w:p w14:paraId="646ED138" w14:textId="77777777" w:rsidR="00DB37AA" w:rsidRDefault="00DB37AA" w:rsidP="000E5536">
      <w:pPr>
        <w:pStyle w:val="sql"/>
      </w:pPr>
      <w:r>
        <w:t xml:space="preserve">  INSERT INTO jobs(id,query_text,time_start) VALUES (DEFAULT,quadkey,curtime) RETURNING id INTO jobid;</w:t>
      </w:r>
    </w:p>
    <w:p w14:paraId="0A5D50CD" w14:textId="77777777" w:rsidR="00DB37AA" w:rsidRDefault="00DB37AA" w:rsidP="000E5536">
      <w:pPr>
        <w:pStyle w:val="Heading5"/>
      </w:pPr>
      <w:r>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0E5536">
      <w:pPr>
        <w:pStyle w:val="Code"/>
      </w:pPr>
      <w:r w:rsidRPr="00B47332">
        <w:t>'" + datetime.datetime.now().strftime("%m/%d/%Y %H:%M:%S.%f") + "'</w:t>
      </w:r>
      <w:r>
        <w:t xml:space="preserve"> or</w:t>
      </w:r>
    </w:p>
    <w:p w14:paraId="171E114F" w14:textId="77777777" w:rsidR="00DB37AA" w:rsidRDefault="00DB37AA" w:rsidP="000E5536">
      <w:pPr>
        <w:pStyle w:val="Code"/>
      </w:pPr>
      <w:r w:rsidRPr="00B47332">
        <w:t>"INSERT INTO jobs(id,query_text,time_start) VALUES (DEFAULT,'132320330230021',now())"</w:t>
      </w:r>
      <w:r>
        <w:t xml:space="preserve"> or</w:t>
      </w:r>
    </w:p>
    <w:p w14:paraId="778ACC4D" w14:textId="77777777" w:rsidR="00DB37AA" w:rsidRDefault="00DB37AA" w:rsidP="000E5536">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0E5536">
      <w:pPr>
        <w:pStyle w:val="Code"/>
      </w:pPr>
      <w:r w:rsidRPr="008B49CB">
        <w:t>TIMESTAMP WITH TIME ZONE '2004-10-19 10:23:54+02'</w:t>
      </w:r>
    </w:p>
    <w:p w14:paraId="432550A9" w14:textId="77777777" w:rsidR="00DB37AA" w:rsidRDefault="00DB37AA" w:rsidP="000E5536">
      <w:pPr>
        <w:pStyle w:val="Code"/>
      </w:pPr>
      <w:r w:rsidRPr="008B49CB">
        <w:t>TIMESTAMP WITH TIME ZONE</w:t>
      </w:r>
      <w:r>
        <w:t xml:space="preserve"> ‘2014.173’           -from a literal string with year and Julian date</w:t>
      </w:r>
    </w:p>
    <w:p w14:paraId="0994337F" w14:textId="77777777" w:rsidR="00DB37AA" w:rsidRDefault="00DB37AA" w:rsidP="000E5536">
      <w:pPr>
        <w:pStyle w:val="BodyText2"/>
      </w:pPr>
      <w:r>
        <w:t>From a sceneid:</w:t>
      </w:r>
    </w:p>
    <w:p w14:paraId="15884949" w14:textId="77777777" w:rsidR="00DB37AA" w:rsidRPr="008B49CB" w:rsidRDefault="00DB37AA" w:rsidP="000E5536">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0E5536">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7FD0F554" w14:textId="7E472696" w:rsidR="00E8192F" w:rsidRPr="00E8192F" w:rsidRDefault="00E8192F" w:rsidP="00E8192F">
      <w:pPr>
        <w:pStyle w:val="BodyText2"/>
      </w:pPr>
      <w:r>
        <w:lastRenderedPageBreak/>
        <w:t>You can use pg_dump from pgAdmin by right clicking on an object and then selecting Backup..</w:t>
      </w:r>
      <w:r w:rsidR="00D45DED">
        <w:t xml:space="preserve"> Make sure you specifiy plain as the format (otherwise it cant be read in phpPgAdmin) and to use INSERT statements.</w:t>
      </w:r>
    </w:p>
    <w:p w14:paraId="0AD2CC2D" w14:textId="77777777" w:rsidR="00E8192F" w:rsidRDefault="00E8192F" w:rsidP="00E8192F">
      <w:pPr>
        <w:pStyle w:val="Heading7"/>
      </w:pPr>
      <w:r>
        <w:t>From the command line</w:t>
      </w:r>
    </w:p>
    <w:p w14:paraId="7C9FA0CB" w14:textId="77777777" w:rsidR="00DB37AA" w:rsidRDefault="00DB37AA" w:rsidP="00E8192F">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E8192F">
      <w:pPr>
        <w:pStyle w:val="sql"/>
      </w:pPr>
      <w:r w:rsidRPr="007C26B9">
        <w:t>create table _tmp as select id_no,friendly_n,rl_categor from species_distribution.speciestaxonomy where family='Falconidae'</w:t>
      </w:r>
    </w:p>
    <w:p w14:paraId="7E36BC0E" w14:textId="09A1EABF" w:rsidR="00DB37AA" w:rsidRDefault="00DB37AA" w:rsidP="00E8192F">
      <w:pPr>
        <w:pStyle w:val="sql"/>
      </w:pPr>
      <w:r w:rsidRPr="00592E11">
        <w:t>pg_dump -t especies._tmp -h species.jrc.org -d dopa -U especies -W &gt; "E:\cottaan\My Documents\db.sql"</w:t>
      </w:r>
    </w:p>
    <w:p w14:paraId="23B74774" w14:textId="677FC1A9" w:rsidR="001C2273" w:rsidRDefault="001C2273" w:rsidP="00E8192F">
      <w:pPr>
        <w:pStyle w:val="BodyText2"/>
      </w:pPr>
      <w:r>
        <w:t>On 23/3/17:</w:t>
      </w:r>
    </w:p>
    <w:p w14:paraId="4621F220" w14:textId="033AEE3A" w:rsidR="001C2273" w:rsidRDefault="001C2273" w:rsidP="00E8192F">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E8192F">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E8192F">
      <w:pPr>
        <w:pStyle w:val="sql"/>
      </w:pPr>
      <w:r w:rsidRPr="00DE2B75">
        <w:t>pg_dump -h ies-pgsql2.jrc.org -d h05ibex -U h05ibexrestservicesro -t especies.species_names -W &gt; "E:\cottaan\Documents\pg_dump\species_names.sql"</w:t>
      </w:r>
    </w:p>
    <w:p w14:paraId="76CB7A6E" w14:textId="2713BA14" w:rsidR="00757112" w:rsidRDefault="00757112" w:rsidP="00757112">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0E5536">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0E5536">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r>
        <w:t>Using phpPgAdmin</w:t>
      </w:r>
    </w:p>
    <w:p w14:paraId="15B01726" w14:textId="0AC6BD1C" w:rsidR="0068309D" w:rsidRDefault="002C7CA0" w:rsidP="0068309D">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68309D">
      <w:pPr>
        <w:pStyle w:val="Code"/>
      </w:pPr>
      <w:r>
        <w:t>Warning: POST Content-Length of 8623530 bytes exceeds the limit of 8388608 bytes in Unknown on line 0</w:t>
      </w:r>
    </w:p>
    <w:p w14:paraId="5FE13AB8" w14:textId="77777777" w:rsidR="0068309D" w:rsidRDefault="0068309D" w:rsidP="0068309D">
      <w:pPr>
        <w:pStyle w:val="Code"/>
      </w:pPr>
      <w:r>
        <w:t>No server supplied!</w:t>
      </w:r>
    </w:p>
    <w:p w14:paraId="5E96916A" w14:textId="77777777" w:rsidR="0068309D" w:rsidRDefault="0068309D" w:rsidP="0068309D">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982" w:history="1">
        <w:r w:rsidRPr="00BA0816">
          <w:rPr>
            <w:rStyle w:val="Hyperlink"/>
          </w:rPr>
          <w:t>here</w:t>
        </w:r>
      </w:hyperlink>
      <w:r>
        <w:t xml:space="preserve">) </w:t>
      </w:r>
    </w:p>
    <w:p w14:paraId="515570EA" w14:textId="77777777" w:rsidR="0068309D" w:rsidRDefault="0068309D" w:rsidP="0068309D">
      <w:pPr>
        <w:pStyle w:val="Unix"/>
      </w:pPr>
      <w:r>
        <w:t>blishten:~/workspace (master) $ echo "display_errors=Off" &gt; /home/ubuntu/workspace/php.ini</w:t>
      </w:r>
    </w:p>
    <w:p w14:paraId="55D99FF1" w14:textId="77777777" w:rsidR="0068309D" w:rsidRDefault="0068309D" w:rsidP="0068309D">
      <w:pPr>
        <w:pStyle w:val="Unix"/>
      </w:pPr>
      <w:r>
        <w:t>blishten:~/workspace (master) $ sudo vi php.ini</w:t>
      </w:r>
    </w:p>
    <w:p w14:paraId="18D9BFB6" w14:textId="77777777" w:rsidR="0068309D" w:rsidRDefault="0068309D" w:rsidP="0068309D">
      <w:pPr>
        <w:pStyle w:val="BodyText2"/>
      </w:pPr>
      <w:r>
        <w:t>Add</w:t>
      </w:r>
    </w:p>
    <w:p w14:paraId="749C76D1" w14:textId="77777777" w:rsidR="0068309D" w:rsidRDefault="0068309D" w:rsidP="0068309D">
      <w:pPr>
        <w:pStyle w:val="Code"/>
      </w:pPr>
      <w:r>
        <w:t>upload_max_filesize = 1000M ; 1GB</w:t>
      </w:r>
    </w:p>
    <w:p w14:paraId="318717A1" w14:textId="77777777" w:rsidR="0068309D" w:rsidRDefault="0068309D" w:rsidP="0068309D">
      <w:pPr>
        <w:pStyle w:val="Code"/>
      </w:pPr>
      <w:r>
        <w:t>post_max_size = 1000M</w:t>
      </w:r>
    </w:p>
    <w:p w14:paraId="26A23DF4" w14:textId="77777777" w:rsidR="0068309D" w:rsidRPr="00CA5ED2" w:rsidRDefault="0068309D" w:rsidP="0068309D">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68309D">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68309D">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9C1806">
      <w:pPr>
        <w:pStyle w:val="BodyText2"/>
      </w:pPr>
      <w:r>
        <w:t>To restore from a database dump open the command prompt and enter:</w:t>
      </w:r>
    </w:p>
    <w:p w14:paraId="52800100" w14:textId="77777777" w:rsidR="009C1806" w:rsidRDefault="009C1806" w:rsidP="009C1806">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3A586D">
      <w:pPr>
        <w:pStyle w:val="BodyText2"/>
      </w:pPr>
      <w:r>
        <w:t xml:space="preserve">If you have dumped the database in custom format, then it is very flexible to import it using pg_restore. </w:t>
      </w:r>
    </w:p>
    <w:p w14:paraId="0AD84A3F" w14:textId="0D0C4D34" w:rsidR="0074055D" w:rsidRDefault="0074055D" w:rsidP="003A586D">
      <w:pPr>
        <w:pStyle w:val="BodyText2"/>
      </w:pPr>
      <w:r>
        <w:t>To see the contents for the dump:</w:t>
      </w:r>
    </w:p>
    <w:p w14:paraId="2BFA7F3C" w14:textId="6F0D8839" w:rsidR="0074055D" w:rsidRDefault="0074055D" w:rsidP="0074055D">
      <w:pPr>
        <w:pStyle w:val="Unix"/>
      </w:pPr>
      <w:r w:rsidRPr="0074055D">
        <w:lastRenderedPageBreak/>
        <w:t>blishten:~/workspace (master) $ pg_restore '/home/ubuntu/workspace/gee_db.backup'</w:t>
      </w:r>
    </w:p>
    <w:p w14:paraId="752FF707" w14:textId="77777777" w:rsidR="0074055D" w:rsidRPr="003A586D" w:rsidRDefault="0074055D" w:rsidP="0074055D">
      <w:pPr>
        <w:pStyle w:val="BodyText2"/>
      </w:pPr>
    </w:p>
    <w:p w14:paraId="72996F14" w14:textId="77777777" w:rsidR="00352E10" w:rsidRDefault="00352E10" w:rsidP="007D2F52">
      <w:pPr>
        <w:pStyle w:val="Heading4"/>
      </w:pPr>
      <w:r>
        <w:t>Performance</w:t>
      </w:r>
      <w:bookmarkEnd w:id="163"/>
    </w:p>
    <w:p w14:paraId="03474788" w14:textId="77777777" w:rsidR="00352E10" w:rsidRDefault="00352E10" w:rsidP="000E5536">
      <w:pPr>
        <w:pStyle w:val="BodyText"/>
      </w:pPr>
      <w:r>
        <w:t>Partitioning may help performance:</w:t>
      </w:r>
    </w:p>
    <w:p w14:paraId="608FEA38" w14:textId="77777777" w:rsidR="00352E10" w:rsidRDefault="008809F7" w:rsidP="000E5536">
      <w:pPr>
        <w:pStyle w:val="BodyText"/>
      </w:pPr>
      <w:hyperlink r:id="rId983" w:history="1">
        <w:r w:rsidR="00352E10" w:rsidRPr="0077669C">
          <w:rPr>
            <w:rStyle w:val="Hyperlink"/>
          </w:rPr>
          <w:t>http://www.postgresql.org/docs/9.0/static/ddl-partitioning.html</w:t>
        </w:r>
      </w:hyperlink>
    </w:p>
    <w:p w14:paraId="0C1960EF" w14:textId="77777777" w:rsidR="00352E10" w:rsidRDefault="00352E10" w:rsidP="000E5536">
      <w:pPr>
        <w:pStyle w:val="BodyText2"/>
      </w:pPr>
      <w:r>
        <w:t>This uses table inheritance - something for William I think!</w:t>
      </w:r>
    </w:p>
    <w:p w14:paraId="44A85B3C" w14:textId="77777777" w:rsidR="00352E10" w:rsidRDefault="00352E10" w:rsidP="000E5536">
      <w:pPr>
        <w:pStyle w:val="BodyText2"/>
      </w:pPr>
      <w:r>
        <w:t xml:space="preserve">EXPLAIN may help in improving performance: </w:t>
      </w:r>
      <w:hyperlink r:id="rId984" w:history="1">
        <w:r w:rsidRPr="0077669C">
          <w:rPr>
            <w:rStyle w:val="Hyperlink"/>
          </w:rPr>
          <w:t>http://www.postgresql.org/docs/9.0/static/using-explain.html</w:t>
        </w:r>
      </w:hyperlink>
    </w:p>
    <w:p w14:paraId="09C0DF4C" w14:textId="77777777" w:rsidR="00352E10" w:rsidRDefault="00352E10" w:rsidP="000E5536">
      <w:pPr>
        <w:pStyle w:val="BodyText2"/>
      </w:pPr>
      <w:r>
        <w:t>From here (</w:t>
      </w:r>
      <w:hyperlink r:id="rId985"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0E5536">
      <w:pPr>
        <w:pStyle w:val="BodyText2"/>
      </w:pPr>
      <w:r>
        <w:t xml:space="preserve">This article suggests that trying to store 1billion files is stupid and hard: </w:t>
      </w:r>
      <w:hyperlink r:id="rId986"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0E5536">
      <w:pPr>
        <w:pStyle w:val="BodyText2"/>
      </w:pPr>
      <w:r>
        <w:t>To create a table and populate within one query:</w:t>
      </w:r>
    </w:p>
    <w:p w14:paraId="17E9BCC3" w14:textId="77777777" w:rsidR="00352E10" w:rsidRDefault="00352E10" w:rsidP="000E5536">
      <w:pPr>
        <w:pStyle w:val="sql"/>
      </w:pPr>
      <w:r w:rsidRPr="00977767">
        <w:t>CREATE TABLE species_presence_ranked</w:t>
      </w:r>
      <w:r>
        <w:t xml:space="preserve"> WITH OIDS AS</w:t>
      </w:r>
    </w:p>
    <w:p w14:paraId="7CFB50D0" w14:textId="77777777" w:rsidR="00352E10" w:rsidRDefault="00352E10" w:rsidP="000E5536">
      <w:pPr>
        <w:pStyle w:val="sql"/>
      </w:pPr>
      <w:r>
        <w:t>SELECT DISTINCT presence from species</w:t>
      </w:r>
    </w:p>
    <w:p w14:paraId="505842CF" w14:textId="77777777" w:rsidR="00352E10" w:rsidRDefault="00352E10" w:rsidP="000E5536">
      <w:pPr>
        <w:pStyle w:val="BodyText2"/>
      </w:pPr>
      <w:r>
        <w:t>To escape quotes in update queries, specify 2 single quotes, e.g. replace Harm’s Bat with Harm’’s Bat and its fine.</w:t>
      </w:r>
    </w:p>
    <w:p w14:paraId="6507D3CB" w14:textId="77777777" w:rsidR="00606E15" w:rsidRDefault="00606E15" w:rsidP="000E5536">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0E5536">
      <w:pPr>
        <w:pStyle w:val="Code"/>
      </w:pPr>
      <w:r>
        <w:t>select (gethsv).hue</w:t>
      </w:r>
    </w:p>
    <w:p w14:paraId="170821D0" w14:textId="30F147A7" w:rsidR="00567300" w:rsidRDefault="00567300" w:rsidP="000E5536">
      <w:pPr>
        <w:pStyle w:val="Heading5"/>
      </w:pPr>
      <w:r>
        <w:t>Dates</w:t>
      </w:r>
    </w:p>
    <w:p w14:paraId="2E05D60C" w14:textId="1C974794" w:rsidR="00567300" w:rsidRDefault="00567300" w:rsidP="000E5536">
      <w:pPr>
        <w:pStyle w:val="BodyText2"/>
      </w:pPr>
      <w:r>
        <w:t>To look at a set of rows between 2 dates:</w:t>
      </w:r>
    </w:p>
    <w:p w14:paraId="33569B79" w14:textId="489369CA" w:rsidR="00567300" w:rsidRPr="00567300" w:rsidRDefault="00567300" w:rsidP="000E5536">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0E5536">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65" w:name="_Toc315774577"/>
      <w:r>
        <w:t>Security</w:t>
      </w:r>
      <w:bookmarkEnd w:id="165"/>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66" w:name="_Ref326927581"/>
      <w:r>
        <w:t>Spatial References</w:t>
      </w:r>
    </w:p>
    <w:p w14:paraId="1ABE47FE" w14:textId="77777777" w:rsidR="00352E10" w:rsidRDefault="00352E10" w:rsidP="000E5536">
      <w:pPr>
        <w:pStyle w:val="BodyText2"/>
      </w:pPr>
      <w:r>
        <w:t>To get the srid of a geometry use st_srid()</w:t>
      </w:r>
    </w:p>
    <w:p w14:paraId="10DC8F80" w14:textId="77777777" w:rsidR="00352E10" w:rsidRDefault="00352E10" w:rsidP="000E5536">
      <w:pPr>
        <w:pStyle w:val="BodyText2"/>
      </w:pPr>
      <w:r>
        <w:t xml:space="preserve">How do you list the spatial reference systems available in PostGIS? </w:t>
      </w:r>
    </w:p>
    <w:p w14:paraId="7879EC20" w14:textId="77777777" w:rsidR="00352E10" w:rsidRDefault="00352E10" w:rsidP="000E5536">
      <w:pPr>
        <w:pStyle w:val="sql"/>
      </w:pPr>
      <w:r w:rsidRPr="004E4197">
        <w:t>select * from spatial_ref_sys</w:t>
      </w:r>
    </w:p>
    <w:p w14:paraId="78648487" w14:textId="77777777" w:rsidR="00352E10" w:rsidRDefault="00352E10" w:rsidP="000E5536">
      <w:pPr>
        <w:pStyle w:val="BodyText2"/>
      </w:pPr>
      <w:r>
        <w:t>But I cant find Mollweide! Looks like you need to add it to the spatial_ref_sys table (</w:t>
      </w:r>
      <w:hyperlink r:id="rId987" w:anchor="spatial_ref_sys" w:history="1">
        <w:r w:rsidRPr="00CD1471">
          <w:rPr>
            <w:rStyle w:val="Hyperlink"/>
          </w:rPr>
          <w:t>here</w:t>
        </w:r>
      </w:hyperlink>
      <w:r>
        <w:t xml:space="preserve">). The one I want is here: </w:t>
      </w:r>
      <w:hyperlink r:id="rId988"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0E5536">
      <w:pPr>
        <w:pStyle w:val="sql"/>
      </w:pPr>
      <w:r w:rsidRPr="0065174D">
        <w:lastRenderedPageBreak/>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0E5536">
      <w:pPr>
        <w:pStyle w:val="BodyText2"/>
      </w:pPr>
      <w:r>
        <w:t>So until Will puts the new Mollweide projection in, I can test using something relating to Malaysia (I will use srid 3376 East Malaysia):</w:t>
      </w:r>
    </w:p>
    <w:p w14:paraId="7B290394" w14:textId="77777777" w:rsidR="00352E10" w:rsidRDefault="00352E10" w:rsidP="000E5536">
      <w:pPr>
        <w:pStyle w:val="sql"/>
      </w:pPr>
      <w:r w:rsidRPr="00EB52DF">
        <w:t>select * from spatial_ref_sys where srtext like '%Malaysia%'</w:t>
      </w:r>
    </w:p>
    <w:p w14:paraId="6F7B34A2" w14:textId="77777777" w:rsidR="00352E10" w:rsidRDefault="00352E10" w:rsidP="000E5536">
      <w:pPr>
        <w:pStyle w:val="BodyText2"/>
      </w:pPr>
      <w:r>
        <w:t>Here is the finished query:</w:t>
      </w:r>
    </w:p>
    <w:p w14:paraId="649F0C08" w14:textId="77777777" w:rsidR="00352E10" w:rsidRDefault="00352E10"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0E5536">
      <w:pPr>
        <w:pStyle w:val="BodyText2"/>
      </w:pPr>
    </w:p>
    <w:p w14:paraId="692C5200" w14:textId="77777777" w:rsidR="00352E10" w:rsidRDefault="00352E10" w:rsidP="007D2F52">
      <w:pPr>
        <w:pStyle w:val="Heading4"/>
      </w:pPr>
      <w:r>
        <w:t>Triggers</w:t>
      </w:r>
      <w:bookmarkEnd w:id="166"/>
    </w:p>
    <w:p w14:paraId="6452B8D1" w14:textId="77777777" w:rsidR="00352E10" w:rsidRPr="00D9232E" w:rsidRDefault="00352E10" w:rsidP="000E5536">
      <w:pPr>
        <w:pStyle w:val="BodyText2"/>
      </w:pPr>
      <w:r>
        <w:t xml:space="preserve">Documented here </w:t>
      </w:r>
      <w:hyperlink r:id="rId989"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67" w:name="_Toc315774627"/>
      <w:bookmarkEnd w:id="159"/>
      <w:bookmarkEnd w:id="160"/>
      <w:bookmarkEnd w:id="164"/>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68" w:name="_Disk_usage_1"/>
      <w:bookmarkEnd w:id="168"/>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w:t>
      </w:r>
      <w:r>
        <w:t xml:space="preserve"> on the PostgreSQL node</w:t>
      </w:r>
      <w:r>
        <w:t xml:space="preserve"> and </w:t>
      </w:r>
      <w:r>
        <w:t xml:space="preserve">the statistics on the sizes of each </w:t>
      </w:r>
      <w:r>
        <w:t>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36682568" w:rsidR="00486985" w:rsidRDefault="00486985" w:rsidP="00486985">
      <w:pPr>
        <w:pStyle w:val="Heading5"/>
      </w:pPr>
      <w:bookmarkStart w:id="169" w:name="_On_Ubuntu_14.04_1"/>
      <w:bookmarkEnd w:id="169"/>
      <w:r>
        <w:t>On Ubuntu 14.04</w:t>
      </w:r>
    </w:p>
    <w:p w14:paraId="6F75D69A" w14:textId="07B887DD" w:rsidR="00486985" w:rsidRDefault="00486985" w:rsidP="00486985">
      <w:pPr>
        <w:pStyle w:val="BodyText2"/>
      </w:pPr>
      <w:r>
        <w:t xml:space="preserve">Installing on Cloud9 following instructions </w:t>
      </w:r>
      <w:hyperlink r:id="rId990" w:history="1">
        <w:r w:rsidRPr="005D2021">
          <w:rPr>
            <w:rStyle w:val="Hyperlink"/>
          </w:rPr>
          <w:t>here</w:t>
        </w:r>
      </w:hyperlink>
      <w:r>
        <w:t xml:space="preserve">. </w:t>
      </w:r>
    </w:p>
    <w:p w14:paraId="3FE3DAD5" w14:textId="053E75C5" w:rsidR="00BB5866" w:rsidRDefault="00BB5866" w:rsidP="00BB5866">
      <w:pPr>
        <w:pStyle w:val="Heading4"/>
      </w:pPr>
      <w:r>
        <w:t>Configuration</w:t>
      </w:r>
    </w:p>
    <w:p w14:paraId="4838AF2D" w14:textId="39EB19E1" w:rsidR="00BB5866" w:rsidRPr="00BB5866" w:rsidRDefault="00BB5866" w:rsidP="002A4014">
      <w:pPr>
        <w:pStyle w:val="BodyText2"/>
      </w:pPr>
      <w:r>
        <w:t>On Cloud9, running the following:</w:t>
      </w:r>
    </w:p>
    <w:p w14:paraId="38B6EB03" w14:textId="77777777" w:rsidR="00BB5866" w:rsidRDefault="00BB5866" w:rsidP="00BB5866">
      <w:pPr>
        <w:pStyle w:val="Unix"/>
      </w:pPr>
      <w:r>
        <w:t xml:space="preserve">blishten:~/workspace (master) $ </w:t>
      </w:r>
      <w:r w:rsidRPr="00BD1FA2">
        <w:t xml:space="preserve">sudo service postgresql start </w:t>
      </w:r>
    </w:p>
    <w:p w14:paraId="5C629466" w14:textId="77777777" w:rsidR="00BB5866" w:rsidRDefault="00BB5866" w:rsidP="00BB5866">
      <w:pPr>
        <w:pStyle w:val="Unix"/>
      </w:pPr>
      <w:r>
        <w:t>blishten:~/workspace (master) $ sudo sudo -u postgres psql</w:t>
      </w:r>
    </w:p>
    <w:p w14:paraId="4CE403BE" w14:textId="77777777" w:rsidR="00BB5866" w:rsidRDefault="00BB5866" w:rsidP="00BB5866">
      <w:pPr>
        <w:pStyle w:val="Unix"/>
      </w:pPr>
      <w:r>
        <w:t>postgres=# \password postgres</w:t>
      </w:r>
    </w:p>
    <w:p w14:paraId="62705F12" w14:textId="77777777" w:rsidR="00BB5866" w:rsidRDefault="00BB5866" w:rsidP="00BB5866">
      <w:pPr>
        <w:pStyle w:val="Unix"/>
      </w:pPr>
      <w:r>
        <w:t>Enter new password:</w:t>
      </w:r>
    </w:p>
    <w:p w14:paraId="0BFC2795" w14:textId="77777777" w:rsidR="00BB5866" w:rsidRDefault="00BB5866" w:rsidP="00BB5866">
      <w:pPr>
        <w:pStyle w:val="Unix"/>
      </w:pPr>
      <w:r>
        <w:t>Enter it again:</w:t>
      </w:r>
    </w:p>
    <w:p w14:paraId="63874423" w14:textId="77777777" w:rsidR="00BB5866" w:rsidRDefault="00BB5866" w:rsidP="00BB5866">
      <w:pPr>
        <w:pStyle w:val="Unix"/>
      </w:pPr>
      <w:r>
        <w:t>postgres=# \q</w:t>
      </w:r>
    </w:p>
    <w:p w14:paraId="574DD7B8" w14:textId="77777777" w:rsidR="00BB5866" w:rsidRDefault="00BB5866" w:rsidP="00BB5866">
      <w:pPr>
        <w:pStyle w:val="Unix"/>
      </w:pPr>
    </w:p>
    <w:p w14:paraId="605981FD" w14:textId="77777777" w:rsidR="00BB5866" w:rsidRDefault="00BB5866" w:rsidP="00BB5866">
      <w:pPr>
        <w:pStyle w:val="Unix"/>
      </w:pPr>
      <w:r>
        <w:t>blishten:~ $ psql -U postgres -h localhost -d sprep_ris</w:t>
      </w:r>
    </w:p>
    <w:p w14:paraId="64DCA013" w14:textId="77777777" w:rsidR="00BB5866" w:rsidRDefault="00BB5866" w:rsidP="00BB5866">
      <w:pPr>
        <w:pStyle w:val="Unix"/>
      </w:pPr>
      <w:r>
        <w:t xml:space="preserve">Password for user postgres: </w:t>
      </w:r>
    </w:p>
    <w:p w14:paraId="7EF5D895" w14:textId="77777777" w:rsidR="00BB5866" w:rsidRDefault="00BB5866" w:rsidP="00BB5866">
      <w:pPr>
        <w:pStyle w:val="Unix"/>
      </w:pPr>
      <w:r>
        <w:t>psql (9.3.14)</w:t>
      </w:r>
    </w:p>
    <w:p w14:paraId="3882CA9C" w14:textId="77777777" w:rsidR="00BB5866" w:rsidRDefault="00BB5866" w:rsidP="00BB5866">
      <w:pPr>
        <w:pStyle w:val="Unix"/>
      </w:pPr>
      <w:r>
        <w:t>SSL connection (cipher: DHE-RSA-AES256-GCM-SHA384, bits: 256)</w:t>
      </w:r>
    </w:p>
    <w:p w14:paraId="0CA38D87" w14:textId="77777777" w:rsidR="00BB5866" w:rsidRDefault="00BB5866" w:rsidP="00BB5866">
      <w:pPr>
        <w:pStyle w:val="Unix"/>
      </w:pPr>
      <w:r>
        <w:t>Type "help" for help.</w:t>
      </w:r>
    </w:p>
    <w:p w14:paraId="79793920" w14:textId="77777777" w:rsidR="00BB5866" w:rsidRDefault="00BB5866" w:rsidP="00BB5866">
      <w:pPr>
        <w:pStyle w:val="Unix"/>
      </w:pPr>
      <w:r>
        <w:lastRenderedPageBreak/>
        <w:t>sprep_ris=# \dt</w:t>
      </w:r>
    </w:p>
    <w:p w14:paraId="3A916C99" w14:textId="77777777" w:rsidR="00BB5866" w:rsidRDefault="00BB5866" w:rsidP="00BB5866">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70" w:name="_phpPgAdmin"/>
      <w:bookmarkEnd w:id="170"/>
      <w:r>
        <w:t>phpPgAdmin</w:t>
      </w:r>
    </w:p>
    <w:p w14:paraId="0DA9F0E9" w14:textId="3539644E" w:rsidR="005B25A1" w:rsidRDefault="005B25A1" w:rsidP="005B25A1">
      <w:pPr>
        <w:pStyle w:val="Heading6"/>
      </w:pPr>
      <w:r>
        <w:t>Installation</w:t>
      </w:r>
    </w:p>
    <w:p w14:paraId="0C44A084" w14:textId="5B384EC3" w:rsidR="005B25A1" w:rsidRDefault="0054440F" w:rsidP="0054440F">
      <w:pPr>
        <w:pStyle w:val="BodyText2"/>
      </w:pPr>
      <w:bookmarkStart w:id="171" w:name="_Ubuntu_14.04"/>
      <w:bookmarkEnd w:id="171"/>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72" w:name="_Configuration"/>
      <w:bookmarkEnd w:id="172"/>
      <w:r>
        <w:t>Configuration</w:t>
      </w:r>
    </w:p>
    <w:p w14:paraId="6F5F26B3" w14:textId="73025542" w:rsidR="00EB70C7" w:rsidRDefault="00EB70C7" w:rsidP="00EB70C7">
      <w:pPr>
        <w:pStyle w:val="BodyText2"/>
      </w:pPr>
      <w:r>
        <w:t>To configure phpPgAdmin for remote connections:</w:t>
      </w:r>
    </w:p>
    <w:p w14:paraId="305CA14E" w14:textId="77777777" w:rsidR="00EB70C7" w:rsidRDefault="00EB70C7" w:rsidP="00EB70C7">
      <w:pPr>
        <w:pStyle w:val="Unix"/>
      </w:pPr>
      <w:r w:rsidRPr="00B817BB">
        <w:t>blishten:~/workspace (master) $ sudo cp /etc/apache2/conf.d/phppgadmin /etc/apache2/conf-enabled/phppgadmin.conf</w:t>
      </w:r>
    </w:p>
    <w:p w14:paraId="6CA505F9" w14:textId="77777777" w:rsidR="00EB70C7" w:rsidRDefault="00EB70C7" w:rsidP="00EB70C7">
      <w:pPr>
        <w:pStyle w:val="Unix"/>
      </w:pPr>
      <w:r w:rsidRPr="00B817BB">
        <w:t>blishten:~/workspace (master) $ sudo /etc/init.d/apache2 restart</w:t>
      </w:r>
    </w:p>
    <w:p w14:paraId="11E31D18" w14:textId="77777777" w:rsidR="00EB70C7" w:rsidRDefault="00EB70C7" w:rsidP="00EB70C7">
      <w:pPr>
        <w:pStyle w:val="Unix"/>
      </w:pPr>
      <w:r w:rsidRPr="00B817BB">
        <w:t>blishten:~/workspace (master) $ sudo nano /etc/apache2/conf-enabled/phppgadmin.conf</w:t>
      </w:r>
    </w:p>
    <w:p w14:paraId="50DFCA1B" w14:textId="77777777" w:rsidR="00EB70C7" w:rsidRDefault="00EB70C7" w:rsidP="00EB70C7">
      <w:pPr>
        <w:pStyle w:val="BodyText2"/>
      </w:pPr>
      <w:r>
        <w:t>Edited to ‘allow from all’.</w:t>
      </w:r>
    </w:p>
    <w:p w14:paraId="621EAF46" w14:textId="0354E58E" w:rsidR="00EB70C7" w:rsidRPr="00EB70C7" w:rsidRDefault="00EB70C7" w:rsidP="00EB70C7">
      <w:pPr>
        <w:pStyle w:val="Unix"/>
      </w:pPr>
      <w:r w:rsidRPr="00385CAF">
        <w:t>sudo service apache2 reload</w:t>
      </w:r>
    </w:p>
    <w:p w14:paraId="66C4BCB6" w14:textId="1F0FD617" w:rsidR="001C2273" w:rsidRDefault="001C2273" w:rsidP="001C2273">
      <w:pPr>
        <w:pStyle w:val="Heading6"/>
      </w:pPr>
      <w:r>
        <w:t>Using</w:t>
      </w:r>
    </w:p>
    <w:p w14:paraId="3D94EA6D" w14:textId="45173112" w:rsidR="001C2273" w:rsidRPr="001C2273" w:rsidRDefault="001C2273" w:rsidP="001C2273">
      <w:pPr>
        <w:pStyle w:val="BodyText2"/>
      </w:pPr>
      <w:r>
        <w:t>To run an SQL batch, click on SQL and then Choose File and then Execute.</w:t>
      </w:r>
    </w:p>
    <w:p w14:paraId="7A7EB956" w14:textId="77777777" w:rsidR="004B461D" w:rsidRDefault="004B461D" w:rsidP="000E5536">
      <w:pPr>
        <w:pStyle w:val="Heading2"/>
      </w:pPr>
      <w:r>
        <w:t>Desktop Software tools</w:t>
      </w:r>
    </w:p>
    <w:p w14:paraId="66EE9BF2" w14:textId="77777777" w:rsidR="00A257C7" w:rsidRDefault="00A257C7" w:rsidP="0034374E">
      <w:pPr>
        <w:pStyle w:val="Heading3"/>
      </w:pPr>
      <w:bookmarkStart w:id="173" w:name="_Toc315774623"/>
      <w:r>
        <w:t>Aptana Studio 3</w:t>
      </w:r>
    </w:p>
    <w:p w14:paraId="6AE18806" w14:textId="77777777" w:rsidR="00A257C7" w:rsidRDefault="00A257C7" w:rsidP="000E5536">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991"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0E5536">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0E5536">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0E5536">
      <w:pPr>
        <w:pStyle w:val="BodyText2"/>
      </w:pPr>
      <w:r>
        <w:t xml:space="preserve">Following the instructions </w:t>
      </w:r>
      <w:hyperlink r:id="rId992"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93"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xml:space="preserve">’. Need to set it to 1.7. Couldn’t work out how to do it so </w:t>
      </w:r>
      <w:r>
        <w:lastRenderedPageBreak/>
        <w:t>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0E5536">
      <w:pPr>
        <w:pStyle w:val="BodyText2"/>
      </w:pPr>
      <w:r>
        <w:t xml:space="preserve">After installing </w:t>
      </w:r>
      <w:r>
        <w:fldChar w:fldCharType="begin"/>
      </w:r>
      <w:r>
        <w:instrText xml:space="preserve"> REF _Ref445987446 \h </w:instrText>
      </w:r>
      <w:r>
        <w:fldChar w:fldCharType="separate"/>
      </w:r>
      <w:r w:rsidR="00EA3299">
        <w:rPr>
          <w:b/>
          <w:bCs w:val="0"/>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t>Bookmarks</w:t>
      </w:r>
    </w:p>
    <w:p w14:paraId="06367C21" w14:textId="77777777" w:rsidR="00A257C7" w:rsidRDefault="00A257C7" w:rsidP="000E5536">
      <w:pPr>
        <w:pStyle w:val="BodyText2"/>
      </w:pPr>
      <w:r>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0E5536">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0E5536">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0E5536">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0E5536">
      <w:pPr>
        <w:pStyle w:val="BodyText2"/>
      </w:pPr>
      <w:r>
        <w:t xml:space="preserve">Following instructions </w:t>
      </w:r>
      <w:hyperlink r:id="rId994"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0E5536">
      <w:pPr>
        <w:pStyle w:val="BodyText2"/>
      </w:pPr>
      <w:r>
        <w:t xml:space="preserve">By adding </w:t>
      </w:r>
      <w:hyperlink r:id="rId995"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0E5536">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0E5536">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0E5536">
      <w:pPr>
        <w:pStyle w:val="BodyText2"/>
      </w:pPr>
      <w:r>
        <w:t>When I upgraded to OS Yosemite and tried to run Aptana I got the following error message:</w:t>
      </w:r>
    </w:p>
    <w:p w14:paraId="4146C9FF" w14:textId="77777777" w:rsidR="00A257C7" w:rsidRDefault="00A257C7" w:rsidP="000E5536">
      <w:pPr>
        <w:pStyle w:val="BodyText2"/>
      </w:pPr>
      <w:r w:rsidRPr="008C25E9">
        <w:t>JVM Shared library does not contain the JNI_CreateJavaVM symbol</w:t>
      </w:r>
    </w:p>
    <w:p w14:paraId="53C02074" w14:textId="77777777" w:rsidR="00A257C7" w:rsidRDefault="00A257C7" w:rsidP="000E5536">
      <w:pPr>
        <w:pStyle w:val="BodyText2"/>
      </w:pPr>
      <w:r>
        <w:t xml:space="preserve">To remedy this install the Java for OS from </w:t>
      </w:r>
      <w:hyperlink r:id="rId996" w:history="1">
        <w:r w:rsidRPr="008C25E9">
          <w:rPr>
            <w:rStyle w:val="Hyperlink"/>
          </w:rPr>
          <w:t>here</w:t>
        </w:r>
      </w:hyperlink>
      <w:r>
        <w:t>.</w:t>
      </w:r>
    </w:p>
    <w:p w14:paraId="0CA9D803" w14:textId="77777777" w:rsidR="00A257C7" w:rsidRPr="008C25E9" w:rsidRDefault="00A257C7" w:rsidP="000E5536">
      <w:pPr>
        <w:pStyle w:val="BodyText2"/>
      </w:pPr>
      <w:r>
        <w:t xml:space="preserve">Also, Aptana doesn’t close properly on version </w:t>
      </w:r>
      <w:r w:rsidRPr="007F4BEA">
        <w:t>3.6.0.201407100658</w:t>
      </w:r>
      <w:r>
        <w:t xml:space="preserve">.  You need to reinstall 3.4 from </w:t>
      </w:r>
      <w:hyperlink r:id="rId997"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0E5536">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0E5536">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lastRenderedPageBreak/>
        <w:t>Missing artefact</w:t>
      </w:r>
    </w:p>
    <w:p w14:paraId="2A1832B8" w14:textId="7D5E7483" w:rsidR="00BE187D" w:rsidRDefault="00BE187D" w:rsidP="000E5536">
      <w:pPr>
        <w:pStyle w:val="Heading7"/>
      </w:pPr>
      <w:r>
        <w:t>Geotools</w:t>
      </w:r>
    </w:p>
    <w:p w14:paraId="7505C0F0" w14:textId="77777777" w:rsidR="00A257C7" w:rsidRDefault="00A257C7" w:rsidP="000E5536">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0E5536">
      <w:pPr>
        <w:pStyle w:val="Code"/>
      </w:pPr>
      <w:r>
        <w:t>&lt;repositories&gt;</w:t>
      </w:r>
    </w:p>
    <w:p w14:paraId="217FC151" w14:textId="77777777" w:rsidR="00A257C7" w:rsidRDefault="00A257C7" w:rsidP="000E5536">
      <w:pPr>
        <w:pStyle w:val="Code"/>
      </w:pPr>
      <w:r>
        <w:t xml:space="preserve">        &lt;repository&gt;</w:t>
      </w:r>
    </w:p>
    <w:p w14:paraId="3D280FC6" w14:textId="77777777" w:rsidR="00A257C7" w:rsidRDefault="00A257C7" w:rsidP="000E5536">
      <w:pPr>
        <w:pStyle w:val="Code"/>
      </w:pPr>
      <w:r>
        <w:t xml:space="preserve">            &lt;id&gt;maven2-repository.dev.java.net&lt;/id&gt;</w:t>
      </w:r>
    </w:p>
    <w:p w14:paraId="44F2067B" w14:textId="77777777" w:rsidR="00A257C7" w:rsidRDefault="00A257C7" w:rsidP="000E5536">
      <w:pPr>
        <w:pStyle w:val="Code"/>
      </w:pPr>
      <w:r>
        <w:t xml:space="preserve">            &lt;name&gt;Java.net repository&lt;/name&gt;</w:t>
      </w:r>
    </w:p>
    <w:p w14:paraId="13EF7793" w14:textId="77777777" w:rsidR="00A257C7" w:rsidRDefault="00A257C7" w:rsidP="000E5536">
      <w:pPr>
        <w:pStyle w:val="Code"/>
      </w:pPr>
      <w:r>
        <w:t xml:space="preserve">            &lt;url&gt;http://download.java.net/maven/2&lt;/url&gt;</w:t>
      </w:r>
    </w:p>
    <w:p w14:paraId="64CB028A" w14:textId="77777777" w:rsidR="00A257C7" w:rsidRDefault="00A257C7" w:rsidP="000E5536">
      <w:pPr>
        <w:pStyle w:val="Code"/>
      </w:pPr>
      <w:r>
        <w:t xml:space="preserve">        &lt;/repository&gt;</w:t>
      </w:r>
    </w:p>
    <w:p w14:paraId="5B2D548D" w14:textId="77777777" w:rsidR="00A257C7" w:rsidRDefault="00A257C7" w:rsidP="000E5536">
      <w:pPr>
        <w:pStyle w:val="Code"/>
      </w:pPr>
      <w:r>
        <w:t xml:space="preserve">        &lt;repository&gt;</w:t>
      </w:r>
    </w:p>
    <w:p w14:paraId="75119F0E" w14:textId="77777777" w:rsidR="00A257C7" w:rsidRDefault="00A257C7" w:rsidP="000E5536">
      <w:pPr>
        <w:pStyle w:val="Code"/>
      </w:pPr>
      <w:r>
        <w:t xml:space="preserve">            &lt;id&gt;osgeo&lt;/id&gt;</w:t>
      </w:r>
    </w:p>
    <w:p w14:paraId="400FC343" w14:textId="77777777" w:rsidR="00A257C7" w:rsidRDefault="00A257C7" w:rsidP="000E5536">
      <w:pPr>
        <w:pStyle w:val="Code"/>
      </w:pPr>
      <w:r>
        <w:t xml:space="preserve">            &lt;name&gt;Open Source Geospatial Foundation Repository&lt;/name&gt;</w:t>
      </w:r>
    </w:p>
    <w:p w14:paraId="37C2BFD3" w14:textId="77777777" w:rsidR="00A257C7" w:rsidRDefault="00A257C7" w:rsidP="000E5536">
      <w:pPr>
        <w:pStyle w:val="Code"/>
      </w:pPr>
      <w:r>
        <w:t xml:space="preserve">            &lt;url&gt;http://download.osgeo.org/webdav/geotools/&lt;/url&gt;</w:t>
      </w:r>
    </w:p>
    <w:p w14:paraId="4545DD5D" w14:textId="77777777" w:rsidR="00A257C7" w:rsidRDefault="00A257C7" w:rsidP="000E5536">
      <w:pPr>
        <w:pStyle w:val="Code"/>
      </w:pPr>
      <w:r>
        <w:t xml:space="preserve">        &lt;/repository&gt;</w:t>
      </w:r>
    </w:p>
    <w:p w14:paraId="3512C84D" w14:textId="2C9AF017" w:rsidR="00BE187D" w:rsidRPr="008F67AF" w:rsidRDefault="00A257C7" w:rsidP="000E5536">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0E5536">
      <w:pPr>
        <w:pStyle w:val="BodyText2"/>
      </w:pPr>
      <w:r>
        <w:t xml:space="preserve">When I tried to import Lars jrc repo I got an error: </w:t>
      </w:r>
      <w:r w:rsidRPr="00D97E4C">
        <w:t>missing artifact jdk.tools 1.7</w:t>
      </w:r>
      <w:r>
        <w:t xml:space="preserve">. This is due to Aptana not finding the right JRE. Following </w:t>
      </w:r>
      <w:hyperlink r:id="rId998"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0E5536">
      <w:pPr>
        <w:pStyle w:val="Code"/>
      </w:pPr>
      <w:r>
        <w:t>-vm</w:t>
      </w:r>
    </w:p>
    <w:p w14:paraId="6DA8F8E1" w14:textId="77777777" w:rsidR="00FD707D" w:rsidRDefault="00FD707D" w:rsidP="000E5536">
      <w:pPr>
        <w:pStyle w:val="Code"/>
      </w:pPr>
      <w:r w:rsidRPr="00372A50">
        <w:t>C:\Program Files (x86)\Java\jre7\bin</w:t>
      </w:r>
      <w:r>
        <w:t>\javaw.exe</w:t>
      </w:r>
    </w:p>
    <w:p w14:paraId="0660B293" w14:textId="77777777" w:rsidR="00FD707D" w:rsidRDefault="00FD707D" w:rsidP="000E5536">
      <w:pPr>
        <w:pStyle w:val="BodyText2"/>
      </w:pPr>
      <w:r>
        <w:t>Tried to change the JRE in the project to JRE1.7 but that didn’t fix the issue either.</w:t>
      </w:r>
    </w:p>
    <w:p w14:paraId="46AF54FE" w14:textId="77777777" w:rsidR="00FD707D" w:rsidRDefault="00FD707D" w:rsidP="000E5536">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99"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0E5536">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1000"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0E5536">
      <w:pPr>
        <w:pStyle w:val="BodyText2"/>
      </w:pPr>
      <w:r>
        <w:t xml:space="preserve">March 2015: </w:t>
      </w:r>
      <w:r w:rsidR="00152862">
        <w:t>A</w:t>
      </w:r>
      <w:r w:rsidR="00FD707D">
        <w:t>fter reinstalling Aptan</w:t>
      </w:r>
      <w:r w:rsidR="00BE6789">
        <w:t xml:space="preserve">a 3.4.0 on my work PC I got this error. Following instructions </w:t>
      </w:r>
      <w:hyperlink r:id="rId1001"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0E5536">
      <w:pPr>
        <w:pStyle w:val="Code"/>
      </w:pPr>
      <w:r>
        <w:t xml:space="preserve">  &lt;dependency&gt;</w:t>
      </w:r>
    </w:p>
    <w:p w14:paraId="03B1CD71" w14:textId="77777777" w:rsidR="00BE6789" w:rsidRDefault="00BE6789" w:rsidP="000E5536">
      <w:pPr>
        <w:pStyle w:val="Code"/>
      </w:pPr>
      <w:r>
        <w:t xml:space="preserve">    &lt;groupId&gt;jdk.tools&lt;/groupId&gt;</w:t>
      </w:r>
    </w:p>
    <w:p w14:paraId="57231708" w14:textId="77777777" w:rsidR="00BE6789" w:rsidRDefault="00BE6789" w:rsidP="000E5536">
      <w:pPr>
        <w:pStyle w:val="Code"/>
      </w:pPr>
      <w:r>
        <w:t xml:space="preserve">    &lt;artifactId&gt;jdk.tools&lt;/artifactId&gt;</w:t>
      </w:r>
    </w:p>
    <w:p w14:paraId="78376379" w14:textId="77777777" w:rsidR="00BE6789" w:rsidRDefault="00BE6789" w:rsidP="000E5536">
      <w:pPr>
        <w:pStyle w:val="Code"/>
      </w:pPr>
      <w:r>
        <w:t xml:space="preserve">    &lt;version&gt;1.7.0_67&lt;/version&gt;</w:t>
      </w:r>
    </w:p>
    <w:p w14:paraId="7FF0036D" w14:textId="77777777" w:rsidR="00BE6789" w:rsidRDefault="00BE6789" w:rsidP="000E5536">
      <w:pPr>
        <w:pStyle w:val="Code"/>
      </w:pPr>
      <w:r>
        <w:t xml:space="preserve">    &lt;scope&gt;system&lt;/scope&gt;</w:t>
      </w:r>
    </w:p>
    <w:p w14:paraId="2BEE3327" w14:textId="35C07126" w:rsidR="00BE6789" w:rsidRDefault="00BE6789" w:rsidP="000E5536">
      <w:pPr>
        <w:pStyle w:val="Code"/>
      </w:pPr>
      <w:r>
        <w:t xml:space="preserve">    &lt;systemPath&gt;C:/Program Files/Java/jdk1.7.0_67/lib/tools.jar&lt;/systemPath&gt;</w:t>
      </w:r>
    </w:p>
    <w:p w14:paraId="22F0A8BD" w14:textId="05861F39" w:rsidR="00EE53A7" w:rsidRDefault="00EE53A7" w:rsidP="000E5536">
      <w:pPr>
        <w:pStyle w:val="Code"/>
      </w:pPr>
      <w:r>
        <w:t>&lt;/dependency&gt;</w:t>
      </w:r>
    </w:p>
    <w:p w14:paraId="73AC16AD" w14:textId="0331F680" w:rsidR="00C622CE" w:rsidRDefault="00C622CE" w:rsidP="000E5536">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0E5536">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lastRenderedPageBreak/>
        <w:t>No compiler is provided in this environment</w:t>
      </w:r>
    </w:p>
    <w:p w14:paraId="6CA561AE" w14:textId="12B055F2" w:rsidR="002512EC" w:rsidRDefault="002512EC" w:rsidP="000E5536">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0E5536">
      <w:pPr>
        <w:pStyle w:val="BodyText2"/>
      </w:pPr>
      <w:r>
        <w:rPr>
          <w:noProof/>
          <w:lang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2">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0E5536">
      <w:pPr>
        <w:pStyle w:val="BodyText2"/>
      </w:pPr>
      <w:r>
        <w:t>On the work machine I was getting the following error when I tried to build install:</w:t>
      </w:r>
    </w:p>
    <w:p w14:paraId="0ED70439" w14:textId="5BECA5AF" w:rsidR="00A257C7" w:rsidRDefault="0087781F" w:rsidP="000E5536">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0E5536">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0E5536">
      <w:pPr>
        <w:pStyle w:val="BodyText2"/>
      </w:pPr>
      <w:r>
        <w:t>In Aptana and Maven you need to specify goals for successful builds.</w:t>
      </w:r>
      <w:r w:rsidR="00392810">
        <w:t xml:space="preserve"> See </w:t>
      </w:r>
      <w:hyperlink r:id="rId1003"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34374E">
      <w:pPr>
        <w:pStyle w:val="Heading3"/>
      </w:pPr>
      <w:r>
        <w:t>ArcGIS</w:t>
      </w:r>
    </w:p>
    <w:p w14:paraId="0CA2324E" w14:textId="77777777" w:rsidR="004B461D" w:rsidRDefault="004B461D" w:rsidP="007D2F52">
      <w:pPr>
        <w:pStyle w:val="Heading4"/>
      </w:pPr>
      <w:r>
        <w:t>ArcGIS</w:t>
      </w:r>
      <w:bookmarkEnd w:id="173"/>
      <w:r>
        <w:t xml:space="preserve"> Desktop</w:t>
      </w:r>
    </w:p>
    <w:p w14:paraId="4570906F" w14:textId="77777777" w:rsidR="004B461D" w:rsidRDefault="004B461D" w:rsidP="000E5536">
      <w:pPr>
        <w:pStyle w:val="Heading5"/>
      </w:pPr>
      <w:bookmarkStart w:id="174" w:name="_Ref352067525"/>
      <w:bookmarkStart w:id="175" w:name="_Toc315774624"/>
      <w:r>
        <w:t>Accessing PostGIS</w:t>
      </w:r>
      <w:bookmarkEnd w:id="174"/>
    </w:p>
    <w:p w14:paraId="0A61D1B6" w14:textId="77777777" w:rsidR="004B461D" w:rsidRDefault="004B461D" w:rsidP="000E5536">
      <w:pPr>
        <w:pStyle w:val="Heading6"/>
      </w:pPr>
      <w:bookmarkStart w:id="176" w:name="_Ref323214465"/>
      <w:r>
        <w:t>In 10</w:t>
      </w:r>
      <w:bookmarkEnd w:id="176"/>
    </w:p>
    <w:p w14:paraId="65B6EF5C" w14:textId="77777777" w:rsidR="004B461D" w:rsidRDefault="004B461D" w:rsidP="000E5536">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0E5536">
      <w:pPr>
        <w:pStyle w:val="BodyText2"/>
      </w:pPr>
      <w:r>
        <w:t xml:space="preserve">However, you can </w:t>
      </w:r>
      <w:hyperlink r:id="rId1004"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0E5536">
      <w:pPr>
        <w:pStyle w:val="BodyText2"/>
      </w:pPr>
      <w:r>
        <w:t>You can also connect from ArcGIS Desktop to PostGIS using the PostGIS ODBC drivers (</w:t>
      </w:r>
      <w:hyperlink r:id="rId1005" w:history="1">
        <w:r w:rsidRPr="006D7445">
          <w:rPr>
            <w:rStyle w:val="Hyperlink"/>
          </w:rPr>
          <w:t>http://www.postgresql.org/ftp/odbc/versions/msi/)</w:t>
        </w:r>
      </w:hyperlink>
    </w:p>
    <w:p w14:paraId="680F244A" w14:textId="77777777" w:rsidR="004B461D" w:rsidRDefault="004B461D" w:rsidP="000E5536">
      <w:pPr>
        <w:pStyle w:val="BodyText2"/>
      </w:pPr>
      <w:r>
        <w:t>Through an FME Connection – doesn’t work against postgis 2</w:t>
      </w:r>
    </w:p>
    <w:p w14:paraId="27F026F7" w14:textId="77777777" w:rsidR="004B461D" w:rsidRDefault="004B461D" w:rsidP="000E5536">
      <w:pPr>
        <w:pStyle w:val="Heading6"/>
      </w:pPr>
      <w:r>
        <w:lastRenderedPageBreak/>
        <w:t>In 10.1</w:t>
      </w:r>
    </w:p>
    <w:p w14:paraId="4313A3C7" w14:textId="77777777" w:rsidR="004B461D" w:rsidRDefault="004B461D" w:rsidP="000E5536">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0E5536">
      <w:pPr>
        <w:pStyle w:val="Code"/>
      </w:pPr>
      <w:r w:rsidRPr="008901C4">
        <w:t>CAST (row_number() over() AS int) as objectid,</w:t>
      </w:r>
    </w:p>
    <w:p w14:paraId="76B5CA34" w14:textId="259E45EC" w:rsidR="000A34DF" w:rsidRDefault="000A34DF" w:rsidP="000E5536">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0E5536">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0E5536">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0E5536">
      <w:pPr>
        <w:pStyle w:val="BodyText2"/>
      </w:pPr>
      <w:r>
        <w:t>Trying to create a table in a db connection to PostGIS fails with the error:</w:t>
      </w:r>
    </w:p>
    <w:p w14:paraId="4AD44938" w14:textId="26A4A920" w:rsidR="009C2295" w:rsidRDefault="009C2295" w:rsidP="000E5536">
      <w:pPr>
        <w:pStyle w:val="BodyText2"/>
      </w:pPr>
      <w:r>
        <w:t>Failed to create table. DBMS table not found [ERROR: schema “h05googleearthengine” does not exist:: SQL state: 3F000]</w:t>
      </w:r>
    </w:p>
    <w:p w14:paraId="474CCD1A" w14:textId="6741C7CC" w:rsidR="009C2295" w:rsidRPr="009C2295" w:rsidRDefault="009C2295" w:rsidP="000E5536">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0E5536">
      <w:pPr>
        <w:pStyle w:val="BodyText2"/>
      </w:pPr>
      <w:r>
        <w:t xml:space="preserve">There are some articles that describe multiprocessing using ArcGIS. See </w:t>
      </w:r>
      <w:hyperlink r:id="rId1006" w:history="1">
        <w:r w:rsidRPr="00496BB4">
          <w:rPr>
            <w:rStyle w:val="Hyperlink"/>
          </w:rPr>
          <w:t>here</w:t>
        </w:r>
      </w:hyperlink>
      <w:r>
        <w:t xml:space="preserve"> for instance. </w:t>
      </w:r>
    </w:p>
    <w:p w14:paraId="2E943950" w14:textId="77777777" w:rsidR="004B461D" w:rsidRPr="000F4730" w:rsidRDefault="004B461D" w:rsidP="000E5536">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0E5536">
      <w:pPr>
        <w:pStyle w:val="BodyText2"/>
      </w:pPr>
      <w:r>
        <w:t>To get the current extent in lat/long:</w:t>
      </w:r>
    </w:p>
    <w:p w14:paraId="20B390E5" w14:textId="77777777" w:rsidR="004B461D" w:rsidRDefault="004B461D" w:rsidP="000E5536">
      <w:pPr>
        <w:pStyle w:val="Code"/>
      </w:pPr>
      <w:r w:rsidRPr="00DE0B33">
        <w:t>extent = mxd.activeDataFrame.extent.projectAs(arcpy.SpatialReference('WGS 1984'))</w:t>
      </w:r>
    </w:p>
    <w:p w14:paraId="23CA59FD" w14:textId="77777777" w:rsidR="0000113A" w:rsidRDefault="0000113A" w:rsidP="000E5536">
      <w:pPr>
        <w:pStyle w:val="BodyText2"/>
      </w:pPr>
      <w:r>
        <w:t>To create a simple point:</w:t>
      </w:r>
    </w:p>
    <w:p w14:paraId="24EB0C9D" w14:textId="77777777" w:rsidR="0000113A" w:rsidRDefault="00A80826" w:rsidP="000E5536">
      <w:pPr>
        <w:pStyle w:val="Code"/>
      </w:pPr>
      <w:r>
        <w:t xml:space="preserve">P = </w:t>
      </w:r>
      <w:r w:rsidR="0000113A" w:rsidRPr="0000113A">
        <w:t>arcpy.FromWKT('point(120 0)',arcpy.SpatialReference(4326))</w:t>
      </w:r>
    </w:p>
    <w:p w14:paraId="684FA45F" w14:textId="77777777" w:rsidR="00A80826" w:rsidRDefault="00A80826" w:rsidP="000E5536">
      <w:pPr>
        <w:pStyle w:val="BodyText2"/>
      </w:pPr>
      <w:r>
        <w:t>To project it:</w:t>
      </w:r>
    </w:p>
    <w:p w14:paraId="5261B956" w14:textId="77777777" w:rsidR="00A80826" w:rsidRPr="00DE0B33" w:rsidRDefault="00A80826" w:rsidP="000E5536">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0E5536">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007"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77" w:name="_Ref397075401"/>
      <w:r>
        <w:t>LayerToKML</w:t>
      </w:r>
    </w:p>
    <w:p w14:paraId="312F6866" w14:textId="6070EE5D" w:rsidR="00007A08" w:rsidRPr="00007A08" w:rsidRDefault="00A221B4" w:rsidP="000E5536">
      <w:pPr>
        <w:pStyle w:val="BodyText2"/>
      </w:pPr>
      <w:r>
        <w:t>By default t</w:t>
      </w:r>
      <w:r w:rsidR="00007A08">
        <w:t xml:space="preserve">his exports all of the fields in the feature class to an HTML </w:t>
      </w:r>
      <w:r>
        <w:t xml:space="preserve">popup which is useless. </w:t>
      </w:r>
      <w:r w:rsidR="004519B1">
        <w:t xml:space="preserve">See </w:t>
      </w:r>
      <w:hyperlink r:id="rId1008"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77"/>
    </w:p>
    <w:p w14:paraId="72C0C9CB" w14:textId="77777777" w:rsidR="00CF68BB" w:rsidRDefault="00CF68BB" w:rsidP="000E5536">
      <w:pPr>
        <w:pStyle w:val="Heading8"/>
      </w:pPr>
      <w:r>
        <w:t>Failures</w:t>
      </w:r>
    </w:p>
    <w:p w14:paraId="690A6F4C" w14:textId="77777777" w:rsidR="005F1D7A" w:rsidRDefault="003814E2" w:rsidP="000E5536">
      <w:pPr>
        <w:pStyle w:val="BodyText2"/>
      </w:pPr>
      <w:r>
        <w:lastRenderedPageBreak/>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0E5536">
      <w:pPr>
        <w:pStyle w:val="GPError"/>
      </w:pPr>
      <w:r>
        <w:t>ExecuteError: ERROR 999999: Error executing function.</w:t>
      </w:r>
    </w:p>
    <w:p w14:paraId="0EAD68F2" w14:textId="77777777" w:rsidR="005F1D7A" w:rsidRDefault="005F1D7A" w:rsidP="000E5536">
      <w:pPr>
        <w:pStyle w:val="GPError"/>
      </w:pPr>
      <w:r>
        <w:t>A failure was detected inside the topology engine overlay processor. [error id: -2147467259]</w:t>
      </w:r>
    </w:p>
    <w:p w14:paraId="2D9FCDC7" w14:textId="77777777" w:rsidR="005F1D7A" w:rsidRDefault="005F1D7A" w:rsidP="000E5536">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0E5536">
      <w:pPr>
        <w:pStyle w:val="BodyText2"/>
      </w:pPr>
      <w:r>
        <w:t xml:space="preserve">This </w:t>
      </w:r>
      <w:hyperlink r:id="rId1009" w:history="1">
        <w:r w:rsidRPr="00A51C45">
          <w:rPr>
            <w:rStyle w:val="Hyperlink"/>
          </w:rPr>
          <w:t>error</w:t>
        </w:r>
      </w:hyperlink>
      <w:r>
        <w:t xml:space="preserve"> could be because the maximum error count (50,000) has been </w:t>
      </w:r>
      <w:hyperlink r:id="rId1010"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0E5536">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0E5536">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0E5536">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0E5536">
      <w:pPr>
        <w:pStyle w:val="BodyText2"/>
      </w:pPr>
      <w:r>
        <w:t>Trying to simplify the feature class to see if that helps.</w:t>
      </w:r>
    </w:p>
    <w:p w14:paraId="57BB2BB3" w14:textId="77777777" w:rsidR="004B461D" w:rsidRDefault="004B461D" w:rsidP="000E5536">
      <w:pPr>
        <w:pStyle w:val="Heading5"/>
      </w:pPr>
      <w:r>
        <w:t>ArcToolbox</w:t>
      </w:r>
      <w:bookmarkEnd w:id="175"/>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0E5536">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78" w:name="_Toc315774625"/>
      <w:r>
        <w:t>Creating Script tools</w:t>
      </w:r>
      <w:bookmarkEnd w:id="178"/>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79" w:name="_Ref387145637"/>
      <w:r>
        <w:t>ArcPy Memory leaks</w:t>
      </w:r>
      <w:bookmarkEnd w:id="179"/>
    </w:p>
    <w:p w14:paraId="41E8210F" w14:textId="77777777" w:rsidR="009B1A25" w:rsidRDefault="009B1A25" w:rsidP="000E5536">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011" w:anchor="/Running_a_script_in_process/00150000000r000000/" w:history="1">
        <w:r w:rsidR="0029603B" w:rsidRPr="0029603B">
          <w:rPr>
            <w:rStyle w:val="Hyperlink"/>
          </w:rPr>
          <w:t>here</w:t>
        </w:r>
      </w:hyperlink>
      <w:r w:rsidR="0029603B">
        <w:t xml:space="preserve">). This was suggested by someone else – see </w:t>
      </w:r>
      <w:hyperlink r:id="rId1012"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0E5536">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0E5536">
      <w:pPr>
        <w:pStyle w:val="Code"/>
      </w:pPr>
      <w:r>
        <w:t>sys.path.append(r'C:\Program Files (x86)\ArcGIS\Desktop10.2\arcpy')</w:t>
      </w:r>
    </w:p>
    <w:p w14:paraId="6AE097B9" w14:textId="77777777" w:rsidR="0028689D" w:rsidRDefault="0028689D" w:rsidP="000E5536">
      <w:pPr>
        <w:pStyle w:val="Code"/>
      </w:pPr>
      <w:r>
        <w:lastRenderedPageBreak/>
        <w:t>sys.path.append(r'C:\Program Files (x86)\ArcGIS\Desktop10.2\bin')</w:t>
      </w:r>
    </w:p>
    <w:p w14:paraId="45297670" w14:textId="77777777" w:rsidR="00543D43" w:rsidRPr="0029603B" w:rsidRDefault="00543D43" w:rsidP="000E5536">
      <w:pPr>
        <w:pStyle w:val="BodyText2"/>
      </w:pPr>
      <w:r>
        <w:t>However, it is not bulletproof as Python did crash after about 1 hour for no reason.</w:t>
      </w:r>
    </w:p>
    <w:p w14:paraId="62B1859F" w14:textId="77777777" w:rsidR="004B461D" w:rsidRDefault="004B461D" w:rsidP="000E5536">
      <w:pPr>
        <w:pStyle w:val="Heading6"/>
      </w:pPr>
      <w:bookmarkStart w:id="180" w:name="_Toc315774626"/>
      <w:r>
        <w:t>Creating RGB Composites</w:t>
      </w:r>
    </w:p>
    <w:p w14:paraId="4F6003EC" w14:textId="77777777" w:rsidR="004B461D" w:rsidRPr="00161BE8" w:rsidRDefault="004B461D" w:rsidP="000E5536">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0E5536">
      <w:pPr>
        <w:pStyle w:val="Heading6"/>
      </w:pPr>
      <w:r>
        <w:t>Creating Python Toolboxes</w:t>
      </w:r>
    </w:p>
    <w:p w14:paraId="1C68440F" w14:textId="23485118" w:rsidR="00AD1169" w:rsidRDefault="008809F7" w:rsidP="000E5536">
      <w:pPr>
        <w:pStyle w:val="BodyText2"/>
      </w:pPr>
      <w:hyperlink r:id="rId1013"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0E5536">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0E5536">
      <w:pPr>
        <w:pStyle w:val="Heading6"/>
      </w:pPr>
      <w:r>
        <w:t>Using ArcGIS with Anaconda</w:t>
      </w:r>
    </w:p>
    <w:p w14:paraId="50F58CA6" w14:textId="6FBF7348" w:rsidR="005A1EC7" w:rsidRDefault="005A1EC7" w:rsidP="000E5536">
      <w:pPr>
        <w:pStyle w:val="BodyText2"/>
      </w:pPr>
      <w:r>
        <w:t xml:space="preserve">Good article </w:t>
      </w:r>
      <w:hyperlink r:id="rId1014"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D96B97">
      <w:pPr>
        <w:pStyle w:val="Unix"/>
      </w:pPr>
      <w:r w:rsidRPr="008C7621">
        <w:t>conda create -n arc1031 python=2.7.8 numpy=1.7.1 matplotlib=1.3.0 pyparsing xlrd xlwt</w:t>
      </w:r>
    </w:p>
    <w:p w14:paraId="30991D07" w14:textId="122CDAC5" w:rsidR="005D336A" w:rsidRDefault="005D336A" w:rsidP="000E5536">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D96B97">
      <w:pPr>
        <w:pStyle w:val="Unix"/>
      </w:pPr>
      <w:r w:rsidRPr="00246923">
        <w:t xml:space="preserve">C:\Anaconda&gt;conda remove -n arc1031 </w:t>
      </w:r>
      <w:r w:rsidR="00617096">
        <w:t>–</w:t>
      </w:r>
      <w:r w:rsidRPr="00246923">
        <w:t>all</w:t>
      </w:r>
    </w:p>
    <w:p w14:paraId="6DDA34A7" w14:textId="27BADDC9" w:rsidR="00617096" w:rsidRDefault="00617096" w:rsidP="000E5536">
      <w:pPr>
        <w:pStyle w:val="BodyText2"/>
      </w:pPr>
      <w:r>
        <w:t xml:space="preserve">Trying the advice from </w:t>
      </w:r>
      <w:hyperlink r:id="rId1015" w:history="1">
        <w:r w:rsidRPr="00617096">
          <w:rPr>
            <w:rStyle w:val="Hyperlink"/>
          </w:rPr>
          <w:t>here</w:t>
        </w:r>
      </w:hyperlink>
      <w:r>
        <w:t>.</w:t>
      </w:r>
      <w:r w:rsidR="009C751D">
        <w:t xml:space="preserve"> Nope.</w:t>
      </w:r>
    </w:p>
    <w:p w14:paraId="2B254CDC" w14:textId="0CCB2C8D" w:rsidR="009C751D" w:rsidRDefault="009C751D" w:rsidP="000E5536">
      <w:pPr>
        <w:pStyle w:val="BodyText2"/>
      </w:pPr>
      <w:r>
        <w:t>Trying to install the GCS module like this even though it is already installed in the Anaconda folder:</w:t>
      </w:r>
    </w:p>
    <w:p w14:paraId="2E3A4739" w14:textId="5DEAB22B" w:rsidR="009C751D" w:rsidRDefault="009C751D" w:rsidP="00D96B97">
      <w:pPr>
        <w:pStyle w:val="Unix"/>
      </w:pPr>
      <w:r w:rsidRPr="009C751D">
        <w:t>pip install --upgrade google-cloud-storage --target=C:\Python27\ArcGIS10.3\Lib\site-packages</w:t>
      </w:r>
    </w:p>
    <w:p w14:paraId="0FC2013A" w14:textId="20B5CD3D" w:rsidR="009C751D" w:rsidRPr="005A1EC7" w:rsidRDefault="009C751D" w:rsidP="000E5536">
      <w:pPr>
        <w:pStyle w:val="BodyText2"/>
      </w:pPr>
      <w:r>
        <w:t>This worked!</w:t>
      </w:r>
    </w:p>
    <w:p w14:paraId="31834270" w14:textId="77777777" w:rsidR="004B461D" w:rsidRDefault="004B461D" w:rsidP="000E5536">
      <w:pPr>
        <w:pStyle w:val="Heading5"/>
      </w:pPr>
      <w:r>
        <w:t>ArcGIS Metadata</w:t>
      </w:r>
      <w:bookmarkEnd w:id="180"/>
    </w:p>
    <w:p w14:paraId="51BA74EF" w14:textId="77777777" w:rsidR="00601152" w:rsidRDefault="00601152" w:rsidP="000E5536">
      <w:pPr>
        <w:pStyle w:val="Heading6"/>
      </w:pPr>
      <w:r>
        <w:t>Creation</w:t>
      </w:r>
    </w:p>
    <w:p w14:paraId="7924C418" w14:textId="124FEC87" w:rsidR="00601152" w:rsidRPr="00601152" w:rsidRDefault="00601152" w:rsidP="000E5536">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181" w:name="_Ref464223335"/>
      <w:r>
        <w:t>Exporting to HTML</w:t>
      </w:r>
      <w:bookmarkEnd w:id="181"/>
    </w:p>
    <w:p w14:paraId="013F2370" w14:textId="77777777" w:rsidR="00196C4A" w:rsidRDefault="00196C4A" w:rsidP="000E5536">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0E5536">
      <w:pPr>
        <w:pStyle w:val="BodyText2"/>
      </w:pPr>
      <w:r>
        <w:t xml:space="preserve">There is good documentation on using the XSLT Transformation tool in the online docs </w:t>
      </w:r>
      <w:hyperlink r:id="rId1016"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0E5536">
      <w:pPr>
        <w:pStyle w:val="BodyText2"/>
      </w:pPr>
      <w:r>
        <w:lastRenderedPageBreak/>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t>Corrupted template</w:t>
      </w:r>
    </w:p>
    <w:p w14:paraId="6A825453" w14:textId="77777777" w:rsidR="004B461D" w:rsidRPr="00530CA1" w:rsidRDefault="004B461D" w:rsidP="000E5536">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0E5536">
      <w:pPr>
        <w:pStyle w:val="Heading6"/>
      </w:pPr>
      <w:r>
        <w:t>SQL</w:t>
      </w:r>
    </w:p>
    <w:p w14:paraId="39793078" w14:textId="77777777" w:rsidR="004B461D" w:rsidRPr="00C66DCC" w:rsidRDefault="004B461D" w:rsidP="000E5536">
      <w:pPr>
        <w:pStyle w:val="BodyText2"/>
      </w:pPr>
      <w:r>
        <w:t>To get the length of a string use CHAR_LENGTH(&lt;str&gt;) in a query expression</w:t>
      </w:r>
    </w:p>
    <w:p w14:paraId="79455072" w14:textId="77777777" w:rsidR="004B461D" w:rsidRDefault="004B461D" w:rsidP="000E5536">
      <w:pPr>
        <w:pStyle w:val="Heading6"/>
      </w:pPr>
      <w:bookmarkStart w:id="182" w:name="_Ref434390506"/>
      <w:r>
        <w:t>Mapping</w:t>
      </w:r>
      <w:bookmarkEnd w:id="182"/>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017"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0E5536">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0E5536">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0E5536">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018"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3897A640" w14:textId="77777777" w:rsidR="004B461D" w:rsidRDefault="004B461D" w:rsidP="000E5536">
      <w:pPr>
        <w:pStyle w:val="Heading5"/>
      </w:pPr>
      <w:r>
        <w:t>Accessing NoSQL databases</w:t>
      </w:r>
    </w:p>
    <w:p w14:paraId="2CD1AA09" w14:textId="77777777" w:rsidR="004B461D" w:rsidRPr="006F0DF8" w:rsidRDefault="004B461D" w:rsidP="000E5536">
      <w:pPr>
        <w:pStyle w:val="BodyText2"/>
      </w:pPr>
      <w:r>
        <w:t xml:space="preserve">There are a couple of articles </w:t>
      </w:r>
      <w:hyperlink r:id="rId1019"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0E5536">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0E5536">
      <w:pPr>
        <w:pStyle w:val="BodyText2"/>
      </w:pPr>
      <w:r>
        <w:t xml:space="preserve">Great article </w:t>
      </w:r>
      <w:hyperlink r:id="rId1020"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lastRenderedPageBreak/>
        <w:t>Upgrade issues</w:t>
      </w:r>
    </w:p>
    <w:p w14:paraId="079974F4" w14:textId="4C114E7E" w:rsidR="00E61D64" w:rsidRDefault="00E61D64" w:rsidP="000E5536">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0E5536">
      <w:pPr>
        <w:pStyle w:val="Tiny"/>
      </w:pPr>
      <w:r>
        <w:t>['',</w:t>
      </w:r>
    </w:p>
    <w:p w14:paraId="7F678E4A" w14:textId="77777777" w:rsidR="00410A09" w:rsidRDefault="00410A09" w:rsidP="000E5536">
      <w:pPr>
        <w:pStyle w:val="Tiny"/>
      </w:pPr>
      <w:r>
        <w:t xml:space="preserve"> u'c:\\program files (x86)\\arcgis\\desktop10.3\\arcpy',</w:t>
      </w:r>
    </w:p>
    <w:p w14:paraId="42CA975B" w14:textId="77777777" w:rsidR="00410A09" w:rsidRDefault="00410A09" w:rsidP="000E5536">
      <w:pPr>
        <w:pStyle w:val="Tiny"/>
      </w:pPr>
      <w:r>
        <w:t xml:space="preserve"> 'C:\\Windows\\system32\\python27.zip',</w:t>
      </w:r>
    </w:p>
    <w:p w14:paraId="711D5C3E" w14:textId="77777777" w:rsidR="00410A09" w:rsidRDefault="00410A09" w:rsidP="000E5536">
      <w:pPr>
        <w:pStyle w:val="Tiny"/>
      </w:pPr>
      <w:r>
        <w:t xml:space="preserve"> 'C:\\Python27\\ArcGIS10.3\\Lib',</w:t>
      </w:r>
    </w:p>
    <w:p w14:paraId="0E689CBB" w14:textId="77777777" w:rsidR="00410A09" w:rsidRDefault="00410A09" w:rsidP="000E5536">
      <w:pPr>
        <w:pStyle w:val="Tiny"/>
      </w:pPr>
      <w:r>
        <w:t xml:space="preserve"> 'C:\\Python27\\ArcGIS10.3\\DLLs',</w:t>
      </w:r>
    </w:p>
    <w:p w14:paraId="5E515C1E" w14:textId="77777777" w:rsidR="00410A09" w:rsidRDefault="00410A09" w:rsidP="000E5536">
      <w:pPr>
        <w:pStyle w:val="Tiny"/>
      </w:pPr>
      <w:r>
        <w:t xml:space="preserve"> 'C:\\Python27\\ArcGIS10.3\\Lib\\lib-tk',</w:t>
      </w:r>
    </w:p>
    <w:p w14:paraId="7247CEDA" w14:textId="77777777" w:rsidR="00410A09" w:rsidRDefault="00410A09" w:rsidP="000E5536">
      <w:pPr>
        <w:pStyle w:val="Tiny"/>
      </w:pPr>
      <w:r>
        <w:t xml:space="preserve"> 'C:\\Windows\\System32',</w:t>
      </w:r>
    </w:p>
    <w:p w14:paraId="47D766DF" w14:textId="77777777" w:rsidR="00410A09" w:rsidRDefault="00410A09" w:rsidP="000E5536">
      <w:pPr>
        <w:pStyle w:val="Tiny"/>
      </w:pPr>
      <w:r>
        <w:t xml:space="preserve"> 'C:\\Program Files (x86)\\ArcGIS\\Desktop10.3\\bin',</w:t>
      </w:r>
    </w:p>
    <w:p w14:paraId="2D926596" w14:textId="77777777" w:rsidR="00410A09" w:rsidRDefault="00410A09" w:rsidP="000E5536">
      <w:pPr>
        <w:pStyle w:val="Tiny"/>
      </w:pPr>
      <w:r>
        <w:t xml:space="preserve"> 'C:\\Python27\\ArcGIS10.3',</w:t>
      </w:r>
    </w:p>
    <w:p w14:paraId="644FE689" w14:textId="77777777" w:rsidR="00410A09" w:rsidRDefault="00410A09" w:rsidP="000E5536">
      <w:pPr>
        <w:pStyle w:val="Tiny"/>
      </w:pPr>
      <w:r>
        <w:t xml:space="preserve"> 'C:\\Python27\\ArcGIS10.3\\lib\\site-packages',</w:t>
      </w:r>
    </w:p>
    <w:p w14:paraId="684BF4B4" w14:textId="77777777" w:rsidR="00410A09" w:rsidRDefault="00410A09" w:rsidP="000E5536">
      <w:pPr>
        <w:pStyle w:val="Tiny"/>
      </w:pPr>
      <w:r>
        <w:t xml:space="preserve"> 'C:\\Program Files (x86)\\ArcGIS\\Desktop10.3\\ArcPy',</w:t>
      </w:r>
    </w:p>
    <w:p w14:paraId="3AF109CA" w14:textId="632DB3AD" w:rsidR="00410A09" w:rsidRDefault="00410A09" w:rsidP="000E5536">
      <w:pPr>
        <w:pStyle w:val="Tiny"/>
      </w:pPr>
      <w:r>
        <w:t xml:space="preserve"> 'C:\\Program Files (x86)</w:t>
      </w:r>
      <w:hyperlink r:id="rId1021" w:history="1">
        <w:r w:rsidRPr="00D00B7B">
          <w:rPr>
            <w:rStyle w:val="Hyperlink"/>
          </w:rPr>
          <w:t>\\ArcGIS\\Desktop10.3\\ArcToolBox\\Scripts</w:t>
        </w:r>
      </w:hyperlink>
      <w:r>
        <w:t>']</w:t>
      </w:r>
    </w:p>
    <w:p w14:paraId="77F3E625" w14:textId="57783ADC" w:rsidR="00410A09" w:rsidRPr="00E61D64" w:rsidRDefault="0006342D" w:rsidP="000E5536">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022"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183"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184" w:name="_Ref328037721"/>
      <w:r>
        <w:t>Coordinate order</w:t>
      </w:r>
      <w:bookmarkEnd w:id="184"/>
    </w:p>
    <w:p w14:paraId="5508F9DB" w14:textId="77777777" w:rsidR="000A34DF" w:rsidRPr="00DF0B13" w:rsidRDefault="000A34DF"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023" w:anchor="/WFS_services/00930000005q000000/" w:history="1">
        <w:r w:rsidRPr="00DF0B13">
          <w:rPr>
            <w:rStyle w:val="Hyperlink"/>
          </w:rPr>
          <w:t>here</w:t>
        </w:r>
      </w:hyperlink>
      <w:r>
        <w:t xml:space="preserve"> for more information.</w:t>
      </w:r>
    </w:p>
    <w:p w14:paraId="54663AEC" w14:textId="77777777" w:rsidR="000A34DF" w:rsidRPr="00FA38C3" w:rsidRDefault="000A34DF" w:rsidP="000E5536">
      <w:pPr>
        <w:pStyle w:val="BodyText2"/>
      </w:pPr>
      <w:r>
        <w:t xml:space="preserve">To see whats new in ArcGIS for Server 10.1 see </w:t>
      </w:r>
      <w:hyperlink r:id="rId1024"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183"/>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0E5536">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0E5536">
      <w:pPr>
        <w:pStyle w:val="BodyText2"/>
      </w:pPr>
      <w:r>
        <w:t>If you open ArcCatalog and right click on the server and look at the statistics for the Andrew_SpeciesWFS service these are the statistics:</w:t>
      </w:r>
    </w:p>
    <w:p w14:paraId="66F010DA" w14:textId="77777777" w:rsidR="004B461D" w:rsidRDefault="004B461D" w:rsidP="000E5536">
      <w:pPr>
        <w:pStyle w:val="Code"/>
      </w:pPr>
      <w:r>
        <w:t>Service Usage Time:</w:t>
      </w:r>
    </w:p>
    <w:p w14:paraId="22C35B55" w14:textId="77777777" w:rsidR="004B461D" w:rsidRDefault="004B461D" w:rsidP="000E5536">
      <w:pPr>
        <w:pStyle w:val="Code"/>
      </w:pPr>
      <w:r>
        <w:t xml:space="preserve">    Total number of requests:    845758 </w:t>
      </w:r>
    </w:p>
    <w:p w14:paraId="3B938114" w14:textId="77777777" w:rsidR="004B461D" w:rsidRDefault="004B461D" w:rsidP="000E5536">
      <w:pPr>
        <w:pStyle w:val="Code"/>
      </w:pPr>
      <w:r>
        <w:t xml:space="preserve">    Number of requests succeeded:    845744 </w:t>
      </w:r>
    </w:p>
    <w:p w14:paraId="24CBB4C2" w14:textId="77777777" w:rsidR="004B461D" w:rsidRDefault="004B461D" w:rsidP="000E5536">
      <w:pPr>
        <w:pStyle w:val="Code"/>
      </w:pPr>
      <w:r>
        <w:t xml:space="preserve">    Number of requests timed out:    14 </w:t>
      </w:r>
    </w:p>
    <w:p w14:paraId="35E23DCF" w14:textId="77777777" w:rsidR="004B461D" w:rsidRDefault="004B461D" w:rsidP="000E5536">
      <w:pPr>
        <w:pStyle w:val="Code"/>
      </w:pPr>
      <w:r>
        <w:t xml:space="preserve">    Avg usage time:   0.403615 Seconds</w:t>
      </w:r>
    </w:p>
    <w:p w14:paraId="436A050B" w14:textId="77777777" w:rsidR="004B461D" w:rsidRDefault="004B461D" w:rsidP="000E5536">
      <w:pPr>
        <w:pStyle w:val="Code"/>
      </w:pPr>
      <w:r>
        <w:t xml:space="preserve">    Min usage time:   0.004999 Seconds</w:t>
      </w:r>
    </w:p>
    <w:p w14:paraId="55503E7A" w14:textId="77777777" w:rsidR="004B461D" w:rsidRDefault="004B461D" w:rsidP="000E5536">
      <w:pPr>
        <w:pStyle w:val="Code"/>
      </w:pPr>
      <w:r>
        <w:t xml:space="preserve">    Max usage time:   601.300999 Seconds</w:t>
      </w:r>
    </w:p>
    <w:p w14:paraId="0279B31A" w14:textId="77777777" w:rsidR="004B461D" w:rsidRDefault="004B461D" w:rsidP="000E5536">
      <w:pPr>
        <w:pStyle w:val="Code"/>
      </w:pPr>
      <w:r>
        <w:t xml:space="preserve">    Sum usage time:   341354.951967 Seconds</w:t>
      </w:r>
    </w:p>
    <w:p w14:paraId="11D8ABB0" w14:textId="77777777" w:rsidR="004B461D" w:rsidRDefault="004B461D" w:rsidP="000E5536">
      <w:pPr>
        <w:pStyle w:val="Code"/>
      </w:pPr>
    </w:p>
    <w:p w14:paraId="403F3E1B" w14:textId="77777777" w:rsidR="004B461D" w:rsidRDefault="004B461D" w:rsidP="000E5536">
      <w:pPr>
        <w:pStyle w:val="Code"/>
      </w:pPr>
      <w:r>
        <w:t>Service Wait Time:</w:t>
      </w:r>
    </w:p>
    <w:p w14:paraId="553E6102" w14:textId="77777777" w:rsidR="004B461D" w:rsidRDefault="004B461D" w:rsidP="000E5536">
      <w:pPr>
        <w:pStyle w:val="Code"/>
      </w:pPr>
      <w:r>
        <w:lastRenderedPageBreak/>
        <w:t xml:space="preserve">    Total number of requests:    846186 </w:t>
      </w:r>
    </w:p>
    <w:p w14:paraId="551C6357" w14:textId="77777777" w:rsidR="004B461D" w:rsidRDefault="004B461D" w:rsidP="000E5536">
      <w:pPr>
        <w:pStyle w:val="Code"/>
      </w:pPr>
      <w:r>
        <w:t xml:space="preserve">    Number of requests succeeded:    845767 </w:t>
      </w:r>
    </w:p>
    <w:p w14:paraId="3D1BE3BC" w14:textId="77777777" w:rsidR="004B461D" w:rsidRDefault="004B461D" w:rsidP="000E5536">
      <w:pPr>
        <w:pStyle w:val="Code"/>
      </w:pPr>
      <w:r>
        <w:t xml:space="preserve">    Number of requests failed:    0 </w:t>
      </w:r>
    </w:p>
    <w:p w14:paraId="71FC890C" w14:textId="77777777" w:rsidR="004B461D" w:rsidRDefault="004B461D" w:rsidP="000E5536">
      <w:pPr>
        <w:pStyle w:val="Code"/>
      </w:pPr>
      <w:r>
        <w:t xml:space="preserve">    Number of requests timed out:    419 </w:t>
      </w:r>
    </w:p>
    <w:p w14:paraId="002284D4" w14:textId="77777777" w:rsidR="004B461D" w:rsidRDefault="004B461D" w:rsidP="000E5536">
      <w:pPr>
        <w:pStyle w:val="Code"/>
      </w:pPr>
      <w:r>
        <w:t xml:space="preserve">    Avg wait time:   0.221381 Seconds</w:t>
      </w:r>
    </w:p>
    <w:p w14:paraId="474E690B" w14:textId="77777777" w:rsidR="004B461D" w:rsidRDefault="004B461D" w:rsidP="000E5536">
      <w:pPr>
        <w:pStyle w:val="Code"/>
      </w:pPr>
      <w:r>
        <w:t xml:space="preserve">    Min wait time:   0.000000 Seconds</w:t>
      </w:r>
    </w:p>
    <w:p w14:paraId="2620B566" w14:textId="77777777" w:rsidR="004B461D" w:rsidRDefault="004B461D" w:rsidP="000E5536">
      <w:pPr>
        <w:pStyle w:val="Code"/>
      </w:pPr>
      <w:r>
        <w:t xml:space="preserve">    Max wait time:   59.903999 Seconds</w:t>
      </w:r>
    </w:p>
    <w:p w14:paraId="4FDBC938" w14:textId="77777777" w:rsidR="004B461D" w:rsidRDefault="004B461D" w:rsidP="000E5536">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0E5536">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0E5536">
      <w:pPr>
        <w:pStyle w:val="BodyText2"/>
      </w:pPr>
      <w:r>
        <w:t>But there is no id_no which is a bit useless! Looked at the ArcGIS Server Logs around this time and nowhere does it capture the actual request.</w:t>
      </w:r>
    </w:p>
    <w:p w14:paraId="2B230EE4" w14:textId="77777777" w:rsidR="004B461D" w:rsidRDefault="004B461D" w:rsidP="000E5536">
      <w:pPr>
        <w:pStyle w:val="BodyText2"/>
      </w:pPr>
      <w:r>
        <w:t xml:space="preserve">If I import all of the ArcGIS Server Logs for 1 day into Postgresql and if I run this query: </w:t>
      </w:r>
    </w:p>
    <w:p w14:paraId="7AFF004A" w14:textId="77777777" w:rsidR="004B461D" w:rsidRDefault="004B461D" w:rsidP="000E5536">
      <w:pPr>
        <w:pStyle w:val="Code"/>
      </w:pPr>
      <w:r>
        <w:t>SELECT text_line_data FROM text_line where text_line_data like '%Context Usage Timeout%' and text_line_data like '%SpeciesWFS%'</w:t>
      </w:r>
    </w:p>
    <w:p w14:paraId="23BB1151" w14:textId="77777777" w:rsidR="004B461D" w:rsidRDefault="004B461D" w:rsidP="000E5536">
      <w:pPr>
        <w:pStyle w:val="BodyText2"/>
      </w:pPr>
      <w:r>
        <w:t>I miraculously get 14 records which is how many requests timed out in the Service Usage Time statistics!!!</w:t>
      </w:r>
    </w:p>
    <w:p w14:paraId="5A9422C5" w14:textId="77777777" w:rsidR="004B461D" w:rsidRDefault="004B461D" w:rsidP="000E5536">
      <w:pPr>
        <w:pStyle w:val="BodyText2"/>
      </w:pPr>
      <w:r>
        <w:t>And if I run this query:</w:t>
      </w:r>
    </w:p>
    <w:p w14:paraId="0006D150" w14:textId="77777777" w:rsidR="004B461D" w:rsidRDefault="004B461D" w:rsidP="000E5536">
      <w:pPr>
        <w:pStyle w:val="Code"/>
      </w:pPr>
      <w:r>
        <w:t>SELECT text_line_data  FROM text_line where text_line_data like '%Wait Timeout Interval%' and text_line_data like '%SpeciesWFS%'</w:t>
      </w:r>
    </w:p>
    <w:p w14:paraId="20989333" w14:textId="77777777" w:rsidR="004B461D" w:rsidRDefault="004B461D" w:rsidP="000E5536">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0E5536">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0E5536">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0E5536">
      <w:pPr>
        <w:pStyle w:val="BodyText2"/>
      </w:pPr>
      <w:r>
        <w:t xml:space="preserve">Information on what these actually mean is here: </w:t>
      </w:r>
      <w:hyperlink r:id="rId1025"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0E5536">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0E5536">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0E5536">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0E5536">
      <w:pPr>
        <w:pStyle w:val="BodyText2"/>
      </w:pPr>
      <w:r>
        <w:t>This is the closest:</w:t>
      </w:r>
    </w:p>
    <w:p w14:paraId="0C99043A" w14:textId="77777777" w:rsidR="004B461D" w:rsidRDefault="004B461D" w:rsidP="000E5536">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0E5536">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0E5536">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0E5536">
      <w:pPr>
        <w:pStyle w:val="BodyText2"/>
      </w:pPr>
      <w:r>
        <w:t>Imported the IIS logs into Postgresql and ran this query:</w:t>
      </w:r>
    </w:p>
    <w:p w14:paraId="1469B882" w14:textId="77777777" w:rsidR="004B461D" w:rsidRDefault="004B461D" w:rsidP="000E5536">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0E5536">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0E5536">
      <w:pPr>
        <w:pStyle w:val="Code"/>
      </w:pPr>
      <w:r w:rsidRPr="009F33FE">
        <w:t>"2012-07-20 13:21:58 139.191.147.63 55236 10.50.26.214 80 HTTP/1.1 GET /ArcGIS/services/Andrew/SpeciesWFSLatLong/MapServer/WFSServer?service=WFS&amp;propertyname=&amp;request=GetFeature&amp;filter=%3Cogc%3AFilter%3E%3Cogc%3A</w:t>
      </w:r>
      <w:r w:rsidRPr="009F33FE">
        <w:lastRenderedPageBreak/>
        <w:t>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0E5536">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0E5536">
      <w:pPr>
        <w:pStyle w:val="BodyText2"/>
      </w:pPr>
      <w:r>
        <w:t>WFS Request for a small polygon (this stopped working in Chrome on 20/8/12 for some reason):</w:t>
      </w:r>
    </w:p>
    <w:p w14:paraId="6E5DFC54" w14:textId="77777777" w:rsidR="004B461D" w:rsidRDefault="008809F7" w:rsidP="000E5536">
      <w:pPr>
        <w:pStyle w:val="BodyText2"/>
        <w:rPr>
          <w:rStyle w:val="Hyperlink"/>
        </w:rPr>
      </w:pPr>
      <w:hyperlink r:id="rId1026"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0E5536">
      <w:pPr>
        <w:pStyle w:val="BodyText2"/>
      </w:pPr>
      <w:r>
        <w:t>WFS Request for a small polygon in Lat Long (note version changes to 1.0.0):</w:t>
      </w:r>
    </w:p>
    <w:p w14:paraId="4BB77F62" w14:textId="77777777" w:rsidR="004B461D" w:rsidRDefault="008809F7" w:rsidP="000E5536">
      <w:pPr>
        <w:pStyle w:val="BodyText2"/>
        <w:rPr>
          <w:rStyle w:val="Hyperlink"/>
        </w:rPr>
      </w:pPr>
      <w:hyperlink r:id="rId1027"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0E5536">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0E5536">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185" w:name="_Ref330801250"/>
      <w:r>
        <w:t>Changing ArcGIS Server Service Timeouts</w:t>
      </w:r>
      <w:bookmarkEnd w:id="185"/>
    </w:p>
    <w:p w14:paraId="05248B07" w14:textId="77777777" w:rsidR="004B461D" w:rsidRDefault="004B461D" w:rsidP="000E5536">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0E5536">
      <w:pPr>
        <w:pStyle w:val="BodyText2"/>
      </w:pPr>
      <w:r>
        <w:t>You must stop the ArcGIS Server Object Manager service before making manual changes to a service configuration file.</w:t>
      </w:r>
    </w:p>
    <w:p w14:paraId="346362E7" w14:textId="77777777" w:rsidR="004B461D" w:rsidRDefault="004B461D" w:rsidP="000E5536">
      <w:pPr>
        <w:pStyle w:val="BodyText2"/>
      </w:pPr>
      <w:r>
        <w:t>Is this really true? Anyway, the following default properties are set by default for the SpeciesWFSLatLong service:</w:t>
      </w:r>
    </w:p>
    <w:p w14:paraId="63D5F9EE" w14:textId="77777777" w:rsidR="004B461D" w:rsidRDefault="004B461D" w:rsidP="000E5536">
      <w:pPr>
        <w:pStyle w:val="Code"/>
      </w:pPr>
      <w:r>
        <w:tab/>
        <w:t>&lt;WaitTimeout&gt;60&lt;/WaitTimeout&gt;</w:t>
      </w:r>
    </w:p>
    <w:p w14:paraId="22E1FA47" w14:textId="77777777" w:rsidR="004B461D" w:rsidRDefault="004B461D" w:rsidP="000E5536">
      <w:pPr>
        <w:pStyle w:val="Code"/>
      </w:pPr>
      <w:r>
        <w:tab/>
        <w:t>&lt;IdleTimeout&gt;1800&lt;/IdleTimeout&gt;</w:t>
      </w:r>
    </w:p>
    <w:p w14:paraId="524B2EF6" w14:textId="77777777" w:rsidR="004B461D" w:rsidRDefault="004B461D" w:rsidP="000E5536">
      <w:pPr>
        <w:pStyle w:val="Code"/>
      </w:pPr>
      <w:r>
        <w:tab/>
        <w:t>&lt;UsageTimeout&gt;600&lt;/UsageTimeout&gt;</w:t>
      </w:r>
    </w:p>
    <w:p w14:paraId="295583E9" w14:textId="77777777" w:rsidR="004B461D" w:rsidRPr="00D141B2" w:rsidRDefault="004B461D" w:rsidP="000E5536">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186" w:name="_Ref330988658"/>
      <w:r>
        <w:t xml:space="preserve">Changing the </w:t>
      </w:r>
      <w:r w:rsidRPr="009E7739">
        <w:t>httpRuntime executionTimeout</w:t>
      </w:r>
      <w:bookmarkEnd w:id="186"/>
    </w:p>
    <w:p w14:paraId="6469C15B" w14:textId="77777777" w:rsidR="004B461D" w:rsidRDefault="004B461D" w:rsidP="000E5536">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0E5536">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0E5536">
      <w:pPr>
        <w:pStyle w:val="BodyText2"/>
      </w:pPr>
      <w:r>
        <w:t xml:space="preserve">I need to check that the interior rings are taken into account when intersecting the WDPA and Red List. The Wild Cat is a good example with a large interior ring (OBJECTID=91981 and speciesid=8543). </w:t>
      </w:r>
      <w:hyperlink r:id="rId1028"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0E5536">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0E5536">
      <w:pPr>
        <w:pStyle w:val="BodyText2"/>
      </w:pPr>
      <w:r w:rsidRPr="00C752DA">
        <w:lastRenderedPageBreak/>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0E5536">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4374E">
      <w:pPr>
        <w:pStyle w:val="Heading3"/>
      </w:pPr>
      <w:r>
        <w:t>Eclipse</w:t>
      </w:r>
    </w:p>
    <w:p w14:paraId="6615C898" w14:textId="69C87078" w:rsidR="0037722F" w:rsidRDefault="0037722F" w:rsidP="000E5536">
      <w:pPr>
        <w:pStyle w:val="BodyText2"/>
      </w:pPr>
      <w:r>
        <w:t xml:space="preserve">Installing on Windows from </w:t>
      </w:r>
      <w:hyperlink r:id="rId1029"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0E5536">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0E5536">
      <w:pPr>
        <w:pStyle w:val="BodyText2"/>
      </w:pPr>
      <w:r>
        <w:t xml:space="preserve">From </w:t>
      </w:r>
      <w:r w:rsidR="00B42BB0">
        <w:t>Eclipse Web Developer Tools.</w:t>
      </w:r>
    </w:p>
    <w:p w14:paraId="062C4615" w14:textId="44DAC344" w:rsidR="008D3EAC" w:rsidRDefault="008D3EAC" w:rsidP="000E5536">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030"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1">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0E5536">
      <w:pPr>
        <w:pStyle w:val="BodyText2"/>
      </w:pPr>
      <w:r>
        <w:t>Can be used to run Python from anywhere in Pydev. Shortcut is F2 or Ctrl+Alt+ENTER.</w:t>
      </w:r>
    </w:p>
    <w:p w14:paraId="275F6E65" w14:textId="77777777" w:rsidR="009E129F" w:rsidRDefault="009E129F" w:rsidP="000E5536">
      <w:pPr>
        <w:pStyle w:val="Heading5"/>
      </w:pPr>
      <w:r>
        <w:t>Issues</w:t>
      </w:r>
    </w:p>
    <w:p w14:paraId="131AE2CC" w14:textId="77777777" w:rsidR="009E129F" w:rsidRPr="005D1E49" w:rsidRDefault="009E129F" w:rsidP="000E5536">
      <w:pPr>
        <w:pStyle w:val="Heading6"/>
      </w:pPr>
      <w:r>
        <w:lastRenderedPageBreak/>
        <w:t>Undefined variable from import:&lt;whatever&gt;’</w:t>
      </w:r>
    </w:p>
    <w:p w14:paraId="097B783D" w14:textId="77777777" w:rsidR="009E129F" w:rsidRDefault="009E129F" w:rsidP="000E5536">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0E5536">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0E5536">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0E5536">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0E5536">
      <w:pPr>
        <w:pStyle w:val="BodyText2"/>
      </w:pPr>
      <w:r>
        <w:t xml:space="preserve">Following this guide </w:t>
      </w:r>
      <w:hyperlink r:id="rId1032" w:history="1">
        <w:r w:rsidRPr="00F21B98">
          <w:rPr>
            <w:rStyle w:val="Hyperlink"/>
          </w:rPr>
          <w:t>here</w:t>
        </w:r>
      </w:hyperlink>
      <w:r>
        <w:t xml:space="preserve">. Downloading zip for Windows </w:t>
      </w:r>
      <w:hyperlink r:id="rId1033"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0E5536">
      <w:pPr>
        <w:pStyle w:val="BodyText2"/>
      </w:pPr>
      <w:r>
        <w:t xml:space="preserve">Now if you go to </w:t>
      </w:r>
      <w:hyperlink r:id="rId1034"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0E5536">
      <w:pPr>
        <w:pStyle w:val="Code"/>
      </w:pPr>
      <w:r>
        <w:t>&lt;role rolename="manager-gui"/&gt;</w:t>
      </w:r>
    </w:p>
    <w:p w14:paraId="5DDC1649" w14:textId="1AFA05B8" w:rsidR="00484F3C" w:rsidRDefault="00484F3C" w:rsidP="000E5536">
      <w:pPr>
        <w:pStyle w:val="Code"/>
      </w:pPr>
      <w:r>
        <w:t>&lt;user username="admin" password="password" roles="manager-gui"/&gt;</w:t>
      </w:r>
    </w:p>
    <w:p w14:paraId="04BA2569" w14:textId="7A39917D" w:rsidR="00E63E2A" w:rsidRDefault="00E63E2A" w:rsidP="000E5536">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0E5536">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0E5536">
      <w:pPr>
        <w:pStyle w:val="Code"/>
      </w:pPr>
      <w:r w:rsidRPr="006413E2">
        <w:t>&lt;?xml version='1.0' encoding='utf-8'?&gt; &lt;Context docBase="E:\cottaan\My Documents\github repos\gee_spectral_library_builder"&gt;&lt;/Context&gt;</w:t>
      </w:r>
    </w:p>
    <w:p w14:paraId="6877DCFB" w14:textId="77777777" w:rsidR="00484F3C" w:rsidRDefault="00484F3C" w:rsidP="000E5536">
      <w:pPr>
        <w:pStyle w:val="BodyText2"/>
      </w:pPr>
      <w:r>
        <w:t xml:space="preserve">Then this opens correctly: </w:t>
      </w:r>
      <w:hyperlink r:id="rId1035"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0E5536">
      <w:pPr>
        <w:pStyle w:val="BodyText2"/>
      </w:pPr>
      <w:r>
        <w:lastRenderedPageBreak/>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t>Setting up SSL</w:t>
      </w:r>
    </w:p>
    <w:p w14:paraId="39D1AB4E" w14:textId="6717077F" w:rsidR="00350C35" w:rsidRDefault="00350C35" w:rsidP="000E5536">
      <w:pPr>
        <w:pStyle w:val="BodyText2"/>
      </w:pPr>
      <w:r>
        <w:t xml:space="preserve">In order to use the Dojo FlickrRESTStore I need to set up SSL on my localhost. Following instructions </w:t>
      </w:r>
      <w:hyperlink r:id="rId1036" w:history="1">
        <w:r w:rsidRPr="00350C35">
          <w:rPr>
            <w:rStyle w:val="Hyperlink"/>
          </w:rPr>
          <w:t>here</w:t>
        </w:r>
      </w:hyperlink>
      <w:r>
        <w:t xml:space="preserve"> on how to do it.</w:t>
      </w:r>
    </w:p>
    <w:p w14:paraId="113CDB0C" w14:textId="412E8A7D" w:rsidR="00350C35" w:rsidRDefault="00350C35" w:rsidP="00D96B97">
      <w:pPr>
        <w:pStyle w:val="Unix"/>
      </w:pPr>
      <w:r w:rsidRPr="00350C35">
        <w:t>C:\Program Files\Java\jdk1.8.0_91\bin&gt;keytool  -genkey -alias tomcat -keyalg RSA</w:t>
      </w:r>
    </w:p>
    <w:p w14:paraId="578415AC" w14:textId="1AA94CB9" w:rsidR="00350C35" w:rsidRDefault="00350C35" w:rsidP="00D96B97">
      <w:pPr>
        <w:pStyle w:val="Unix"/>
      </w:pPr>
      <w:r>
        <w:t>password: thargal88</w:t>
      </w:r>
    </w:p>
    <w:p w14:paraId="01404BD1" w14:textId="43D944A9" w:rsidR="00350C35" w:rsidRDefault="003B5BF6" w:rsidP="00D96B97">
      <w:pPr>
        <w:pStyle w:val="Unix"/>
      </w:pPr>
      <w:r>
        <w:t>..</w:t>
      </w:r>
      <w:r w:rsidR="00350C35">
        <w:t>and for Tomcat</w:t>
      </w:r>
    </w:p>
    <w:p w14:paraId="3183BBAC" w14:textId="48AE125F" w:rsidR="00350C35" w:rsidRDefault="00350C35" w:rsidP="000E5536">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0E5536">
      <w:pPr>
        <w:pStyle w:val="BodyText2"/>
      </w:pPr>
      <w:r>
        <w:t>In ‘</w:t>
      </w:r>
      <w:r w:rsidRPr="000D5FFD">
        <w:t>E:\cottaan\My Documents\Downloads\apache-tomcat-8.0.32\conf</w:t>
      </w:r>
      <w:r>
        <w:t>\server.xml’ uncommented lines 77-79.</w:t>
      </w:r>
      <w:r w:rsidR="00836BFC">
        <w:t xml:space="preserve"> Restarted Apache and tried </w:t>
      </w:r>
      <w:hyperlink r:id="rId1037"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0E5536">
      <w:pPr>
        <w:pStyle w:val="BodyText2"/>
      </w:pPr>
      <w:r w:rsidRPr="001807D2">
        <w:t>keystoreFile="${user.home}/.keystore" keystorePass="password"</w:t>
      </w:r>
    </w:p>
    <w:p w14:paraId="0BC6F5CF" w14:textId="0857FD29" w:rsidR="0008380D" w:rsidRDefault="0008380D" w:rsidP="000E5536">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0E5536">
      <w:pPr>
        <w:pStyle w:val="BodyText2"/>
      </w:pPr>
      <w:r>
        <w:t xml:space="preserve">Now all requests have to be through </w:t>
      </w:r>
      <w:hyperlink r:id="rId1038" w:history="1">
        <w:r w:rsidRPr="00627696">
          <w:rPr>
            <w:rStyle w:val="Hyperlink"/>
          </w:rPr>
          <w:t>https://localhost:8443/leaflet_map/index.html</w:t>
        </w:r>
      </w:hyperlink>
      <w:r>
        <w:t xml:space="preserve"> and not localhost:8181 </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0E5536">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0E5536">
      <w:pPr>
        <w:pStyle w:val="BodyText2"/>
      </w:pPr>
      <w:r>
        <w:t xml:space="preserve">Following the guide </w:t>
      </w:r>
      <w:hyperlink r:id="rId1039"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0E5536">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34374E">
      <w:pPr>
        <w:pStyle w:val="Heading3"/>
      </w:pPr>
      <w:r>
        <w:t>FME Workbench</w:t>
      </w:r>
    </w:p>
    <w:p w14:paraId="4E1DFEBE" w14:textId="6FC298C9" w:rsidR="001D55FB" w:rsidRPr="001D55FB" w:rsidRDefault="001D55FB" w:rsidP="000E5536">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0E5536">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lastRenderedPageBreak/>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040"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0E5536">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0E5536">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187" w:name="_Ref364943144"/>
      <w:r>
        <w:t>Image metadata</w:t>
      </w:r>
      <w:bookmarkEnd w:id="187"/>
    </w:p>
    <w:p w14:paraId="0C37C207" w14:textId="77777777" w:rsidR="004B461D" w:rsidRDefault="004B461D" w:rsidP="000E5536">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041" w:history="1">
        <w:r w:rsidRPr="00F719C9">
          <w:rPr>
            <w:rStyle w:val="Hyperlink"/>
          </w:rPr>
          <w:t>here</w:t>
        </w:r>
      </w:hyperlink>
      <w:r>
        <w:t>.</w:t>
      </w:r>
    </w:p>
    <w:p w14:paraId="521B2C28" w14:textId="77777777" w:rsidR="004B461D" w:rsidRDefault="004B461D" w:rsidP="000E5536">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2"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0E5536">
      <w:pPr>
        <w:pStyle w:val="BodyText2"/>
      </w:pPr>
      <w:r>
        <w:t xml:space="preserve">But there are other areas, e.g Imbak Canyon where the imagery is there but there is no DG footprint. The Palm Oil example placemark has an image from Digital Globe </w:t>
      </w:r>
      <w:hyperlink r:id="rId1043"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34374E">
      <w:pPr>
        <w:pStyle w:val="Heading3"/>
      </w:pPr>
      <w:r>
        <w:t>Microsoft Office</w:t>
      </w:r>
    </w:p>
    <w:p w14:paraId="6202502F" w14:textId="77777777" w:rsidR="004B461D" w:rsidRPr="00352E10" w:rsidRDefault="004B461D" w:rsidP="000E5536">
      <w:pPr>
        <w:pStyle w:val="BodyText2"/>
      </w:pPr>
    </w:p>
    <w:p w14:paraId="0DCB0C85" w14:textId="77777777" w:rsidR="004B461D" w:rsidRDefault="004B461D" w:rsidP="007D2F52">
      <w:pPr>
        <w:pStyle w:val="Heading4"/>
      </w:pPr>
      <w:r>
        <w:t>Excel</w:t>
      </w:r>
    </w:p>
    <w:p w14:paraId="41ABFDF1" w14:textId="77777777" w:rsidR="004B461D" w:rsidRDefault="004B461D" w:rsidP="000E5536">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0E5536">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0E5536">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0E5536">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0E5536">
      <w:pPr>
        <w:pStyle w:val="BodyText2"/>
      </w:pPr>
      <w:r>
        <w:t>Is easy:</w:t>
      </w:r>
    </w:p>
    <w:p w14:paraId="39289691" w14:textId="126457BD" w:rsidR="001874DC" w:rsidRDefault="001874DC" w:rsidP="0006252E">
      <w:pPr>
        <w:pStyle w:val="ListNumber"/>
        <w:numPr>
          <w:ilvl w:val="0"/>
          <w:numId w:val="34"/>
        </w:numPr>
      </w:pPr>
      <w:r>
        <w:lastRenderedPageBreak/>
        <w:t>Click on Add WMS/WMTS Layer…</w:t>
      </w:r>
    </w:p>
    <w:p w14:paraId="780B0600" w14:textId="063643AD" w:rsidR="001874DC" w:rsidRDefault="001874DC" w:rsidP="0006252E">
      <w:pPr>
        <w:pStyle w:val="ListNumber"/>
        <w:numPr>
          <w:ilvl w:val="0"/>
          <w:numId w:val="34"/>
        </w:numPr>
      </w:pPr>
      <w:r>
        <w:t xml:space="preserve">Click on New and add the following in the url box: </w:t>
      </w:r>
      <w:hyperlink r:id="rId1044" w:history="1">
        <w:r w:rsidRPr="00661657">
          <w:rPr>
            <w:rStyle w:val="Hyperlink"/>
          </w:rPr>
          <w:t>http://services.arcgisonline.com/arcgis/rest/services/World_Topo_Map/MapServer/WMTS/</w:t>
        </w:r>
      </w:hyperlink>
    </w:p>
    <w:p w14:paraId="49928FA8" w14:textId="1E581AD5" w:rsidR="001874DC" w:rsidRPr="001874DC" w:rsidRDefault="001874DC" w:rsidP="0006252E">
      <w:pPr>
        <w:pStyle w:val="ListNumber"/>
        <w:numPr>
          <w:ilvl w:val="0"/>
          <w:numId w:val="34"/>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0E5536">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0E5536">
      <w:pPr>
        <w:pStyle w:val="BodyText2"/>
      </w:pPr>
    </w:p>
    <w:p w14:paraId="18AEE9D7" w14:textId="7F519A11" w:rsidR="0001507A" w:rsidRDefault="0001507A" w:rsidP="000E5536">
      <w:pPr>
        <w:pStyle w:val="Heading5"/>
      </w:pPr>
      <w:r>
        <w:t>API</w:t>
      </w:r>
    </w:p>
    <w:p w14:paraId="094D8E1D" w14:textId="2DCB1B23" w:rsidR="0001507A" w:rsidRPr="0001507A" w:rsidRDefault="0001507A" w:rsidP="000E5536">
      <w:pPr>
        <w:pStyle w:val="BodyText2"/>
      </w:pPr>
      <w:r>
        <w:t xml:space="preserve">QGIS has an API and the docs are </w:t>
      </w:r>
      <w:hyperlink r:id="rId1045" w:history="1">
        <w:r w:rsidRPr="0001507A">
          <w:rPr>
            <w:rStyle w:val="Hyperlink"/>
          </w:rPr>
          <w:t>here</w:t>
        </w:r>
      </w:hyperlink>
      <w:r>
        <w:t>.</w:t>
      </w:r>
      <w:r w:rsidR="00526BE6">
        <w:t xml:space="preserve"> Here is the </w:t>
      </w:r>
      <w:hyperlink r:id="rId1046"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0E5536">
      <w:pPr>
        <w:pStyle w:val="BodyText2"/>
      </w:pPr>
      <w:r>
        <w:t xml:space="preserve">Following instructions </w:t>
      </w:r>
      <w:hyperlink r:id="rId1047"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0E5536">
      <w:pPr>
        <w:pStyle w:val="BodyText2"/>
      </w:pPr>
      <w:r>
        <w:t>First set the PYTHONPATH environment variable in OSGeo4W:</w:t>
      </w:r>
    </w:p>
    <w:p w14:paraId="1FE3DC8E" w14:textId="3DCE8E34" w:rsidR="00C742EA" w:rsidRDefault="00C742EA" w:rsidP="00D96B97">
      <w:pPr>
        <w:pStyle w:val="Unix"/>
      </w:pPr>
      <w:r>
        <w:t>C:\&gt;set PYTHONPATH=C:\Program Files (x86)\QGIS Dufour\apps\qgis\pytho</w:t>
      </w:r>
      <w:r w:rsidR="006C2081">
        <w:t>n</w:t>
      </w:r>
    </w:p>
    <w:p w14:paraId="54E0E3E8" w14:textId="6AAC4F15" w:rsidR="00D0525C" w:rsidRDefault="00C742EA" w:rsidP="00D96B97">
      <w:pPr>
        <w:pStyle w:val="Unix"/>
      </w:pPr>
      <w:r>
        <w:t>C:\&gt;set PATH=C:\Program Files (x86)\QGIS Dufour\apps\qgis\bin;%PATH%</w:t>
      </w:r>
    </w:p>
    <w:p w14:paraId="2677C45C" w14:textId="42E6E032" w:rsidR="00632FE5" w:rsidRDefault="00632FE5" w:rsidP="000E5536">
      <w:pPr>
        <w:pStyle w:val="BodyText2"/>
      </w:pPr>
      <w:r>
        <w:t>Then the import in Python works:</w:t>
      </w:r>
    </w:p>
    <w:p w14:paraId="7B5C1926" w14:textId="77777777" w:rsidR="00632FE5" w:rsidRDefault="00632FE5" w:rsidP="00D96B97">
      <w:pPr>
        <w:pStyle w:val="Unix"/>
      </w:pPr>
      <w:r>
        <w:t>C:\&gt;python</w:t>
      </w:r>
    </w:p>
    <w:p w14:paraId="7C466B82" w14:textId="5B00FA5C" w:rsidR="00632FE5" w:rsidRDefault="00632FE5" w:rsidP="00D96B97">
      <w:pPr>
        <w:pStyle w:val="Unix"/>
      </w:pPr>
      <w:r>
        <w:t>Python 2.7.4 (default, Apr  6 2013, 19:54:46) [MSC v.1500 32 bit (Intel)] on win32</w:t>
      </w:r>
    </w:p>
    <w:p w14:paraId="34974680" w14:textId="77777777" w:rsidR="00632FE5" w:rsidRDefault="00632FE5" w:rsidP="00D96B97">
      <w:pPr>
        <w:pStyle w:val="Unix"/>
      </w:pPr>
      <w:r>
        <w:t>Type "help", "copyright", "credits" or "license" for more information.</w:t>
      </w:r>
    </w:p>
    <w:p w14:paraId="2A78621C" w14:textId="77777777" w:rsidR="00632FE5" w:rsidRDefault="00632FE5" w:rsidP="00D96B97">
      <w:pPr>
        <w:pStyle w:val="Unix"/>
      </w:pPr>
      <w:r>
        <w:t>&gt;&gt;&gt; import qgis.core</w:t>
      </w:r>
    </w:p>
    <w:p w14:paraId="5BB4D1F1" w14:textId="67589C31" w:rsidR="00632FE5" w:rsidRDefault="00632FE5" w:rsidP="00D96B97">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0E5536">
      <w:pPr>
        <w:pStyle w:val="BodyText2"/>
      </w:pPr>
      <w:r>
        <w:t>Setting the environment variables</w:t>
      </w:r>
      <w:r w:rsidR="005B65B0">
        <w:t xml:space="preserve"> as follows works</w:t>
      </w:r>
      <w:r>
        <w:t>:</w:t>
      </w:r>
    </w:p>
    <w:p w14:paraId="5F92179F" w14:textId="77777777" w:rsidR="00932E9E" w:rsidRDefault="00932E9E" w:rsidP="00D96B97">
      <w:pPr>
        <w:pStyle w:val="Unix"/>
      </w:pPr>
      <w:r>
        <w:t>SET PYTHONPATH=C:\Program Files (x86)\QGIS Dufour\apps\qgis\python;%PYTHONPATH%</w:t>
      </w:r>
    </w:p>
    <w:p w14:paraId="238C5817" w14:textId="77777777" w:rsidR="005B65B0" w:rsidRDefault="005B65B0" w:rsidP="00D96B97">
      <w:pPr>
        <w:pStyle w:val="Unix"/>
      </w:pPr>
      <w:r>
        <w:t>SET PATH=C:\Program Files (x86)\QGIS Dufour\bin;C:\Program Files (x86)\QGIS Dufour\apps\qgis\bin;%PATH%</w:t>
      </w:r>
    </w:p>
    <w:p w14:paraId="5A1C2134" w14:textId="77777777" w:rsidR="005B65B0" w:rsidRDefault="005B65B0" w:rsidP="00D96B97">
      <w:pPr>
        <w:pStyle w:val="Unix"/>
      </w:pPr>
      <w:r>
        <w:t>SET PYTHONHOME=C:\Program Files (x86)\QGIS Dufour\apps\Python27</w:t>
      </w:r>
    </w:p>
    <w:p w14:paraId="2539D732" w14:textId="02A10A7A" w:rsidR="005B65B0" w:rsidRPr="006C2081" w:rsidRDefault="00932E9E" w:rsidP="000E5536">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0E5536">
      <w:pPr>
        <w:pStyle w:val="BodyText2"/>
      </w:pPr>
      <w:r>
        <w:t>To load a raster from file:</w:t>
      </w:r>
    </w:p>
    <w:p w14:paraId="5A4C799F" w14:textId="77777777" w:rsidR="002A6B35" w:rsidRDefault="002A6B35" w:rsidP="00D96B97">
      <w:pPr>
        <w:pStyle w:val="Unix"/>
      </w:pPr>
      <w:r>
        <w:t>from PyQt4.QtCore import QFileInfo</w:t>
      </w:r>
    </w:p>
    <w:p w14:paraId="42E2BA81" w14:textId="77777777" w:rsidR="002A6B35" w:rsidRDefault="002A6B35" w:rsidP="00D96B97">
      <w:pPr>
        <w:pStyle w:val="Unix"/>
      </w:pPr>
      <w:r>
        <w:t>from qgis.core import QgsRasterLayer</w:t>
      </w:r>
    </w:p>
    <w:p w14:paraId="0F19B65E" w14:textId="77777777" w:rsidR="002A6B35" w:rsidRDefault="002A6B35" w:rsidP="00D96B97">
      <w:pPr>
        <w:pStyle w:val="Unix"/>
      </w:pPr>
      <w:r>
        <w:t>fileName = "E:/cottaan/My Documents/ArcGIS/Google Earth Engine Downloads/download_datasets/tifs/transitions_tile_001.tif"</w:t>
      </w:r>
    </w:p>
    <w:p w14:paraId="6875DCE8" w14:textId="77777777" w:rsidR="002A6B35" w:rsidRDefault="002A6B35" w:rsidP="00D96B97">
      <w:pPr>
        <w:pStyle w:val="Unix"/>
      </w:pPr>
      <w:r>
        <w:t>fileInfo = QFileInfo(fileName)</w:t>
      </w:r>
    </w:p>
    <w:p w14:paraId="0CA8A94B" w14:textId="77777777" w:rsidR="002A6B35" w:rsidRDefault="002A6B35" w:rsidP="00D96B97">
      <w:pPr>
        <w:pStyle w:val="Unix"/>
      </w:pPr>
      <w:r>
        <w:t>baseName = fileInfo.baseName()</w:t>
      </w:r>
    </w:p>
    <w:p w14:paraId="3D736322" w14:textId="77777777" w:rsidR="002A6B35" w:rsidRDefault="002A6B35" w:rsidP="00D96B97">
      <w:pPr>
        <w:pStyle w:val="Unix"/>
      </w:pPr>
      <w:r>
        <w:t>rlayer = QgsRasterLayer(fileName, baseName)</w:t>
      </w:r>
    </w:p>
    <w:p w14:paraId="19150A8F" w14:textId="5742D1A9" w:rsidR="002A6B35" w:rsidRDefault="002A6B35" w:rsidP="000E5536">
      <w:pPr>
        <w:pStyle w:val="BodyText2"/>
      </w:pPr>
      <w:r>
        <w:t>To load a style programmatically:</w:t>
      </w:r>
    </w:p>
    <w:p w14:paraId="0EAEF4BC" w14:textId="77777777" w:rsidR="002A6B35" w:rsidRDefault="002A6B35" w:rsidP="00D96B97">
      <w:pPr>
        <w:pStyle w:val="Unix"/>
      </w:pPr>
      <w:r>
        <w:t>rlayer.loadNamedStyle(r"E:\cottaan\My Documents\ArcGIS\Google Earth Engine Downloads\download_datasets\symbology\transitions.qml")</w:t>
      </w:r>
    </w:p>
    <w:p w14:paraId="411150C9" w14:textId="755035D0" w:rsidR="002A6B35" w:rsidRDefault="002A6B35" w:rsidP="000E5536">
      <w:pPr>
        <w:pStyle w:val="BodyText2"/>
      </w:pPr>
      <w:r>
        <w:t>To add a layer to the map</w:t>
      </w:r>
    </w:p>
    <w:p w14:paraId="59ECF664" w14:textId="3EB626A4" w:rsidR="002A6B35" w:rsidRDefault="00137131" w:rsidP="00D96B97">
      <w:pPr>
        <w:pStyle w:val="Unix"/>
      </w:pPr>
      <w:r w:rsidRPr="00137131">
        <w:t>iface.addRasterLayer(r"E:\cottaan\My Documents\ArcGIS\Google Earth Engine Downloads\download_datasets\tifs\transitions_tile_001.tif","raster layer")</w:t>
      </w:r>
    </w:p>
    <w:p w14:paraId="41C6EC9B" w14:textId="2D9F7CF6" w:rsidR="00245D80" w:rsidRDefault="00245D80" w:rsidP="000E5536">
      <w:pPr>
        <w:pStyle w:val="BodyText2"/>
      </w:pPr>
      <w:r>
        <w:t>To export the layer to xml</w:t>
      </w:r>
    </w:p>
    <w:p w14:paraId="076FD938" w14:textId="77777777" w:rsidR="00245D80" w:rsidRDefault="00245D80" w:rsidP="00D96B97">
      <w:pPr>
        <w:pStyle w:val="Unix"/>
      </w:pPr>
      <w:r>
        <w:t>from PyQt4.QtXml import *</w:t>
      </w:r>
    </w:p>
    <w:p w14:paraId="68ECE3D3" w14:textId="77777777" w:rsidR="00245D80" w:rsidRDefault="00245D80" w:rsidP="00D96B97">
      <w:pPr>
        <w:pStyle w:val="Unix"/>
      </w:pPr>
      <w:r>
        <w:t>from PyQt4.QtXml import *</w:t>
      </w:r>
    </w:p>
    <w:p w14:paraId="62ED157A" w14:textId="77777777" w:rsidR="00245D80" w:rsidRDefault="00245D80" w:rsidP="00D96B97">
      <w:pPr>
        <w:pStyle w:val="Unix"/>
      </w:pPr>
      <w:r>
        <w:t xml:space="preserve">XMLDocument = QDomDocument("style") </w:t>
      </w:r>
    </w:p>
    <w:p w14:paraId="3C5DE4E1" w14:textId="77777777" w:rsidR="00245D80" w:rsidRDefault="00245D80" w:rsidP="00D96B97">
      <w:pPr>
        <w:pStyle w:val="Unix"/>
      </w:pPr>
      <w:r>
        <w:t xml:space="preserve">XMLMapLayers = QDomElement() </w:t>
      </w:r>
    </w:p>
    <w:p w14:paraId="7922535E" w14:textId="77777777" w:rsidR="00245D80" w:rsidRDefault="00245D80" w:rsidP="00D96B97">
      <w:pPr>
        <w:pStyle w:val="Unix"/>
      </w:pPr>
      <w:r>
        <w:t xml:space="preserve">XMLMapLayers = XMLDocument.createElement("maplayers") </w:t>
      </w:r>
    </w:p>
    <w:p w14:paraId="34E52FDD" w14:textId="77777777" w:rsidR="00245D80" w:rsidRDefault="00245D80" w:rsidP="00D96B97">
      <w:pPr>
        <w:pStyle w:val="Unix"/>
      </w:pPr>
      <w:r>
        <w:lastRenderedPageBreak/>
        <w:t xml:space="preserve">XMLMapLayer = QDomElement() </w:t>
      </w:r>
    </w:p>
    <w:p w14:paraId="576A0EB8" w14:textId="77777777" w:rsidR="00245D80" w:rsidRDefault="00245D80" w:rsidP="00D96B97">
      <w:pPr>
        <w:pStyle w:val="Unix"/>
      </w:pPr>
      <w:r>
        <w:t>XMLMapLayer = XMLDocument.createElement("maplayer")</w:t>
      </w:r>
    </w:p>
    <w:p w14:paraId="3DFBE283" w14:textId="1AC39617" w:rsidR="00245D80" w:rsidRDefault="00245D80" w:rsidP="00D96B97">
      <w:pPr>
        <w:pStyle w:val="Unix"/>
      </w:pPr>
      <w:r>
        <w:t>rlayer.writeLayerXML(XMLMapLayer,XMLDocument)</w:t>
      </w:r>
    </w:p>
    <w:p w14:paraId="397225B3" w14:textId="6AB054E1" w:rsidR="002A6B35" w:rsidRDefault="002A6B35" w:rsidP="000E5536">
      <w:pPr>
        <w:pStyle w:val="BodyText2"/>
      </w:pPr>
      <w:r>
        <w:t>To save a layer to a Layer Definition File programmatically:</w:t>
      </w:r>
    </w:p>
    <w:p w14:paraId="6B1D0DAE" w14:textId="77777777" w:rsidR="002A6B35" w:rsidRPr="002A6B35" w:rsidRDefault="002A6B35" w:rsidP="00D96B97">
      <w:pPr>
        <w:pStyle w:val="Unix"/>
      </w:pPr>
    </w:p>
    <w:p w14:paraId="785FED3D" w14:textId="77777777" w:rsidR="0090438E" w:rsidRDefault="0090438E" w:rsidP="000E5536">
      <w:pPr>
        <w:pStyle w:val="Heading2"/>
      </w:pPr>
      <w:r>
        <w:t>GDAL</w:t>
      </w:r>
    </w:p>
    <w:p w14:paraId="39EBFAF0" w14:textId="77777777" w:rsidR="00212B2D" w:rsidRDefault="00212B2D" w:rsidP="0034374E">
      <w:pPr>
        <w:pStyle w:val="Heading3"/>
      </w:pPr>
      <w:bookmarkStart w:id="188" w:name="_Ref464569146"/>
      <w:r>
        <w:t>Command line</w:t>
      </w:r>
      <w:bookmarkEnd w:id="188"/>
    </w:p>
    <w:p w14:paraId="12D5118F" w14:textId="2FE624F8" w:rsidR="00212B2D" w:rsidRDefault="00212B2D" w:rsidP="000E5536">
      <w:pPr>
        <w:pStyle w:val="BodyText2"/>
      </w:pPr>
      <w:r>
        <w:t>If you try:</w:t>
      </w:r>
    </w:p>
    <w:p w14:paraId="765B840F" w14:textId="193D7566" w:rsidR="00212B2D" w:rsidRDefault="00212B2D" w:rsidP="00D96B97">
      <w:pPr>
        <w:pStyle w:val="Unix"/>
      </w:pPr>
      <w:r w:rsidRPr="00212B2D">
        <w:t xml:space="preserve">C:\Users\cottaan&gt;gdalinfo </w:t>
      </w:r>
      <w:r>
        <w:t>–</w:t>
      </w:r>
      <w:r w:rsidRPr="00212B2D">
        <w:t>version</w:t>
      </w:r>
    </w:p>
    <w:p w14:paraId="46B8AE46" w14:textId="500B5EB0" w:rsidR="00212B2D" w:rsidRDefault="00853CF3" w:rsidP="000E5536">
      <w:pPr>
        <w:pStyle w:val="BodyText2"/>
      </w:pPr>
      <w:r>
        <w:t>Windows wont find the gdal binaries and you will get:</w:t>
      </w:r>
    </w:p>
    <w:p w14:paraId="65CD89AB" w14:textId="71A8132C" w:rsidR="00212B2D" w:rsidRDefault="00212B2D" w:rsidP="00D96B97">
      <w:pPr>
        <w:pStyle w:val="Unix"/>
      </w:pPr>
      <w:r>
        <w:t>'gdalinfo' is not recognized as an internal or external command, operable program or batch file.</w:t>
      </w:r>
    </w:p>
    <w:p w14:paraId="0EBEC1F6" w14:textId="2BD337EB" w:rsidR="005B491F" w:rsidRDefault="00853CF3" w:rsidP="000E5536">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D96B97">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D96B97">
      <w:pPr>
        <w:pStyle w:val="Unix"/>
      </w:pPr>
      <w:r>
        <w:t>Driver: GTiff/GeoTIFF</w:t>
      </w:r>
    </w:p>
    <w:p w14:paraId="7CD08CB2" w14:textId="77777777" w:rsidR="00853CF3" w:rsidRDefault="00853CF3" w:rsidP="00D96B97">
      <w:pPr>
        <w:pStyle w:val="Unix"/>
      </w:pPr>
      <w:r>
        <w:t>Files: E:\cottaan\My Documents\ArcGIS\Google Earth Engine Downloads\Test Downloads\WaterTest.tif</w:t>
      </w:r>
    </w:p>
    <w:p w14:paraId="67B291C8" w14:textId="77777777" w:rsidR="00853CF3" w:rsidRDefault="00853CF3" w:rsidP="00D96B97">
      <w:pPr>
        <w:pStyle w:val="Unix"/>
      </w:pPr>
      <w:r>
        <w:t xml:space="preserve">       E:\cottaan\My Documents\ArcGIS\Google Earth Engine Downloads\Test Downloads\WaterTest.tif.ovr</w:t>
      </w:r>
    </w:p>
    <w:p w14:paraId="488F8F15" w14:textId="77777777" w:rsidR="00853CF3" w:rsidRDefault="00853CF3" w:rsidP="00D96B97">
      <w:pPr>
        <w:pStyle w:val="Unix"/>
      </w:pPr>
      <w:r>
        <w:t xml:space="preserve">       E:\cottaan\My Documents\ArcGIS\Google Earth Engine Downloads\Test Downloads\WaterTest.tfw</w:t>
      </w:r>
    </w:p>
    <w:p w14:paraId="4670E1E9" w14:textId="77777777" w:rsidR="00853CF3" w:rsidRDefault="00853CF3" w:rsidP="00D96B97">
      <w:pPr>
        <w:pStyle w:val="Unix"/>
      </w:pPr>
      <w:r>
        <w:t xml:space="preserve">       E:\cottaan\My Documents\ArcGIS\Google Earth Engine Downloads\Test Downloads\WaterTest.tif.aux.xml</w:t>
      </w:r>
    </w:p>
    <w:p w14:paraId="739773D8" w14:textId="77777777" w:rsidR="00853CF3" w:rsidRDefault="00853CF3" w:rsidP="00D96B97">
      <w:pPr>
        <w:pStyle w:val="Unix"/>
      </w:pPr>
      <w:r>
        <w:t>Size is 5657, 5645</w:t>
      </w:r>
    </w:p>
    <w:p w14:paraId="14441B42" w14:textId="77777777" w:rsidR="00853CF3" w:rsidRDefault="00853CF3" w:rsidP="00D96B97">
      <w:pPr>
        <w:pStyle w:val="Unix"/>
      </w:pPr>
      <w:r>
        <w:t>Coordinate System is:</w:t>
      </w:r>
    </w:p>
    <w:p w14:paraId="13D67B23" w14:textId="77777777" w:rsidR="00853CF3" w:rsidRDefault="00853CF3" w:rsidP="00D96B97">
      <w:pPr>
        <w:pStyle w:val="Unix"/>
      </w:pPr>
      <w:r>
        <w:t>GEOGCS["WGS 84",</w:t>
      </w:r>
    </w:p>
    <w:p w14:paraId="263E9E1F" w14:textId="77777777" w:rsidR="00853CF3" w:rsidRDefault="00853CF3" w:rsidP="00D96B97">
      <w:pPr>
        <w:pStyle w:val="Unix"/>
      </w:pPr>
      <w:r>
        <w:t xml:space="preserve">    DATUM["WGS_1984",</w:t>
      </w:r>
    </w:p>
    <w:p w14:paraId="4B44CBC6" w14:textId="77777777" w:rsidR="00853CF3" w:rsidRDefault="00853CF3" w:rsidP="00D96B97">
      <w:pPr>
        <w:pStyle w:val="Unix"/>
      </w:pPr>
      <w:r>
        <w:t xml:space="preserve">        SPHEROID["WGS 84",6378137,298.257223563,</w:t>
      </w:r>
    </w:p>
    <w:p w14:paraId="294A53D5" w14:textId="77777777" w:rsidR="00853CF3" w:rsidRDefault="00853CF3" w:rsidP="00D96B97">
      <w:pPr>
        <w:pStyle w:val="Unix"/>
      </w:pPr>
      <w:r>
        <w:t xml:space="preserve">            AUTHORITY["EPSG","7030"]],</w:t>
      </w:r>
    </w:p>
    <w:p w14:paraId="237ED13F" w14:textId="77777777" w:rsidR="00853CF3" w:rsidRDefault="00853CF3" w:rsidP="00D96B97">
      <w:pPr>
        <w:pStyle w:val="Unix"/>
      </w:pPr>
      <w:r>
        <w:t xml:space="preserve">        AUTHORITY["EPSG","6326"]],</w:t>
      </w:r>
    </w:p>
    <w:p w14:paraId="532E2092" w14:textId="77777777" w:rsidR="00853CF3" w:rsidRDefault="00853CF3" w:rsidP="00D96B97">
      <w:pPr>
        <w:pStyle w:val="Unix"/>
      </w:pPr>
      <w:r>
        <w:t xml:space="preserve">    PRIMEM["Greenwich",0],</w:t>
      </w:r>
    </w:p>
    <w:p w14:paraId="2BA47435" w14:textId="77777777" w:rsidR="00853CF3" w:rsidRDefault="00853CF3" w:rsidP="00D96B97">
      <w:pPr>
        <w:pStyle w:val="Unix"/>
      </w:pPr>
      <w:r>
        <w:t xml:space="preserve">    UNIT["degree",0.0174532925199433],</w:t>
      </w:r>
    </w:p>
    <w:p w14:paraId="5F0ACFB2" w14:textId="77777777" w:rsidR="00853CF3" w:rsidRDefault="00853CF3" w:rsidP="00D96B97">
      <w:pPr>
        <w:pStyle w:val="Unix"/>
      </w:pPr>
      <w:r>
        <w:t xml:space="preserve">    AUTHORITY["EPSG","4326"]]</w:t>
      </w:r>
    </w:p>
    <w:p w14:paraId="3CCED394" w14:textId="77777777" w:rsidR="00853CF3" w:rsidRDefault="00853CF3" w:rsidP="00D96B97">
      <w:pPr>
        <w:pStyle w:val="Unix"/>
      </w:pPr>
      <w:r>
        <w:t>Origin = (-122.489331408475310,39.716225509963877)</w:t>
      </w:r>
    </w:p>
    <w:p w14:paraId="6597AE87" w14:textId="77777777" w:rsidR="00853CF3" w:rsidRDefault="00853CF3" w:rsidP="00D96B97">
      <w:pPr>
        <w:pStyle w:val="Unix"/>
      </w:pPr>
      <w:r>
        <w:t>Pixel Size = (0.000269494585236,-0.000269494585236)</w:t>
      </w:r>
    </w:p>
    <w:p w14:paraId="070F621D" w14:textId="77777777" w:rsidR="00853CF3" w:rsidRDefault="00853CF3" w:rsidP="00D96B97">
      <w:pPr>
        <w:pStyle w:val="Unix"/>
      </w:pPr>
      <w:r>
        <w:t>Metadata:</w:t>
      </w:r>
    </w:p>
    <w:p w14:paraId="7433A9AE" w14:textId="77777777" w:rsidR="00853CF3" w:rsidRDefault="00853CF3" w:rsidP="00D96B97">
      <w:pPr>
        <w:pStyle w:val="Unix"/>
      </w:pPr>
      <w:r>
        <w:t xml:space="preserve">  AREA_OR_POINT=Area</w:t>
      </w:r>
    </w:p>
    <w:p w14:paraId="7D016C6C" w14:textId="77777777" w:rsidR="00853CF3" w:rsidRDefault="00853CF3" w:rsidP="00D96B97">
      <w:pPr>
        <w:pStyle w:val="Unix"/>
      </w:pPr>
      <w:r>
        <w:t xml:space="preserve">  DataType=Generic</w:t>
      </w:r>
    </w:p>
    <w:p w14:paraId="3AA960F3" w14:textId="77777777" w:rsidR="00853CF3" w:rsidRDefault="00853CF3" w:rsidP="00D96B97">
      <w:pPr>
        <w:pStyle w:val="Unix"/>
      </w:pPr>
      <w:r>
        <w:t>Image Structure Metadata:</w:t>
      </w:r>
    </w:p>
    <w:p w14:paraId="0EF90B8B" w14:textId="77777777" w:rsidR="00853CF3" w:rsidRDefault="00853CF3" w:rsidP="00D96B97">
      <w:pPr>
        <w:pStyle w:val="Unix"/>
      </w:pPr>
      <w:r>
        <w:t xml:space="preserve">  INTERLEAVE=BAND</w:t>
      </w:r>
    </w:p>
    <w:p w14:paraId="033C8EFE" w14:textId="77777777" w:rsidR="00853CF3" w:rsidRDefault="00853CF3" w:rsidP="00D96B97">
      <w:pPr>
        <w:pStyle w:val="Unix"/>
      </w:pPr>
      <w:r>
        <w:t>Corner Coordinates:</w:t>
      </w:r>
    </w:p>
    <w:p w14:paraId="4546624A" w14:textId="77777777" w:rsidR="00853CF3" w:rsidRDefault="00853CF3" w:rsidP="00D96B97">
      <w:pPr>
        <w:pStyle w:val="Unix"/>
      </w:pPr>
      <w:r>
        <w:t>Upper Left  (-122.4893314,  39.7162255) (122d29'21.59"W, 39d42'58.41"N)</w:t>
      </w:r>
    </w:p>
    <w:p w14:paraId="38359DAF" w14:textId="77777777" w:rsidR="00853CF3" w:rsidRDefault="00853CF3" w:rsidP="00D96B97">
      <w:pPr>
        <w:pStyle w:val="Unix"/>
      </w:pPr>
      <w:r>
        <w:t>Lower Left  (-122.4893314,  38.1949286) (122d29'21.59"W, 38d11'41.74"N)</w:t>
      </w:r>
    </w:p>
    <w:p w14:paraId="7BEF0329" w14:textId="77777777" w:rsidR="00853CF3" w:rsidRDefault="00853CF3" w:rsidP="00D96B97">
      <w:pPr>
        <w:pStyle w:val="Unix"/>
      </w:pPr>
      <w:r>
        <w:t>Upper Right (-120.9648005,  39.7162255) (120d57'53.28"W, 39d42'58.41"N)</w:t>
      </w:r>
    </w:p>
    <w:p w14:paraId="1B592BC4" w14:textId="77777777" w:rsidR="00853CF3" w:rsidRDefault="00853CF3" w:rsidP="00D96B97">
      <w:pPr>
        <w:pStyle w:val="Unix"/>
      </w:pPr>
      <w:r>
        <w:t>Lower Right (-120.9648005,  38.1949286) (120d57'53.28"W, 38d11'41.74"N)</w:t>
      </w:r>
    </w:p>
    <w:p w14:paraId="46F0B906" w14:textId="77777777" w:rsidR="00853CF3" w:rsidRDefault="00853CF3" w:rsidP="00D96B97">
      <w:pPr>
        <w:pStyle w:val="Unix"/>
      </w:pPr>
      <w:r>
        <w:t>Center      (-121.7270660,  38.9555770) (121d43'37.44"W, 38d57'20.08"N)</w:t>
      </w:r>
    </w:p>
    <w:p w14:paraId="1BF6E536" w14:textId="77777777" w:rsidR="00853CF3" w:rsidRDefault="00853CF3" w:rsidP="00D96B97">
      <w:pPr>
        <w:pStyle w:val="Unix"/>
      </w:pPr>
      <w:r>
        <w:t>Band 1 Block=128x128 Type=Float32, ColorInterp=Gray</w:t>
      </w:r>
    </w:p>
    <w:p w14:paraId="69C40DC6" w14:textId="77777777" w:rsidR="00853CF3" w:rsidRDefault="00853CF3" w:rsidP="00D96B97">
      <w:pPr>
        <w:pStyle w:val="Unix"/>
      </w:pPr>
      <w:r>
        <w:t xml:space="preserve">  Min=0.000 Max=1.000</w:t>
      </w:r>
    </w:p>
    <w:p w14:paraId="215157DF" w14:textId="77777777" w:rsidR="00853CF3" w:rsidRDefault="00853CF3" w:rsidP="00D96B97">
      <w:pPr>
        <w:pStyle w:val="Unix"/>
      </w:pPr>
      <w:r>
        <w:t xml:space="preserve">  Minimum=0.000, Maximum=1.000, Mean=0.024, StdDev=0.114</w:t>
      </w:r>
    </w:p>
    <w:p w14:paraId="48A4D1EA" w14:textId="77777777" w:rsidR="00853CF3" w:rsidRDefault="00853CF3" w:rsidP="00D96B97">
      <w:pPr>
        <w:pStyle w:val="Unix"/>
      </w:pPr>
      <w:r>
        <w:t xml:space="preserve">  NoData Value=-3.4028229999999999e+038</w:t>
      </w:r>
    </w:p>
    <w:p w14:paraId="7615D7EB" w14:textId="77777777" w:rsidR="00853CF3" w:rsidRDefault="00853CF3" w:rsidP="00D96B97">
      <w:pPr>
        <w:pStyle w:val="Unix"/>
      </w:pPr>
      <w:r>
        <w:t xml:space="preserve">  Overviews: 2829x2823, 1415x1412, 708x706, 354x353, 177x177</w:t>
      </w:r>
    </w:p>
    <w:p w14:paraId="3F095160" w14:textId="77777777" w:rsidR="00853CF3" w:rsidRDefault="00853CF3" w:rsidP="00D96B97">
      <w:pPr>
        <w:pStyle w:val="Unix"/>
      </w:pPr>
      <w:r>
        <w:t xml:space="preserve">  Metadata:</w:t>
      </w:r>
    </w:p>
    <w:p w14:paraId="6383A537" w14:textId="77777777" w:rsidR="00853CF3" w:rsidRDefault="00853CF3" w:rsidP="00D96B97">
      <w:pPr>
        <w:pStyle w:val="Unix"/>
      </w:pPr>
      <w:r>
        <w:t xml:space="preserve">    SourceBandIndex=0</w:t>
      </w:r>
    </w:p>
    <w:p w14:paraId="4C662AE9" w14:textId="77777777" w:rsidR="00853CF3" w:rsidRDefault="00853CF3" w:rsidP="00D96B97">
      <w:pPr>
        <w:pStyle w:val="Unix"/>
      </w:pPr>
      <w:r>
        <w:t xml:space="preserve">    STATISTICS_COVARIANCES=0.01309278693753647</w:t>
      </w:r>
    </w:p>
    <w:p w14:paraId="0689171F" w14:textId="77777777" w:rsidR="00853CF3" w:rsidRDefault="00853CF3" w:rsidP="00D96B97">
      <w:pPr>
        <w:pStyle w:val="Unix"/>
      </w:pPr>
      <w:r>
        <w:t xml:space="preserve">    STATISTICS_MAXIMUM=1</w:t>
      </w:r>
    </w:p>
    <w:p w14:paraId="5448B802" w14:textId="77777777" w:rsidR="00853CF3" w:rsidRDefault="00853CF3" w:rsidP="00D96B97">
      <w:pPr>
        <w:pStyle w:val="Unix"/>
      </w:pPr>
      <w:r>
        <w:t xml:space="preserve">    STATISTICS_MEAN=0.024251380835726</w:t>
      </w:r>
    </w:p>
    <w:p w14:paraId="04C803F7" w14:textId="77777777" w:rsidR="00853CF3" w:rsidRDefault="00853CF3" w:rsidP="00D96B97">
      <w:pPr>
        <w:pStyle w:val="Unix"/>
      </w:pPr>
      <w:r>
        <w:t xml:space="preserve">    STATISTICS_MINIMUM=0</w:t>
      </w:r>
    </w:p>
    <w:p w14:paraId="084CC90A" w14:textId="77777777" w:rsidR="00853CF3" w:rsidRDefault="00853CF3" w:rsidP="00D96B97">
      <w:pPr>
        <w:pStyle w:val="Unix"/>
      </w:pPr>
      <w:r>
        <w:t xml:space="preserve">    STATISTICS_SKIPFACTORX=1</w:t>
      </w:r>
    </w:p>
    <w:p w14:paraId="04C941DA" w14:textId="77777777" w:rsidR="00853CF3" w:rsidRDefault="00853CF3" w:rsidP="00D96B97">
      <w:pPr>
        <w:pStyle w:val="Unix"/>
      </w:pPr>
      <w:r>
        <w:t xml:space="preserve">    STATISTICS_SKIPFACTORY=1</w:t>
      </w:r>
    </w:p>
    <w:p w14:paraId="5024B8D2" w14:textId="37F00B08" w:rsidR="00853CF3" w:rsidRDefault="00853CF3" w:rsidP="00D96B97">
      <w:pPr>
        <w:pStyle w:val="Unix"/>
      </w:pPr>
      <w:r>
        <w:t xml:space="preserve">    STATISTICS_STDDEV=0.1144237166742</w:t>
      </w:r>
    </w:p>
    <w:p w14:paraId="0D5BBF88" w14:textId="11A31824" w:rsidR="00853CF3" w:rsidRDefault="002D7554" w:rsidP="000E5536">
      <w:pPr>
        <w:pStyle w:val="BodyText2"/>
      </w:pPr>
      <w:r>
        <w:t>You can edit this metadata using the gdal edit command:</w:t>
      </w:r>
    </w:p>
    <w:p w14:paraId="7E68B2DF" w14:textId="0471A95E" w:rsidR="002D7554" w:rsidRDefault="002D7554" w:rsidP="00D96B97">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189" w:name="_Ref464651649"/>
      <w:r>
        <w:t>Set no data value</w:t>
      </w:r>
      <w:bookmarkEnd w:id="189"/>
    </w:p>
    <w:p w14:paraId="3C707610" w14:textId="6FF2E92F" w:rsidR="00A4378B" w:rsidRDefault="00A4378B" w:rsidP="000E5536">
      <w:pPr>
        <w:pStyle w:val="BodyText2"/>
      </w:pPr>
      <w:r>
        <w:t>You can set the no data value to 0 using the following code:</w:t>
      </w:r>
    </w:p>
    <w:p w14:paraId="416E1868" w14:textId="77777777" w:rsidR="00A4378B" w:rsidRDefault="00A4378B" w:rsidP="00D96B97">
      <w:pPr>
        <w:pStyle w:val="Unix"/>
      </w:pPr>
      <w:r>
        <w:lastRenderedPageBreak/>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D96B97">
      <w:pPr>
        <w:pStyle w:val="Unix"/>
      </w:pPr>
      <w:r>
        <w:t>Creating output file that is 5657P x 5645L.</w:t>
      </w:r>
    </w:p>
    <w:p w14:paraId="3C862BA6" w14:textId="77777777" w:rsidR="00A4378B" w:rsidRDefault="00A4378B" w:rsidP="00D96B97">
      <w:pPr>
        <w:pStyle w:val="Unix"/>
      </w:pPr>
      <w:r>
        <w:t>Processing input file E:\cottaan\My Documents\ArcGIS\Google Earth Engine Downloa</w:t>
      </w:r>
    </w:p>
    <w:p w14:paraId="024559AC" w14:textId="77777777" w:rsidR="00A4378B" w:rsidRDefault="00A4378B" w:rsidP="00D96B97">
      <w:pPr>
        <w:pStyle w:val="Unix"/>
      </w:pPr>
      <w:r>
        <w:t>ds\Test Downloads\WaterTest.tif.</w:t>
      </w:r>
    </w:p>
    <w:p w14:paraId="398DD135" w14:textId="77777777" w:rsidR="00A4378B" w:rsidRDefault="00A4378B" w:rsidP="00D96B97">
      <w:pPr>
        <w:pStyle w:val="Unix"/>
      </w:pPr>
      <w:r>
        <w:t>Using internal nodata values (eg. -3.40282e+038) for image E:\cottaan\My Documen</w:t>
      </w:r>
    </w:p>
    <w:p w14:paraId="109FC12A" w14:textId="77777777" w:rsidR="00A4378B" w:rsidRDefault="00A4378B" w:rsidP="00D96B97">
      <w:pPr>
        <w:pStyle w:val="Unix"/>
      </w:pPr>
      <w:r>
        <w:t>ts\ArcGIS\Google Earth Engine Downloads\Test Downloads\WaterTest.tif.</w:t>
      </w:r>
    </w:p>
    <w:p w14:paraId="5BC229BE" w14:textId="77777777" w:rsidR="00A4378B" w:rsidRDefault="00A4378B" w:rsidP="00D96B97">
      <w:pPr>
        <w:pStyle w:val="Unix"/>
      </w:pPr>
      <w:r>
        <w:t>0...10...20...30...40...50...60...70...80...90...100 - done.</w:t>
      </w:r>
    </w:p>
    <w:p w14:paraId="177B3166" w14:textId="758C9AE5" w:rsidR="002D7554" w:rsidRDefault="00F573CF" w:rsidP="000E5536">
      <w:pPr>
        <w:pStyle w:val="BodyText2"/>
      </w:pPr>
      <w:r>
        <w:t>Or using gdal_edit:</w:t>
      </w:r>
    </w:p>
    <w:p w14:paraId="5D5C2D85" w14:textId="11F9C5DC" w:rsidR="00F573CF" w:rsidRPr="00212B2D" w:rsidRDefault="00F573CF" w:rsidP="00D96B97">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0E5536">
      <w:pPr>
        <w:pStyle w:val="BodyText2"/>
      </w:pPr>
      <w:r>
        <w:t>On Windows, when I try and import gdal in Jupyter console or ArcGIS I get an error:</w:t>
      </w:r>
    </w:p>
    <w:p w14:paraId="4AB2DD84" w14:textId="77777777" w:rsidR="00D47D2E" w:rsidRDefault="00D47D2E" w:rsidP="000E5536">
      <w:pPr>
        <w:pStyle w:val="Code"/>
      </w:pPr>
      <w:r w:rsidRPr="00D57677">
        <w:t>from osgeo import gdal</w:t>
      </w:r>
    </w:p>
    <w:p w14:paraId="4AE8FAD4" w14:textId="77777777" w:rsidR="00D47D2E" w:rsidRDefault="00D47D2E" w:rsidP="000E5536">
      <w:pPr>
        <w:pStyle w:val="Code"/>
      </w:pPr>
      <w:r w:rsidRPr="00D57677">
        <w:t>DLL load failed: %1 is not a valid Win32 application.</w:t>
      </w:r>
    </w:p>
    <w:p w14:paraId="66EB63BD" w14:textId="77777777" w:rsidR="00D47D2E" w:rsidRDefault="00D47D2E" w:rsidP="000E5536">
      <w:pPr>
        <w:pStyle w:val="BodyText2"/>
      </w:pPr>
      <w:r>
        <w:t xml:space="preserve">But it works in QGIS. Looks like it has its own Python bindings: </w:t>
      </w:r>
    </w:p>
    <w:p w14:paraId="6F5E49DC" w14:textId="77777777" w:rsidR="00D47D2E" w:rsidRDefault="00D47D2E" w:rsidP="000E5536">
      <w:pPr>
        <w:pStyle w:val="Code"/>
      </w:pPr>
      <w:r>
        <w:t>&gt;&gt;gdal</w:t>
      </w:r>
    </w:p>
    <w:p w14:paraId="0F4474F6" w14:textId="77777777" w:rsidR="00D47D2E" w:rsidRDefault="00D47D2E" w:rsidP="000E5536">
      <w:pPr>
        <w:pStyle w:val="Code"/>
      </w:pPr>
      <w:r>
        <w:t>&lt;module 'osgeo.gdal' from 'C:\PROGRA~2\QGISDU~1\apps\Python27\lib\site-packages\osgeo\gdal.pyc'&gt;</w:t>
      </w:r>
    </w:p>
    <w:p w14:paraId="5047B48B" w14:textId="77777777" w:rsidR="00D47D2E" w:rsidRDefault="00D47D2E" w:rsidP="000E5536">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D96B97">
      <w:pPr>
        <w:pStyle w:val="Unix"/>
      </w:pPr>
      <w:r w:rsidRPr="00FA6F04">
        <w:t>conda install -c osgeo gdal=1.11.4</w:t>
      </w:r>
    </w:p>
    <w:p w14:paraId="3AB35AE8" w14:textId="77777777" w:rsidR="00D47D2E" w:rsidRDefault="00D47D2E" w:rsidP="00D96B97">
      <w:pPr>
        <w:pStyle w:val="Unix"/>
      </w:pPr>
      <w:r>
        <w:t>Error:  Package missing in current win-32 channels:</w:t>
      </w:r>
    </w:p>
    <w:p w14:paraId="0DB34303" w14:textId="77777777" w:rsidR="00D47D2E" w:rsidRDefault="00D47D2E" w:rsidP="00D96B97">
      <w:pPr>
        <w:pStyle w:val="Unix"/>
      </w:pPr>
      <w:r>
        <w:t xml:space="preserve">  - gdal 1.11.4*</w:t>
      </w:r>
    </w:p>
    <w:p w14:paraId="311E7D91" w14:textId="77777777" w:rsidR="00D47D2E" w:rsidRDefault="00D47D2E" w:rsidP="000E5536">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D96B97">
      <w:pPr>
        <w:pStyle w:val="Unix"/>
      </w:pPr>
      <w:r w:rsidRPr="00FA6F04">
        <w:t>co</w:t>
      </w:r>
      <w:r>
        <w:t>nda install -c osgeo gdal=1.10.1</w:t>
      </w:r>
    </w:p>
    <w:p w14:paraId="6DA830B8" w14:textId="77777777" w:rsidR="00D47D2E" w:rsidRDefault="00D47D2E" w:rsidP="00D96B97">
      <w:pPr>
        <w:pStyle w:val="Unix"/>
      </w:pPr>
      <w:r>
        <w:t>..</w:t>
      </w:r>
    </w:p>
    <w:p w14:paraId="6861F781" w14:textId="77777777" w:rsidR="00D47D2E" w:rsidRDefault="00D47D2E" w:rsidP="00D96B97">
      <w:pPr>
        <w:pStyle w:val="Unix"/>
      </w:pPr>
      <w:r>
        <w:t>some upgrades and new installs and then</w:t>
      </w:r>
    </w:p>
    <w:p w14:paraId="11610907" w14:textId="77777777" w:rsidR="00D47D2E" w:rsidRDefault="00D47D2E" w:rsidP="00D96B97">
      <w:pPr>
        <w:pStyle w:val="Unix"/>
      </w:pPr>
      <w:r>
        <w:t>..</w:t>
      </w:r>
    </w:p>
    <w:p w14:paraId="52A3FA01" w14:textId="77777777" w:rsidR="00D47D2E" w:rsidRDefault="00D47D2E" w:rsidP="00D96B97">
      <w:pPr>
        <w:pStyle w:val="Unix"/>
      </w:pPr>
      <w:r>
        <w:t>The following packages will be DOWNGRADED:</w:t>
      </w:r>
    </w:p>
    <w:p w14:paraId="77BAD57F" w14:textId="77777777" w:rsidR="00D47D2E" w:rsidRDefault="00D47D2E" w:rsidP="00D96B97">
      <w:pPr>
        <w:pStyle w:val="Unix"/>
      </w:pPr>
      <w:r>
        <w:t xml:space="preserve">    gdal:         2.0.0-np19py27_0  --&gt; 1.10.1-np18py27_2</w:t>
      </w:r>
    </w:p>
    <w:p w14:paraId="559D60DF" w14:textId="77777777" w:rsidR="00D47D2E" w:rsidRDefault="00D47D2E" w:rsidP="000E5536">
      <w:pPr>
        <w:pStyle w:val="BodyText2"/>
      </w:pPr>
      <w:r>
        <w:t>Now it imports OK in Python in the command line!!!</w:t>
      </w:r>
    </w:p>
    <w:p w14:paraId="319E6EA6" w14:textId="4F0B3F07" w:rsidR="00FE12F7" w:rsidRDefault="00276E5E" w:rsidP="000E5536">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0E5536">
      <w:pPr>
        <w:pStyle w:val="Code"/>
      </w:pPr>
      <w:r w:rsidRPr="00C66F38">
        <w:t>C:\Anaconda\Lib\site-packages</w:t>
      </w:r>
    </w:p>
    <w:p w14:paraId="45FA8343" w14:textId="08D6310B" w:rsidR="00C66F38" w:rsidRDefault="00C66F38" w:rsidP="000E5536">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0E5536">
      <w:pPr>
        <w:pStyle w:val="Code"/>
      </w:pPr>
      <w:r>
        <w:t>from osgeo import gdal</w:t>
      </w:r>
    </w:p>
    <w:p w14:paraId="53A378FF" w14:textId="77777777" w:rsidR="00276E5E" w:rsidRDefault="00276E5E" w:rsidP="000E5536">
      <w:pPr>
        <w:pStyle w:val="Code"/>
      </w:pPr>
      <w:r>
        <w:t>---------------------------------------------------------------------------</w:t>
      </w:r>
    </w:p>
    <w:p w14:paraId="4165BB0F" w14:textId="77777777" w:rsidR="00276E5E" w:rsidRDefault="00276E5E" w:rsidP="000E5536">
      <w:pPr>
        <w:pStyle w:val="Code"/>
      </w:pPr>
      <w:r>
        <w:t>ImportError                               Traceback (most recent call last)</w:t>
      </w:r>
    </w:p>
    <w:p w14:paraId="76C601EB" w14:textId="77777777" w:rsidR="00276E5E" w:rsidRDefault="00276E5E" w:rsidP="000E5536">
      <w:pPr>
        <w:pStyle w:val="Code"/>
      </w:pPr>
      <w:r>
        <w:t>&lt;ipython-input-1-a04b80bf4e65&gt; in &lt;module&gt;()</w:t>
      </w:r>
    </w:p>
    <w:p w14:paraId="25447B8D" w14:textId="77777777" w:rsidR="00276E5E" w:rsidRDefault="00276E5E" w:rsidP="000E5536">
      <w:pPr>
        <w:pStyle w:val="Code"/>
      </w:pPr>
      <w:r>
        <w:t>----&gt; 1 from osgeo import gdal</w:t>
      </w:r>
    </w:p>
    <w:p w14:paraId="4F448858" w14:textId="77777777" w:rsidR="00276E5E" w:rsidRDefault="00276E5E" w:rsidP="000E5536">
      <w:pPr>
        <w:pStyle w:val="Code"/>
      </w:pPr>
    </w:p>
    <w:p w14:paraId="132F73AF" w14:textId="77777777" w:rsidR="00276E5E" w:rsidRDefault="00276E5E" w:rsidP="000E5536">
      <w:pPr>
        <w:pStyle w:val="Code"/>
      </w:pPr>
      <w:r>
        <w:t>C:\Anaconda\lib\site-packages\osgeo\__init__.py in &lt;module&gt;()</w:t>
      </w:r>
    </w:p>
    <w:p w14:paraId="1E75C0A4" w14:textId="77777777" w:rsidR="00276E5E" w:rsidRDefault="00276E5E" w:rsidP="000E5536">
      <w:pPr>
        <w:pStyle w:val="Code"/>
      </w:pPr>
      <w:r>
        <w:t xml:space="preserve">     23                 fp.close()</w:t>
      </w:r>
    </w:p>
    <w:p w14:paraId="266C12AB" w14:textId="77777777" w:rsidR="00276E5E" w:rsidRDefault="00276E5E" w:rsidP="000E5536">
      <w:pPr>
        <w:pStyle w:val="Code"/>
      </w:pPr>
      <w:r>
        <w:t xml:space="preserve">     24             return _mod</w:t>
      </w:r>
    </w:p>
    <w:p w14:paraId="1B1501B7" w14:textId="77777777" w:rsidR="00276E5E" w:rsidRDefault="00276E5E" w:rsidP="000E5536">
      <w:pPr>
        <w:pStyle w:val="Code"/>
      </w:pPr>
      <w:r>
        <w:t>---&gt; 25     _gdal = swig_import_helper()</w:t>
      </w:r>
    </w:p>
    <w:p w14:paraId="0FEF89EC" w14:textId="77777777" w:rsidR="00276E5E" w:rsidRDefault="00276E5E" w:rsidP="000E5536">
      <w:pPr>
        <w:pStyle w:val="Code"/>
      </w:pPr>
      <w:r>
        <w:t xml:space="preserve">     26     del swig_import_helper</w:t>
      </w:r>
    </w:p>
    <w:p w14:paraId="738ADE4D" w14:textId="77777777" w:rsidR="00276E5E" w:rsidRDefault="00276E5E" w:rsidP="000E5536">
      <w:pPr>
        <w:pStyle w:val="Code"/>
      </w:pPr>
      <w:r>
        <w:t xml:space="preserve">     27 else:</w:t>
      </w:r>
    </w:p>
    <w:p w14:paraId="317F1953" w14:textId="77777777" w:rsidR="00276E5E" w:rsidRDefault="00276E5E" w:rsidP="000E5536">
      <w:pPr>
        <w:pStyle w:val="Code"/>
      </w:pPr>
    </w:p>
    <w:p w14:paraId="73FB479C" w14:textId="77777777" w:rsidR="00276E5E" w:rsidRDefault="00276E5E" w:rsidP="000E5536">
      <w:pPr>
        <w:pStyle w:val="Code"/>
      </w:pPr>
      <w:r>
        <w:t>C:\Anaconda\lib\site-packages\osgeo\__init__.py in swig_import_helper()</w:t>
      </w:r>
    </w:p>
    <w:p w14:paraId="09F7304C" w14:textId="77777777" w:rsidR="00276E5E" w:rsidRDefault="00276E5E" w:rsidP="000E5536">
      <w:pPr>
        <w:pStyle w:val="Code"/>
      </w:pPr>
      <w:r>
        <w:t xml:space="preserve">     19         if fp is not None:</w:t>
      </w:r>
    </w:p>
    <w:p w14:paraId="6B049A90" w14:textId="77777777" w:rsidR="00276E5E" w:rsidRDefault="00276E5E" w:rsidP="000E5536">
      <w:pPr>
        <w:pStyle w:val="Code"/>
      </w:pPr>
      <w:r>
        <w:t xml:space="preserve">     20             try:</w:t>
      </w:r>
    </w:p>
    <w:p w14:paraId="2AAA870A" w14:textId="77777777" w:rsidR="00276E5E" w:rsidRDefault="00276E5E" w:rsidP="000E5536">
      <w:pPr>
        <w:pStyle w:val="Code"/>
      </w:pPr>
      <w:r>
        <w:t>---&gt; 21                 _mod = imp.load_module('_gdal', fp, pathname, description)</w:t>
      </w:r>
    </w:p>
    <w:p w14:paraId="6B0B66DE" w14:textId="77777777" w:rsidR="00276E5E" w:rsidRDefault="00276E5E" w:rsidP="000E5536">
      <w:pPr>
        <w:pStyle w:val="Code"/>
      </w:pPr>
      <w:r>
        <w:t xml:space="preserve">     22             finally:</w:t>
      </w:r>
    </w:p>
    <w:p w14:paraId="2F76437E" w14:textId="77777777" w:rsidR="00276E5E" w:rsidRDefault="00276E5E" w:rsidP="000E5536">
      <w:pPr>
        <w:pStyle w:val="Code"/>
      </w:pPr>
      <w:r>
        <w:t xml:space="preserve">     23                 fp.close()</w:t>
      </w:r>
    </w:p>
    <w:p w14:paraId="67080187" w14:textId="77777777" w:rsidR="00276E5E" w:rsidRDefault="00276E5E" w:rsidP="000E5536">
      <w:pPr>
        <w:pStyle w:val="Code"/>
      </w:pPr>
    </w:p>
    <w:p w14:paraId="5D9DC688" w14:textId="392F8032" w:rsidR="00276E5E" w:rsidRDefault="00276E5E" w:rsidP="000E5536">
      <w:pPr>
        <w:pStyle w:val="Code"/>
      </w:pPr>
      <w:r>
        <w:t>ImportError: DLL load failed: The specified procedure could not be found.</w:t>
      </w:r>
    </w:p>
    <w:p w14:paraId="7048DBBD" w14:textId="15A53C36" w:rsidR="00276E5E" w:rsidRDefault="00276E5E" w:rsidP="000E5536">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D96B97">
      <w:pPr>
        <w:pStyle w:val="Unix"/>
      </w:pPr>
      <w:r w:rsidRPr="0090438E">
        <w:lastRenderedPageBreak/>
        <w:t>from osgeo import gdal</w:t>
      </w:r>
    </w:p>
    <w:p w14:paraId="1F938002" w14:textId="77777777" w:rsidR="00212B2D" w:rsidRDefault="00212B2D" w:rsidP="00D96B97">
      <w:pPr>
        <w:pStyle w:val="Unix"/>
      </w:pPr>
      <w:r w:rsidRPr="0090438E">
        <w:t>dataset = gdal.Open(r"E:\cottaan\My Documents\ArcGIS\Google Earth Engine Downloads\Rivers_in_Somalia_value.tif", gdal.GA_ReadOnly)</w:t>
      </w:r>
    </w:p>
    <w:p w14:paraId="78A28213" w14:textId="77777777" w:rsidR="00212B2D" w:rsidRDefault="00212B2D" w:rsidP="00D96B97">
      <w:pPr>
        <w:pStyle w:val="Unix"/>
      </w:pPr>
      <w:r w:rsidRPr="0090438E">
        <w:t>band = dataset.GetRasterBand(1)</w:t>
      </w:r>
    </w:p>
    <w:p w14:paraId="0D64F955" w14:textId="77777777" w:rsidR="00212B2D" w:rsidRDefault="00212B2D" w:rsidP="00D96B97">
      <w:pPr>
        <w:pStyle w:val="Unix"/>
      </w:pPr>
      <w:r w:rsidRPr="0090438E">
        <w:t>array = band.ReadAsArray()</w:t>
      </w:r>
    </w:p>
    <w:p w14:paraId="75BDF10A" w14:textId="77777777" w:rsidR="00212B2D" w:rsidRDefault="00212B2D" w:rsidP="000E5536">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34374E">
      <w:pPr>
        <w:pStyle w:val="Heading3"/>
      </w:pPr>
      <w:r>
        <w:t>Using ogr2ogr</w:t>
      </w:r>
    </w:p>
    <w:p w14:paraId="7A6B1B14" w14:textId="3DB7F288" w:rsidR="00502A9E" w:rsidRPr="00502A9E" w:rsidRDefault="00502A9E" w:rsidP="007D2F52">
      <w:pPr>
        <w:pStyle w:val="Heading4"/>
      </w:pPr>
      <w:r>
        <w:t>Exporting to Shapefiles</w:t>
      </w:r>
    </w:p>
    <w:p w14:paraId="3C573CC3" w14:textId="77777777" w:rsidR="00502A9E" w:rsidRDefault="00502A9E" w:rsidP="000E5536">
      <w:pPr>
        <w:pStyle w:val="BodyText2"/>
      </w:pPr>
      <w:r>
        <w:t>The following exports a view/table to a shapefile in a folder called test:</w:t>
      </w:r>
    </w:p>
    <w:p w14:paraId="79C2C952" w14:textId="77777777" w:rsidR="00502A9E" w:rsidRDefault="00502A9E" w:rsidP="00D96B97">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0E5536">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0E5536">
      <w:pPr>
        <w:pStyle w:val="Code"/>
      </w:pPr>
      <w:r w:rsidRPr="00691F06">
        <w:t>[webuser@h05-dev-vm3 countries]$ ogr2ogr -f "KML" india.kml countries_india.shp</w:t>
      </w:r>
    </w:p>
    <w:p w14:paraId="0D1EF659" w14:textId="18F3E38D" w:rsidR="008B1ABC" w:rsidRPr="0090438E" w:rsidRDefault="008B1ABC" w:rsidP="000E5536">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A0CED0E" w14:textId="77777777" w:rsidR="00625D86" w:rsidRDefault="00625D86" w:rsidP="00625D86">
      <w:pPr>
        <w:pStyle w:val="Heading2"/>
      </w:pPr>
      <w:r>
        <w:t>Jupyter Notebooks</w:t>
      </w:r>
    </w:p>
    <w:p w14:paraId="560B784E" w14:textId="77777777" w:rsidR="001A0176" w:rsidRDefault="001A0176" w:rsidP="001A0176">
      <w:pPr>
        <w:pStyle w:val="Heading3"/>
      </w:pPr>
      <w:r>
        <w:t>Installation</w:t>
      </w:r>
    </w:p>
    <w:p w14:paraId="1113330A" w14:textId="77777777" w:rsidR="001A0176" w:rsidRDefault="001A0176" w:rsidP="001A0176">
      <w:pPr>
        <w:pStyle w:val="Heading4"/>
      </w:pPr>
      <w:r>
        <w:t>Ubuntu 14.04</w:t>
      </w:r>
    </w:p>
    <w:p w14:paraId="2899B863" w14:textId="77777777" w:rsidR="001A0176" w:rsidRDefault="001A0176" w:rsidP="001A0176">
      <w:pPr>
        <w:pStyle w:val="Heading5"/>
      </w:pPr>
      <w:r>
        <w:t>Using pip</w:t>
      </w:r>
    </w:p>
    <w:p w14:paraId="2C4378D2" w14:textId="77777777" w:rsidR="001A0176" w:rsidRDefault="001A0176" w:rsidP="001A0176">
      <w:pPr>
        <w:pStyle w:val="BodyText2"/>
      </w:pPr>
      <w:r>
        <w:t xml:space="preserve">On Cloud9 following instructions here: </w:t>
      </w:r>
      <w:hyperlink r:id="rId1048" w:history="1">
        <w:r w:rsidRPr="006A0A80">
          <w:rPr>
            <w:rStyle w:val="Hyperlink"/>
          </w:rPr>
          <w:t>http://jupyter.org/install.html</w:t>
        </w:r>
      </w:hyperlink>
      <w:r>
        <w:t xml:space="preserve"> using pip</w:t>
      </w:r>
    </w:p>
    <w:p w14:paraId="337ED560" w14:textId="77777777" w:rsidR="001A0176" w:rsidRDefault="001A0176" w:rsidP="001A0176">
      <w:pPr>
        <w:pStyle w:val="Unix"/>
      </w:pPr>
      <w:r>
        <w:t xml:space="preserve">blishten:~/workspace (master) $ sudo pip3 install --upgrade pip                                                                                                                                                                                                                                                                                </w:t>
      </w:r>
    </w:p>
    <w:p w14:paraId="23CC897C" w14:textId="77777777" w:rsidR="001A0176" w:rsidRDefault="001A0176" w:rsidP="001A0176">
      <w:pPr>
        <w:pStyle w:val="Unix"/>
      </w:pPr>
      <w:r>
        <w:t>Downloading/unpacking pip from https://pypi.python.org/packages/b6/ac/7015eb97dc749283ffdec1c3a88ddb8ae03b8fad0f0e611408f196358da3/pip-9.0.1-py2.py3-none-any.whl#md5=297dbd16ef53bcef0447d245815f5144</w:t>
      </w:r>
    </w:p>
    <w:p w14:paraId="78C32A11" w14:textId="77777777" w:rsidR="001A0176" w:rsidRDefault="001A0176" w:rsidP="001A0176">
      <w:pPr>
        <w:pStyle w:val="Unix"/>
      </w:pPr>
      <w:r>
        <w:t xml:space="preserve">  Downloading pip-9.0.1-py2.py3-none-any.whl (1.3MB): 1.3MB downloaded</w:t>
      </w:r>
    </w:p>
    <w:p w14:paraId="7231CE13" w14:textId="77777777" w:rsidR="001A0176" w:rsidRDefault="001A0176" w:rsidP="001A0176">
      <w:pPr>
        <w:pStyle w:val="Unix"/>
      </w:pPr>
      <w:r>
        <w:t>Installing collected packages: pip</w:t>
      </w:r>
    </w:p>
    <w:p w14:paraId="7BBBB180" w14:textId="77777777" w:rsidR="001A0176" w:rsidRDefault="001A0176" w:rsidP="001A0176">
      <w:pPr>
        <w:pStyle w:val="Unix"/>
      </w:pPr>
      <w:r>
        <w:t xml:space="preserve">  Found existing installation: pip 1.5.4</w:t>
      </w:r>
    </w:p>
    <w:p w14:paraId="6A956C6A" w14:textId="77777777" w:rsidR="001A0176" w:rsidRDefault="001A0176" w:rsidP="001A0176">
      <w:pPr>
        <w:pStyle w:val="Unix"/>
      </w:pPr>
      <w:r>
        <w:t xml:space="preserve">    Not uninstalling pip at /usr/lib/python3/dist-packages, owned by OS</w:t>
      </w:r>
    </w:p>
    <w:p w14:paraId="016D1486" w14:textId="77777777" w:rsidR="001A0176" w:rsidRDefault="001A0176" w:rsidP="001A0176">
      <w:pPr>
        <w:pStyle w:val="Unix"/>
      </w:pPr>
      <w:r>
        <w:t>Successfully installed pip</w:t>
      </w:r>
    </w:p>
    <w:p w14:paraId="50B90F60" w14:textId="77777777" w:rsidR="001A0176" w:rsidRDefault="001A0176" w:rsidP="001A0176">
      <w:pPr>
        <w:pStyle w:val="Unix"/>
      </w:pPr>
      <w:r>
        <w:t>Cleaning up...</w:t>
      </w:r>
    </w:p>
    <w:p w14:paraId="668FC6A4" w14:textId="77777777" w:rsidR="001A0176" w:rsidRDefault="001A0176" w:rsidP="001A0176">
      <w:pPr>
        <w:pStyle w:val="Unix"/>
      </w:pPr>
      <w:r w:rsidRPr="00625D86">
        <w:t>blishten:~/workspace $ sudo pip3 install jupyter</w:t>
      </w:r>
    </w:p>
    <w:p w14:paraId="34C4750B" w14:textId="77777777" w:rsidR="001A0176" w:rsidRPr="00625D86" w:rsidRDefault="001A0176" w:rsidP="001A0176">
      <w:pPr>
        <w:pStyle w:val="BodyText2"/>
      </w:pPr>
      <w:r>
        <w:t>This failed in the python workspace but succeeded in a new clean Cloud9 Python workspace so creating a workspace specific for TensorFlow. Then it failed to install after the TensorFlow install on a clean Cloud9 workspace.</w:t>
      </w:r>
    </w:p>
    <w:p w14:paraId="6FCAFD50" w14:textId="77777777" w:rsidR="001A0176" w:rsidRDefault="001A0176" w:rsidP="001A0176">
      <w:pPr>
        <w:pStyle w:val="Heading5"/>
      </w:pPr>
      <w:r>
        <w:t>Using Anaconda</w:t>
      </w:r>
    </w:p>
    <w:p w14:paraId="5964C97E" w14:textId="77777777" w:rsidR="001A0176" w:rsidRPr="008902C5" w:rsidRDefault="001A0176" w:rsidP="001A0176">
      <w:pPr>
        <w:pStyle w:val="BodyText2"/>
      </w:pPr>
      <w:r>
        <w:t xml:space="preserve">Installing using Anaconda (see </w:t>
      </w:r>
      <w:hyperlink w:anchor="_Ubuntu_14.04_3" w:history="1">
        <w:r w:rsidRPr="008902C5">
          <w:rPr>
            <w:rStyle w:val="Hyperlink"/>
          </w:rPr>
          <w:t>here</w:t>
        </w:r>
      </w:hyperlink>
      <w:r>
        <w:t>). Make sure you open a new terminal for it to work.</w:t>
      </w:r>
    </w:p>
    <w:p w14:paraId="4F21CA44" w14:textId="77777777" w:rsidR="008E6697" w:rsidRDefault="008E6697" w:rsidP="008E6697">
      <w:pPr>
        <w:pStyle w:val="Heading3"/>
      </w:pPr>
      <w:r>
        <w:t>Configuration</w:t>
      </w:r>
    </w:p>
    <w:p w14:paraId="5E597887" w14:textId="77777777" w:rsidR="008E6697" w:rsidRDefault="008E6697" w:rsidP="008E6697">
      <w:pPr>
        <w:pStyle w:val="Heading4"/>
      </w:pPr>
      <w:r>
        <w:t>Setting the default Home folder</w:t>
      </w:r>
    </w:p>
    <w:p w14:paraId="2971CD7A" w14:textId="77777777" w:rsidR="008E6697" w:rsidRDefault="008E6697" w:rsidP="008E6697">
      <w:pPr>
        <w:pStyle w:val="BodyText2"/>
      </w:pPr>
      <w:r>
        <w:t xml:space="preserve">To change the default Home folder for Jupyter Notebooks (instructions </w:t>
      </w:r>
      <w:hyperlink r:id="rId1049" w:history="1">
        <w:r w:rsidRPr="004B289F">
          <w:rPr>
            <w:rStyle w:val="Hyperlink"/>
          </w:rPr>
          <w:t>here</w:t>
        </w:r>
      </w:hyperlink>
      <w:r>
        <w:t xml:space="preserve">). </w:t>
      </w:r>
    </w:p>
    <w:p w14:paraId="0DE49385" w14:textId="77777777" w:rsidR="008E6697" w:rsidRDefault="008E6697" w:rsidP="008E6697">
      <w:pPr>
        <w:pStyle w:val="ListBullet"/>
      </w:pPr>
      <w:r>
        <w:t>Generate a config file</w:t>
      </w:r>
    </w:p>
    <w:p w14:paraId="14FC12C3" w14:textId="77777777" w:rsidR="008E6697" w:rsidRDefault="008E6697" w:rsidP="008E6697">
      <w:pPr>
        <w:pStyle w:val="Unix"/>
      </w:pPr>
      <w:r w:rsidRPr="00056076">
        <w:t>E:\cottaan\Anaconda\Scripts&gt;jupyter notebook --generate-config</w:t>
      </w:r>
    </w:p>
    <w:p w14:paraId="25687438" w14:textId="77777777" w:rsidR="008E6697" w:rsidRDefault="008E6697" w:rsidP="008E6697">
      <w:pPr>
        <w:pStyle w:val="ListBullet"/>
      </w:pPr>
      <w:r>
        <w:t>Edit the config file (</w:t>
      </w:r>
      <w:r w:rsidRPr="00056076">
        <w:t>C:\Users\cottaan\.jupyter\jupyter_notebook_config.py</w:t>
      </w:r>
      <w:r>
        <w:t>) changing the following:</w:t>
      </w:r>
    </w:p>
    <w:p w14:paraId="333F56B8" w14:textId="77777777" w:rsidR="008E6697" w:rsidRDefault="008E6697" w:rsidP="008E6697">
      <w:pPr>
        <w:pStyle w:val="Code"/>
      </w:pPr>
      <w:r w:rsidRPr="00056076">
        <w:t>c.NotebookApp.notebook_dir = u'E:/cottaan/Documents/GitHub'</w:t>
      </w:r>
    </w:p>
    <w:p w14:paraId="2CB2D9C0" w14:textId="5517618D" w:rsidR="001060FD" w:rsidRDefault="00F52741" w:rsidP="001060FD">
      <w:pPr>
        <w:pStyle w:val="Heading3"/>
      </w:pPr>
      <w:r>
        <w:lastRenderedPageBreak/>
        <w:t>Using</w:t>
      </w:r>
    </w:p>
    <w:p w14:paraId="3BF56030" w14:textId="77777777" w:rsidR="001A0176" w:rsidRDefault="001A0176" w:rsidP="001A0176">
      <w:pPr>
        <w:pStyle w:val="Heading4"/>
      </w:pPr>
      <w:r>
        <w:t>Issues</w:t>
      </w:r>
    </w:p>
    <w:p w14:paraId="4F77F744" w14:textId="77777777" w:rsidR="001A0176" w:rsidRDefault="001A0176" w:rsidP="001A0176">
      <w:pPr>
        <w:pStyle w:val="Heading5"/>
      </w:pPr>
      <w:r>
        <w:t xml:space="preserve">Code formatting </w:t>
      </w:r>
    </w:p>
    <w:p w14:paraId="4855BFC6" w14:textId="77777777" w:rsidR="001A0176" w:rsidRPr="00097D8B" w:rsidRDefault="001A0176" w:rsidP="001A0176">
      <w:pPr>
        <w:pStyle w:val="BodyText2"/>
      </w:pPr>
      <w:r>
        <w:t>Sometimes bits of text are red when they are not reserved words - this is and indentation issue and can be solved by correctly indenting your code by 4 spaces (or by making it all using tabs).</w:t>
      </w:r>
    </w:p>
    <w:p w14:paraId="1CAAE121" w14:textId="77777777" w:rsidR="001A0176" w:rsidRDefault="001A0176" w:rsidP="001A0176">
      <w:pPr>
        <w:pStyle w:val="Heading5"/>
      </w:pPr>
      <w:r>
        <w:t>Kernel dying</w:t>
      </w:r>
    </w:p>
    <w:p w14:paraId="628B6C6D" w14:textId="77777777" w:rsidR="001A0176" w:rsidRDefault="001A0176" w:rsidP="001A0176">
      <w:pPr>
        <w:pStyle w:val="BodyText2"/>
      </w:pPr>
      <w:r>
        <w:t>If you get a message ‘The kernel appears to have died - restarting automatically’ then all of your variables will have lost their values and you will need to restart to notebook.</w:t>
      </w:r>
      <w:r>
        <w:tab/>
        <w:t>There are a number of possible causes.</w:t>
      </w:r>
    </w:p>
    <w:p w14:paraId="19CB8FB4" w14:textId="77777777" w:rsidR="001A0176" w:rsidRPr="00F43F22" w:rsidRDefault="001A0176" w:rsidP="001A0176">
      <w:pPr>
        <w:pStyle w:val="BodyText2"/>
      </w:pPr>
    </w:p>
    <w:p w14:paraId="3154BAC4" w14:textId="77777777" w:rsidR="001A0176" w:rsidRDefault="001A0176" w:rsidP="001A0176">
      <w:pPr>
        <w:pStyle w:val="Heading6"/>
      </w:pPr>
      <w:r>
        <w:t>Intel MKL FATAL ERROR</w:t>
      </w:r>
    </w:p>
    <w:p w14:paraId="1A8DCAE5" w14:textId="77777777" w:rsidR="001A0176" w:rsidRDefault="001A0176" w:rsidP="001A0176">
      <w:pPr>
        <w:pStyle w:val="BodyText2"/>
      </w:pPr>
      <w:r>
        <w:t>When running through the TensorFlow Deep Learning Class in the first exercise where you do the logistic regression the Kernel kept dying. Trying to run the code in the Python command line worked up to the following line:</w:t>
      </w:r>
    </w:p>
    <w:p w14:paraId="4CAD76ED" w14:textId="77777777" w:rsidR="001A0176" w:rsidRDefault="001A0176" w:rsidP="001A0176">
      <w:pPr>
        <w:pStyle w:val="Unix"/>
      </w:pPr>
      <w:r>
        <w:t>&gt;&gt;&gt; model_50 = logregCV.fit(flat_train_dataset_50, datasets['train_labels'][:50])</w:t>
      </w:r>
    </w:p>
    <w:p w14:paraId="35B843BB" w14:textId="77777777" w:rsidR="001A0176" w:rsidRDefault="001A0176" w:rsidP="001A0176">
      <w:pPr>
        <w:pStyle w:val="Unix"/>
      </w:pPr>
      <w:r>
        <w:t>Intel MKL FATAL ERROR: Cannot load libmkl_avx2.so or libmkl_def.so.</w:t>
      </w:r>
    </w:p>
    <w:p w14:paraId="790B2A68" w14:textId="77777777" w:rsidR="001A0176" w:rsidRDefault="001A0176" w:rsidP="001A0176">
      <w:pPr>
        <w:pStyle w:val="Unix"/>
      </w:pPr>
      <w:r>
        <w:t>blishten:~/workspace (master) $</w:t>
      </w:r>
    </w:p>
    <w:p w14:paraId="3C66D0F1" w14:textId="77777777" w:rsidR="001A0176" w:rsidRDefault="001A0176" w:rsidP="001A0176">
      <w:pPr>
        <w:pStyle w:val="BodyText2"/>
      </w:pPr>
      <w:r>
        <w:t xml:space="preserve">This will definitely have caused the kernel to die in the Jupyter Notebook. There are some suggested fixes </w:t>
      </w:r>
      <w:hyperlink r:id="rId1050" w:history="1">
        <w:r w:rsidRPr="00C64EC9">
          <w:rPr>
            <w:rStyle w:val="Hyperlink"/>
          </w:rPr>
          <w:t>here</w:t>
        </w:r>
      </w:hyperlink>
      <w:r>
        <w:t>. When I run:</w:t>
      </w:r>
    </w:p>
    <w:p w14:paraId="4F6A7C73" w14:textId="77777777" w:rsidR="001A0176" w:rsidRDefault="001A0176" w:rsidP="001A0176">
      <w:pPr>
        <w:pStyle w:val="Unix"/>
      </w:pPr>
      <w:r w:rsidRPr="00C64EC9">
        <w:t>blishten:~/workspace (master) $ sudo conda update numpy</w:t>
      </w:r>
    </w:p>
    <w:p w14:paraId="43352BE2" w14:textId="77777777" w:rsidR="001A0176" w:rsidRDefault="001A0176" w:rsidP="001A0176">
      <w:pPr>
        <w:pStyle w:val="BodyText2"/>
      </w:pPr>
      <w:r>
        <w:t>I am prompted to update the following packages:</w:t>
      </w:r>
    </w:p>
    <w:p w14:paraId="69E14A5A" w14:textId="77777777" w:rsidR="001A0176" w:rsidRDefault="001A0176" w:rsidP="001A0176">
      <w:pPr>
        <w:pStyle w:val="Unix"/>
      </w:pPr>
      <w:r>
        <w:t xml:space="preserve">    anaconda:     4.3.1-np111py27_0  --&gt; custom-py27_0     </w:t>
      </w:r>
    </w:p>
    <w:p w14:paraId="02EE42F4" w14:textId="77777777" w:rsidR="001A0176" w:rsidRDefault="001A0176" w:rsidP="001A0176">
      <w:pPr>
        <w:pStyle w:val="Unix"/>
      </w:pPr>
      <w:r>
        <w:t xml:space="preserve">    astropy:      1.3-np111py27_0    --&gt; 1.3.2-np112py27_0 </w:t>
      </w:r>
    </w:p>
    <w:p w14:paraId="098B3F78" w14:textId="77777777" w:rsidR="001A0176" w:rsidRDefault="001A0176" w:rsidP="001A0176">
      <w:pPr>
        <w:pStyle w:val="Unix"/>
      </w:pPr>
      <w:r>
        <w:t xml:space="preserve">    bottleneck:   1.2.0-np111py27_0  --&gt; 1.2.0-np112py27_0 </w:t>
      </w:r>
    </w:p>
    <w:p w14:paraId="3E0E943F" w14:textId="77777777" w:rsidR="001A0176" w:rsidRDefault="001A0176" w:rsidP="001A0176">
      <w:pPr>
        <w:pStyle w:val="Unix"/>
      </w:pPr>
      <w:r>
        <w:t xml:space="preserve">    conda:        4.3.14-py27_0      --&gt; 4.3.17-py27_0     </w:t>
      </w:r>
    </w:p>
    <w:p w14:paraId="505A0174" w14:textId="77777777" w:rsidR="001A0176" w:rsidRDefault="001A0176" w:rsidP="001A0176">
      <w:pPr>
        <w:pStyle w:val="Unix"/>
      </w:pPr>
      <w:r>
        <w:t xml:space="preserve">    h5py:         2.6.0-np111py27_2  --&gt; 2.7.0-np112py27_0 </w:t>
      </w:r>
    </w:p>
    <w:p w14:paraId="27F6A21F" w14:textId="77777777" w:rsidR="001A0176" w:rsidRDefault="001A0176" w:rsidP="001A0176">
      <w:pPr>
        <w:pStyle w:val="Unix"/>
      </w:pPr>
      <w:r>
        <w:t xml:space="preserve">    llvmlite:     0.15.0-py27_0      --&gt; 0.17.0-py27_0     </w:t>
      </w:r>
    </w:p>
    <w:p w14:paraId="3BB65714" w14:textId="77777777" w:rsidR="001A0176" w:rsidRDefault="001A0176" w:rsidP="001A0176">
      <w:pPr>
        <w:pStyle w:val="Unix"/>
      </w:pPr>
      <w:r>
        <w:t xml:space="preserve">    matplotlib:   2.0.0-np111py27_0  --&gt; 2.0.1-np112py27_0 </w:t>
      </w:r>
    </w:p>
    <w:p w14:paraId="5D376F9C" w14:textId="77777777" w:rsidR="001A0176" w:rsidRDefault="001A0176" w:rsidP="001A0176">
      <w:pPr>
        <w:pStyle w:val="Unix"/>
      </w:pPr>
      <w:r>
        <w:t xml:space="preserve">    numba:        0.30.1-np111py27_0 --&gt; 0.32.0-np112py27_0</w:t>
      </w:r>
    </w:p>
    <w:p w14:paraId="32C1893E" w14:textId="77777777" w:rsidR="001A0176" w:rsidRDefault="001A0176" w:rsidP="001A0176">
      <w:pPr>
        <w:pStyle w:val="Unix"/>
      </w:pPr>
      <w:r>
        <w:t xml:space="preserve">    numexpr:      2.6.1-np111py27_2  --&gt; 2.6.2-np112py27_0 </w:t>
      </w:r>
    </w:p>
    <w:p w14:paraId="45BAD3A2" w14:textId="77777777" w:rsidR="001A0176" w:rsidRDefault="001A0176" w:rsidP="001A0176">
      <w:pPr>
        <w:pStyle w:val="Unix"/>
      </w:pPr>
      <w:r>
        <w:t xml:space="preserve">    numpy:        1.11.3-py27_0      --&gt; 1.12.1-py27_0     </w:t>
      </w:r>
    </w:p>
    <w:p w14:paraId="2B55CBF7" w14:textId="77777777" w:rsidR="001A0176" w:rsidRDefault="001A0176" w:rsidP="001A0176">
      <w:pPr>
        <w:pStyle w:val="Unix"/>
      </w:pPr>
      <w:r>
        <w:t xml:space="preserve">    pandas:       0.19.2-np111py27_1 --&gt; 0.19.2-np112py27_1</w:t>
      </w:r>
    </w:p>
    <w:p w14:paraId="157E7B9B" w14:textId="77777777" w:rsidR="001A0176" w:rsidRDefault="001A0176" w:rsidP="001A0176">
      <w:pPr>
        <w:pStyle w:val="Unix"/>
      </w:pPr>
      <w:r>
        <w:t xml:space="preserve">    pytables:     3.3.0-np111py27_0  --&gt; 3.3.0-np112py27_0 </w:t>
      </w:r>
    </w:p>
    <w:p w14:paraId="3058979E" w14:textId="77777777" w:rsidR="001A0176" w:rsidRDefault="001A0176" w:rsidP="001A0176">
      <w:pPr>
        <w:pStyle w:val="Unix"/>
      </w:pPr>
      <w:r>
        <w:t xml:space="preserve">    scikit-image: 0.12.3-np111py27_1 --&gt; 0.13.0-np112py27_0</w:t>
      </w:r>
    </w:p>
    <w:p w14:paraId="51BD459D" w14:textId="77777777" w:rsidR="001A0176" w:rsidRDefault="001A0176" w:rsidP="001A0176">
      <w:pPr>
        <w:pStyle w:val="Unix"/>
      </w:pPr>
      <w:r>
        <w:t xml:space="preserve">    scikit-learn: 0.18.1-np111py27_1 --&gt; 0.18.1-np112py27_1</w:t>
      </w:r>
    </w:p>
    <w:p w14:paraId="6524813C" w14:textId="77777777" w:rsidR="001A0176" w:rsidRDefault="001A0176" w:rsidP="001A0176">
      <w:pPr>
        <w:pStyle w:val="Unix"/>
      </w:pPr>
      <w:r>
        <w:t xml:space="preserve">    scipy:        0.18.1-np111py27_1 --&gt; 0.19.0-np112py27_0</w:t>
      </w:r>
    </w:p>
    <w:p w14:paraId="447EB589" w14:textId="77777777" w:rsidR="001A0176" w:rsidRDefault="001A0176" w:rsidP="001A0176">
      <w:pPr>
        <w:pStyle w:val="Unix"/>
      </w:pPr>
      <w:r>
        <w:t xml:space="preserve">    statsmodels:  0.6.1-np111py27_1  --&gt; 0.8.0-np112py27_0</w:t>
      </w:r>
    </w:p>
    <w:p w14:paraId="4C072156" w14:textId="77777777" w:rsidR="001A0176" w:rsidRDefault="001A0176" w:rsidP="001A0176">
      <w:pPr>
        <w:pStyle w:val="BodyText2"/>
      </w:pPr>
      <w:r>
        <w:t>Updated and trying again. Fixed!</w:t>
      </w:r>
    </w:p>
    <w:p w14:paraId="7FBAE023" w14:textId="77777777" w:rsidR="001A0176" w:rsidRDefault="001A0176" w:rsidP="001A0176">
      <w:pPr>
        <w:pStyle w:val="Heading4"/>
      </w:pPr>
      <w:r>
        <w:t>Magics</w:t>
      </w:r>
    </w:p>
    <w:p w14:paraId="3F359840" w14:textId="77777777" w:rsidR="001A0176" w:rsidRDefault="001A0176" w:rsidP="001A0176">
      <w:pPr>
        <w:pStyle w:val="Heading5"/>
      </w:pPr>
      <w:r>
        <w:t>Line Magics</w:t>
      </w:r>
    </w:p>
    <w:p w14:paraId="061E9AB5" w14:textId="77777777" w:rsidR="001A0176" w:rsidRPr="00043BC0" w:rsidRDefault="001A0176" w:rsidP="001A0176">
      <w:pPr>
        <w:pStyle w:val="BodyText2"/>
      </w:pPr>
      <w:r>
        <w:t>%time will put in the execution time</w:t>
      </w:r>
    </w:p>
    <w:p w14:paraId="3E43EE10" w14:textId="6631945D" w:rsidR="00367530" w:rsidRDefault="00367530" w:rsidP="00367530">
      <w:pPr>
        <w:pStyle w:val="Heading4"/>
      </w:pPr>
      <w:r>
        <w:t>Version info</w:t>
      </w:r>
    </w:p>
    <w:p w14:paraId="17159665" w14:textId="2D9B9239" w:rsidR="00367530" w:rsidRDefault="00367530" w:rsidP="00367530">
      <w:pPr>
        <w:pStyle w:val="BodyText2"/>
      </w:pPr>
      <w:r>
        <w:t>To see the version that is running:</w:t>
      </w:r>
    </w:p>
    <w:p w14:paraId="4445652E" w14:textId="0A932B13" w:rsidR="00367530" w:rsidRDefault="00367530" w:rsidP="00367530">
      <w:pPr>
        <w:pStyle w:val="Unix"/>
      </w:pPr>
      <w:r w:rsidRPr="00367530">
        <w:t>blishten:~/workspace (master) $ sudo jupyter notebook --version</w:t>
      </w:r>
    </w:p>
    <w:p w14:paraId="4AE83531" w14:textId="215185FE" w:rsidR="00367530" w:rsidRPr="00367530" w:rsidRDefault="00367530" w:rsidP="00367530">
      <w:pPr>
        <w:pStyle w:val="Unix"/>
      </w:pPr>
      <w:r w:rsidRPr="00367530">
        <w:t>4.3.1</w:t>
      </w:r>
    </w:p>
    <w:p w14:paraId="2D69FEA7" w14:textId="77777777" w:rsidR="001A0176" w:rsidRDefault="001A0176" w:rsidP="001A0176">
      <w:pPr>
        <w:pStyle w:val="Heading3"/>
      </w:pPr>
      <w:r>
        <w:t>Examples</w:t>
      </w:r>
    </w:p>
    <w:p w14:paraId="06103FCC" w14:textId="3A704DE8" w:rsidR="001A0176" w:rsidRDefault="001A0176" w:rsidP="001A0176">
      <w:pPr>
        <w:pStyle w:val="Heading4"/>
      </w:pPr>
      <w:r>
        <w:t>P</w:t>
      </w:r>
      <w:r>
        <w:t>redicting deforestation</w:t>
      </w:r>
    </w:p>
    <w:p w14:paraId="01698E82" w14:textId="0093E0F8" w:rsidR="001A0176" w:rsidRPr="001A0176" w:rsidRDefault="001A0176" w:rsidP="001A0176">
      <w:pPr>
        <w:pStyle w:val="BodyText2"/>
      </w:pPr>
      <w:r>
        <w:lastRenderedPageBreak/>
        <w:t xml:space="preserve">Ghislain Vieilledent has written a Jupyter Notebook on predicting deforestation in tropical forests. The notebooks are here </w:t>
      </w:r>
      <w:hyperlink r:id="rId1051" w:history="1">
        <w:r w:rsidRPr="00204887">
          <w:rPr>
            <w:rStyle w:val="Hyperlink"/>
          </w:rPr>
          <w:t>locally</w:t>
        </w:r>
      </w:hyperlink>
      <w:r>
        <w:t xml:space="preserve"> or online </w:t>
      </w:r>
      <w:hyperlink r:id="rId1052" w:history="1">
        <w:r w:rsidRPr="00204887">
          <w:rPr>
            <w:rStyle w:val="Hyperlink"/>
          </w:rPr>
          <w:t>here</w:t>
        </w:r>
      </w:hyperlink>
      <w:r>
        <w:t>.</w:t>
      </w:r>
    </w:p>
    <w:p w14:paraId="4A9D490B" w14:textId="77777777" w:rsidR="00132688" w:rsidRDefault="00132688" w:rsidP="00132688">
      <w:pPr>
        <w:pStyle w:val="Heading2"/>
      </w:pPr>
      <w:r>
        <w:t>Machine Learning</w:t>
      </w:r>
    </w:p>
    <w:p w14:paraId="34305155" w14:textId="77777777" w:rsidR="00B0675D" w:rsidRDefault="00B0675D" w:rsidP="00B0675D">
      <w:pPr>
        <w:pStyle w:val="Heading3"/>
      </w:pPr>
      <w:r>
        <w:t>TensorFlow</w:t>
      </w:r>
    </w:p>
    <w:p w14:paraId="5FEC7E10" w14:textId="003B9184" w:rsidR="00834622" w:rsidRDefault="00834622" w:rsidP="00834622">
      <w:pPr>
        <w:pStyle w:val="Heading4"/>
      </w:pPr>
      <w:r>
        <w:t>Clients</w:t>
      </w:r>
    </w:p>
    <w:p w14:paraId="6549A109" w14:textId="77777777" w:rsidR="00834622" w:rsidRDefault="00834622" w:rsidP="00834622">
      <w:pPr>
        <w:pStyle w:val="Heading5"/>
      </w:pPr>
      <w:r>
        <w:t>Python client</w:t>
      </w:r>
    </w:p>
    <w:p w14:paraId="084A200A" w14:textId="6136DB0B" w:rsidR="00834622" w:rsidRPr="00834622" w:rsidRDefault="00834622" w:rsidP="00834622">
      <w:pPr>
        <w:pStyle w:val="BodyText2"/>
      </w:pPr>
      <w:r>
        <w:t xml:space="preserve">See </w:t>
      </w:r>
      <w:hyperlink w:anchor="_Installing" w:history="1">
        <w:r w:rsidRPr="00834622">
          <w:rPr>
            <w:rStyle w:val="Hyperlink"/>
          </w:rPr>
          <w:t>Installing</w:t>
        </w:r>
      </w:hyperlink>
      <w:r>
        <w:t xml:space="preserve"> for installation instructions.</w:t>
      </w:r>
    </w:p>
    <w:p w14:paraId="7EFFAE13" w14:textId="77777777" w:rsidR="00245872" w:rsidRDefault="00245872" w:rsidP="00245872">
      <w:pPr>
        <w:pStyle w:val="Heading4"/>
      </w:pPr>
      <w:r>
        <w:t>Learning</w:t>
      </w:r>
    </w:p>
    <w:p w14:paraId="31C6018B" w14:textId="77777777" w:rsidR="00245872" w:rsidRDefault="00245872" w:rsidP="00245872">
      <w:pPr>
        <w:pStyle w:val="BodyText2"/>
      </w:pPr>
      <w:r>
        <w:t xml:space="preserve">U/P: </w:t>
      </w:r>
      <w:hyperlink r:id="rId1053" w:history="1">
        <w:r w:rsidRPr="006A0A80">
          <w:rPr>
            <w:rStyle w:val="Hyperlink"/>
          </w:rPr>
          <w:t>a.cottam@gmail.com</w:t>
        </w:r>
      </w:hyperlink>
      <w:r>
        <w:t xml:space="preserve"> thargal88 on 3/5/17</w:t>
      </w:r>
    </w:p>
    <w:p w14:paraId="63F4B3E8" w14:textId="32E339E0" w:rsidR="00112501" w:rsidRDefault="00112501" w:rsidP="00112501">
      <w:pPr>
        <w:pStyle w:val="Heading5"/>
      </w:pPr>
      <w:r>
        <w:t xml:space="preserve">Coursera </w:t>
      </w:r>
      <w:r>
        <w:t>‘</w:t>
      </w:r>
      <w:r w:rsidRPr="00112501">
        <w:t>Neural Networks for Machine Learning</w:t>
      </w:r>
      <w:r>
        <w:t>’</w:t>
      </w:r>
    </w:p>
    <w:p w14:paraId="24C4FD5F" w14:textId="4ED891B1" w:rsidR="006E2C08" w:rsidRDefault="006E2C08" w:rsidP="006E2C08">
      <w:pPr>
        <w:pStyle w:val="BodyText2"/>
      </w:pPr>
      <w:r>
        <w:t xml:space="preserve">Available here: </w:t>
      </w:r>
      <w:hyperlink r:id="rId1054" w:history="1">
        <w:r w:rsidRPr="00F93921">
          <w:rPr>
            <w:rStyle w:val="Hyperlink"/>
          </w:rPr>
          <w:t>https://classroom.udacity.com/courses/ud730</w:t>
        </w:r>
      </w:hyperlink>
      <w:r>
        <w:t xml:space="preserve"> </w:t>
      </w:r>
    </w:p>
    <w:p w14:paraId="655A0EB6" w14:textId="79435BB5" w:rsidR="006E2C08" w:rsidRDefault="006E2C08" w:rsidP="006E2C08">
      <w:pPr>
        <w:pStyle w:val="BodyText2"/>
      </w:pPr>
      <w:r>
        <w:t xml:space="preserve">U/P: </w:t>
      </w:r>
      <w:hyperlink r:id="rId1055" w:history="1">
        <w:r w:rsidR="00534521" w:rsidRPr="00F93921">
          <w:rPr>
            <w:rStyle w:val="Hyperlink"/>
          </w:rPr>
          <w:t>a.cottam@gmail.com</w:t>
        </w:r>
      </w:hyperlink>
      <w:r w:rsidR="00534521">
        <w:t xml:space="preserve"> </w:t>
      </w:r>
      <w:r>
        <w:t>thargal88</w:t>
      </w:r>
    </w:p>
    <w:p w14:paraId="2822213F" w14:textId="5BB293CE" w:rsidR="00480177" w:rsidRPr="006E2C08" w:rsidRDefault="00480177" w:rsidP="006E2C08">
      <w:pPr>
        <w:pStyle w:val="BodyText2"/>
      </w:pPr>
      <w:r>
        <w:t xml:space="preserve">How the brain works: </w:t>
      </w:r>
      <w:hyperlink r:id="rId1056" w:history="1">
        <w:r w:rsidRPr="00F93921">
          <w:rPr>
            <w:rStyle w:val="Hyperlink"/>
          </w:rPr>
          <w:t>https://www.coursera.org/learn/neural-networks/lecture/V1GXW/what-are-neural-networks-8-min</w:t>
        </w:r>
      </w:hyperlink>
      <w:r>
        <w:t xml:space="preserve"> </w:t>
      </w:r>
    </w:p>
    <w:p w14:paraId="115B55D2" w14:textId="77777777" w:rsidR="00112501" w:rsidRDefault="00112501" w:rsidP="00112501">
      <w:pPr>
        <w:pStyle w:val="Heading5"/>
      </w:pPr>
      <w:r>
        <w:t>TensorFlow Website Get Started</w:t>
      </w:r>
    </w:p>
    <w:p w14:paraId="77F81202" w14:textId="77777777" w:rsidR="00112501" w:rsidRPr="004108D7" w:rsidRDefault="00112501" w:rsidP="00112501">
      <w:pPr>
        <w:pStyle w:val="BodyText2"/>
      </w:pPr>
      <w:r>
        <w:t xml:space="preserve">Going through Develop | Get Started in the TensorFlow </w:t>
      </w:r>
      <w:hyperlink r:id="rId1057" w:history="1">
        <w:r w:rsidRPr="00A12A43">
          <w:rPr>
            <w:rStyle w:val="Hyperlink"/>
          </w:rPr>
          <w:t>website</w:t>
        </w:r>
      </w:hyperlink>
      <w:r>
        <w:t>.</w:t>
      </w:r>
    </w:p>
    <w:p w14:paraId="1436080B" w14:textId="36154D19" w:rsidR="00245872" w:rsidRDefault="00867610" w:rsidP="00245872">
      <w:pPr>
        <w:pStyle w:val="Heading5"/>
      </w:pPr>
      <w:r>
        <w:t xml:space="preserve">Udacity </w:t>
      </w:r>
      <w:r w:rsidR="00112501">
        <w:t>‘Deep Learning’</w:t>
      </w:r>
    </w:p>
    <w:p w14:paraId="77DF399A" w14:textId="77777777" w:rsidR="00245872" w:rsidRDefault="00245872" w:rsidP="00245872">
      <w:pPr>
        <w:pStyle w:val="BodyText2"/>
      </w:pPr>
      <w:r>
        <w:t xml:space="preserve">Is here </w:t>
      </w:r>
      <w:hyperlink r:id="rId1058" w:history="1">
        <w:r w:rsidRPr="006A0A80">
          <w:rPr>
            <w:rStyle w:val="Hyperlink"/>
          </w:rPr>
          <w:t>https://www.udacity.com/course/deep-learning--ud730</w:t>
        </w:r>
      </w:hyperlink>
      <w:r>
        <w:t xml:space="preserve"> . Struggled with the first assignment - but luckily someone else has put the answers here: </w:t>
      </w:r>
      <w:hyperlink r:id="rId1059"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245872">
      <w:pPr>
        <w:pStyle w:val="BodyText2"/>
      </w:pPr>
      <w:r>
        <w:t>Some minor issues with versions of numpy, but it ran and these were the results:</w:t>
      </w:r>
    </w:p>
    <w:p w14:paraId="42DADB6F" w14:textId="77777777" w:rsidR="00245872" w:rsidRDefault="00245872" w:rsidP="00245872">
      <w:pPr>
        <w:pStyle w:val="BodyText2"/>
      </w:pPr>
      <w:r>
        <w:t xml:space="preserve">in sample cross validation scores </w:t>
      </w:r>
    </w:p>
    <w:p w14:paraId="6121058B" w14:textId="77777777" w:rsidR="00245872" w:rsidRDefault="00245872" w:rsidP="00245872">
      <w:pPr>
        <w:pStyle w:val="BodyText2"/>
      </w:pPr>
      <w:r>
        <w:t xml:space="preserve">50 letters: </w:t>
      </w:r>
      <w:r>
        <w:tab/>
      </w:r>
      <w:r>
        <w:tab/>
        <w:t>0.705661211853</w:t>
      </w:r>
    </w:p>
    <w:p w14:paraId="4ADE85A1" w14:textId="77777777" w:rsidR="00245872" w:rsidRDefault="00245872" w:rsidP="00245872">
      <w:pPr>
        <w:pStyle w:val="BodyText2"/>
      </w:pPr>
      <w:r>
        <w:t xml:space="preserve">50 letters sanitised: </w:t>
      </w:r>
      <w:r>
        <w:tab/>
        <w:t>0.404826546003</w:t>
      </w:r>
    </w:p>
    <w:p w14:paraId="55B94D0D" w14:textId="77777777" w:rsidR="00245872" w:rsidRDefault="00245872" w:rsidP="00245872">
      <w:pPr>
        <w:pStyle w:val="BodyText2"/>
      </w:pPr>
      <w:r>
        <w:t>100 letters:</w:t>
      </w:r>
      <w:r>
        <w:tab/>
      </w:r>
      <w:r>
        <w:tab/>
        <w:t>0.709704664342</w:t>
      </w:r>
    </w:p>
    <w:p w14:paraId="40CDC437" w14:textId="77777777" w:rsidR="00245872" w:rsidRDefault="00245872" w:rsidP="00245872">
      <w:pPr>
        <w:pStyle w:val="BodyText2"/>
      </w:pPr>
      <w:r>
        <w:t>100 letters sanitised:</w:t>
      </w:r>
      <w:r>
        <w:tab/>
        <w:t>0.653194180898</w:t>
      </w:r>
    </w:p>
    <w:p w14:paraId="30ED3950" w14:textId="77777777" w:rsidR="00245872" w:rsidRDefault="00245872" w:rsidP="00245872">
      <w:pPr>
        <w:pStyle w:val="BodyText2"/>
      </w:pPr>
      <w:r>
        <w:t>1000 letters:</w:t>
      </w:r>
      <w:r>
        <w:tab/>
      </w:r>
      <w:r>
        <w:tab/>
        <w:t>0.755940591252</w:t>
      </w:r>
    </w:p>
    <w:p w14:paraId="17BC88E8" w14:textId="77777777" w:rsidR="00245872" w:rsidRDefault="00245872" w:rsidP="00245872">
      <w:pPr>
        <w:pStyle w:val="BodyText2"/>
      </w:pPr>
      <w:r>
        <w:t>1000 letters sanitised:</w:t>
      </w:r>
      <w:r>
        <w:tab/>
        <w:t>0.7599283048</w:t>
      </w:r>
    </w:p>
    <w:p w14:paraId="36DCF3C4" w14:textId="77777777" w:rsidR="00245872" w:rsidRDefault="00245872" w:rsidP="00245872">
      <w:pPr>
        <w:pStyle w:val="BodyText2"/>
      </w:pPr>
      <w:r>
        <w:t>5000 letters:</w:t>
      </w:r>
      <w:r>
        <w:tab/>
      </w:r>
      <w:r>
        <w:tab/>
        <w:t>0.771795255023</w:t>
      </w:r>
    </w:p>
    <w:p w14:paraId="5580649E" w14:textId="0A554A65" w:rsidR="00245872" w:rsidRDefault="00245872" w:rsidP="00245872">
      <w:pPr>
        <w:pStyle w:val="BodyText2"/>
      </w:pPr>
      <w:r>
        <w:t>5000 letters sanitised:</w:t>
      </w:r>
      <w:r>
        <w:tab/>
        <w:t>0.771799717925</w:t>
      </w:r>
    </w:p>
    <w:p w14:paraId="039B3F92" w14:textId="77777777" w:rsidR="00EC6DF7" w:rsidRDefault="009213EF" w:rsidP="00EC6DF7">
      <w:pPr>
        <w:pStyle w:val="BodyText2"/>
      </w:pPr>
      <w:r>
        <w:t xml:space="preserve">In the first lesson you are looking at a single </w:t>
      </w:r>
      <w:r w:rsidR="00427843">
        <w:t xml:space="preserve">logistic </w:t>
      </w:r>
      <w:r>
        <w:t xml:space="preserve">classifier. In the second, you are </w:t>
      </w:r>
      <w:r w:rsidR="00427843">
        <w:t>turning this classifier into a deep network.</w:t>
      </w:r>
      <w:r w:rsidR="00EC6DF7">
        <w:t xml:space="preserve"> </w:t>
      </w:r>
    </w:p>
    <w:p w14:paraId="481AC1E7" w14:textId="77777777" w:rsidR="00EC6DF7" w:rsidRDefault="00EC6DF7" w:rsidP="00EC6DF7">
      <w:pPr>
        <w:pStyle w:val="Equation"/>
      </w:pPr>
      <w:r>
        <w:t>α is the learning rate (i.e. the size of the step you take in gradient descent)</w:t>
      </w:r>
    </w:p>
    <w:p w14:paraId="4AC99757" w14:textId="093B6EEA" w:rsidR="00EC6DF7" w:rsidRPr="00EC6DF7" w:rsidRDefault="00EC6DF7" w:rsidP="00EC6DF7">
      <w:pPr>
        <w:pStyle w:val="Equation"/>
        <w:rPr>
          <w:rStyle w:val="Strong"/>
          <w:b w:val="0"/>
          <w:bCs/>
        </w:rPr>
      </w:pPr>
      <w:r>
        <w:t>Δ are the gradients for the weights in your model</w:t>
      </w:r>
    </w:p>
    <w:p w14:paraId="27742BDA" w14:textId="672CE289" w:rsidR="00266D60" w:rsidRDefault="00266D60" w:rsidP="00266D60">
      <w:pPr>
        <w:pStyle w:val="Heading4"/>
      </w:pPr>
      <w:r>
        <w:t>TensorBoard</w:t>
      </w:r>
    </w:p>
    <w:p w14:paraId="473DFB6D" w14:textId="2858F1D6" w:rsidR="00835C83" w:rsidRDefault="00835C83" w:rsidP="00835C83">
      <w:pPr>
        <w:pStyle w:val="Heading5"/>
      </w:pPr>
      <w:r>
        <w:t>Using</w:t>
      </w:r>
    </w:p>
    <w:p w14:paraId="7742737C" w14:textId="77777777" w:rsidR="00835C83" w:rsidRPr="00835C83" w:rsidRDefault="00835C83" w:rsidP="00835C83">
      <w:pPr>
        <w:pStyle w:val="BodyText2"/>
      </w:pPr>
    </w:p>
    <w:p w14:paraId="204E9F44" w14:textId="692289DF" w:rsidR="00835C83" w:rsidRDefault="00835C83" w:rsidP="00835C83">
      <w:pPr>
        <w:pStyle w:val="Heading6"/>
      </w:pPr>
      <w:r>
        <w:lastRenderedPageBreak/>
        <w:t>Running</w:t>
      </w:r>
    </w:p>
    <w:p w14:paraId="015EF227" w14:textId="77777777" w:rsidR="00835C83" w:rsidRDefault="00835C83" w:rsidP="00835C83">
      <w:pPr>
        <w:pStyle w:val="BodyText2"/>
      </w:pPr>
      <w:r>
        <w:t>On Cloud9 you can start it like this:</w:t>
      </w:r>
    </w:p>
    <w:p w14:paraId="327C6ADB" w14:textId="77777777" w:rsidR="00835C83" w:rsidRDefault="00835C83" w:rsidP="00835C83">
      <w:pPr>
        <w:pStyle w:val="Unix"/>
      </w:pPr>
      <w:r>
        <w:t>blishten:~/workspace (master) $ tensorboard --logdir /home/ubuntu/workspace/TensorFlow/logs --port 8081</w:t>
      </w:r>
    </w:p>
    <w:p w14:paraId="6A1C1F3C" w14:textId="77777777" w:rsidR="00835C83" w:rsidRDefault="00835C83" w:rsidP="00835C83">
      <w:pPr>
        <w:pStyle w:val="Unix"/>
      </w:pPr>
      <w:r>
        <w:t>Starting TensorBoard 41 on port 8081</w:t>
      </w:r>
    </w:p>
    <w:p w14:paraId="53E737AB" w14:textId="77777777" w:rsidR="00835C83" w:rsidRDefault="00835C83" w:rsidP="00835C83">
      <w:pPr>
        <w:pStyle w:val="Unix"/>
      </w:pPr>
      <w:r>
        <w:t xml:space="preserve">(You can navigate to </w:t>
      </w:r>
      <w:hyperlink r:id="rId1060" w:history="1">
        <w:r w:rsidRPr="00790189">
          <w:rPr>
            <w:rStyle w:val="Hyperlink"/>
          </w:rPr>
          <w:t>http://172.17.0.6:8081</w:t>
        </w:r>
      </w:hyperlink>
      <w:r>
        <w:t xml:space="preserve">) </w:t>
      </w:r>
    </w:p>
    <w:p w14:paraId="684F8ECF" w14:textId="77777777" w:rsidR="00835C83" w:rsidRDefault="00835C83" w:rsidP="00835C83">
      <w:pPr>
        <w:pStyle w:val="BodyText2"/>
      </w:pPr>
      <w:r>
        <w:t xml:space="preserve">Just like the Google App Engine </w:t>
      </w:r>
      <w:r w:rsidRPr="0067294D">
        <w:t>dev_appserver.py</w:t>
      </w:r>
      <w:r>
        <w:t xml:space="preserve"> that also listens on port 8081, we can then view this from the following url:</w:t>
      </w:r>
    </w:p>
    <w:p w14:paraId="6D1029B1" w14:textId="3A72B600" w:rsidR="00835C83" w:rsidRPr="00835C83" w:rsidRDefault="00835C83" w:rsidP="00835C83">
      <w:pPr>
        <w:pStyle w:val="BodyText2"/>
      </w:pPr>
      <w:hyperlink r:id="rId1061" w:history="1">
        <w:r w:rsidRPr="00790189">
          <w:rPr>
            <w:rStyle w:val="Hyperlink"/>
          </w:rPr>
          <w:t>https://python-blishten.c9users.io:8081/</w:t>
        </w:r>
      </w:hyperlink>
      <w:r>
        <w:t xml:space="preserve"> </w:t>
      </w:r>
    </w:p>
    <w:p w14:paraId="7E977E8A" w14:textId="2F013B57" w:rsidR="005376EB" w:rsidRDefault="005376EB" w:rsidP="005376EB">
      <w:pPr>
        <w:pStyle w:val="Heading6"/>
      </w:pPr>
      <w:r>
        <w:t>Viewing Graphs</w:t>
      </w:r>
    </w:p>
    <w:p w14:paraId="4A7821BF" w14:textId="77777777" w:rsidR="00526584" w:rsidRDefault="005376EB" w:rsidP="005376EB">
      <w:pPr>
        <w:pStyle w:val="BodyText2"/>
      </w:pPr>
      <w:r>
        <w:t xml:space="preserve">Following instructions </w:t>
      </w:r>
      <w:hyperlink r:id="rId1062" w:history="1">
        <w:r w:rsidRPr="005376EB">
          <w:rPr>
            <w:rStyle w:val="Hyperlink"/>
          </w:rPr>
          <w:t>here</w:t>
        </w:r>
      </w:hyperlink>
      <w:r>
        <w:t xml:space="preserve"> to view TensorFlow Graphs.</w:t>
      </w:r>
      <w:r w:rsidR="00526584">
        <w:t xml:space="preserve"> My graph is now outputting events to the event_files folder, but when I run TensorBoard I get the following warnings:</w:t>
      </w:r>
    </w:p>
    <w:p w14:paraId="297CAA40" w14:textId="77777777" w:rsidR="00493230" w:rsidRDefault="00526584" w:rsidP="00526584">
      <w:pPr>
        <w:pStyle w:val="Unix"/>
      </w:pPr>
      <w:r w:rsidRPr="00526584">
        <w:t>WARNING:tensorflow:path ../external/data/plugin/text/runs not found, sending 404</w:t>
      </w:r>
    </w:p>
    <w:p w14:paraId="5D4E366B" w14:textId="094EDCB5" w:rsidR="005376EB" w:rsidRPr="005376EB" w:rsidRDefault="00493230" w:rsidP="00493230">
      <w:pPr>
        <w:pStyle w:val="BodyText2"/>
      </w:pPr>
      <w:r>
        <w:t xml:space="preserve">This was only because in my run configuration I didn’t set the </w:t>
      </w:r>
      <w:r w:rsidRPr="00493230">
        <w:t>logdir</w:t>
      </w:r>
      <w:r>
        <w:t xml:space="preserve"> properly (the path must start with a ./).</w:t>
      </w:r>
      <w:r w:rsidR="00526584">
        <w:t xml:space="preserve"> </w:t>
      </w:r>
    </w:p>
    <w:p w14:paraId="3590FAA3" w14:textId="75EA1B1E" w:rsidR="00DD16BC" w:rsidRDefault="00DD16BC" w:rsidP="00DD16BC">
      <w:pPr>
        <w:pStyle w:val="Heading4"/>
      </w:pPr>
      <w:r>
        <w:t>Using</w:t>
      </w:r>
    </w:p>
    <w:p w14:paraId="5D94A617" w14:textId="0B89C888" w:rsidR="00DD16BC" w:rsidRDefault="00DD16BC" w:rsidP="00DD16BC">
      <w:pPr>
        <w:pStyle w:val="Heading5"/>
      </w:pPr>
      <w:r>
        <w:t>Debugging</w:t>
      </w:r>
    </w:p>
    <w:p w14:paraId="3FDEB7B6" w14:textId="25C07042" w:rsidR="00DD16BC" w:rsidRPr="00DD16BC" w:rsidRDefault="00DD16BC" w:rsidP="00DD16BC">
      <w:pPr>
        <w:pStyle w:val="BodyText2"/>
      </w:pPr>
      <w:r>
        <w:t>There are a number of operations that you can</w:t>
      </w:r>
      <w:r w:rsidR="00023FBF">
        <w:t xml:space="preserve"> use to debug a graph. See </w:t>
      </w:r>
      <w:hyperlink r:id="rId1063" w:anchor="Debugging_Operations" w:history="1">
        <w:r w:rsidR="00023FBF" w:rsidRPr="00023FBF">
          <w:rPr>
            <w:rStyle w:val="Hyperlink"/>
          </w:rPr>
          <w:t>here</w:t>
        </w:r>
      </w:hyperlink>
      <w:r w:rsidR="00023FBF">
        <w:t>.</w:t>
      </w:r>
      <w:r>
        <w:t xml:space="preserve"> </w:t>
      </w:r>
      <w:r w:rsidR="00023FBF">
        <w:t>tf.Print doesn’t currently output to Jupyter Notebooks.</w:t>
      </w:r>
      <w:r w:rsidR="00E94381">
        <w:t xml:space="preserve"> Excellent overview with slides </w:t>
      </w:r>
      <w:hyperlink r:id="rId1064" w:history="1">
        <w:r w:rsidR="00E94381" w:rsidRPr="00E94381">
          <w:rPr>
            <w:rStyle w:val="Hyperlink"/>
          </w:rPr>
          <w:t>here</w:t>
        </w:r>
      </w:hyperlink>
      <w:r w:rsidR="00E94381">
        <w:t xml:space="preserve"> and promise of a new web-based interactive debugger tool (integrated with TensorBoard </w:t>
      </w:r>
      <w:hyperlink r:id="rId1065" w:anchor="70" w:history="1">
        <w:r w:rsidR="00E94381" w:rsidRPr="00E94381">
          <w:rPr>
            <w:rStyle w:val="Hyperlink"/>
          </w:rPr>
          <w:t>here</w:t>
        </w:r>
      </w:hyperlink>
      <w:r w:rsidR="00E94381">
        <w:t>).</w:t>
      </w:r>
    </w:p>
    <w:p w14:paraId="2E60B70E" w14:textId="43BAFD53" w:rsidR="00574700" w:rsidRDefault="00574700" w:rsidP="00574700">
      <w:pPr>
        <w:pStyle w:val="Heading3"/>
      </w:pPr>
      <w:r>
        <w:t>Kaggle</w:t>
      </w:r>
    </w:p>
    <w:p w14:paraId="48D3B98E" w14:textId="56D23E17" w:rsidR="005141A1" w:rsidRDefault="005141A1" w:rsidP="00574700">
      <w:pPr>
        <w:pStyle w:val="BodyText2"/>
      </w:pPr>
      <w:hyperlink r:id="rId1066" w:history="1">
        <w:r w:rsidRPr="00F93921">
          <w:rPr>
            <w:rStyle w:val="Hyperlink"/>
          </w:rPr>
          <w:t>https://www.kaggle.com</w:t>
        </w:r>
      </w:hyperlink>
      <w:r>
        <w:t xml:space="preserve"> </w:t>
      </w:r>
    </w:p>
    <w:p w14:paraId="5AA4D38B" w14:textId="18E7AE8C" w:rsidR="005141A1" w:rsidRDefault="005141A1" w:rsidP="00574700">
      <w:pPr>
        <w:pStyle w:val="BodyText2"/>
      </w:pPr>
      <w:r>
        <w:t xml:space="preserve">U/P: </w:t>
      </w:r>
      <w:hyperlink r:id="rId1067" w:history="1">
        <w:r w:rsidRPr="00F93921">
          <w:rPr>
            <w:rStyle w:val="Hyperlink"/>
          </w:rPr>
          <w:t>a.cottam@gmail.com</w:t>
        </w:r>
      </w:hyperlink>
      <w:r>
        <w:t xml:space="preserve"> thargal88</w:t>
      </w:r>
    </w:p>
    <w:p w14:paraId="3CFEC222" w14:textId="05487C43" w:rsidR="00574700" w:rsidRPr="00574700" w:rsidRDefault="00574700" w:rsidP="00574700">
      <w:pPr>
        <w:pStyle w:val="BodyText2"/>
      </w:pPr>
      <w:r>
        <w:t xml:space="preserve">Competitions based around Machine Learning challenges including </w:t>
      </w:r>
      <w:hyperlink r:id="rId1068" w:history="1">
        <w:r w:rsidRPr="00574700">
          <w:rPr>
            <w:rStyle w:val="Hyperlink"/>
          </w:rPr>
          <w:t>‘Understanding the Amazon from Space’</w:t>
        </w:r>
      </w:hyperlink>
      <w:r>
        <w:t>. They have starter Jupyter Notebooks ready to go!</w:t>
      </w:r>
    </w:p>
    <w:p w14:paraId="3428DD21" w14:textId="77777777" w:rsidR="00B27CC7" w:rsidRDefault="00283B28" w:rsidP="000E5536">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190" w:name="_Ref440289491"/>
      <w:r>
        <w:t>Installing</w:t>
      </w:r>
    </w:p>
    <w:p w14:paraId="7726347C" w14:textId="77777777" w:rsidR="00D335D7" w:rsidRDefault="00D335D7" w:rsidP="00D335D7">
      <w:pPr>
        <w:pStyle w:val="Heading5"/>
      </w:pPr>
      <w:r>
        <w:t>On Ubuntu 14.04</w:t>
      </w:r>
    </w:p>
    <w:p w14:paraId="0FB85FED" w14:textId="3EAD3805" w:rsidR="00D335D7" w:rsidRDefault="00D335D7" w:rsidP="00D335D7">
      <w:pPr>
        <w:pStyle w:val="BodyText2"/>
      </w:pPr>
      <w:r>
        <w:t xml:space="preserve">Installing v2.1.1 on Cloud9 on 28/3/17 following instructions </w:t>
      </w:r>
      <w:hyperlink r:id="rId1069" w:anchor="installation-war" w:history="1">
        <w:r w:rsidRPr="00D335D7">
          <w:rPr>
            <w:rStyle w:val="Hyperlink"/>
          </w:rPr>
          <w:t>here</w:t>
        </w:r>
      </w:hyperlink>
      <w:r>
        <w:t xml:space="preserve">. </w:t>
      </w:r>
    </w:p>
    <w:p w14:paraId="2F44C9B6" w14:textId="77777777" w:rsidR="00D335D7" w:rsidRDefault="00D335D7" w:rsidP="00D335D7">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D335D7">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0E5536">
      <w:pPr>
        <w:pStyle w:val="BodyText2"/>
      </w:pPr>
      <w:r>
        <w:t xml:space="preserve">For developers: </w:t>
      </w:r>
      <w:hyperlink r:id="rId1070" w:history="1">
        <w:r>
          <w:rPr>
            <w:rStyle w:val="Hyperlink"/>
          </w:rPr>
          <w:t>http://h05-dev-vm100.jrc.it:8080/geoserver/web/</w:t>
        </w:r>
      </w:hyperlink>
      <w:r>
        <w:t xml:space="preserve"> u/p</w:t>
      </w:r>
      <w:r w:rsidR="00BB619D">
        <w:t xml:space="preserve">  Andrew/Changeme!1</w:t>
      </w:r>
    </w:p>
    <w:p w14:paraId="3F593E31" w14:textId="43154AE3" w:rsidR="00894DFA" w:rsidRDefault="00894DFA" w:rsidP="000E5536">
      <w:pPr>
        <w:pStyle w:val="BodyText2"/>
      </w:pPr>
      <w:r>
        <w:t xml:space="preserve">Live: </w:t>
      </w:r>
      <w:hyperlink r:id="rId1071"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0E5536">
      <w:pPr>
        <w:pStyle w:val="BodyText2"/>
      </w:pPr>
      <w:r>
        <w:t xml:space="preserve">This is </w:t>
      </w:r>
      <w:hyperlink r:id="rId1072" w:history="1">
        <w:r>
          <w:rPr>
            <w:rStyle w:val="Hyperlink"/>
          </w:rPr>
          <w:t>http://h05-prod-vm100.jrc.it:8080/geoserver/web/</w:t>
        </w:r>
      </w:hyperlink>
    </w:p>
    <w:p w14:paraId="392BE9CE" w14:textId="77777777" w:rsidR="00153927" w:rsidRDefault="00153927" w:rsidP="007D2F52">
      <w:pPr>
        <w:pStyle w:val="Heading4"/>
      </w:pPr>
      <w:r>
        <w:t>Publishing</w:t>
      </w:r>
      <w:bookmarkEnd w:id="190"/>
    </w:p>
    <w:p w14:paraId="64B562C5" w14:textId="77777777" w:rsidR="005A20A9" w:rsidRDefault="005A20A9" w:rsidP="000E5536">
      <w:pPr>
        <w:pStyle w:val="Heading5"/>
      </w:pPr>
      <w:r>
        <w:lastRenderedPageBreak/>
        <w:t>From PostGIS</w:t>
      </w:r>
    </w:p>
    <w:p w14:paraId="1D9AFEBA" w14:textId="77777777" w:rsidR="005A20A9" w:rsidRDefault="00B76A41" w:rsidP="000E5536">
      <w:pPr>
        <w:pStyle w:val="Heading6"/>
      </w:pPr>
      <w:r>
        <w:t>Table</w:t>
      </w:r>
    </w:p>
    <w:p w14:paraId="5E2AF345" w14:textId="77777777" w:rsidR="00375BF3" w:rsidRDefault="00375BF3" w:rsidP="000E5536">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073"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0E5536">
      <w:pPr>
        <w:pStyle w:val="BodyText2"/>
      </w:pPr>
      <w:r>
        <w:t xml:space="preserve">I have created a layer from the Google Earth Engine Validation Points. The WMS endpoint is </w:t>
      </w:r>
      <w:hyperlink r:id="rId1074"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0E5536">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0E5536">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0E5536">
      <w:pPr>
        <w:pStyle w:val="BodyText2"/>
      </w:pPr>
      <w:r>
        <w:t xml:space="preserve">Looks like you </w:t>
      </w:r>
      <w:hyperlink r:id="rId1075"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0E5536">
      <w:pPr>
        <w:pStyle w:val="sql"/>
      </w:pPr>
      <w:r>
        <w:t>GRANT ALL ON TABLE _gee_validated_sites_subset_pixel_values TO especies;</w:t>
      </w:r>
      <w:r w:rsidR="00BF5E1A">
        <w:t xml:space="preserve"> </w:t>
      </w:r>
    </w:p>
    <w:p w14:paraId="76F94C3B" w14:textId="77777777" w:rsidR="0072768C" w:rsidRDefault="0072768C" w:rsidP="000E5536">
      <w:pPr>
        <w:pStyle w:val="sql"/>
      </w:pPr>
      <w:r>
        <w:t>GRANT SELECT ON TABLE _gee_validated_sites_subset_pixel_values TO appuser;</w:t>
      </w:r>
    </w:p>
    <w:p w14:paraId="54EE6BD8" w14:textId="77777777" w:rsidR="004333AE" w:rsidRPr="00375BF3" w:rsidRDefault="004333AE" w:rsidP="000E5536">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0E5536">
      <w:pPr>
        <w:pStyle w:val="BodyText2"/>
      </w:pPr>
      <w:r>
        <w:t xml:space="preserve">GeoServer has a REST API which is available at </w:t>
      </w:r>
      <w:hyperlink r:id="rId1076" w:history="1">
        <w:r w:rsidRPr="00A95575">
          <w:rPr>
            <w:rStyle w:val="Hyperlink"/>
          </w:rPr>
          <w:t>http://your-server/geoserver/rest</w:t>
        </w:r>
      </w:hyperlink>
      <w:r>
        <w:t>. So for example, ours is here:</w:t>
      </w:r>
    </w:p>
    <w:p w14:paraId="53CBAA96" w14:textId="77777777" w:rsidR="00334224" w:rsidRPr="00334224" w:rsidRDefault="008809F7" w:rsidP="000E5536">
      <w:pPr>
        <w:pStyle w:val="BodyText2"/>
      </w:pPr>
      <w:hyperlink r:id="rId1077"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0E5536">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8809F7" w:rsidP="000E5536">
      <w:pPr>
        <w:pStyle w:val="ListBullet"/>
      </w:pPr>
      <w:hyperlink r:id="rId1078"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0E5536">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0E5536">
      <w:pPr>
        <w:pStyle w:val="BodyText2"/>
      </w:pPr>
      <w:r>
        <w:lastRenderedPageBreak/>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0E5536">
      <w:pPr>
        <w:pStyle w:val="BodyText2"/>
      </w:pPr>
      <w:r>
        <w:t xml:space="preserve">Example </w:t>
      </w:r>
      <w:hyperlink r:id="rId1079"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0E5536">
      <w:pPr>
        <w:pStyle w:val="BodyText2"/>
      </w:pPr>
      <w:r>
        <w:t xml:space="preserve">Example </w:t>
      </w:r>
      <w:hyperlink r:id="rId1080" w:history="1">
        <w:r w:rsidRPr="00685D67">
          <w:rPr>
            <w:rStyle w:val="Hyperlink"/>
          </w:rPr>
          <w:t>call</w:t>
        </w:r>
      </w:hyperlink>
      <w:r>
        <w:t xml:space="preserve"> with no bounding box</w:t>
      </w:r>
    </w:p>
    <w:p w14:paraId="37AA27A4" w14:textId="77777777" w:rsidR="000118D4" w:rsidRDefault="000118D4" w:rsidP="000E5536">
      <w:pPr>
        <w:pStyle w:val="BodyText2"/>
      </w:pPr>
      <w:r>
        <w:t xml:space="preserve">Example </w:t>
      </w:r>
      <w:hyperlink r:id="rId1081" w:history="1">
        <w:r w:rsidRPr="00685D67">
          <w:rPr>
            <w:rStyle w:val="Hyperlink"/>
          </w:rPr>
          <w:t>call</w:t>
        </w:r>
      </w:hyperlink>
      <w:r>
        <w:t xml:space="preserve"> with a bounding box</w:t>
      </w:r>
    </w:p>
    <w:p w14:paraId="15BFA0AA" w14:textId="77777777" w:rsidR="000118D4" w:rsidRPr="000118D4" w:rsidRDefault="000118D4" w:rsidP="000E5536">
      <w:pPr>
        <w:pStyle w:val="BodyText2"/>
      </w:pPr>
      <w:r>
        <w:t xml:space="preserve">Example </w:t>
      </w:r>
      <w:hyperlink r:id="rId1082"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0E5536">
      <w:pPr>
        <w:pStyle w:val="BodyText2"/>
      </w:pPr>
      <w:r>
        <w:t>You can filter WMS/WFS using the cql_filter parameter which is very easy. See the docs here. Here is an example:</w:t>
      </w:r>
    </w:p>
    <w:p w14:paraId="00FA4413" w14:textId="77777777" w:rsidR="00902707" w:rsidRPr="00902707" w:rsidRDefault="008809F7" w:rsidP="000E5536">
      <w:pPr>
        <w:pStyle w:val="BodyText2"/>
      </w:pPr>
      <w:hyperlink r:id="rId1083"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605F46B4" w:rsidR="00B83F69" w:rsidRDefault="00B83F69" w:rsidP="000E5536">
      <w:pPr>
        <w:pStyle w:val="BodyText2"/>
      </w:pPr>
      <w:r>
        <w:t xml:space="preserve">We have an instance of GeoNode that Luca has styled internally here: </w:t>
      </w:r>
      <w:hyperlink r:id="rId1084"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7D2F52">
      <w:pPr>
        <w:pStyle w:val="Heading4"/>
      </w:pPr>
      <w:r>
        <w:t>Installing</w:t>
      </w:r>
    </w:p>
    <w:p w14:paraId="7A902326" w14:textId="72387BFF" w:rsidR="008956CC" w:rsidRDefault="008956CC" w:rsidP="000E5536">
      <w:pPr>
        <w:pStyle w:val="BodyText2"/>
      </w:pPr>
      <w:r>
        <w:t>Installing GeoNode on the SPREP test server</w:t>
      </w:r>
      <w:r w:rsidR="0009714E">
        <w:t xml:space="preserve"> following the instructions </w:t>
      </w:r>
      <w:hyperlink r:id="rId1085" w:history="1">
        <w:r w:rsidR="00DF2748" w:rsidRPr="00DF2748">
          <w:rPr>
            <w:rStyle w:val="Hyperlink"/>
          </w:rPr>
          <w:t>here</w:t>
        </w:r>
      </w:hyperlink>
      <w:r w:rsidR="00DF2748">
        <w:t>. Failed on Ubuntu 14.04. Trying on Ubuntu 12.04.</w:t>
      </w:r>
    </w:p>
    <w:p w14:paraId="46BAB234" w14:textId="77777777" w:rsidR="00DF2748" w:rsidRDefault="00DF2748" w:rsidP="00D96B97">
      <w:pPr>
        <w:pStyle w:val="Unix"/>
      </w:pPr>
      <w:r>
        <w:t>sudo add-apt-repository ppa:geonode/release</w:t>
      </w:r>
    </w:p>
    <w:p w14:paraId="13B61847" w14:textId="77777777" w:rsidR="00DF2748" w:rsidRDefault="00DF2748" w:rsidP="00D96B97">
      <w:pPr>
        <w:pStyle w:val="Unix"/>
      </w:pPr>
      <w:r>
        <w:t>You are about to add the following PPA to your system:</w:t>
      </w:r>
    </w:p>
    <w:p w14:paraId="4BCE1078" w14:textId="77777777" w:rsidR="00DF2748" w:rsidRDefault="00DF2748" w:rsidP="00D96B97">
      <w:pPr>
        <w:pStyle w:val="Unix"/>
      </w:pPr>
      <w:r>
        <w:t xml:space="preserve"> Ubuntu packages for GeoNode. More information at http://geonode.org</w:t>
      </w:r>
    </w:p>
    <w:p w14:paraId="3B5A99AB" w14:textId="77777777" w:rsidR="00DF2748" w:rsidRDefault="00DF2748" w:rsidP="00D96B97">
      <w:pPr>
        <w:pStyle w:val="Unix"/>
      </w:pPr>
      <w:r>
        <w:t xml:space="preserve"> More info: https://launchpad.net/~geonode/+archive/ubuntu/release</w:t>
      </w:r>
    </w:p>
    <w:p w14:paraId="1DC6194D" w14:textId="77777777" w:rsidR="00DF2748" w:rsidRDefault="00DF2748" w:rsidP="00D96B97">
      <w:pPr>
        <w:pStyle w:val="Unix"/>
      </w:pPr>
      <w:r>
        <w:t>Press [ENTER] to continue or ctrl-c to cancel adding it</w:t>
      </w:r>
    </w:p>
    <w:p w14:paraId="53C57331" w14:textId="77777777" w:rsidR="00DF2748" w:rsidRDefault="00DF2748" w:rsidP="00D96B97">
      <w:pPr>
        <w:pStyle w:val="Unix"/>
      </w:pPr>
    </w:p>
    <w:p w14:paraId="58E0FEEF" w14:textId="77777777" w:rsidR="00DF2748" w:rsidRDefault="00DF2748" w:rsidP="00D96B97">
      <w:pPr>
        <w:pStyle w:val="Unix"/>
      </w:pPr>
      <w:r>
        <w:t>gpg: keyring `/tmp/tmp5tUNdp/secring.gpg' created</w:t>
      </w:r>
    </w:p>
    <w:p w14:paraId="4AA0F263" w14:textId="77777777" w:rsidR="00DF2748" w:rsidRDefault="00DF2748" w:rsidP="00D96B97">
      <w:pPr>
        <w:pStyle w:val="Unix"/>
      </w:pPr>
      <w:r>
        <w:t>gpg: keyring `/tmp/tmp5tUNdp/pubring.gpg' created</w:t>
      </w:r>
    </w:p>
    <w:p w14:paraId="1B7F9875" w14:textId="77777777" w:rsidR="00DF2748" w:rsidRDefault="00DF2748" w:rsidP="00D96B97">
      <w:pPr>
        <w:pStyle w:val="Unix"/>
      </w:pPr>
      <w:r>
        <w:t>gpg: requesting key 9FBF90A1 from hkp server keyserver.ubuntu.com</w:t>
      </w:r>
    </w:p>
    <w:p w14:paraId="090887D7" w14:textId="77777777" w:rsidR="00DF2748" w:rsidRDefault="00DF2748" w:rsidP="00D96B97">
      <w:pPr>
        <w:pStyle w:val="Unix"/>
      </w:pPr>
      <w:r>
        <w:t>gpg: /tmp/tmp5tUNdp/trustdb.gpg: trustdb created</w:t>
      </w:r>
    </w:p>
    <w:p w14:paraId="274FF396" w14:textId="77777777" w:rsidR="00DF2748" w:rsidRDefault="00DF2748" w:rsidP="00D96B97">
      <w:pPr>
        <w:pStyle w:val="Unix"/>
      </w:pPr>
      <w:r>
        <w:t>gpg: key 9FBF90A1: public key "Launchpad PPA for geonode" imported</w:t>
      </w:r>
    </w:p>
    <w:p w14:paraId="414088F9" w14:textId="77777777" w:rsidR="00DF2748" w:rsidRDefault="00DF2748" w:rsidP="00D96B97">
      <w:pPr>
        <w:pStyle w:val="Unix"/>
      </w:pPr>
      <w:r>
        <w:t>gpg: Total number processed: 1</w:t>
      </w:r>
    </w:p>
    <w:p w14:paraId="63D39D3C" w14:textId="77777777" w:rsidR="00DF2748" w:rsidRDefault="00DF2748" w:rsidP="00D96B97">
      <w:pPr>
        <w:pStyle w:val="Unix"/>
      </w:pPr>
      <w:r>
        <w:t>gpg:               imported: 1  (RSA: 1)</w:t>
      </w:r>
    </w:p>
    <w:p w14:paraId="4843EC66" w14:textId="77777777" w:rsidR="00DF2748" w:rsidRDefault="00DF2748" w:rsidP="00D96B97">
      <w:pPr>
        <w:pStyle w:val="Unix"/>
      </w:pPr>
      <w:r>
        <w:t>OK</w:t>
      </w:r>
    </w:p>
    <w:p w14:paraId="2BBC97CE" w14:textId="70D0EA94" w:rsidR="00DF2748" w:rsidRDefault="00DF2748" w:rsidP="00D96B97">
      <w:pPr>
        <w:pStyle w:val="Unix"/>
      </w:pPr>
      <w:r>
        <w:t>jrc@test-ris:/var/www/python-rest-server/cgi-bin$</w:t>
      </w:r>
    </w:p>
    <w:p w14:paraId="2FCC18EA" w14:textId="1BC1F998" w:rsidR="00DF2748" w:rsidRDefault="00DF2748" w:rsidP="00D96B97">
      <w:pPr>
        <w:pStyle w:val="Unix"/>
      </w:pPr>
      <w:r>
        <w:t>sudo apt-get update</w:t>
      </w:r>
    </w:p>
    <w:p w14:paraId="327EB90C" w14:textId="023FB1BA" w:rsidR="00DF2748" w:rsidRDefault="00DF2748" w:rsidP="00D96B97">
      <w:pPr>
        <w:pStyle w:val="Unix"/>
      </w:pPr>
      <w:r>
        <w:t>sudo apt-get install geonode</w:t>
      </w:r>
    </w:p>
    <w:p w14:paraId="6E984FC3" w14:textId="72B5B4AC" w:rsidR="007E4A3E" w:rsidRDefault="007E4A3E" w:rsidP="00D96B97">
      <w:pPr>
        <w:pStyle w:val="Unix"/>
      </w:pPr>
      <w:r>
        <w:t>geonode createsuperuser</w:t>
      </w:r>
      <w:r w:rsidR="00C37181">
        <w:t xml:space="preserve"> (jrc, thargal88)</w:t>
      </w:r>
    </w:p>
    <w:p w14:paraId="4D85056D" w14:textId="77777777" w:rsidR="007E4A3E" w:rsidRDefault="007E4A3E" w:rsidP="00D96B97">
      <w:pPr>
        <w:pStyle w:val="Unix"/>
      </w:pPr>
      <w:r>
        <w:t>sudo geonode-updateip 127.0.0.1</w:t>
      </w:r>
    </w:p>
    <w:p w14:paraId="2FE40494" w14:textId="0021B956" w:rsidR="00456E2B" w:rsidRDefault="00456E2B" w:rsidP="00D96B97">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0E5536">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0E5536">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0E5536">
      <w:pPr>
        <w:pStyle w:val="BodyText2"/>
      </w:pPr>
      <w:r>
        <w:lastRenderedPageBreak/>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0E5536">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469111F2" w14:textId="1213384B" w:rsidR="005E4C4B" w:rsidRDefault="005E4C4B" w:rsidP="0034374E">
      <w:pPr>
        <w:pStyle w:val="Heading3"/>
      </w:pPr>
      <w:r>
        <w:t>Vector Tile Services</w:t>
      </w:r>
    </w:p>
    <w:p w14:paraId="066344D4" w14:textId="536A3F9F" w:rsidR="00792065" w:rsidRDefault="00792065" w:rsidP="000E5536">
      <w:pPr>
        <w:pStyle w:val="BodyText2"/>
      </w:pPr>
      <w:r>
        <w:t xml:space="preserve">The Mapbox Vector Tile Specification is </w:t>
      </w:r>
      <w:hyperlink r:id="rId1086" w:history="1">
        <w:r w:rsidRPr="004E1209">
          <w:rPr>
            <w:rStyle w:val="Hyperlink"/>
          </w:rPr>
          <w:t>here</w:t>
        </w:r>
      </w:hyperlink>
      <w:r>
        <w:t xml:space="preserve"> </w:t>
      </w:r>
      <w:r w:rsidR="00DD304D">
        <w:t xml:space="preserve">(with full description </w:t>
      </w:r>
      <w:hyperlink r:id="rId1087" w:history="1">
        <w:r w:rsidR="00DD304D" w:rsidRPr="00DD304D">
          <w:rPr>
            <w:rStyle w:val="Hyperlink"/>
          </w:rPr>
          <w:t>here</w:t>
        </w:r>
      </w:hyperlink>
      <w:r w:rsidR="00DD304D">
        <w:t xml:space="preserve">) </w:t>
      </w:r>
      <w:r>
        <w:t xml:space="preserve">and there is a very good list of tools that support reading and writing the format here: </w:t>
      </w:r>
      <w:hyperlink r:id="rId1088" w:history="1">
        <w:r w:rsidRPr="00540B56">
          <w:rPr>
            <w:rStyle w:val="Hyperlink"/>
          </w:rPr>
          <w:t>https://github.com/mapbox/awesome-vector-tiles/</w:t>
        </w:r>
      </w:hyperlink>
      <w:r>
        <w:t xml:space="preserve"> .</w:t>
      </w:r>
    </w:p>
    <w:p w14:paraId="2E17A3C9" w14:textId="6879E666" w:rsidR="00ED022C" w:rsidRPr="00792065" w:rsidRDefault="00ED022C" w:rsidP="000E5536">
      <w:pPr>
        <w:pStyle w:val="BodyText2"/>
      </w:pPr>
      <w:r>
        <w:t xml:space="preserve">The version was updated to v2 in April 2016 and here is a blog that describes the changes: </w:t>
      </w:r>
      <w:hyperlink r:id="rId1089" w:history="1">
        <w:r w:rsidRPr="00D85C27">
          <w:rPr>
            <w:rStyle w:val="Hyperlink"/>
          </w:rPr>
          <w:t>https://www.mapbox.com/blog/vector-tile-spec-changes/</w:t>
        </w:r>
      </w:hyperlink>
      <w:r>
        <w:t xml:space="preserve">. </w:t>
      </w:r>
    </w:p>
    <w:p w14:paraId="47DBC309" w14:textId="77777777" w:rsidR="005F1056" w:rsidRDefault="005F1056" w:rsidP="007D2F52">
      <w:pPr>
        <w:pStyle w:val="Heading4"/>
      </w:pPr>
      <w:r>
        <w:t>Data</w:t>
      </w:r>
    </w:p>
    <w:p w14:paraId="2ED4432F" w14:textId="77777777" w:rsidR="005F1056" w:rsidRDefault="005F1056" w:rsidP="000E5536">
      <w:pPr>
        <w:pStyle w:val="Heading5"/>
      </w:pPr>
      <w:r>
        <w:t>ESRI</w:t>
      </w:r>
    </w:p>
    <w:p w14:paraId="20223DC0" w14:textId="77777777" w:rsidR="005F1056" w:rsidRDefault="005F1056" w:rsidP="000E5536">
      <w:pPr>
        <w:pStyle w:val="BodyText2"/>
      </w:pPr>
      <w:r>
        <w:t xml:space="preserve">ESRI have their own vector tile services, e.g. </w:t>
      </w:r>
      <w:hyperlink r:id="rId1090" w:history="1">
        <w:r w:rsidRPr="00540B56">
          <w:rPr>
            <w:rStyle w:val="Hyperlink"/>
          </w:rPr>
          <w:t>https://basemaps.arcgis.com/v1/arcgis/rest/services/World_Basemap/VectorTileServer/tile/9/253/276.pbf</w:t>
        </w:r>
      </w:hyperlink>
      <w:r>
        <w:t xml:space="preserve"> and these are styled with a *.json file (description </w:t>
      </w:r>
      <w:hyperlink r:id="rId1091" w:history="1">
        <w:r w:rsidRPr="000B26D5">
          <w:rPr>
            <w:rStyle w:val="Hyperlink"/>
          </w:rPr>
          <w:t>here</w:t>
        </w:r>
      </w:hyperlink>
      <w:r>
        <w:t xml:space="preserve">). </w:t>
      </w:r>
    </w:p>
    <w:p w14:paraId="5CA7BE82" w14:textId="77777777" w:rsidR="005F1056" w:rsidRPr="009D2D48" w:rsidRDefault="005F1056" w:rsidP="000E5536">
      <w:pPr>
        <w:pStyle w:val="BodyText2"/>
      </w:pPr>
      <w:r>
        <w:t xml:space="preserve">ESRI style editor here: </w:t>
      </w:r>
      <w:hyperlink r:id="rId1092" w:history="1">
        <w:r w:rsidRPr="00540B56">
          <w:rPr>
            <w:rStyle w:val="Hyperlink"/>
          </w:rPr>
          <w:t>http://esri.github.io/arcgis-vectortile-style-editor/</w:t>
        </w:r>
      </w:hyperlink>
      <w:r>
        <w:t xml:space="preserve">. </w:t>
      </w:r>
    </w:p>
    <w:p w14:paraId="538DBBFC" w14:textId="77777777" w:rsidR="005F1056" w:rsidRDefault="005F1056" w:rsidP="000E5536">
      <w:pPr>
        <w:pStyle w:val="Heading5"/>
      </w:pPr>
      <w:r>
        <w:t>Mapbox Streets</w:t>
      </w:r>
    </w:p>
    <w:p w14:paraId="7F71985F" w14:textId="77777777" w:rsidR="005F1056" w:rsidRDefault="005F1056" w:rsidP="000E5536">
      <w:pPr>
        <w:pStyle w:val="BodyText2"/>
      </w:pPr>
      <w:r>
        <w:t xml:space="preserve">Mapbox Streets is mostly data from OSM and within minutes will update if OSM is updated – see </w:t>
      </w:r>
      <w:hyperlink r:id="rId1093" w:history="1">
        <w:r w:rsidRPr="00C56C59">
          <w:rPr>
            <w:rStyle w:val="Hyperlink"/>
          </w:rPr>
          <w:t>here</w:t>
        </w:r>
      </w:hyperlink>
      <w:r>
        <w:t xml:space="preserve">. </w:t>
      </w:r>
    </w:p>
    <w:p w14:paraId="43EF6EF2" w14:textId="15643AF6" w:rsidR="005F1056" w:rsidRDefault="005F1056" w:rsidP="000E5536">
      <w:pPr>
        <w:pStyle w:val="BodyText2"/>
      </w:pPr>
      <w:r>
        <w:t xml:space="preserve">Here is a brilliant article from a guy at OS looking at publishing his own data using the VMT specification </w:t>
      </w:r>
      <w:hyperlink r:id="rId1094" w:history="1">
        <w:r w:rsidRPr="00540B56">
          <w:rPr>
            <w:rStyle w:val="Hyperlink"/>
          </w:rPr>
          <w:t>http://gdunlop.github.io/Vector-tiles-remixed/</w:t>
        </w:r>
      </w:hyperlink>
      <w:r>
        <w:t xml:space="preserve">. </w:t>
      </w:r>
    </w:p>
    <w:p w14:paraId="53800C42" w14:textId="77777777" w:rsidR="005F1056" w:rsidRDefault="005F1056" w:rsidP="000E5536">
      <w:pPr>
        <w:pStyle w:val="BodyText2"/>
      </w:pPr>
      <w:r>
        <w:t>Here is a vector tile:</w:t>
      </w:r>
    </w:p>
    <w:p w14:paraId="726331B7" w14:textId="77777777" w:rsidR="005F1056" w:rsidRDefault="008809F7" w:rsidP="000E5536">
      <w:pPr>
        <w:pStyle w:val="BodyText2"/>
      </w:pPr>
      <w:hyperlink r:id="rId1095" w:history="1">
        <w:r w:rsidR="005F1056" w:rsidRPr="00540B56">
          <w:rPr>
            <w:rStyle w:val="Hyperlink"/>
          </w:rPr>
          <w:t>https://a.tiles.mapbox.com/v4/mapbox.mapbox-streets-v6/7/74/64.vector.pbf?access_token=pk.eyJ1IjoiY3Jvd2Rjb3ZlciIsImEiOiI3akYtNERRIn0.uwBAdtR6Zk60Bp3vTKj-kg</w:t>
        </w:r>
      </w:hyperlink>
    </w:p>
    <w:p w14:paraId="62772F57" w14:textId="77777777" w:rsidR="005F1056" w:rsidRPr="00C56C59" w:rsidRDefault="005F1056" w:rsidP="000E5536">
      <w:pPr>
        <w:pStyle w:val="BodyText2"/>
      </w:pPr>
      <w:r>
        <w:t>However, not all of the tags are provided in the vector tiles, e.g. there are a set of logging roads in the Republic of Congo north of Odzala which have start dates but these are not in the Mapzen vector tile. Looks like they have created their own vector tiles for the logging roads data.</w:t>
      </w:r>
    </w:p>
    <w:p w14:paraId="77713663" w14:textId="77777777" w:rsidR="005F1056" w:rsidRDefault="005F1056" w:rsidP="000E5536">
      <w:pPr>
        <w:pStyle w:val="Heading5"/>
      </w:pPr>
      <w:r>
        <w:t>Mapzen Vector Tiles</w:t>
      </w:r>
    </w:p>
    <w:p w14:paraId="4D406CD3" w14:textId="77777777" w:rsidR="005F1056" w:rsidRDefault="005F1056" w:rsidP="000E5536">
      <w:pPr>
        <w:pStyle w:val="BodyText2"/>
      </w:pPr>
      <w:r>
        <w:t xml:space="preserve">See </w:t>
      </w:r>
      <w:hyperlink r:id="rId1096" w:history="1">
        <w:r w:rsidRPr="00C56C59">
          <w:rPr>
            <w:rStyle w:val="Hyperlink"/>
          </w:rPr>
          <w:t>here</w:t>
        </w:r>
      </w:hyperlink>
      <w:r>
        <w:t>. These are amazingly detailed and can return geojson, e.g. for Laveno</w:t>
      </w:r>
    </w:p>
    <w:p w14:paraId="3B9BB40B" w14:textId="77777777" w:rsidR="005F1056" w:rsidRPr="00C56C59" w:rsidRDefault="008809F7" w:rsidP="000E5536">
      <w:pPr>
        <w:pStyle w:val="BodyText2"/>
      </w:pPr>
      <w:hyperlink r:id="rId1097" w:history="1">
        <w:r w:rsidR="005F1056" w:rsidRPr="00540B56">
          <w:rPr>
            <w:rStyle w:val="Hyperlink"/>
          </w:rPr>
          <w:t>https://tile.mapzen.com/mapzen/vector/v1/all/15/17167/11672.topojson?api_key=vector-tiles-VyYjZGS</w:t>
        </w:r>
      </w:hyperlink>
      <w:r w:rsidR="005F1056">
        <w:t xml:space="preserve"> </w:t>
      </w:r>
    </w:p>
    <w:p w14:paraId="5F56D838" w14:textId="77777777" w:rsidR="005F1056" w:rsidRDefault="005F1056" w:rsidP="000E5536">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1B1CE76" w14:textId="671F5B88" w:rsidR="005F1056" w:rsidRDefault="008809F7" w:rsidP="000E5536">
      <w:pPr>
        <w:pStyle w:val="BodyText2"/>
      </w:pPr>
      <w:hyperlink r:id="rId1098" w:history="1">
        <w:r w:rsidR="005F1056" w:rsidRPr="00540B56">
          <w:rPr>
            <w:rStyle w:val="Hyperlink"/>
          </w:rPr>
          <w:t>https://www.openstreetmap.org/way/339595997</w:t>
        </w:r>
      </w:hyperlink>
      <w:r w:rsidR="005F1056">
        <w:t xml:space="preserve"> </w:t>
      </w:r>
    </w:p>
    <w:p w14:paraId="390760E0" w14:textId="6381E5A8" w:rsidR="00612F0C" w:rsidRPr="00C56C59" w:rsidRDefault="00612F0C" w:rsidP="000E5536">
      <w:pPr>
        <w:pStyle w:val="BodyText2"/>
      </w:pPr>
      <w:r>
        <w:t xml:space="preserve">There is a ‘Tag Explorer’ to help in understanding what data are present in the Vector Tiles here: </w:t>
      </w:r>
      <w:hyperlink r:id="rId1099" w:history="1">
        <w:r w:rsidRPr="00540B56">
          <w:rPr>
            <w:rStyle w:val="Hyperlink"/>
          </w:rPr>
          <w:t>http://tangrams.github.io/explorer</w:t>
        </w:r>
      </w:hyperlink>
      <w:r>
        <w:t xml:space="preserve"> </w:t>
      </w:r>
    </w:p>
    <w:p w14:paraId="690A572D" w14:textId="77777777" w:rsidR="005F1056" w:rsidRDefault="005F1056" w:rsidP="000E5536">
      <w:pPr>
        <w:pStyle w:val="Heading5"/>
      </w:pPr>
      <w:r>
        <w:t>OpenMapTiles.org</w:t>
      </w:r>
    </w:p>
    <w:p w14:paraId="4CBF4B9D" w14:textId="77777777" w:rsidR="005F1056" w:rsidRPr="00075DF7" w:rsidRDefault="008809F7" w:rsidP="000E5536">
      <w:pPr>
        <w:pStyle w:val="BodyText2"/>
      </w:pPr>
      <w:hyperlink r:id="rId1100" w:history="1">
        <w:r w:rsidR="005F1056" w:rsidRPr="00075DF7">
          <w:rPr>
            <w:rStyle w:val="Hyperlink"/>
          </w:rPr>
          <w:t>Here</w:t>
        </w:r>
      </w:hyperlink>
      <w:r w:rsidR="005F1056">
        <w:t xml:space="preserve">. They provide a free CDN for </w:t>
      </w:r>
      <w:r w:rsidR="005F1056" w:rsidRPr="00075DF7">
        <w:t>non-commercial and demonstration purposes</w:t>
      </w:r>
      <w:r w:rsidR="005F1056">
        <w:t xml:space="preserve"> </w:t>
      </w:r>
      <w:hyperlink r:id="rId1101" w:history="1">
        <w:r w:rsidR="005F1056" w:rsidRPr="00075DF7">
          <w:rPr>
            <w:rStyle w:val="Hyperlink"/>
          </w:rPr>
          <w:t>here</w:t>
        </w:r>
      </w:hyperlink>
      <w:r w:rsidR="005F1056">
        <w:t xml:space="preserve">. I have authenticated with Google and there is a free viewer for the data </w:t>
      </w:r>
      <w:hyperlink r:id="rId1102" w:anchor="10.04/1.5450/14.7669" w:history="1">
        <w:r w:rsidR="005F1056" w:rsidRPr="00075DF7">
          <w:rPr>
            <w:rStyle w:val="Hyperlink"/>
          </w:rPr>
          <w:t>here</w:t>
        </w:r>
      </w:hyperlink>
      <w:r w:rsidR="005F1056">
        <w:t>.</w:t>
      </w:r>
    </w:p>
    <w:p w14:paraId="608216AC" w14:textId="77777777" w:rsidR="00D6001A" w:rsidRDefault="00D6001A" w:rsidP="000E5536">
      <w:pPr>
        <w:pStyle w:val="Heading5"/>
      </w:pPr>
      <w:r>
        <w:t>Comparison</w:t>
      </w:r>
    </w:p>
    <w:p w14:paraId="79ACAEBB" w14:textId="77777777" w:rsidR="00D6001A" w:rsidRDefault="00D6001A" w:rsidP="000E5536">
      <w:pPr>
        <w:pStyle w:val="BodyText2"/>
      </w:pPr>
      <w:r>
        <w:lastRenderedPageBreak/>
        <w:t>There are differences in the amount of information that is present in each Vector Tile Service from the OSM source. I have created a tool to be able to query features to compare the information in each source (this is hard simply using REST calls as the OpenMapTiles and Mapbox services are binary encoded). My tool is here.</w:t>
      </w:r>
    </w:p>
    <w:p w14:paraId="4D95D3B8" w14:textId="2037FC6A" w:rsidR="005F1056" w:rsidRDefault="005F1056" w:rsidP="007D2F52">
      <w:pPr>
        <w:pStyle w:val="Heading4"/>
      </w:pPr>
      <w:r>
        <w:t>Servers</w:t>
      </w:r>
    </w:p>
    <w:p w14:paraId="1EDB3E29" w14:textId="58026E85" w:rsidR="001051D8" w:rsidRPr="001051D8" w:rsidRDefault="001051D8" w:rsidP="00E5562E">
      <w:pPr>
        <w:pStyle w:val="BodyText2"/>
      </w:pPr>
      <w:r>
        <w:t xml:space="preserve">There is a good review of servers for Vector Tiles here: </w:t>
      </w:r>
      <w:hyperlink r:id="rId1103" w:history="1">
        <w:r w:rsidRPr="00D85C27">
          <w:rPr>
            <w:rStyle w:val="Hyperlink"/>
          </w:rPr>
          <w:t>http://www.paulnorman.ca/blog/2016/11/serving-vector-tiles/</w:t>
        </w:r>
      </w:hyperlink>
      <w:r>
        <w:t xml:space="preserve"> </w:t>
      </w:r>
    </w:p>
    <w:p w14:paraId="60AECD51" w14:textId="4BA56CD2" w:rsidR="00D6001A" w:rsidRPr="00D6001A" w:rsidRDefault="00D6001A" w:rsidP="000E5536">
      <w:pPr>
        <w:pStyle w:val="Heading5"/>
      </w:pPr>
      <w:r>
        <w:t>Mapzen Stack</w:t>
      </w:r>
    </w:p>
    <w:p w14:paraId="07E82645" w14:textId="5200D3E4" w:rsidR="005F1056" w:rsidRDefault="005F1056" w:rsidP="000E5536">
      <w:pPr>
        <w:pStyle w:val="BodyText2"/>
      </w:pPr>
      <w:r>
        <w:t xml:space="preserve">Mapzen produce a tutorial on hosting locally here: </w:t>
      </w:r>
      <w:hyperlink r:id="rId1104" w:history="1">
        <w:r w:rsidRPr="00540B56">
          <w:rPr>
            <w:rStyle w:val="Hyperlink"/>
          </w:rPr>
          <w:t>https://github.com/tilezen/vector-datasource/wiki/Mapzen-Vector-Tile-Service</w:t>
        </w:r>
      </w:hyperlink>
      <w:r>
        <w:t xml:space="preserve"> </w:t>
      </w:r>
    </w:p>
    <w:p w14:paraId="04CDA4A1" w14:textId="52016464" w:rsidR="00D6001A" w:rsidRPr="005F1056" w:rsidRDefault="00D6001A" w:rsidP="000E5536">
      <w:pPr>
        <w:pStyle w:val="Heading5"/>
      </w:pPr>
      <w:r>
        <w:t>Tilemaker</w:t>
      </w:r>
    </w:p>
    <w:p w14:paraId="283BF1D5" w14:textId="659D7BC8" w:rsidR="005E4C4B" w:rsidRDefault="005E4C4B" w:rsidP="000E5536">
      <w:pPr>
        <w:pStyle w:val="BodyText2"/>
      </w:pPr>
      <w:r>
        <w:t xml:space="preserve">Tilemaker looks good as you don’t need anything else to create the files – see </w:t>
      </w:r>
      <w:hyperlink r:id="rId1105" w:history="1">
        <w:r w:rsidRPr="00540B56">
          <w:rPr>
            <w:rStyle w:val="Hyperlink"/>
          </w:rPr>
          <w:t>http://blog.systemed.net/post/13</w:t>
        </w:r>
      </w:hyperlink>
      <w:r>
        <w:t xml:space="preserve"> </w:t>
      </w:r>
    </w:p>
    <w:p w14:paraId="5E976BEE" w14:textId="242C5345" w:rsidR="00DE2C6C" w:rsidRDefault="00DE2C6C" w:rsidP="000E5536">
      <w:pPr>
        <w:pStyle w:val="Heading6"/>
      </w:pPr>
      <w:r>
        <w:t>Installation</w:t>
      </w:r>
    </w:p>
    <w:p w14:paraId="53835701" w14:textId="405F4E77" w:rsidR="002979B0" w:rsidRPr="002979B0" w:rsidRDefault="002979B0" w:rsidP="00E5562E">
      <w:pPr>
        <w:pStyle w:val="BodyText2"/>
      </w:pPr>
      <w:r>
        <w:t xml:space="preserve">Installation is awful using apt-get as the packages and versions seem to get corrupted very easily. See </w:t>
      </w:r>
      <w:hyperlink w:anchor="_tilemaker" w:history="1">
        <w:r w:rsidR="00C7733B" w:rsidRPr="00C7733B">
          <w:rPr>
            <w:rStyle w:val="Hyperlink"/>
          </w:rPr>
          <w:t>tilemaker</w:t>
        </w:r>
      </w:hyperlink>
      <w:r w:rsidR="00C7733B">
        <w:t xml:space="preserve"> </w:t>
      </w:r>
      <w:r>
        <w:t>for installation instruction on Ubuntu 14.04 on Cloud9.</w:t>
      </w:r>
    </w:p>
    <w:p w14:paraId="16358395" w14:textId="07801190" w:rsidR="00DE3647" w:rsidRPr="00855DDE" w:rsidRDefault="00DE3647" w:rsidP="00855DDE">
      <w:pPr>
        <w:pStyle w:val="Heading6"/>
      </w:pPr>
      <w:r>
        <w:t>Testing</w:t>
      </w:r>
    </w:p>
    <w:p w14:paraId="5094F3B0" w14:textId="7F246FBA" w:rsidR="00577273" w:rsidRDefault="00577273" w:rsidP="00577273">
      <w:pPr>
        <w:pStyle w:val="Heading7"/>
      </w:pPr>
      <w:r>
        <w:t>Using Metro-Extracts data</w:t>
      </w:r>
    </w:p>
    <w:p w14:paraId="572E892B" w14:textId="4DBC6C56" w:rsidR="00DE3647" w:rsidRDefault="00DE3647" w:rsidP="000E5536">
      <w:pPr>
        <w:pStyle w:val="BodyText"/>
      </w:pPr>
      <w:r>
        <w:t xml:space="preserve">To test I am following the instructions </w:t>
      </w:r>
      <w:hyperlink r:id="rId1106" w:history="1">
        <w:r w:rsidRPr="00DE3647">
          <w:rPr>
            <w:rStyle w:val="Hyperlink"/>
          </w:rPr>
          <w:t>here</w:t>
        </w:r>
      </w:hyperlink>
      <w:r>
        <w:t xml:space="preserve">. </w:t>
      </w:r>
    </w:p>
    <w:p w14:paraId="3AB3BBB2" w14:textId="787A8D18" w:rsidR="00DE3647" w:rsidRDefault="00DE3647" w:rsidP="000E5536">
      <w:pPr>
        <w:pStyle w:val="ListBullet2"/>
      </w:pPr>
      <w:r>
        <w:t>Downloaded London data from here (</w:t>
      </w:r>
      <w:hyperlink r:id="rId1107" w:history="1">
        <w:r w:rsidRPr="00540B56">
          <w:rPr>
            <w:rStyle w:val="Hyperlink"/>
          </w:rPr>
          <w:t>https://mapzen.com/data/metro-extracts/metro/london_england/</w:t>
        </w:r>
      </w:hyperlink>
      <w:r>
        <w:t>)</w:t>
      </w:r>
    </w:p>
    <w:p w14:paraId="1083DAB1" w14:textId="3FB2E83C" w:rsidR="00DE3647" w:rsidRDefault="00DE3647" w:rsidP="000E5536">
      <w:pPr>
        <w:pStyle w:val="ListBullet2"/>
      </w:pPr>
      <w:r>
        <w:t>Ran Tilemaker:</w:t>
      </w:r>
    </w:p>
    <w:p w14:paraId="5EB45EC7" w14:textId="4DFC3673" w:rsidR="00DE3647" w:rsidRDefault="00DE3647" w:rsidP="00D96B97">
      <w:pPr>
        <w:pStyle w:val="Unix"/>
      </w:pPr>
      <w:r w:rsidRPr="00DE3647">
        <w:t>blishten:~/workspace/tilemaker (master) $ tilemaker vectorTileTestData/london_england.osm.pbf --output=tiles/</w:t>
      </w:r>
    </w:p>
    <w:p w14:paraId="4E82DB6E" w14:textId="4441E06D" w:rsidR="00DE3647" w:rsidRDefault="00E0127A" w:rsidP="000E5536">
      <w:pPr>
        <w:pStyle w:val="BodyText2"/>
      </w:pPr>
      <w:r>
        <w:t>Failed, but this worked:</w:t>
      </w:r>
    </w:p>
    <w:p w14:paraId="2E4BA012" w14:textId="3E6D63DE" w:rsidR="00E0127A" w:rsidRPr="00765270" w:rsidRDefault="00765270" w:rsidP="00D96B97">
      <w:pPr>
        <w:pStyle w:val="Unix"/>
      </w:pPr>
      <w:r w:rsidRPr="00765270">
        <w:t>blishten:~/workspace/tilemaker (gh-pages) $ tilemaker data/vectorTileTestData/bern_switzerland.osm.pbf --output=tiles/wdpa_bern/ --config=config_files/config_wdpa_bern.json --process=process_files/process.lua</w:t>
      </w:r>
    </w:p>
    <w:p w14:paraId="31C9C29D" w14:textId="1F962588" w:rsidR="00E0127A" w:rsidRDefault="00E0127A" w:rsidP="00E5562E">
      <w:pPr>
        <w:pStyle w:val="BodyText2"/>
      </w:pPr>
      <w:r>
        <w:t>And created tiles for levels 12, 13, 14.</w:t>
      </w:r>
      <w:r w:rsidR="00A00D26">
        <w:t xml:space="preserve"> These are available at the following url: </w:t>
      </w:r>
      <w:hyperlink r:id="rId1108" w:history="1">
        <w:r w:rsidR="00A00D26" w:rsidRPr="00540B56">
          <w:rPr>
            <w:rStyle w:val="Hyperlink"/>
          </w:rPr>
          <w:t>https://web-apps-blishten.c9users.io/tilemaker/bern_tiles/</w:t>
        </w:r>
      </w:hyperlink>
      <w:r w:rsidR="00A00D26">
        <w:t xml:space="preserve"> </w:t>
      </w:r>
      <w:r w:rsidR="003E5A15">
        <w:t>. Then I forked the Mapzen Tag Explorer to see if I could use these tiles, but I got an error for all of them saying:</w:t>
      </w:r>
    </w:p>
    <w:p w14:paraId="5E2A96A8" w14:textId="57EC2946" w:rsidR="003E5A15" w:rsidRDefault="003E5A15" w:rsidP="00855DDE">
      <w:pPr>
        <w:pStyle w:val="ConsoleWarning"/>
      </w:pPr>
      <w:r w:rsidRPr="003E5A15">
        <w:t>tangram.min.js:17 Tangram v0.11.7 [warn]: tile load error(s) for jrc/14/8535/5764/14: Error: Unimplemented type: 3</w:t>
      </w:r>
    </w:p>
    <w:p w14:paraId="19F836CD" w14:textId="7DB76B14" w:rsidR="00513591" w:rsidRDefault="00513591" w:rsidP="00513591">
      <w:pPr>
        <w:pStyle w:val="BodyText2"/>
      </w:pPr>
      <w:r>
        <w:t>This error was due to the vector tiles being compressed with gzip when they were created on the server with Tilemaker. If I remove the gzip compression, then it works fine.</w:t>
      </w:r>
      <w:r w:rsidR="00BB3063">
        <w:t xml:space="preserve"> This is set in the ‘config.json’ file.</w:t>
      </w:r>
    </w:p>
    <w:p w14:paraId="0093E152" w14:textId="1E3E14CB" w:rsidR="00577273" w:rsidRDefault="00577273" w:rsidP="00577273">
      <w:pPr>
        <w:pStyle w:val="Heading7"/>
      </w:pPr>
      <w:r>
        <w:t>Using a Shapefile</w:t>
      </w:r>
    </w:p>
    <w:p w14:paraId="4EB06F36" w14:textId="255125F9" w:rsidR="00577273" w:rsidRDefault="00577273" w:rsidP="00E5562E">
      <w:pPr>
        <w:pStyle w:val="BodyText2"/>
      </w:pPr>
      <w:r>
        <w:t>I have created a shapefile of a protected area in Bern and this works:</w:t>
      </w:r>
    </w:p>
    <w:p w14:paraId="352A9A66" w14:textId="2B1C9B9D" w:rsidR="00577273" w:rsidRDefault="00577273" w:rsidP="00D96B97">
      <w:pPr>
        <w:pStyle w:val="Unix"/>
      </w:pPr>
      <w:r w:rsidRPr="00577273">
        <w:t>blishten:~/workspace/tilemaker (gh-pages) $ tilemaker data/vectorTileTestData/bern_switzerland.osm.pbf --output=tiles/wdpa_bern/ --config=config_files/config_wdpa_bern.json --process=process_files/process.lua</w:t>
      </w:r>
    </w:p>
    <w:p w14:paraId="038A97D4" w14:textId="1CA9336B" w:rsidR="00577273" w:rsidRDefault="00577273" w:rsidP="00577273">
      <w:pPr>
        <w:pStyle w:val="BodyText2"/>
      </w:pPr>
      <w:r>
        <w:t>You have to set a p</w:t>
      </w:r>
      <w:r w:rsidR="008822DA">
        <w:t>b</w:t>
      </w:r>
      <w:r>
        <w:t xml:space="preserve">f as the first thing to import and then the config file specifies how to create the vector tiles for the shapefile – a successful one is in </w:t>
      </w:r>
      <w:hyperlink r:id="rId1109" w:history="1">
        <w:r w:rsidRPr="00577273">
          <w:rPr>
            <w:rStyle w:val="Hyperlink"/>
          </w:rPr>
          <w:t>this</w:t>
        </w:r>
      </w:hyperlink>
      <w:r>
        <w:t xml:space="preserve"> commit.</w:t>
      </w:r>
      <w:r w:rsidR="008822DA">
        <w:t xml:space="preserve"> I cannot export the Jan 2017 WDPA for Africa to test as the rows can’t be read.</w:t>
      </w:r>
    </w:p>
    <w:p w14:paraId="22264273" w14:textId="6F9D128A" w:rsidR="00F54F4B" w:rsidRDefault="00F54F4B" w:rsidP="00577273">
      <w:pPr>
        <w:pStyle w:val="BodyText2"/>
      </w:pPr>
      <w:r>
        <w:t>If you see the following error:</w:t>
      </w:r>
    </w:p>
    <w:p w14:paraId="1DBC9EE7" w14:textId="77777777" w:rsidR="00F54F4B" w:rsidRDefault="00F54F4B" w:rsidP="00D96B97">
      <w:pPr>
        <w:pStyle w:val="Unix"/>
      </w:pPr>
      <w:r>
        <w:t>terminate called after throwing an instance of 'kaguya::LuaTypeMismatch'</w:t>
      </w:r>
    </w:p>
    <w:p w14:paraId="6828BA17" w14:textId="77777777" w:rsidR="00F54F4B" w:rsidRDefault="00F54F4B" w:rsidP="00D96B97">
      <w:pPr>
        <w:pStyle w:val="Unix"/>
      </w:pPr>
      <w:r>
        <w:t xml:space="preserve">  what():  type mismatch!!</w:t>
      </w:r>
    </w:p>
    <w:p w14:paraId="77DD20E1" w14:textId="2603D8B2" w:rsidR="00F54F4B" w:rsidRDefault="00F54F4B" w:rsidP="00D96B97">
      <w:pPr>
        <w:pStyle w:val="Unix"/>
      </w:pPr>
      <w:r>
        <w:t>Aborted</w:t>
      </w:r>
    </w:p>
    <w:p w14:paraId="7C9CF881" w14:textId="69F6FCAF" w:rsidR="00F54F4B" w:rsidRDefault="00F54F4B" w:rsidP="00F54F4B">
      <w:pPr>
        <w:pStyle w:val="BodyText2"/>
      </w:pPr>
      <w:r>
        <w:t>Then the path to the process file is wrong.</w:t>
      </w:r>
    </w:p>
    <w:p w14:paraId="4C3ECECE" w14:textId="4EA1707F" w:rsidR="0091340B" w:rsidRDefault="0091340B" w:rsidP="0091340B">
      <w:pPr>
        <w:pStyle w:val="Heading8"/>
      </w:pPr>
      <w:r>
        <w:t>Geometry errors</w:t>
      </w:r>
    </w:p>
    <w:p w14:paraId="32D074B1" w14:textId="77777777" w:rsidR="0091340B" w:rsidRDefault="00F54F4B" w:rsidP="00F54F4B">
      <w:pPr>
        <w:pStyle w:val="BodyText2"/>
      </w:pPr>
      <w:r>
        <w:t>I am getting lots of geometry errors for the WDPA even after running RepairGeometry and the process is killed.</w:t>
      </w:r>
      <w:r w:rsidR="0091340B">
        <w:t xml:space="preserve">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7F76DF" w14:textId="41C4C89B" w:rsidR="009F3FD2" w:rsidRDefault="0091340B" w:rsidP="00F54F4B">
      <w:pPr>
        <w:pStyle w:val="BodyText2"/>
      </w:pPr>
      <w:r>
        <w:lastRenderedPageBreak/>
        <w:t>Following a clean up with shapely, there are still geometry errors when I run Tilemaker (although a lot less). All of these errors do look like real geometry issues, but what is weird is that for some of the features the error</w:t>
      </w:r>
      <w:r w:rsidR="009F3FD2">
        <w:t>s</w:t>
      </w:r>
      <w:r>
        <w:t xml:space="preserve"> </w:t>
      </w:r>
      <w:r w:rsidR="009F3FD2">
        <w:t>are not consistent with the coordinates in ArcGIS.</w:t>
      </w:r>
    </w:p>
    <w:p w14:paraId="4348A808" w14:textId="60E511DC" w:rsidR="00F54F4B" w:rsidRDefault="009F3FD2" w:rsidP="009F3FD2">
      <w:pPr>
        <w:pStyle w:val="Heading9"/>
      </w:pPr>
      <w:r>
        <w:t>P</w:t>
      </w:r>
      <w:r w:rsidR="0091340B">
        <w:t>oint is not actually in the f</w:t>
      </w:r>
      <w:r>
        <w:t>eature</w:t>
      </w:r>
      <w:r w:rsidR="0091340B">
        <w:t xml:space="preserve"> </w:t>
      </w:r>
    </w:p>
    <w:p w14:paraId="70ABAE7A" w14:textId="7D2E6AA6" w:rsidR="0091340B" w:rsidRDefault="0091340B" w:rsidP="0091340B">
      <w:pPr>
        <w:pStyle w:val="Code"/>
      </w:pPr>
      <w:r w:rsidRPr="0091340B">
        <w:t>Shapefile entity #5773 type 5 is invalid. Parts:3 Reason: Geometry has invalid self-intersections. A self-intersection point was found at (18.9885, -36.3346); method: i; operations: i/u; segment IDs {source, multi, ring, segment}: {0, 2, -1, 1177}/{0, 2, -1, 1181}</w:t>
      </w:r>
    </w:p>
    <w:p w14:paraId="78BE516C" w14:textId="48D1033D" w:rsidR="0091340B" w:rsidRDefault="0091340B" w:rsidP="0091340B">
      <w:pPr>
        <w:pStyle w:val="BodyText2"/>
      </w:pPr>
      <w:r>
        <w:t xml:space="preserve">Looking at the point coordinates in ArcGIS there is no point at </w:t>
      </w:r>
      <w:r w:rsidRPr="0091340B">
        <w:t>18.9885, -36.3346</w:t>
      </w:r>
      <w:r>
        <w:t>!</w:t>
      </w:r>
    </w:p>
    <w:p w14:paraId="157628A2" w14:textId="6CFEA67E" w:rsidR="009F3FD2" w:rsidRDefault="009F3FD2" w:rsidP="009F3FD2">
      <w:pPr>
        <w:pStyle w:val="Heading9"/>
      </w:pPr>
      <w:r>
        <w:t>Number of parts is different</w:t>
      </w:r>
    </w:p>
    <w:p w14:paraId="00462843" w14:textId="3389A64F" w:rsidR="009F3FD2" w:rsidRDefault="009F3FD2" w:rsidP="009F3FD2">
      <w:pPr>
        <w:pStyle w:val="BodyText2"/>
      </w:pPr>
      <w:r>
        <w:t>The number of parts reported in Tilemaker is different to the number of parts reported in ArcGIS.</w:t>
      </w:r>
    </w:p>
    <w:p w14:paraId="42BDF5B2" w14:textId="271B55B7" w:rsidR="009F3FD2" w:rsidRDefault="009F3FD2" w:rsidP="009F3FD2">
      <w:pPr>
        <w:pStyle w:val="Code"/>
      </w:pPr>
      <w:r w:rsidRPr="009F3FD2">
        <w:t>Shapefile entity #5866 type 5 is invalid. Parts:7 Reason: Geometry has invalid self-intersections. A self-intersection point was found at (24.666, -33.5213); method: t; operations: u/u; segment IDs {source, multi, ring, segment}: {0, 2, -1, 35}/{0, 1, -1, 243}</w:t>
      </w:r>
    </w:p>
    <w:p w14:paraId="5EB42119" w14:textId="525C22A4" w:rsidR="009F3FD2" w:rsidRPr="009F3FD2" w:rsidRDefault="009F3FD2" w:rsidP="009F3FD2">
      <w:pPr>
        <w:pStyle w:val="BodyText2"/>
      </w:pPr>
      <w:r>
        <w:t>In ArcGIS there are only 5 parts!</w:t>
      </w:r>
    </w:p>
    <w:p w14:paraId="34E8C580" w14:textId="1560E5DD" w:rsidR="00FC6BE7" w:rsidRDefault="00FC6BE7" w:rsidP="00FC6BE7">
      <w:pPr>
        <w:pStyle w:val="Heading8"/>
      </w:pPr>
      <w:r>
        <w:t>l</w:t>
      </w:r>
      <w:r w:rsidRPr="00FC6BE7">
        <w:t xml:space="preserve">ibprotobuf </w:t>
      </w:r>
      <w:r>
        <w:t>error</w:t>
      </w:r>
    </w:p>
    <w:p w14:paraId="1B062D53" w14:textId="6AD893AA" w:rsidR="00FC6BE7" w:rsidRDefault="00FC6BE7" w:rsidP="00FC6BE7">
      <w:pPr>
        <w:pStyle w:val="BodyText2"/>
      </w:pPr>
      <w:r>
        <w:t>If you see a:</w:t>
      </w:r>
    </w:p>
    <w:p w14:paraId="11A5D640" w14:textId="6500836C" w:rsidR="00FC6BE7" w:rsidRDefault="00FC6BE7" w:rsidP="00FC6BE7">
      <w:pPr>
        <w:pStyle w:val="Code"/>
      </w:pPr>
      <w:r w:rsidRPr="00FC6BE7">
        <w:t>[libprotobuf ERROR google/protobuf/wire_format.cc:1053] String field contains invalid UTF-8 data when serializing a protocol buffer. Use the 'bytes' type if you intend to send raw bytes.</w:t>
      </w:r>
    </w:p>
    <w:p w14:paraId="5FBEA77D" w14:textId="41472344" w:rsidR="00FC6BE7" w:rsidRDefault="00FC6BE7" w:rsidP="00FC6BE7">
      <w:pPr>
        <w:pStyle w:val="BodyText2"/>
      </w:pPr>
      <w:r>
        <w:t>Then you have created an invalid input shapefile – normally because you have exited the feature dataset iteration before the end of the dataset.</w:t>
      </w:r>
    </w:p>
    <w:p w14:paraId="639172CD" w14:textId="4389B31D" w:rsidR="007F10C8" w:rsidRDefault="00430AE7" w:rsidP="003D3667">
      <w:pPr>
        <w:pStyle w:val="Heading8"/>
      </w:pPr>
      <w:r>
        <w:t>Killed</w:t>
      </w:r>
    </w:p>
    <w:p w14:paraId="2A087D7A" w14:textId="6E3AA580" w:rsidR="007F10C8" w:rsidRDefault="007F10C8" w:rsidP="00E5562E">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w:t>
      </w:r>
      <w:r w:rsidR="003D3667">
        <w:t xml:space="preserve"> After deleting all the features that could not be corrected I tried tilemaker again and still no luck:</w:t>
      </w:r>
    </w:p>
    <w:p w14:paraId="47223048" w14:textId="77777777" w:rsidR="003D3667" w:rsidRDefault="003D3667" w:rsidP="00D96B97">
      <w:pPr>
        <w:pStyle w:val="Unix"/>
      </w:pPr>
      <w:r>
        <w:t xml:space="preserve">blishten:~/workspace/tilemaker (master) $ tilemaker osm_data/bern.osm.pbf --output=tiles/wdpa_africa/ --config=config_files/wdpa_africa_clean.json </w:t>
      </w:r>
    </w:p>
    <w:p w14:paraId="05A318F2" w14:textId="77777777" w:rsidR="003D3667" w:rsidRDefault="003D3667" w:rsidP="00D96B97">
      <w:pPr>
        <w:pStyle w:val="Unix"/>
      </w:pPr>
      <w:r>
        <w:t>Layer water (z11-14)</w:t>
      </w:r>
    </w:p>
    <w:p w14:paraId="5D00A6C6" w14:textId="77777777" w:rsidR="003D3667" w:rsidRDefault="003D3667" w:rsidP="00D96B97">
      <w:pPr>
        <w:pStyle w:val="Unix"/>
      </w:pPr>
      <w:r>
        <w:t>Layer roads (z12-14)</w:t>
      </w:r>
    </w:p>
    <w:p w14:paraId="7D0ACFDE" w14:textId="77777777" w:rsidR="003D3667" w:rsidRDefault="003D3667" w:rsidP="00D96B97">
      <w:pPr>
        <w:pStyle w:val="Unix"/>
      </w:pPr>
      <w:r>
        <w:t>Layer buildings (z14-14)</w:t>
      </w:r>
    </w:p>
    <w:p w14:paraId="22D584F7" w14:textId="77777777" w:rsidR="003D3667" w:rsidRDefault="003D3667" w:rsidP="00D96B97">
      <w:pPr>
        <w:pStyle w:val="Unix"/>
      </w:pPr>
      <w:r>
        <w:t>Layer pois (z13-14)</w:t>
      </w:r>
    </w:p>
    <w:p w14:paraId="745AC162" w14:textId="77777777" w:rsidR="003D3667" w:rsidRDefault="003D3667" w:rsidP="00D96B97">
      <w:pPr>
        <w:pStyle w:val="Unix"/>
      </w:pPr>
      <w:r>
        <w:t>Layer protected_areas (z1-13)</w:t>
      </w:r>
    </w:p>
    <w:p w14:paraId="58B9BBA5" w14:textId="77777777" w:rsidR="003D3667" w:rsidRDefault="003D3667" w:rsidP="00D96B97">
      <w:pPr>
        <w:pStyle w:val="Unix"/>
      </w:pPr>
      <w:r>
        <w:t>Shapefile entity #4057 type 5 is invalid. Parts:1... corrected</w:t>
      </w:r>
    </w:p>
    <w:p w14:paraId="68608A45" w14:textId="77777777" w:rsidR="003D3667" w:rsidRDefault="003D3667" w:rsidP="00D96B97">
      <w:pPr>
        <w:pStyle w:val="Unix"/>
      </w:pPr>
      <w:r>
        <w:t>Shapefile entity #4066 type 5 is invalid. Parts:1... corrected</w:t>
      </w:r>
    </w:p>
    <w:p w14:paraId="5AA57765" w14:textId="77777777" w:rsidR="003D3667" w:rsidRDefault="003D3667" w:rsidP="00D96B97">
      <w:pPr>
        <w:pStyle w:val="Unix"/>
      </w:pPr>
      <w:r>
        <w:t>Shapefile entity #4083 type 5 is invalid. Parts:1... corrected</w:t>
      </w:r>
    </w:p>
    <w:p w14:paraId="18E240F9" w14:textId="77777777" w:rsidR="003D3667" w:rsidRDefault="003D3667" w:rsidP="00D96B97">
      <w:pPr>
        <w:pStyle w:val="Unix"/>
      </w:pPr>
      <w:r>
        <w:t>Shapefile entity #4098 type 5 is invalid. Parts:1... corrected</w:t>
      </w:r>
    </w:p>
    <w:p w14:paraId="3AE35DC9" w14:textId="77777777" w:rsidR="003D3667" w:rsidRDefault="003D3667" w:rsidP="00D96B97">
      <w:pPr>
        <w:pStyle w:val="Unix"/>
      </w:pPr>
      <w:r>
        <w:t>Shapefile entity #4168 type 5 is invalid. Parts:10... corrected</w:t>
      </w:r>
    </w:p>
    <w:p w14:paraId="3F91ACE1" w14:textId="77777777" w:rsidR="003D3667" w:rsidRDefault="003D3667" w:rsidP="00D96B97">
      <w:pPr>
        <w:pStyle w:val="Unix"/>
      </w:pPr>
      <w:r>
        <w:t>Shapefile entity #5325 type 5 is invalid. Parts:1... corrected</w:t>
      </w:r>
    </w:p>
    <w:p w14:paraId="52A20ACE" w14:textId="77777777" w:rsidR="003D3667" w:rsidRDefault="003D3667" w:rsidP="00D96B97">
      <w:pPr>
        <w:pStyle w:val="Unix"/>
      </w:pPr>
      <w:r>
        <w:t>Killed</w:t>
      </w:r>
    </w:p>
    <w:p w14:paraId="5AEC0A6C" w14:textId="5DFC1A16" w:rsidR="003D3667" w:rsidRDefault="003D3667" w:rsidP="00D96B97">
      <w:pPr>
        <w:pStyle w:val="Unix"/>
      </w:pPr>
      <w:r>
        <w:t>blishten:~/workspace/tilemaker (master) $</w:t>
      </w:r>
    </w:p>
    <w:p w14:paraId="31EFDEC3" w14:textId="77777777" w:rsidR="00011A71" w:rsidRDefault="00D23AA8" w:rsidP="00D23AA8">
      <w:pPr>
        <w:pStyle w:val="BodyText2"/>
      </w:pPr>
      <w:r>
        <w:t>Still says killed at the end even if I delete all of the offending features.</w:t>
      </w:r>
      <w:r w:rsidR="00824484">
        <w:t xml:space="preserve"> </w:t>
      </w:r>
    </w:p>
    <w:p w14:paraId="2B819B0E" w14:textId="2280C48D" w:rsidR="00D23AA8" w:rsidRDefault="00011A71" w:rsidP="00D23AA8">
      <w:pPr>
        <w:pStyle w:val="BodyText2"/>
      </w:pPr>
      <w:r>
        <w:t>I was barking up the wrong tree! W</w:t>
      </w:r>
      <w:r w:rsidR="00824484">
        <w:t>hen I remove all the source columns except FID</w:t>
      </w:r>
      <w:r w:rsidR="00322FD7">
        <w:t xml:space="preserve"> from the config file</w:t>
      </w:r>
      <w:r w:rsidR="00824484">
        <w:t>, it</w:t>
      </w:r>
      <w:r w:rsidR="00406F64">
        <w:t xml:space="preserve"> runs OK without getting killed – and there were even some invalid geometries.</w:t>
      </w:r>
      <w:r w:rsidR="00322FD7">
        <w:t xml:space="preserve"> So the reason it was being killed was because of the content of the wdpa_africa shapefile attributes.</w:t>
      </w:r>
    </w:p>
    <w:p w14:paraId="4101204D" w14:textId="6E008161" w:rsidR="00DF2AAA" w:rsidRDefault="00DF2AAA" w:rsidP="00D23AA8">
      <w:pPr>
        <w:pStyle w:val="BodyText2"/>
      </w:pPr>
      <w:r>
        <w:t>On 17/3/17 the tilemaker process was killed so I restarted the C9 workspace and ran it again and this time it was fine.</w:t>
      </w:r>
    </w:p>
    <w:p w14:paraId="3CE5949F" w14:textId="161C0152" w:rsidR="00322FD7" w:rsidRPr="007F10C8" w:rsidRDefault="00322FD7" w:rsidP="00D23AA8">
      <w:pPr>
        <w:pStyle w:val="BodyText2"/>
      </w:pPr>
      <w:r>
        <w:t>I ran the tiles at level 13 for the whole of Africa and it took about 30 minutes to generate 410000 tiles.</w:t>
      </w:r>
      <w:r w:rsidR="00684447">
        <w:t xml:space="preserve"> 53 mins to do from level 1 to level 13.</w:t>
      </w:r>
    </w:p>
    <w:p w14:paraId="603192D4" w14:textId="47381DC1" w:rsidR="00C241C5" w:rsidRDefault="00C241C5" w:rsidP="00C241C5">
      <w:pPr>
        <w:pStyle w:val="Heading8"/>
      </w:pPr>
      <w:r>
        <w:t>Segmentation fault</w:t>
      </w:r>
    </w:p>
    <w:p w14:paraId="4EDA4ECD" w14:textId="18871788" w:rsidR="00C241C5" w:rsidRPr="00C241C5" w:rsidRDefault="00C241C5" w:rsidP="00C241C5">
      <w:pPr>
        <w:pStyle w:val="BodyText2"/>
      </w:pPr>
      <w:r>
        <w:t>Check that the shapefile specified in the config file exists.</w:t>
      </w:r>
    </w:p>
    <w:p w14:paraId="692E80A4" w14:textId="218A4CA6" w:rsidR="00FB7AC7" w:rsidRDefault="00FB7AC7" w:rsidP="00FB7AC7">
      <w:pPr>
        <w:pStyle w:val="Heading7"/>
      </w:pPr>
      <w:r>
        <w:t>Issues</w:t>
      </w:r>
    </w:p>
    <w:p w14:paraId="51AB41CD" w14:textId="610FA587" w:rsidR="00FB7AC7" w:rsidRDefault="00FB7AC7" w:rsidP="00E5562E">
      <w:pPr>
        <w:pStyle w:val="BodyText2"/>
      </w:pPr>
      <w:r>
        <w:t>There are some artefacts in the generalization</w:t>
      </w:r>
      <w:r w:rsidR="00A651F9">
        <w:t xml:space="preserve"> which are not good. Here is a live example for Salonga: </w:t>
      </w:r>
      <w:hyperlink r:id="rId1110" w:anchor="8.2083/-2.312893/21.52367" w:history="1">
        <w:r w:rsidR="00A651F9" w:rsidRPr="00235194">
          <w:rPr>
            <w:rStyle w:val="Hyperlink"/>
          </w:rPr>
          <w:t>https://mapzen.com/tangram/view/?scene=https://mapzen.com/api/scenes/43045/224/resources/basic.yaml#8.2083/-2.312893/21.52367</w:t>
        </w:r>
      </w:hyperlink>
      <w:r w:rsidR="00A651F9">
        <w:t xml:space="preserve"> </w:t>
      </w:r>
    </w:p>
    <w:p w14:paraId="71E3ACC8" w14:textId="7B24AA85" w:rsidR="00FB7AC7" w:rsidRPr="00FB7AC7" w:rsidRDefault="00D74C3A" w:rsidP="00E5562E">
      <w:pPr>
        <w:pStyle w:val="BodyText2"/>
      </w:pPr>
      <w:r>
        <w:rPr>
          <w:noProof/>
          <w:lang w:bidi="ar-SA"/>
        </w:rPr>
        <w:t>These are not present in the MapBox GL JS client so it is an issue with the Tangram Client!</w:t>
      </w:r>
    </w:p>
    <w:p w14:paraId="47AD3476" w14:textId="4AC8BC07" w:rsidR="005E4C4B" w:rsidRDefault="00DC1559" w:rsidP="000E5536">
      <w:pPr>
        <w:pStyle w:val="Heading5"/>
      </w:pPr>
      <w:r>
        <w:lastRenderedPageBreak/>
        <w:t>Tilestache</w:t>
      </w:r>
    </w:p>
    <w:p w14:paraId="743CA912" w14:textId="656A0722" w:rsidR="005E4C4B" w:rsidRPr="005E4C4B" w:rsidRDefault="005E4C4B" w:rsidP="000E5536">
      <w:pPr>
        <w:pStyle w:val="BodyText2"/>
      </w:pPr>
      <w:r>
        <w:t>Good tutorial here to get vector tiles going using tilestache.</w:t>
      </w:r>
    </w:p>
    <w:p w14:paraId="040B49EC" w14:textId="1262E06D" w:rsidR="00087A81" w:rsidRDefault="00087A81" w:rsidP="007D2F52">
      <w:pPr>
        <w:pStyle w:val="Heading4"/>
      </w:pPr>
      <w:r>
        <w:t>Styling</w:t>
      </w:r>
    </w:p>
    <w:p w14:paraId="7648688C" w14:textId="5DF0BF43" w:rsidR="00087A81" w:rsidRDefault="00087A81" w:rsidP="000E5536">
      <w:pPr>
        <w:pStyle w:val="Heading5"/>
      </w:pPr>
      <w:r>
        <w:t>GUI Tools</w:t>
      </w:r>
    </w:p>
    <w:p w14:paraId="73077DCD" w14:textId="6C817AF4" w:rsidR="005A291A" w:rsidRDefault="005A291A" w:rsidP="005A291A">
      <w:pPr>
        <w:pStyle w:val="Heading6"/>
      </w:pPr>
      <w:r>
        <w:t>Tangram Play</w:t>
      </w:r>
    </w:p>
    <w:p w14:paraId="3E56C1CD" w14:textId="5AE9AF56" w:rsidR="005A291A" w:rsidRDefault="008809F7" w:rsidP="00E5562E">
      <w:pPr>
        <w:pStyle w:val="BodyText2"/>
      </w:pPr>
      <w:hyperlink r:id="rId1111" w:history="1">
        <w:r w:rsidR="005A291A" w:rsidRPr="005A291A">
          <w:rPr>
            <w:rStyle w:val="Hyperlink"/>
          </w:rPr>
          <w:t>Tangram Play</w:t>
        </w:r>
      </w:hyperlink>
      <w:r w:rsidR="005A291A">
        <w:t xml:space="preserve"> is a brilliant tool that you can use to see the example scene.yaml files for the professional styles. Click on Open | Choose Example.</w:t>
      </w:r>
    </w:p>
    <w:p w14:paraId="639F7DCE" w14:textId="2577AA95" w:rsidR="005A291A" w:rsidRDefault="005A291A" w:rsidP="00E5562E">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112" w:history="1">
        <w:r w:rsidRPr="00540B56">
          <w:rPr>
            <w:rStyle w:val="Hyperlink"/>
          </w:rPr>
          <w:t>https://web-apps-blishten.c9users.io/tilemaker/bern_tiles/</w:t>
        </w:r>
      </w:hyperlink>
      <w:r>
        <w:t xml:space="preserve"> but they return an http 302 instead of actual data.</w:t>
      </w:r>
      <w:r w:rsidR="00D27873">
        <w:t xml:space="preserve"> This is because:</w:t>
      </w:r>
    </w:p>
    <w:p w14:paraId="4C26C031" w14:textId="7886F871" w:rsidR="00A27CCC" w:rsidRDefault="00D27873" w:rsidP="00D27873">
      <w:pPr>
        <w:pStyle w:val="ConsoleError"/>
      </w:pPr>
      <w:r w:rsidRPr="00D27873">
        <w:t xml:space="preserve">XMLHttpRequest cannot load </w:t>
      </w:r>
      <w:hyperlink r:id="rId1113" w:history="1">
        <w:r w:rsidRPr="00D27873">
          <w:rPr>
            <w:rStyle w:val="Hyperlink"/>
          </w:rPr>
          <w:t>https://web-apps-blishten.c9users.io/tilemaker/bern_tiles/13/4265/2883.pbf</w:t>
        </w:r>
      </w:hyperlink>
      <w:r w:rsidRPr="00D27873">
        <w:t>. Redirect from '</w:t>
      </w:r>
      <w:hyperlink r:id="rId1114" w:history="1">
        <w:r w:rsidRPr="00D27873">
          <w:rPr>
            <w:rStyle w:val="Hyperlink"/>
          </w:rPr>
          <w:t>https://web-apps-blishten.c9users.io/tilemaker/bern_tiles/13/4265/2883.pbf</w:t>
        </w:r>
      </w:hyperlink>
      <w:r w:rsidRPr="00D27873">
        <w:t>' to '</w:t>
      </w:r>
      <w:hyperlink r:id="rId1115"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116" w:history="1">
        <w:r w:rsidRPr="00A27CCC">
          <w:rPr>
            <w:rStyle w:val="Hyperlink"/>
          </w:rPr>
          <w:t>https://mapzen.com</w:t>
        </w:r>
      </w:hyperlink>
      <w:r w:rsidRPr="00D27873">
        <w:t>' is therefore not allowed access.</w:t>
      </w:r>
    </w:p>
    <w:p w14:paraId="7AD7D045" w14:textId="0A5EE153" w:rsidR="00D27873" w:rsidRDefault="00A27CCC" w:rsidP="00A27CCC">
      <w:pPr>
        <w:pStyle w:val="BodyText2"/>
      </w:pPr>
      <w:r>
        <w:t>Tried hosting the files on Googl</w:t>
      </w:r>
      <w:r w:rsidR="00855DDE">
        <w:t xml:space="preserve">e Cloud Storage, but same error – so enabled CORS (see </w:t>
      </w:r>
      <w:hyperlink w:anchor="_CORS" w:history="1">
        <w:r w:rsidR="00095629" w:rsidRPr="00095629">
          <w:rPr>
            <w:rStyle w:val="Hyperlink"/>
          </w:rPr>
          <w:t>CORS</w:t>
        </w:r>
      </w:hyperlink>
      <w:r w:rsidR="00095629">
        <w:t>).</w:t>
      </w:r>
    </w:p>
    <w:p w14:paraId="78552398" w14:textId="7F6DAF31" w:rsidR="00A27CCC" w:rsidRPr="00D27873" w:rsidRDefault="00A27CCC" w:rsidP="00A27CCC">
      <w:pPr>
        <w:pStyle w:val="ConsoleError"/>
      </w:pPr>
      <w:r w:rsidRPr="00A27CCC">
        <w:t xml:space="preserve">XMLHttpRequest cannot load </w:t>
      </w:r>
      <w:hyperlink r:id="rId1117"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118" w:history="1">
        <w:r w:rsidRPr="00A27CCC">
          <w:rPr>
            <w:rStyle w:val="Hyperlink"/>
          </w:rPr>
          <w:t>https://mapzen.com</w:t>
        </w:r>
      </w:hyperlink>
      <w:r w:rsidRPr="00A27CCC">
        <w:t>' is therefore not allowed access.</w:t>
      </w:r>
    </w:p>
    <w:p w14:paraId="1C123584" w14:textId="77777777" w:rsidR="004B461D" w:rsidRPr="00352E10" w:rsidRDefault="004B461D" w:rsidP="000E5536">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0E5536">
      <w:pPr>
        <w:pStyle w:val="BodyText2"/>
      </w:pPr>
      <w:r>
        <w:t xml:space="preserve">Will installed the Eclipse IDE for Java development but it would not run without the JDK or JRE. Christian installed the 32-bit JDK but it still could not find them – need to set the PATH variable (see </w:t>
      </w:r>
      <w:hyperlink r:id="rId1119"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8809F7" w:rsidP="000E5536">
      <w:pPr>
        <w:pStyle w:val="BodyText2"/>
      </w:pPr>
      <w:hyperlink r:id="rId1120"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191" w:name="_On_Ubuntu_14.04_2"/>
      <w:bookmarkEnd w:id="191"/>
      <w:r>
        <w:t>On Ubuntu 14.04</w:t>
      </w:r>
    </w:p>
    <w:p w14:paraId="546AC491" w14:textId="110059BB" w:rsidR="00B55B38" w:rsidRDefault="00B55B38" w:rsidP="00B55B38">
      <w:pPr>
        <w:pStyle w:val="BodyText2"/>
      </w:pPr>
      <w:r>
        <w:t>Installing on Cloud9 on 28/</w:t>
      </w:r>
      <w:r w:rsidR="0006252E">
        <w:t>0</w:t>
      </w:r>
      <w:r>
        <w:t>3/</w:t>
      </w:r>
      <w:r w:rsidR="0006252E">
        <w:t>20</w:t>
      </w:r>
      <w:r>
        <w:t>17.</w:t>
      </w:r>
      <w:r w:rsidR="00095B7F">
        <w:t xml:space="preserve"> Following instructions </w:t>
      </w:r>
      <w:hyperlink r:id="rId1121" w:history="1">
        <w:r w:rsidR="00095B7F" w:rsidRPr="00095B7F">
          <w:rPr>
            <w:rStyle w:val="Hyperlink"/>
          </w:rPr>
          <w:t>here</w:t>
        </w:r>
      </w:hyperlink>
      <w:r w:rsidR="00095B7F">
        <w:t>.</w:t>
      </w:r>
    </w:p>
    <w:p w14:paraId="075FBE9D" w14:textId="4B6370B9" w:rsidR="00B55B38" w:rsidRDefault="00B55B38" w:rsidP="00B55B38">
      <w:pPr>
        <w:pStyle w:val="BodyText2"/>
      </w:pPr>
      <w:r>
        <w:t xml:space="preserve">We have a 64-bit Ubuntu machine so we need </w:t>
      </w:r>
      <w:r w:rsidR="0006453D">
        <w:t>to</w:t>
      </w:r>
      <w:r>
        <w:t xml:space="preserve"> install the 64-bit JRE.</w:t>
      </w:r>
    </w:p>
    <w:p w14:paraId="1C5AFEB2" w14:textId="77777777" w:rsidR="00B55B38" w:rsidRDefault="00B55B38" w:rsidP="00B55B38">
      <w:pPr>
        <w:pStyle w:val="Unix"/>
      </w:pPr>
      <w:r>
        <w:t>blishten:~/workspace (master) $ uname -a</w:t>
      </w:r>
    </w:p>
    <w:p w14:paraId="0CB5CDF5" w14:textId="10CB422A" w:rsidR="00B55B38" w:rsidRDefault="00B55B38" w:rsidP="00B55B38">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A1696F">
      <w:pPr>
        <w:pStyle w:val="Unix"/>
      </w:pPr>
      <w:r>
        <w:t>blishten:~/workspace (master) $ sudo add-apt-repository ppa:webupd8team/java</w:t>
      </w:r>
    </w:p>
    <w:p w14:paraId="5EABB1D1" w14:textId="033FB730" w:rsidR="00A1696F" w:rsidRDefault="00A1696F" w:rsidP="00A1696F">
      <w:pPr>
        <w:pStyle w:val="Unix"/>
      </w:pPr>
      <w:r>
        <w:t>blishten:~/workspace (master) $ sudo apt-get update</w:t>
      </w:r>
    </w:p>
    <w:p w14:paraId="60B6071E" w14:textId="1DB2E99D" w:rsidR="00A1696F" w:rsidRDefault="00A1696F" w:rsidP="00A1696F">
      <w:pPr>
        <w:pStyle w:val="Unix"/>
      </w:pPr>
      <w:r>
        <w:t>blishten:~/workspace (master) $ sudo apt-get install oracle-java8-installer</w:t>
      </w:r>
    </w:p>
    <w:p w14:paraId="73B8FE27" w14:textId="3F83210F" w:rsidR="00EF1E61" w:rsidRDefault="00EF1E61" w:rsidP="00EF1E61">
      <w:pPr>
        <w:pStyle w:val="Unix"/>
      </w:pPr>
      <w:r>
        <w:t xml:space="preserve">blishten:~/workspace (master) $ </w:t>
      </w:r>
      <w:r w:rsidRPr="00EF1E61">
        <w:t xml:space="preserve">java </w:t>
      </w:r>
      <w:r>
        <w:t>–</w:t>
      </w:r>
      <w:r w:rsidRPr="00EF1E61">
        <w:t>version</w:t>
      </w:r>
    </w:p>
    <w:p w14:paraId="4D2377FC" w14:textId="77777777" w:rsidR="00EF1E61" w:rsidRDefault="00EF1E61" w:rsidP="00EF1E61">
      <w:pPr>
        <w:pStyle w:val="Unix"/>
      </w:pPr>
      <w:r>
        <w:t>java version "1.8.0_121"</w:t>
      </w:r>
    </w:p>
    <w:p w14:paraId="64BEDE4E" w14:textId="77777777" w:rsidR="00EF1E61" w:rsidRDefault="00EF1E61" w:rsidP="00EF1E61">
      <w:pPr>
        <w:pStyle w:val="Unix"/>
      </w:pPr>
      <w:r>
        <w:t>Java(TM) SE Runtime Environment (build 1.8.0_121-b13)</w:t>
      </w:r>
    </w:p>
    <w:p w14:paraId="259A8C89" w14:textId="0963356C" w:rsidR="00EF1E61" w:rsidRPr="00EF1E61" w:rsidRDefault="00EF1E61" w:rsidP="00EF1E61">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0E5536">
      <w:pPr>
        <w:pStyle w:val="BodyText2"/>
      </w:pPr>
      <w:r>
        <w:lastRenderedPageBreak/>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0E5536">
      <w:pPr>
        <w:pStyle w:val="BodyText2"/>
      </w:pPr>
      <w:r>
        <w:t xml:space="preserve">Use Junit as it is integrated into Aptana. Good docs </w:t>
      </w:r>
      <w:hyperlink r:id="rId1122" w:history="1">
        <w:r w:rsidRPr="00677FDD">
          <w:rPr>
            <w:rStyle w:val="Hyperlink"/>
          </w:rPr>
          <w:t>here</w:t>
        </w:r>
      </w:hyperlink>
      <w:r>
        <w:t>.</w:t>
      </w:r>
    </w:p>
    <w:p w14:paraId="1703400A" w14:textId="77777777" w:rsidR="004B461D" w:rsidRDefault="004B461D" w:rsidP="0034374E">
      <w:pPr>
        <w:pStyle w:val="Heading3"/>
      </w:pPr>
      <w:r>
        <w:t>Javascript</w:t>
      </w:r>
    </w:p>
    <w:p w14:paraId="72BC90C7" w14:textId="77777777" w:rsidR="00D17722" w:rsidRDefault="00D17722" w:rsidP="007D2F52">
      <w:pPr>
        <w:pStyle w:val="Heading4"/>
      </w:pPr>
      <w:r>
        <w:t>Language</w:t>
      </w:r>
    </w:p>
    <w:p w14:paraId="470B17A1" w14:textId="77777777" w:rsidR="00D17722" w:rsidRDefault="00D17722" w:rsidP="000E5536">
      <w:pPr>
        <w:pStyle w:val="Heading5"/>
      </w:pPr>
      <w:r>
        <w:t>Classes</w:t>
      </w:r>
    </w:p>
    <w:p w14:paraId="0F9666B7" w14:textId="77777777" w:rsidR="00D17722" w:rsidRPr="007A309B" w:rsidRDefault="00D17722" w:rsidP="000E5536">
      <w:pPr>
        <w:pStyle w:val="BodyText2"/>
      </w:pPr>
      <w:r>
        <w:t xml:space="preserve">Good ESRI article about writing Javascript classes here </w:t>
      </w:r>
      <w:hyperlink r:id="rId1123" w:history="1">
        <w:r>
          <w:rPr>
            <w:rStyle w:val="Hyperlink"/>
          </w:rPr>
          <w:t>https://developers.arcgis.com/en/javascript/jstutorials/intro_javascript_classes.html</w:t>
        </w:r>
      </w:hyperlink>
      <w:r>
        <w:t>.</w:t>
      </w:r>
    </w:p>
    <w:p w14:paraId="17EF2B30" w14:textId="77777777" w:rsidR="00D17722" w:rsidRDefault="00D17722" w:rsidP="000E5536">
      <w:pPr>
        <w:pStyle w:val="Heading5"/>
      </w:pPr>
      <w:r>
        <w:t>Scope</w:t>
      </w:r>
    </w:p>
    <w:p w14:paraId="4D588676" w14:textId="77777777" w:rsidR="00D17722" w:rsidRDefault="00D17722" w:rsidP="000E5536">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0E5536">
      <w:pPr>
        <w:pStyle w:val="Code"/>
      </w:pPr>
      <w:r>
        <w:tab/>
      </w:r>
      <w:r>
        <w:tab/>
        <w:t>_drawRasterData : function() {</w:t>
      </w:r>
    </w:p>
    <w:p w14:paraId="0CA7F1E3" w14:textId="77777777" w:rsidR="00D17722" w:rsidRDefault="00D17722" w:rsidP="000E5536">
      <w:pPr>
        <w:pStyle w:val="Code"/>
      </w:pPr>
      <w:r>
        <w:tab/>
      </w:r>
      <w:r>
        <w:tab/>
      </w:r>
      <w:r>
        <w:tab/>
        <w:t>var params = {</w:t>
      </w:r>
    </w:p>
    <w:p w14:paraId="21F74611" w14:textId="77777777" w:rsidR="00D17722" w:rsidRDefault="00D17722" w:rsidP="000E5536">
      <w:pPr>
        <w:pStyle w:val="Code"/>
      </w:pPr>
      <w:r>
        <w:t>....</w:t>
      </w:r>
    </w:p>
    <w:p w14:paraId="2647C149" w14:textId="77777777" w:rsidR="00D17722" w:rsidRDefault="00D17722" w:rsidP="000E5536">
      <w:pPr>
        <w:pStyle w:val="Code"/>
      </w:pPr>
      <w:r>
        <w:tab/>
      </w:r>
      <w:r>
        <w:tab/>
      </w:r>
      <w:r>
        <w:tab/>
      </w:r>
      <w:r>
        <w:tab/>
        <w:t>objid : this.objid</w:t>
      </w:r>
    </w:p>
    <w:p w14:paraId="29CECF75" w14:textId="77777777" w:rsidR="00D17722" w:rsidRDefault="00D17722" w:rsidP="000E5536">
      <w:pPr>
        <w:pStyle w:val="Code"/>
      </w:pPr>
      <w:r>
        <w:tab/>
      </w:r>
      <w:r>
        <w:tab/>
      </w:r>
      <w:r>
        <w:tab/>
        <w:t>};</w:t>
      </w:r>
    </w:p>
    <w:p w14:paraId="7DF98F58" w14:textId="77777777" w:rsidR="00D17722" w:rsidRDefault="00D17722" w:rsidP="000E5536">
      <w:pPr>
        <w:pStyle w:val="Code"/>
      </w:pPr>
      <w:r>
        <w:tab/>
      </w:r>
      <w:r>
        <w:tab/>
      </w:r>
      <w:r>
        <w:tab/>
        <w:t>this.image = new Image();</w:t>
      </w:r>
    </w:p>
    <w:p w14:paraId="69FD2CFC" w14:textId="77777777" w:rsidR="00D17722" w:rsidRDefault="00D17722" w:rsidP="000E5536">
      <w:pPr>
        <w:pStyle w:val="Code"/>
      </w:pPr>
      <w:r>
        <w:tab/>
      </w:r>
      <w:r>
        <w:tab/>
      </w:r>
      <w:r>
        <w:tab/>
        <w:t>var instance = this; //’this’ can then be used in the image load call below to refer to the object</w:t>
      </w:r>
    </w:p>
    <w:p w14:paraId="30B3AFDE" w14:textId="77777777" w:rsidR="00D17722" w:rsidRDefault="00D17722" w:rsidP="000E5536">
      <w:pPr>
        <w:pStyle w:val="Code"/>
      </w:pPr>
      <w:r>
        <w:tab/>
      </w:r>
      <w:r>
        <w:tab/>
      </w:r>
      <w:r>
        <w:tab/>
        <w:t>dojo.io.script.get({</w:t>
      </w:r>
    </w:p>
    <w:p w14:paraId="786E95D6" w14:textId="77777777" w:rsidR="00D17722" w:rsidRDefault="00D17722" w:rsidP="000E5536">
      <w:pPr>
        <w:pStyle w:val="Code"/>
      </w:pPr>
      <w:r>
        <w:tab/>
      </w:r>
      <w:r>
        <w:tab/>
      </w:r>
      <w:r>
        <w:tab/>
      </w:r>
      <w:r>
        <w:tab/>
        <w:t>url : "../../cgi-bin/eSpecies/WMSServer?" + dojo.objectToQuery(params),</w:t>
      </w:r>
    </w:p>
    <w:p w14:paraId="457729CE" w14:textId="77777777" w:rsidR="00D17722" w:rsidRDefault="00D17722" w:rsidP="000E5536">
      <w:pPr>
        <w:pStyle w:val="Code"/>
      </w:pPr>
      <w:r>
        <w:tab/>
      </w:r>
      <w:r>
        <w:tab/>
      </w:r>
      <w:r>
        <w:tab/>
      </w:r>
      <w:r>
        <w:tab/>
        <w:t>callbackParamName : "jsoncallback",</w:t>
      </w:r>
    </w:p>
    <w:p w14:paraId="078B8F71" w14:textId="77777777" w:rsidR="00D17722" w:rsidRDefault="00D17722" w:rsidP="000E5536">
      <w:pPr>
        <w:pStyle w:val="Code"/>
      </w:pPr>
      <w:r>
        <w:tab/>
      </w:r>
      <w:r>
        <w:tab/>
      </w:r>
      <w:r>
        <w:tab/>
      </w:r>
      <w:r>
        <w:tab/>
        <w:t>load : function(data) {</w:t>
      </w:r>
    </w:p>
    <w:p w14:paraId="100AA018" w14:textId="77777777" w:rsidR="00D17722" w:rsidRDefault="00D17722" w:rsidP="000E5536">
      <w:pPr>
        <w:pStyle w:val="Code"/>
      </w:pPr>
      <w:r>
        <w:tab/>
      </w:r>
      <w:r>
        <w:tab/>
      </w:r>
      <w:r>
        <w:tab/>
      </w:r>
      <w:r>
        <w:tab/>
      </w:r>
      <w:r>
        <w:tab/>
        <w:t>instance.image.src = data.url;</w:t>
      </w:r>
    </w:p>
    <w:p w14:paraId="02AC7B7C" w14:textId="77777777" w:rsidR="00D17722" w:rsidRDefault="00D17722" w:rsidP="000E5536">
      <w:pPr>
        <w:pStyle w:val="Code"/>
      </w:pPr>
      <w:r>
        <w:t>....</w:t>
      </w:r>
    </w:p>
    <w:p w14:paraId="2E09F174" w14:textId="77777777" w:rsidR="00D17722" w:rsidRDefault="00D17722" w:rsidP="000E5536">
      <w:pPr>
        <w:pStyle w:val="Code"/>
      </w:pPr>
      <w:r>
        <w:tab/>
      </w:r>
      <w:r>
        <w:tab/>
      </w:r>
      <w:r>
        <w:tab/>
      </w:r>
      <w:r>
        <w:tab/>
      </w:r>
      <w:r>
        <w:tab/>
        <w:t>});</w:t>
      </w:r>
    </w:p>
    <w:p w14:paraId="4E80CBD4" w14:textId="77777777" w:rsidR="00D17722" w:rsidRDefault="00D17722" w:rsidP="000E5536">
      <w:pPr>
        <w:pStyle w:val="Code"/>
      </w:pPr>
      <w:r>
        <w:tab/>
      </w:r>
      <w:r>
        <w:tab/>
      </w:r>
      <w:r>
        <w:tab/>
      </w:r>
      <w:r>
        <w:tab/>
        <w:t>},</w:t>
      </w:r>
    </w:p>
    <w:p w14:paraId="3E1868F2" w14:textId="77777777" w:rsidR="00D17722" w:rsidRDefault="00D17722" w:rsidP="000E5536">
      <w:pPr>
        <w:pStyle w:val="Code"/>
      </w:pPr>
      <w:r>
        <w:tab/>
      </w:r>
      <w:r>
        <w:tab/>
      </w:r>
      <w:r>
        <w:tab/>
      </w:r>
      <w:r>
        <w:tab/>
        <w:t>error : function(error) {</w:t>
      </w:r>
    </w:p>
    <w:p w14:paraId="497ED917" w14:textId="77777777" w:rsidR="00D17722" w:rsidRDefault="00D17722" w:rsidP="000E5536">
      <w:pPr>
        <w:pStyle w:val="Code"/>
      </w:pPr>
      <w:r>
        <w:tab/>
      </w:r>
      <w:r>
        <w:tab/>
      </w:r>
      <w:r>
        <w:tab/>
      </w:r>
      <w:r>
        <w:tab/>
      </w:r>
      <w:r>
        <w:tab/>
        <w:t>alert("An unexpected error occurred: " + error);</w:t>
      </w:r>
    </w:p>
    <w:p w14:paraId="225B24A5" w14:textId="77777777" w:rsidR="00D17722" w:rsidRDefault="00D17722" w:rsidP="000E5536">
      <w:pPr>
        <w:pStyle w:val="Code"/>
      </w:pPr>
      <w:r>
        <w:tab/>
      </w:r>
      <w:r>
        <w:tab/>
      </w:r>
      <w:r>
        <w:tab/>
      </w:r>
      <w:r>
        <w:tab/>
        <w:t>}</w:t>
      </w:r>
    </w:p>
    <w:p w14:paraId="1D9986E4" w14:textId="77777777" w:rsidR="00D17722" w:rsidRDefault="00D17722" w:rsidP="000E5536">
      <w:pPr>
        <w:pStyle w:val="Code"/>
      </w:pPr>
      <w:r>
        <w:tab/>
      </w:r>
      <w:r>
        <w:tab/>
      </w:r>
      <w:r>
        <w:tab/>
        <w:t>});</w:t>
      </w:r>
    </w:p>
    <w:p w14:paraId="25D88E1B" w14:textId="77777777" w:rsidR="00D17722" w:rsidRPr="00BC66C6" w:rsidRDefault="00D17722" w:rsidP="000E5536">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0E5536">
      <w:pPr>
        <w:pStyle w:val="BodyText2"/>
      </w:pPr>
      <w:r>
        <w:t>M means move to, L means line to and Z means close, e.g. the following draws a triangle:</w:t>
      </w:r>
    </w:p>
    <w:p w14:paraId="5C766E10" w14:textId="77777777" w:rsidR="00D17722" w:rsidRDefault="00D17722" w:rsidP="000E5536">
      <w:pPr>
        <w:pStyle w:val="Code"/>
      </w:pPr>
      <w:r w:rsidRPr="00102A0C">
        <w:t>&lt;path d="M758,264L741,292L782,299Z"&gt;&lt;/path&gt;</w:t>
      </w:r>
    </w:p>
    <w:p w14:paraId="46694D2E" w14:textId="77777777" w:rsidR="00D17722" w:rsidRPr="009C1C90" w:rsidRDefault="00D17722" w:rsidP="000E5536">
      <w:pPr>
        <w:pStyle w:val="BodyText2"/>
      </w:pPr>
      <w:r>
        <w:t xml:space="preserve">There is an svg sandbox for trying things out </w:t>
      </w:r>
      <w:hyperlink r:id="rId1124"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0E5536">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0E5536">
      <w:pPr>
        <w:pStyle w:val="Heading5"/>
      </w:pPr>
      <w:bookmarkStart w:id="192" w:name="_Ref412648853"/>
      <w:r>
        <w:lastRenderedPageBreak/>
        <w:t>regex</w:t>
      </w:r>
      <w:bookmarkEnd w:id="192"/>
    </w:p>
    <w:p w14:paraId="29B5F241" w14:textId="5B3F6133" w:rsidR="002C093D" w:rsidRDefault="002C093D" w:rsidP="000E5536">
      <w:pPr>
        <w:pStyle w:val="BodyText2"/>
      </w:pPr>
      <w:r>
        <w:t xml:space="preserve">Excellent regex expression tester here: </w:t>
      </w:r>
      <w:hyperlink r:id="rId1125"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D96B97">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0E5536">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0E5536">
      <w:pPr>
        <w:pStyle w:val="BodyText2"/>
      </w:pPr>
      <w:r>
        <w:t xml:space="preserve">Going through the Javascript tutorials. </w:t>
      </w:r>
    </w:p>
    <w:p w14:paraId="6EBCD5AD" w14:textId="77777777" w:rsidR="00D17722" w:rsidRDefault="00D17722" w:rsidP="000E5536">
      <w:pPr>
        <w:pStyle w:val="BodyText2"/>
      </w:pPr>
      <w:r>
        <w:t xml:space="preserve">What are </w:t>
      </w:r>
      <w:hyperlink r:id="rId1126" w:history="1">
        <w:r w:rsidRPr="00322173">
          <w:rPr>
            <w:rStyle w:val="Hyperlink"/>
          </w:rPr>
          <w:t>Topics</w:t>
        </w:r>
      </w:hyperlink>
      <w:r>
        <w:t>?</w:t>
      </w:r>
    </w:p>
    <w:p w14:paraId="5D5E32D9" w14:textId="77777777" w:rsidR="00D17722" w:rsidRDefault="00D17722" w:rsidP="000E5536">
      <w:pPr>
        <w:pStyle w:val="BodyText2"/>
      </w:pPr>
      <w:r>
        <w:t>Good general intro to DOM nodes and dojo instances:</w:t>
      </w:r>
    </w:p>
    <w:p w14:paraId="01D1A958" w14:textId="77777777" w:rsidR="00D17722" w:rsidRDefault="008809F7" w:rsidP="000E5536">
      <w:pPr>
        <w:pStyle w:val="BodyText"/>
      </w:pPr>
      <w:hyperlink r:id="rId1127" w:history="1">
        <w:r w:rsidR="00D17722" w:rsidRPr="0077669C">
          <w:rPr>
            <w:rStyle w:val="Hyperlink"/>
          </w:rPr>
          <w:t>http://docs.dojocampus.org/dijit/info</w:t>
        </w:r>
      </w:hyperlink>
    </w:p>
    <w:p w14:paraId="635A47C5" w14:textId="77777777" w:rsidR="00D17722" w:rsidRPr="008E1FF7" w:rsidRDefault="008809F7" w:rsidP="000E5536">
      <w:pPr>
        <w:pStyle w:val="BodyText2"/>
      </w:pPr>
      <w:hyperlink r:id="rId1128"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0E5536">
      <w:pPr>
        <w:pStyle w:val="BodyText2"/>
      </w:pPr>
      <w:r>
        <w:t>I am going to use the Dojo Build system (</w:t>
      </w:r>
      <w:hyperlink r:id="rId1129"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0E5536">
      <w:pPr>
        <w:pStyle w:val="Code"/>
      </w:pPr>
      <w:r w:rsidRPr="00424EC3">
        <w:t>[dojo.version.major, dojo.version.minor, dojo.version.patch].join(".");</w:t>
      </w:r>
    </w:p>
    <w:p w14:paraId="0A38BBE2" w14:textId="77777777" w:rsidR="00D17722" w:rsidRDefault="00D17722" w:rsidP="000E5536">
      <w:pPr>
        <w:pStyle w:val="BodyText2"/>
      </w:pPr>
      <w:r>
        <w:t xml:space="preserve">For the landcoverValidator.html page it is using version 1.9.1. Looks like there is no 1.9.1, but there is a 1.9.2 so I will download the SDK for that from this page </w:t>
      </w:r>
      <w:hyperlink r:id="rId1130"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131"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0E5536">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0E5536">
      <w:pPr>
        <w:pStyle w:val="Code"/>
      </w:pPr>
      <w:r>
        <w:t>&gt;&gt;&gt; import cairosvg</w:t>
      </w:r>
    </w:p>
    <w:p w14:paraId="1FA164D4" w14:textId="77777777" w:rsidR="006D2A5B" w:rsidRDefault="006D2A5B" w:rsidP="000E5536">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0E5536">
      <w:pPr>
        <w:pStyle w:val="BodyText2"/>
      </w:pPr>
      <w:r>
        <w:t xml:space="preserve">Here is an example of a custom chart </w:t>
      </w:r>
      <w:hyperlink r:id="rId1132"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0E5536">
      <w:pPr>
        <w:pStyle w:val="BodyText2"/>
      </w:pPr>
      <w:r>
        <w:t>You can easily create classes inline. E.g. the following class can be used to emit events:</w:t>
      </w:r>
    </w:p>
    <w:p w14:paraId="3EDCC731" w14:textId="77777777" w:rsidR="006D2A5B" w:rsidRDefault="006D2A5B" w:rsidP="000E5536">
      <w:pPr>
        <w:pStyle w:val="Code"/>
      </w:pPr>
      <w:r>
        <w:lastRenderedPageBreak/>
        <w:t>ChartCustomEvents = declare([Evented], {</w:t>
      </w:r>
    </w:p>
    <w:p w14:paraId="36D27EE3" w14:textId="77777777" w:rsidR="006D2A5B" w:rsidRDefault="006D2A5B" w:rsidP="000E5536">
      <w:pPr>
        <w:pStyle w:val="Code"/>
      </w:pPr>
    </w:p>
    <w:p w14:paraId="445AAD5F" w14:textId="77777777" w:rsidR="006D2A5B" w:rsidRDefault="006D2A5B" w:rsidP="000E5536">
      <w:pPr>
        <w:pStyle w:val="Code"/>
      </w:pPr>
      <w:r>
        <w:t>});</w:t>
      </w:r>
    </w:p>
    <w:p w14:paraId="65B9E65B" w14:textId="77777777" w:rsidR="006D2A5B" w:rsidRDefault="006D2A5B" w:rsidP="000E5536">
      <w:pPr>
        <w:pStyle w:val="Code"/>
      </w:pPr>
      <w:r>
        <w:t>chartCustomEvents = new ChartCustomEvents();</w:t>
      </w:r>
    </w:p>
    <w:p w14:paraId="27C730E3" w14:textId="77777777" w:rsidR="006D2A5B" w:rsidRDefault="006D2A5B" w:rsidP="000E5536">
      <w:pPr>
        <w:pStyle w:val="Code"/>
      </w:pPr>
      <w:r>
        <w:t>..</w:t>
      </w:r>
    </w:p>
    <w:p w14:paraId="1FAB49A9" w14:textId="77777777" w:rsidR="006D2A5B" w:rsidRDefault="006D2A5B" w:rsidP="000E5536">
      <w:pPr>
        <w:pStyle w:val="Code"/>
      </w:pPr>
      <w:r w:rsidRPr="00564B0F">
        <w:t>on(chartCustomEvents, "expressionChanged", chartExpressionChanged);</w:t>
      </w:r>
    </w:p>
    <w:p w14:paraId="0935A008" w14:textId="77777777" w:rsidR="006D2A5B" w:rsidRDefault="006D2A5B" w:rsidP="000E5536">
      <w:pPr>
        <w:pStyle w:val="Code"/>
      </w:pPr>
      <w:r>
        <w:t>..</w:t>
      </w:r>
    </w:p>
    <w:p w14:paraId="6948F8E5" w14:textId="77777777" w:rsidR="006D2A5B" w:rsidRPr="00564B0F" w:rsidRDefault="006D2A5B" w:rsidP="000E5536">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0E5536">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0E5536">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0E5536">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0E5536">
      <w:pPr>
        <w:pStyle w:val="Code"/>
      </w:pPr>
      <w:r w:rsidRPr="0009061A">
        <w:t>{"countries": [{"iso3": "AFG", "</w:t>
      </w:r>
      <w:r>
        <w:t xml:space="preserve"> </w:t>
      </w:r>
    </w:p>
    <w:p w14:paraId="1029A50D" w14:textId="77777777" w:rsidR="00D17722" w:rsidRDefault="00D17722" w:rsidP="000E5536">
      <w:pPr>
        <w:pStyle w:val="BodyText2"/>
      </w:pPr>
      <w:r>
        <w:t>But when I changed it to just a list, it worked fine:</w:t>
      </w:r>
    </w:p>
    <w:p w14:paraId="28AD9E8B" w14:textId="77777777" w:rsidR="00D17722" w:rsidRDefault="00D17722" w:rsidP="000E5536">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0E5536">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0E5536">
      <w:pPr>
        <w:pStyle w:val="BodyText2"/>
      </w:pPr>
      <w:r>
        <w:t>This can cause REST service calls to fail – so make sure you use the right encoding:</w:t>
      </w:r>
    </w:p>
    <w:p w14:paraId="5B9D9F4B" w14:textId="77777777" w:rsidR="00D17722" w:rsidRDefault="00D17722" w:rsidP="000E5536">
      <w:pPr>
        <w:pStyle w:val="Code"/>
      </w:pPr>
      <w:r>
        <w:tab/>
      </w:r>
      <w:r>
        <w:tab/>
      </w:r>
      <w:r>
        <w:tab/>
        <w:t>this.new_validation_date = locale.format(new Date(), {</w:t>
      </w:r>
    </w:p>
    <w:p w14:paraId="48F4E446" w14:textId="77777777" w:rsidR="00D17722" w:rsidRDefault="00D17722" w:rsidP="000E5536">
      <w:pPr>
        <w:pStyle w:val="Code"/>
      </w:pPr>
      <w:r>
        <w:tab/>
      </w:r>
      <w:r>
        <w:tab/>
      </w:r>
      <w:r>
        <w:tab/>
      </w:r>
      <w:r>
        <w:tab/>
        <w:t>datePattern: "M/d/yy",</w:t>
      </w:r>
    </w:p>
    <w:p w14:paraId="75E63E13" w14:textId="77777777" w:rsidR="00D17722" w:rsidRDefault="00D17722" w:rsidP="000E5536">
      <w:pPr>
        <w:pStyle w:val="Code"/>
      </w:pPr>
      <w:r>
        <w:tab/>
      </w:r>
      <w:r>
        <w:tab/>
      </w:r>
      <w:r>
        <w:tab/>
      </w:r>
      <w:r>
        <w:tab/>
        <w:t>timePattern : "HH:mm:ss"</w:t>
      </w:r>
    </w:p>
    <w:p w14:paraId="1CE84748" w14:textId="77777777" w:rsidR="00D17722" w:rsidRDefault="00D17722" w:rsidP="000E5536">
      <w:pPr>
        <w:pStyle w:val="Code"/>
      </w:pPr>
      <w:r>
        <w:tab/>
      </w:r>
      <w:r>
        <w:tab/>
      </w:r>
      <w:r>
        <w:tab/>
        <w:t>});</w:t>
      </w:r>
    </w:p>
    <w:p w14:paraId="160349AF" w14:textId="77777777" w:rsidR="00D17722" w:rsidRPr="004A244F" w:rsidRDefault="00D17722" w:rsidP="000E5536">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0E5536">
      <w:pPr>
        <w:pStyle w:val="Heading6"/>
      </w:pPr>
      <w:r>
        <w:t>Debugging</w:t>
      </w:r>
    </w:p>
    <w:p w14:paraId="6DBFF889" w14:textId="77777777" w:rsidR="00D17722" w:rsidRDefault="00D17722" w:rsidP="000E5536">
      <w:pPr>
        <w:pStyle w:val="Heading7"/>
      </w:pPr>
      <w:r>
        <w:t>Issues with widgets</w:t>
      </w:r>
    </w:p>
    <w:p w14:paraId="78AE999A" w14:textId="77777777" w:rsidR="00D17722" w:rsidRDefault="00D17722" w:rsidP="000E5536">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0E5536">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0E5536">
      <w:pPr>
        <w:pStyle w:val="BodyText2"/>
        <w:rPr>
          <w:rStyle w:val="BodyText2Char"/>
        </w:rPr>
      </w:pPr>
      <w:r>
        <w:t xml:space="preserve">How do you debug a minified dojo javascript file where all the code is on one line? See </w:t>
      </w:r>
      <w:hyperlink r:id="rId1133"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134" w:history="1">
        <w:r w:rsidRPr="006A2B61">
          <w:rPr>
            <w:rStyle w:val="Hyperlink"/>
          </w:rPr>
          <w:t>here</w:t>
        </w:r>
      </w:hyperlink>
      <w:r w:rsidRPr="006A2B61">
        <w:rPr>
          <w:rStyle w:val="BodyText2Char"/>
        </w:rPr>
        <w:t xml:space="preserve"> (at 41 minutes). </w:t>
      </w:r>
    </w:p>
    <w:p w14:paraId="6904F5E1" w14:textId="77777777" w:rsidR="00D17722" w:rsidRDefault="00D17722" w:rsidP="000E5536">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0E5536">
      <w:pPr>
        <w:pStyle w:val="Heading7"/>
      </w:pPr>
      <w:r>
        <w:t>Issues with ESRI request and dojo script get</w:t>
      </w:r>
    </w:p>
    <w:p w14:paraId="4F58B26B" w14:textId="77777777" w:rsidR="00D17722" w:rsidRDefault="00D17722" w:rsidP="000E5536">
      <w:pPr>
        <w:pStyle w:val="BodyText2"/>
      </w:pPr>
      <w:r>
        <w:t>Without the ESRI Javascript library I use in the following way:</w:t>
      </w:r>
    </w:p>
    <w:p w14:paraId="18C1879E" w14:textId="77777777" w:rsidR="00D17722" w:rsidRDefault="00D17722" w:rsidP="000E5536">
      <w:pPr>
        <w:pStyle w:val="Code"/>
      </w:pPr>
      <w:r w:rsidRPr="007C32E6">
        <w:t>&lt;script src="//ajax.googleapis.com/ajax/libs/dojo/1.8.1/dojo/dojo.js"&gt;&lt;/script&gt;</w:t>
      </w:r>
    </w:p>
    <w:p w14:paraId="537C7C95" w14:textId="77777777" w:rsidR="00D17722" w:rsidRDefault="00D17722" w:rsidP="000E5536">
      <w:pPr>
        <w:pStyle w:val="BodyText2"/>
      </w:pPr>
      <w:r>
        <w:t>However, with the ESRI Javascript library, this includes Dojo apparently:</w:t>
      </w:r>
    </w:p>
    <w:p w14:paraId="69C44534" w14:textId="77777777" w:rsidR="00D17722" w:rsidRDefault="00D17722" w:rsidP="000E5536">
      <w:pPr>
        <w:pStyle w:val="Code"/>
      </w:pPr>
      <w:r w:rsidRPr="007C32E6">
        <w:t>&lt;script src="http://js.arcgis.com/3.6/"&gt;&lt;/script&gt;</w:t>
      </w:r>
    </w:p>
    <w:p w14:paraId="299FDD5E" w14:textId="77777777" w:rsidR="00D17722" w:rsidRDefault="00D17722" w:rsidP="000E5536">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w:t>
      </w:r>
      <w:r>
        <w:lastRenderedPageBreak/>
        <w:t>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135" w:history="1">
        <w:r w:rsidRPr="005121DA">
          <w:rPr>
            <w:rStyle w:val="Hyperlink"/>
          </w:rPr>
          <w:t>here</w:t>
        </w:r>
      </w:hyperlink>
      <w:r>
        <w:t>):</w:t>
      </w:r>
    </w:p>
    <w:p w14:paraId="74FC3430" w14:textId="77777777" w:rsidR="00D17722" w:rsidRDefault="00D17722" w:rsidP="000E5536">
      <w:pPr>
        <w:pStyle w:val="Code"/>
      </w:pPr>
      <w:r w:rsidRPr="00424EC3">
        <w:t>[dojo.version.major, dojo.version.minor, dojo.version.patch].join(".");</w:t>
      </w:r>
    </w:p>
    <w:p w14:paraId="0A6B1BDD" w14:textId="77777777" w:rsidR="00D17722" w:rsidRDefault="00D17722" w:rsidP="000E5536">
      <w:pPr>
        <w:pStyle w:val="BodyText2"/>
      </w:pPr>
      <w:r>
        <w:t>So for example using the ESRI Javascript Library 3.6 I get the Dojo version 1.8.3.</w:t>
      </w:r>
    </w:p>
    <w:p w14:paraId="4A189BAA" w14:textId="77777777" w:rsidR="00D17722" w:rsidRDefault="00D17722" w:rsidP="000E5536">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0E5536">
      <w:pPr>
        <w:pStyle w:val="Code"/>
      </w:pPr>
      <w:r>
        <w:t>&lt;script src="//ajax.googleapis.com/ajax/libs/dojo/1.8.1/dojo/dojo.js"&gt;&lt;/script&gt;</w:t>
      </w:r>
    </w:p>
    <w:p w14:paraId="27A39C6A" w14:textId="77777777" w:rsidR="00D17722" w:rsidRDefault="00D17722" w:rsidP="000E5536">
      <w:pPr>
        <w:pStyle w:val="Code"/>
      </w:pPr>
      <w:r>
        <w:t>&lt;script src="http://js.arcgis.com/3.6/"&gt;&lt;/script&gt;</w:t>
      </w:r>
    </w:p>
    <w:p w14:paraId="4AB4699F" w14:textId="77777777" w:rsidR="00D17722" w:rsidRDefault="00D17722" w:rsidP="000E5536">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0E5536">
      <w:pPr>
        <w:pStyle w:val="BodyText2"/>
      </w:pPr>
      <w:r>
        <w:rPr>
          <w:noProof/>
          <w:lang w:bidi="ar-SA"/>
        </w:rPr>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6"/>
                    <a:stretch>
                      <a:fillRect/>
                    </a:stretch>
                  </pic:blipFill>
                  <pic:spPr>
                    <a:xfrm>
                      <a:off x="0" y="0"/>
                      <a:ext cx="5943600" cy="4275455"/>
                    </a:xfrm>
                    <a:prstGeom prst="rect">
                      <a:avLst/>
                    </a:prstGeom>
                  </pic:spPr>
                </pic:pic>
              </a:graphicData>
            </a:graphic>
          </wp:inline>
        </w:drawing>
      </w:r>
    </w:p>
    <w:p w14:paraId="189837E6" w14:textId="77777777" w:rsidR="00D17722" w:rsidRDefault="00D17722" w:rsidP="000E5536">
      <w:pPr>
        <w:pStyle w:val="Heading6"/>
      </w:pPr>
      <w:r>
        <w:t>Declarative Syntax</w:t>
      </w:r>
    </w:p>
    <w:p w14:paraId="22A520CA" w14:textId="77777777" w:rsidR="00D17722" w:rsidRPr="00757DD0" w:rsidRDefault="00D17722" w:rsidP="000E5536">
      <w:pPr>
        <w:pStyle w:val="BodyText2"/>
      </w:pPr>
      <w:r>
        <w:t xml:space="preserve">Good overview </w:t>
      </w:r>
      <w:hyperlink r:id="rId1137"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0E5536">
      <w:pPr>
        <w:pStyle w:val="BodyText2"/>
      </w:pPr>
      <w:r>
        <w:t>Hitch looks good at capturing local variables and keeping them in scope.</w:t>
      </w:r>
    </w:p>
    <w:p w14:paraId="5AD74B90" w14:textId="77777777" w:rsidR="00D17722" w:rsidRDefault="00D17722" w:rsidP="000E5536">
      <w:pPr>
        <w:pStyle w:val="BodyText2"/>
      </w:pPr>
      <w:r>
        <w:t>Mouse events are normalised BUT NOT the xy positions – see this article on why Firefox does not have offsetX and offsetY values (</w:t>
      </w:r>
      <w:hyperlink r:id="rId1138"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0E5536">
      <w:pPr>
        <w:pStyle w:val="BodyText2"/>
      </w:pPr>
      <w:r>
        <w:t>To programmatically fire an event, capitalise the DOM method. e.g. to programmatically fire a ToggleButtons click event:</w:t>
      </w:r>
    </w:p>
    <w:p w14:paraId="4DA7BEF6" w14:textId="77777777" w:rsidR="005A6FB2" w:rsidRDefault="005A6FB2" w:rsidP="000E5536">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0E5536">
      <w:pPr>
        <w:pStyle w:val="Code"/>
      </w:pPr>
      <w:r>
        <w:t>..</w:t>
      </w:r>
    </w:p>
    <w:p w14:paraId="6DEF7B71" w14:textId="77777777" w:rsidR="005A6FB2" w:rsidRDefault="005A6FB2" w:rsidP="000E5536">
      <w:pPr>
        <w:pStyle w:val="Code"/>
      </w:pPr>
      <w:r>
        <w:t>..</w:t>
      </w:r>
    </w:p>
    <w:p w14:paraId="175F999C" w14:textId="77777777" w:rsidR="005A6FB2" w:rsidRDefault="005A6FB2" w:rsidP="000E5536">
      <w:pPr>
        <w:pStyle w:val="Code"/>
      </w:pPr>
      <w:r>
        <w:t>registry.byId("toggleAlgorithmButton").set("checked", false);</w:t>
      </w:r>
    </w:p>
    <w:p w14:paraId="4994BD61" w14:textId="77777777" w:rsidR="005A6FB2" w:rsidRDefault="005A6FB2" w:rsidP="000E5536">
      <w:pPr>
        <w:pStyle w:val="Code"/>
      </w:pPr>
      <w:r>
        <w:lastRenderedPageBreak/>
        <w:t>registry.byId("toggleAlgorithmButton").emit("</w:t>
      </w:r>
      <w:r w:rsidRPr="00986CFD">
        <w:rPr>
          <w:color w:val="FF0000"/>
        </w:rPr>
        <w:t>C</w:t>
      </w:r>
      <w:r>
        <w:t>lick", {});</w:t>
      </w:r>
    </w:p>
    <w:p w14:paraId="6A32058E" w14:textId="77777777" w:rsidR="00986CFD" w:rsidRDefault="00986CFD" w:rsidP="000E5536">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0E5536">
      <w:pPr>
        <w:pStyle w:val="BodyText2"/>
      </w:pPr>
      <w:r>
        <w:t>There are some quirks which are difficult to understand:</w:t>
      </w:r>
    </w:p>
    <w:p w14:paraId="4823D65A" w14:textId="77777777" w:rsidR="00D17722" w:rsidRDefault="00D17722" w:rsidP="000E5536">
      <w:pPr>
        <w:pStyle w:val="BodyText2"/>
      </w:pPr>
      <w:r>
        <w:t>If you want to disable a DOM node, you would use:</w:t>
      </w:r>
    </w:p>
    <w:p w14:paraId="21E305ED" w14:textId="77777777" w:rsidR="00D17722" w:rsidRDefault="00D17722" w:rsidP="000E5536">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0E5536">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0E5536">
      <w:pPr>
        <w:pStyle w:val="BodyText2"/>
      </w:pPr>
      <w:r>
        <w:t xml:space="preserve">Version 1.8.4 is available </w:t>
      </w:r>
      <w:hyperlink r:id="rId1139"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0E5536">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0E5536">
      <w:pPr>
        <w:pStyle w:val="Code"/>
      </w:pPr>
      <w:r>
        <w:t xml:space="preserve">    params = web.input()   </w:t>
      </w:r>
    </w:p>
    <w:p w14:paraId="32D79D91" w14:textId="77777777" w:rsidR="002A3FE7" w:rsidRDefault="002A3FE7" w:rsidP="000E5536">
      <w:pPr>
        <w:pStyle w:val="Code"/>
      </w:pPr>
      <w:r>
        <w:t xml:space="preserve">    if params:                                              </w:t>
      </w:r>
    </w:p>
    <w:p w14:paraId="14C496BD" w14:textId="77777777" w:rsidR="002A3FE7" w:rsidRDefault="002A3FE7" w:rsidP="000E5536">
      <w:pPr>
        <w:pStyle w:val="Code"/>
      </w:pPr>
      <w:r>
        <w:t xml:space="preserve">        callback = params.jsoncallback                      </w:t>
      </w:r>
    </w:p>
    <w:p w14:paraId="54D77E54" w14:textId="77777777" w:rsidR="002A3FE7" w:rsidRDefault="002A3FE7" w:rsidP="000E5536">
      <w:pPr>
        <w:pStyle w:val="Code"/>
      </w:pPr>
      <w:r>
        <w:t xml:space="preserve">        web.header("Content-Type", "application/javascript") </w:t>
      </w:r>
    </w:p>
    <w:p w14:paraId="6A163E68" w14:textId="77777777" w:rsidR="002A3FE7" w:rsidRDefault="002A3FE7" w:rsidP="000E5536">
      <w:pPr>
        <w:pStyle w:val="Code"/>
      </w:pPr>
      <w:r>
        <w:t xml:space="preserve">        return callback + '(' + json.dumps({"url": url}) + ');</w:t>
      </w:r>
    </w:p>
    <w:p w14:paraId="726514DD" w14:textId="77777777" w:rsidR="002A3FE7" w:rsidRDefault="002A3FE7" w:rsidP="000E5536">
      <w:pPr>
        <w:pStyle w:val="BodyText2"/>
      </w:pPr>
      <w:r>
        <w:t>And here is the calling Javascript:</w:t>
      </w:r>
    </w:p>
    <w:p w14:paraId="2ADE5082" w14:textId="77777777" w:rsidR="002A3FE7" w:rsidRDefault="002A3FE7" w:rsidP="000E5536">
      <w:pPr>
        <w:pStyle w:val="Code"/>
      </w:pPr>
      <w:r>
        <w:t>dojo.io.script.get({</w:t>
      </w:r>
    </w:p>
    <w:p w14:paraId="2DC34632" w14:textId="77777777" w:rsidR="002A3FE7" w:rsidRDefault="002A3FE7" w:rsidP="000E5536">
      <w:pPr>
        <w:pStyle w:val="Code"/>
      </w:pPr>
      <w:r>
        <w:tab/>
        <w:t>url : "some url?" + some parameters,</w:t>
      </w:r>
    </w:p>
    <w:p w14:paraId="3768C421" w14:textId="77777777" w:rsidR="002A3FE7" w:rsidRDefault="002A3FE7" w:rsidP="000E5536">
      <w:pPr>
        <w:pStyle w:val="Code"/>
      </w:pPr>
      <w:r>
        <w:tab/>
        <w:t>callbackParamName : "jsoncallback",</w:t>
      </w:r>
    </w:p>
    <w:p w14:paraId="49390945" w14:textId="77777777" w:rsidR="002A3FE7" w:rsidRDefault="002A3FE7" w:rsidP="000E5536">
      <w:pPr>
        <w:pStyle w:val="Code"/>
      </w:pPr>
      <w:r>
        <w:tab/>
        <w:t>load : function(data) {</w:t>
      </w:r>
    </w:p>
    <w:p w14:paraId="2C256965" w14:textId="77777777" w:rsidR="002A3FE7" w:rsidRDefault="002A3FE7" w:rsidP="000E5536">
      <w:pPr>
        <w:pStyle w:val="Code"/>
      </w:pPr>
      <w:r>
        <w:tab/>
      </w:r>
      <w:r>
        <w:tab/>
        <w:t>do something with the returned data;</w:t>
      </w:r>
    </w:p>
    <w:p w14:paraId="32490C8D" w14:textId="77777777" w:rsidR="002A3FE7" w:rsidRDefault="002A3FE7" w:rsidP="000E5536">
      <w:pPr>
        <w:pStyle w:val="Code"/>
      </w:pPr>
      <w:r>
        <w:tab/>
        <w:t>}</w:t>
      </w:r>
    </w:p>
    <w:p w14:paraId="3773544A" w14:textId="77777777" w:rsidR="002A3FE7" w:rsidRPr="001B6AB4" w:rsidRDefault="002A3FE7" w:rsidP="000E5536">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0E5536">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0E5536">
      <w:pPr>
        <w:pStyle w:val="Code"/>
      </w:pPr>
      <w:r>
        <w:t>headers : {"X-Requested-With" : null}</w:t>
      </w:r>
    </w:p>
    <w:p w14:paraId="02CF41D2" w14:textId="77777777" w:rsidR="0048784C" w:rsidRDefault="002A3FE7" w:rsidP="000E5536">
      <w:pPr>
        <w:pStyle w:val="BodyText2"/>
      </w:pPr>
      <w:r>
        <w:t xml:space="preserve">An example is used to get json data from a GeoServer WFS GetFeature request synchronously </w:t>
      </w:r>
      <w:hyperlink r:id="rId1140"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0E5536">
      <w:pPr>
        <w:pStyle w:val="BodyText2"/>
      </w:pPr>
      <w:r>
        <w:t xml:space="preserve">When you make </w:t>
      </w:r>
      <w:hyperlink r:id="rId1141"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0E5536">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0E5536">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0E5536">
      <w:pPr>
        <w:pStyle w:val="BodyText2"/>
      </w:pPr>
      <w:r>
        <w:t>There are some issues with getting IE to show divs inline – need to add the following CSS:</w:t>
      </w:r>
    </w:p>
    <w:p w14:paraId="4E2CCF0B" w14:textId="77777777" w:rsidR="00D17722" w:rsidRDefault="00D17722" w:rsidP="000E5536">
      <w:pPr>
        <w:pStyle w:val="Code"/>
      </w:pPr>
      <w:r>
        <w:lastRenderedPageBreak/>
        <w:tab/>
        <w:t>display: inline-block;</w:t>
      </w:r>
    </w:p>
    <w:p w14:paraId="280FA9C5" w14:textId="77777777" w:rsidR="00D17722" w:rsidRDefault="00D17722" w:rsidP="000E5536">
      <w:pPr>
        <w:pStyle w:val="Code"/>
      </w:pPr>
      <w:r>
        <w:tab/>
        <w:t>*zoom: 1;</w:t>
      </w:r>
    </w:p>
    <w:p w14:paraId="7BF0BD0F" w14:textId="77777777" w:rsidR="00D17722" w:rsidRDefault="00D17722" w:rsidP="000E5536">
      <w:pPr>
        <w:pStyle w:val="Code"/>
      </w:pPr>
      <w:r>
        <w:tab/>
        <w:t>*display: inline;</w:t>
      </w:r>
    </w:p>
    <w:p w14:paraId="5D91E820" w14:textId="77777777" w:rsidR="00D17722" w:rsidRDefault="00D17722" w:rsidP="000E5536">
      <w:pPr>
        <w:pStyle w:val="BodyText"/>
      </w:pPr>
      <w:r>
        <w:t xml:space="preserve">Vertical align is hard but I did it in </w:t>
      </w:r>
      <w:hyperlink r:id="rId1142" w:history="1">
        <w:r w:rsidRPr="000F56B8">
          <w:rPr>
            <w:rStyle w:val="Hyperlink"/>
          </w:rPr>
          <w:t>this page</w:t>
        </w:r>
      </w:hyperlink>
      <w:r>
        <w:t>.</w:t>
      </w:r>
    </w:p>
    <w:p w14:paraId="4183013F" w14:textId="77777777" w:rsidR="00D17722" w:rsidRDefault="00D17722" w:rsidP="000E5536">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143" w:anchor="dijit-themes" w:history="1">
        <w:r w:rsidRPr="0077669C">
          <w:rPr>
            <w:rStyle w:val="Hyperlink"/>
          </w:rPr>
          <w:t>http://dojotoolkit.org/reference-guide/dijit/themes.html#dijit-themes</w:t>
        </w:r>
      </w:hyperlink>
    </w:p>
    <w:p w14:paraId="26580D72" w14:textId="77777777" w:rsidR="00D17722" w:rsidRDefault="00D17722" w:rsidP="000E5536">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0E5536">
      <w:pPr>
        <w:pStyle w:val="BodyText2"/>
      </w:pPr>
      <w:r>
        <w:t xml:space="preserve">There is a good article on styling dgrids </w:t>
      </w:r>
      <w:hyperlink r:id="rId1144" w:history="1">
        <w:r w:rsidRPr="004A07DF">
          <w:rPr>
            <w:rStyle w:val="Hyperlink"/>
          </w:rPr>
          <w:t>here</w:t>
        </w:r>
      </w:hyperlink>
      <w:r>
        <w:t>.</w:t>
      </w:r>
    </w:p>
    <w:p w14:paraId="32012744" w14:textId="77777777" w:rsidR="00D17722" w:rsidRDefault="00034D3A" w:rsidP="000E5536">
      <w:pPr>
        <w:pStyle w:val="Heading6"/>
      </w:pPr>
      <w:r>
        <w:t>AMD Module loading</w:t>
      </w:r>
    </w:p>
    <w:p w14:paraId="714C2F78" w14:textId="77777777" w:rsidR="00D17722" w:rsidRDefault="00D17722" w:rsidP="000E5536">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0E5536">
      <w:pPr>
        <w:pStyle w:val="Code"/>
      </w:pPr>
      <w:r w:rsidRPr="00657FFB">
        <w:t>data-dojo-config="async: true"</w:t>
      </w:r>
    </w:p>
    <w:p w14:paraId="539FB4F1" w14:textId="77777777" w:rsidR="00D17722" w:rsidRDefault="00D17722" w:rsidP="000E5536">
      <w:pPr>
        <w:pStyle w:val="ListBullet"/>
      </w:pPr>
      <w:r>
        <w:t xml:space="preserve">The AMD standard (Asynchronous Module Definition) means that any AMD-compliant (even non-Dojo) can be loaded and used. See </w:t>
      </w:r>
      <w:hyperlink r:id="rId1145" w:anchor="the-amd-api" w:history="1">
        <w:r w:rsidRPr="001B6A38">
          <w:rPr>
            <w:rStyle w:val="Hyperlink"/>
          </w:rPr>
          <w:t>here</w:t>
        </w:r>
      </w:hyperlink>
      <w:r>
        <w:t xml:space="preserve"> for more info.</w:t>
      </w:r>
    </w:p>
    <w:p w14:paraId="30ED5EC3" w14:textId="77777777" w:rsidR="00D17722" w:rsidRDefault="00D17722" w:rsidP="000E5536">
      <w:pPr>
        <w:pStyle w:val="ListBullet"/>
      </w:pPr>
      <w:r w:rsidRPr="00CF1B44">
        <w:t>request.get (and all of Dojo's Ajax helpers) returns a Deferred</w:t>
      </w:r>
    </w:p>
    <w:p w14:paraId="1D59372F" w14:textId="77777777" w:rsidR="00D17722" w:rsidRDefault="00D17722" w:rsidP="000E5536">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0E5536">
      <w:pPr>
        <w:pStyle w:val="Code"/>
      </w:pPr>
      <w:r>
        <w:t>require({</w:t>
      </w:r>
    </w:p>
    <w:p w14:paraId="520C3DAD" w14:textId="77777777" w:rsidR="00D17722" w:rsidRDefault="00D17722" w:rsidP="000E5536">
      <w:pPr>
        <w:pStyle w:val="Code"/>
      </w:pPr>
      <w:r>
        <w:t xml:space="preserve">    baseUrl: "/js/",</w:t>
      </w:r>
    </w:p>
    <w:p w14:paraId="3AA702F2" w14:textId="77777777" w:rsidR="00D17722" w:rsidRDefault="00D17722" w:rsidP="000E5536">
      <w:pPr>
        <w:pStyle w:val="Code"/>
      </w:pPr>
      <w:r>
        <w:t xml:space="preserve">    packages: [</w:t>
      </w:r>
    </w:p>
    <w:p w14:paraId="3428DA60" w14:textId="77777777" w:rsidR="00D17722" w:rsidRDefault="00D17722" w:rsidP="000E5536">
      <w:pPr>
        <w:pStyle w:val="Code"/>
      </w:pPr>
      <w:r>
        <w:t xml:space="preserve">        { name: "dojo", location: "//ajax.googleapis.com/ajax/libs/dojo/1.8/" },</w:t>
      </w:r>
    </w:p>
    <w:p w14:paraId="1E4E7443" w14:textId="77777777" w:rsidR="00D17722" w:rsidRDefault="00D17722" w:rsidP="000E5536">
      <w:pPr>
        <w:pStyle w:val="Code"/>
      </w:pPr>
      <w:r>
        <w:t xml:space="preserve">        { name: "my", location: "my" }</w:t>
      </w:r>
    </w:p>
    <w:p w14:paraId="42CEEA95" w14:textId="77777777" w:rsidR="00D17722" w:rsidRDefault="00D17722" w:rsidP="000E5536">
      <w:pPr>
        <w:pStyle w:val="Code"/>
      </w:pPr>
      <w:r>
        <w:t xml:space="preserve">    ]</w:t>
      </w:r>
    </w:p>
    <w:p w14:paraId="170A3178" w14:textId="77777777" w:rsidR="00D17722" w:rsidRDefault="00D17722" w:rsidP="000E5536">
      <w:pPr>
        <w:pStyle w:val="Code"/>
      </w:pPr>
      <w:r>
        <w:t>}, [ "my/app" ]);</w:t>
      </w:r>
    </w:p>
    <w:p w14:paraId="7D188C2D" w14:textId="10D661CD" w:rsidR="006366CE" w:rsidRDefault="00D12513" w:rsidP="000E5536">
      <w:pPr>
        <w:pStyle w:val="Heading7"/>
      </w:pPr>
      <w:r>
        <w:t>R</w:t>
      </w:r>
      <w:r w:rsidR="006366CE">
        <w:t>elative paths</w:t>
      </w:r>
    </w:p>
    <w:p w14:paraId="72959CBF" w14:textId="3C50F187" w:rsidR="0079252F" w:rsidRDefault="00467D95" w:rsidP="0079252F">
      <w:pPr>
        <w:pStyle w:val="Heading8"/>
      </w:pPr>
      <w:r>
        <w:t xml:space="preserve">Loading </w:t>
      </w:r>
      <w:r w:rsidR="0079252F">
        <w:t>Modules</w:t>
      </w:r>
    </w:p>
    <w:p w14:paraId="12B999AC" w14:textId="28921EA2" w:rsidR="0079252F" w:rsidRDefault="0079252F" w:rsidP="00EC723D">
      <w:pPr>
        <w:pStyle w:val="BodyText2"/>
      </w:pPr>
      <w:r>
        <w:t xml:space="preserve">Modules cannot be loaded </w:t>
      </w:r>
      <w:r w:rsidR="0039434C">
        <w:t>if prefixed with</w:t>
      </w:r>
      <w:r>
        <w:t xml:space="preserve"> hard-coded relative path</w:t>
      </w:r>
      <w:r w:rsidR="00EC723D">
        <w:t>s because these will be interpreted as Javascript paths and loaded literally. For example,  “../../</w:t>
      </w:r>
      <w:r w:rsidR="00EC723D" w:rsidRPr="0079252F">
        <w:t>widgets/ImageryTimeSlider</w:t>
      </w:r>
      <w:r w:rsidR="00EC723D">
        <w:t>” will attempt to load “../../</w:t>
      </w:r>
      <w:r w:rsidR="00EC723D" w:rsidRPr="0079252F">
        <w:t>widgets/ImageryTimeSlider</w:t>
      </w:r>
      <w:r w:rsidR="00EC723D">
        <w:t>” and will not append *.js to the end of ImageryTimeSlider. To load modules properly you need to specify a location by using packages in the Dojo loader config:</w:t>
      </w:r>
    </w:p>
    <w:p w14:paraId="23BD960C" w14:textId="77777777" w:rsidR="00DE3C25" w:rsidRDefault="00DE3C25" w:rsidP="00DE3C25">
      <w:pPr>
        <w:pStyle w:val="Code"/>
      </w:pPr>
      <w:r>
        <w:t>require({</w:t>
      </w:r>
    </w:p>
    <w:p w14:paraId="3B31FF42" w14:textId="77777777" w:rsidR="00DE3C25" w:rsidRDefault="00DE3C25" w:rsidP="00DE3C25">
      <w:pPr>
        <w:pStyle w:val="Code"/>
      </w:pPr>
      <w:r>
        <w:t xml:space="preserve">   async : true,</w:t>
      </w:r>
    </w:p>
    <w:p w14:paraId="57995615" w14:textId="08E1EFB7" w:rsidR="0039434C" w:rsidRDefault="00DE3C25" w:rsidP="00EC723D">
      <w:pPr>
        <w:pStyle w:val="Code"/>
      </w:pPr>
      <w:r>
        <w:t xml:space="preserve">   </w:t>
      </w:r>
      <w:r w:rsidR="0039434C" w:rsidRPr="0039434C">
        <w:t xml:space="preserve">baseUrl: "/", </w:t>
      </w:r>
      <w:r w:rsidR="0039434C">
        <w:t xml:space="preserve">       </w:t>
      </w:r>
    </w:p>
    <w:p w14:paraId="2AD388A5" w14:textId="7B670F6B" w:rsidR="00EC723D" w:rsidRDefault="00DE3C25" w:rsidP="00EC723D">
      <w:pPr>
        <w:pStyle w:val="Code"/>
      </w:pPr>
      <w:r>
        <w:t xml:space="preserve">   </w:t>
      </w:r>
      <w:r w:rsidR="00EC723D">
        <w:t>packages: [</w:t>
      </w:r>
    </w:p>
    <w:p w14:paraId="102DDC77" w14:textId="7E7B7AB0" w:rsidR="00EC723D" w:rsidRDefault="00EC723D" w:rsidP="00EC723D">
      <w:pPr>
        <w:pStyle w:val="Code"/>
      </w:pPr>
      <w:r>
        <w:tab/>
        <w:t xml:space="preserve">{name: "widgetsPath", location: "../../widgets"} //i.e. up 2 levels from index.html </w:t>
      </w:r>
    </w:p>
    <w:p w14:paraId="4A6F6F63" w14:textId="3AC27C25" w:rsidR="00EC723D" w:rsidRDefault="00EC723D" w:rsidP="00EC723D">
      <w:pPr>
        <w:pStyle w:val="Code"/>
      </w:pPr>
      <w:r>
        <w:t xml:space="preserve">                   ]</w:t>
      </w:r>
    </w:p>
    <w:p w14:paraId="3B4688B5" w14:textId="21BD9C2F" w:rsidR="00EC723D" w:rsidRDefault="00EC723D" w:rsidP="00EC723D">
      <w:pPr>
        <w:pStyle w:val="Code"/>
      </w:pPr>
      <w:r>
        <w:t>}, ["widgetsPath/ImageryTimeSlider",</w:t>
      </w:r>
    </w:p>
    <w:p w14:paraId="6B2F2192" w14:textId="31E3266D" w:rsidR="00EC723D" w:rsidRDefault="00EC723D" w:rsidP="00EC723D">
      <w:pPr>
        <w:pStyle w:val="BodyText2"/>
      </w:pPr>
      <w:r>
        <w:t>This will load “../../</w:t>
      </w:r>
      <w:r w:rsidRPr="0079252F">
        <w:t>widgets/ImageryTimeSlider</w:t>
      </w:r>
      <w:r>
        <w:t>.js”</w:t>
      </w:r>
      <w:r w:rsidR="00DE3C25">
        <w:t xml:space="preserve"> properly from 2 levels up – in this case the baseUrl is the root of the site – if this isn’t specified then it will attempt to load from ‘</w:t>
      </w:r>
      <w:r w:rsidR="00DE3C25" w:rsidRPr="0039434C">
        <w:t>https://ajax.googleapis.com/ajax</w:t>
      </w:r>
      <w:r w:rsidR="00DE3C25">
        <w:t>/libs/dojo/</w:t>
      </w:r>
      <w:r w:rsidR="00DE3C25" w:rsidRPr="0079252F">
        <w:t>widgets/ImageryTimeSlider</w:t>
      </w:r>
      <w:r w:rsidR="00DE3C25">
        <w:t>.js’.</w:t>
      </w:r>
    </w:p>
    <w:p w14:paraId="7245FE55" w14:textId="417B60A9" w:rsidR="00DE3C25" w:rsidRDefault="00DE3C25" w:rsidP="00EC723D">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33793FD7" w14:textId="77777777" w:rsidR="00DE3C25" w:rsidRDefault="00DE3C25" w:rsidP="00DE3C25">
      <w:pPr>
        <w:pStyle w:val="Code"/>
      </w:pPr>
      <w:r>
        <w:t>require({</w:t>
      </w:r>
    </w:p>
    <w:p w14:paraId="4D92DC38" w14:textId="6429A2F2" w:rsidR="00DE3C25" w:rsidRDefault="00DE3C25" w:rsidP="00DE3C25">
      <w:pPr>
        <w:pStyle w:val="Code"/>
      </w:pPr>
      <w:r>
        <w:t xml:space="preserve">   async : true,</w:t>
      </w:r>
    </w:p>
    <w:p w14:paraId="16172444" w14:textId="4EECBFC3" w:rsidR="00DE3C25" w:rsidRDefault="00DE3C25" w:rsidP="00DE3C25">
      <w:pPr>
        <w:pStyle w:val="Code"/>
      </w:pPr>
      <w:r>
        <w:t xml:space="preserve">   packages: [</w:t>
      </w:r>
    </w:p>
    <w:p w14:paraId="10D708F7" w14:textId="5026ACA6" w:rsidR="00DE3C25" w:rsidRDefault="00DE3C25" w:rsidP="00DE3C25">
      <w:pPr>
        <w:pStyle w:val="Code"/>
      </w:pPr>
      <w:r>
        <w:t xml:space="preserve">   { name: "widgetsPackage", location: "</w:t>
      </w:r>
      <w:r w:rsidR="00CA77C1" w:rsidRPr="00CA77C1">
        <w:rPr>
          <w:color w:val="FF0000"/>
        </w:rPr>
        <w:t>/</w:t>
      </w:r>
      <w:r>
        <w:t>../../widgets" }</w:t>
      </w:r>
    </w:p>
    <w:p w14:paraId="247FB16A" w14:textId="3360670C" w:rsidR="00DE3C25" w:rsidRDefault="00DE3C25" w:rsidP="00DE3C25">
      <w:pPr>
        <w:pStyle w:val="Code"/>
      </w:pPr>
      <w:r>
        <w:t>]</w:t>
      </w:r>
    </w:p>
    <w:p w14:paraId="3537FD33" w14:textId="6E3FF333" w:rsidR="00DE3C25" w:rsidRPr="0079252F" w:rsidRDefault="00DE3C25" w:rsidP="00DE3C25">
      <w:pPr>
        <w:pStyle w:val="Code"/>
      </w:pPr>
      <w:r>
        <w:t>}, ["widgetsPackage/wmsFilterLayer",..</w:t>
      </w:r>
    </w:p>
    <w:p w14:paraId="6A183708" w14:textId="65BBBA3C" w:rsidR="00467D95" w:rsidRDefault="00467D95" w:rsidP="00467D95">
      <w:pPr>
        <w:pStyle w:val="Heading8"/>
      </w:pPr>
      <w:r>
        <w:t>Javascript files</w:t>
      </w:r>
    </w:p>
    <w:p w14:paraId="6DE47CD1" w14:textId="0F5FE6B7" w:rsidR="00467D95" w:rsidRDefault="00467D95" w:rsidP="00467D95">
      <w:pPr>
        <w:pStyle w:val="BodyText2"/>
      </w:pPr>
      <w:r>
        <w:t>You can load Javascript files using a relative path syntax as in the following:</w:t>
      </w:r>
    </w:p>
    <w:p w14:paraId="6D22C089" w14:textId="7CE9FE89" w:rsidR="00467D95" w:rsidRDefault="00467D95" w:rsidP="00467D95">
      <w:pPr>
        <w:pStyle w:val="Code"/>
      </w:pPr>
      <w:r w:rsidRPr="00467D95">
        <w:t>"./scripts/poly2tri.js",</w:t>
      </w:r>
    </w:p>
    <w:p w14:paraId="37D6B971" w14:textId="3CD73A52" w:rsidR="00467D95" w:rsidRDefault="00467D95" w:rsidP="00467D95">
      <w:pPr>
        <w:pStyle w:val="BodyText2"/>
      </w:pPr>
      <w:r>
        <w:t>This will load the poly2tri.js file from the same folder as the calling script.</w:t>
      </w:r>
    </w:p>
    <w:p w14:paraId="680CB4E5" w14:textId="77777777" w:rsidR="0039434C" w:rsidRDefault="0039434C" w:rsidP="0039434C">
      <w:pPr>
        <w:pStyle w:val="Heading8"/>
      </w:pPr>
      <w:r>
        <w:t>In Modules</w:t>
      </w:r>
    </w:p>
    <w:p w14:paraId="27E531A9" w14:textId="32016F00" w:rsidR="0039434C" w:rsidRPr="00467D95" w:rsidRDefault="0039434C" w:rsidP="00467D95">
      <w:pPr>
        <w:pStyle w:val="BodyText2"/>
      </w:pPr>
      <w:r>
        <w:lastRenderedPageBreak/>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55D8219E" w14:textId="77777777" w:rsidR="00034D3A" w:rsidRDefault="00034D3A" w:rsidP="000E5536">
      <w:pPr>
        <w:pStyle w:val="Heading7"/>
      </w:pPr>
      <w:r>
        <w:t>Using GitHub as a CDN</w:t>
      </w:r>
    </w:p>
    <w:p w14:paraId="5F8E8AC1" w14:textId="77777777" w:rsidR="00034D3A" w:rsidRDefault="00034D3A" w:rsidP="000E5536">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0E5536">
      <w:pPr>
        <w:pStyle w:val="Code"/>
      </w:pPr>
      <w:r>
        <w:t>require({</w:t>
      </w:r>
    </w:p>
    <w:p w14:paraId="68CC6641" w14:textId="77777777" w:rsidR="00034D3A" w:rsidRDefault="00034D3A" w:rsidP="000E5536">
      <w:pPr>
        <w:pStyle w:val="Code"/>
      </w:pPr>
      <w:r>
        <w:tab/>
        <w:t>async : true,</w:t>
      </w:r>
    </w:p>
    <w:p w14:paraId="047BBA70" w14:textId="77777777" w:rsidR="00034D3A" w:rsidRDefault="00034D3A" w:rsidP="000E5536">
      <w:pPr>
        <w:pStyle w:val="Code"/>
      </w:pPr>
      <w:r>
        <w:tab/>
        <w:t>packages : [{</w:t>
      </w:r>
    </w:p>
    <w:p w14:paraId="19AC009B" w14:textId="77777777" w:rsidR="00034D3A" w:rsidRDefault="00034D3A" w:rsidP="000E5536">
      <w:pPr>
        <w:pStyle w:val="Code"/>
      </w:pPr>
      <w:r>
        <w:tab/>
      </w:r>
      <w:r>
        <w:tab/>
        <w:t>name : "jrc",</w:t>
      </w:r>
    </w:p>
    <w:p w14:paraId="769FEA56" w14:textId="77777777" w:rsidR="00034D3A" w:rsidRDefault="00034D3A" w:rsidP="000E5536">
      <w:pPr>
        <w:pStyle w:val="Code"/>
      </w:pPr>
      <w:r>
        <w:tab/>
      </w:r>
      <w:r>
        <w:tab/>
        <w:t>location : "//</w:t>
      </w:r>
      <w:r w:rsidR="0027012D" w:rsidRPr="0027012D">
        <w:t>andrewcottam.github.</w:t>
      </w:r>
      <w:r w:rsidR="0027012D">
        <w:t>io/cdn/scripts/</w:t>
      </w:r>
      <w:r>
        <w:t>"</w:t>
      </w:r>
    </w:p>
    <w:p w14:paraId="6FEDCFA3" w14:textId="77777777" w:rsidR="00034D3A" w:rsidRDefault="00034D3A" w:rsidP="000E5536">
      <w:pPr>
        <w:pStyle w:val="Code"/>
      </w:pPr>
      <w:r>
        <w:tab/>
        <w:t>}]</w:t>
      </w:r>
    </w:p>
    <w:p w14:paraId="11439DB9" w14:textId="77777777" w:rsidR="00034D3A" w:rsidRDefault="00034D3A" w:rsidP="000E5536">
      <w:pPr>
        <w:pStyle w:val="Code"/>
      </w:pPr>
      <w:r>
        <w:t>}, ["jrc/wmsFilterLayer",…</w:t>
      </w:r>
      <w:r w:rsidRPr="00034D3A">
        <w:t xml:space="preserve"> ], function(wmsFilterLayer,</w:t>
      </w:r>
      <w:r>
        <w:t>…){</w:t>
      </w:r>
    </w:p>
    <w:p w14:paraId="58B34144" w14:textId="157A6A8C" w:rsidR="00937E29" w:rsidRPr="00034D3A" w:rsidRDefault="00937E29" w:rsidP="000E5536">
      <w:pPr>
        <w:pStyle w:val="BodyText2"/>
      </w:pPr>
      <w:r>
        <w:t xml:space="preserve">Aha! Found a solution. Use </w:t>
      </w:r>
      <w:hyperlink r:id="rId1146" w:history="1">
        <w:r w:rsidRPr="00937E29">
          <w:rPr>
            <w:rStyle w:val="Hyperlink"/>
          </w:rPr>
          <w:t>RawGit</w:t>
        </w:r>
      </w:hyperlink>
      <w:r>
        <w:t>!</w:t>
      </w:r>
    </w:p>
    <w:p w14:paraId="6A067F45" w14:textId="77777777" w:rsidR="00D17722" w:rsidRDefault="00D17722" w:rsidP="000E5536">
      <w:pPr>
        <w:pStyle w:val="Heading6"/>
      </w:pPr>
      <w:r>
        <w:t>Widgets</w:t>
      </w:r>
    </w:p>
    <w:p w14:paraId="164D7BB2" w14:textId="77777777" w:rsidR="00D17722" w:rsidRPr="00E53D8A" w:rsidRDefault="00D17722" w:rsidP="000E5536">
      <w:pPr>
        <w:pStyle w:val="BodyText2"/>
      </w:pPr>
      <w:r>
        <w:t xml:space="preserve">Good ESRI guide to creating a widget (using pre-AMD) here </w:t>
      </w:r>
      <w:hyperlink r:id="rId1147"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0E5536">
      <w:pPr>
        <w:pStyle w:val="BodyText2"/>
      </w:pPr>
      <w:r>
        <w:t>To select rows programaticaly:</w:t>
      </w:r>
    </w:p>
    <w:p w14:paraId="62D6E00A" w14:textId="77777777" w:rsidR="00D17722" w:rsidRDefault="00D17722" w:rsidP="000E5536">
      <w:pPr>
        <w:pStyle w:val="Code"/>
      </w:pPr>
      <w:r>
        <w:t>var CustomGrid = declare([Grid, Selection]);</w:t>
      </w:r>
    </w:p>
    <w:p w14:paraId="685DCA1B" w14:textId="77777777" w:rsidR="00D17722" w:rsidRDefault="00D17722" w:rsidP="000E5536">
      <w:pPr>
        <w:pStyle w:val="Code"/>
      </w:pPr>
      <w:r>
        <w:t>sitesGrid = new CustomGrid({</w:t>
      </w:r>
    </w:p>
    <w:p w14:paraId="711F4BEA" w14:textId="77777777" w:rsidR="00D17722" w:rsidRDefault="00D17722" w:rsidP="000E5536">
      <w:pPr>
        <w:pStyle w:val="Code"/>
      </w:pPr>
      <w:r>
        <w:t>..</w:t>
      </w:r>
    </w:p>
    <w:p w14:paraId="58B0559B" w14:textId="77777777" w:rsidR="00D17722" w:rsidRDefault="00D17722" w:rsidP="000E5536">
      <w:pPr>
        <w:pStyle w:val="Code"/>
      </w:pPr>
      <w:r w:rsidRPr="0027611D">
        <w:t>sitesGrid.select(2);</w:t>
      </w:r>
      <w:r>
        <w:t xml:space="preserve">  //select the rows with an id=2</w:t>
      </w:r>
    </w:p>
    <w:p w14:paraId="7FD0F00D" w14:textId="77777777" w:rsidR="00D17722" w:rsidRPr="0027611D" w:rsidRDefault="00D17722" w:rsidP="000E5536">
      <w:pPr>
        <w:pStyle w:val="BodyText2"/>
      </w:pPr>
      <w:r>
        <w:t xml:space="preserve">There is a good article on styling dgrids </w:t>
      </w:r>
      <w:hyperlink r:id="rId1148" w:history="1">
        <w:r w:rsidRPr="004A07DF">
          <w:rPr>
            <w:rStyle w:val="Hyperlink"/>
          </w:rPr>
          <w:t>here</w:t>
        </w:r>
      </w:hyperlink>
      <w:r w:rsidR="00116266">
        <w:t xml:space="preserve"> and </w:t>
      </w:r>
      <w:hyperlink r:id="rId1149"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0E5536">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0E5536">
      <w:pPr>
        <w:pStyle w:val="BodyText2"/>
      </w:pPr>
      <w:r>
        <w:t xml:space="preserve">Description of a widget lifecycle here </w:t>
      </w:r>
      <w:hyperlink r:id="rId1150"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0E5536">
      <w:pPr>
        <w:pStyle w:val="BodyText2"/>
      </w:pPr>
      <w:r>
        <w:t xml:space="preserve">To load template widgets see the dojo/text section in </w:t>
      </w:r>
      <w:hyperlink r:id="rId1151" w:history="1">
        <w:r w:rsidRPr="00BD3382">
          <w:rPr>
            <w:rStyle w:val="Hyperlink"/>
          </w:rPr>
          <w:t>this</w:t>
        </w:r>
      </w:hyperlink>
      <w:r>
        <w:t xml:space="preserve"> page. It explains how the dojo/text plugin is used to read text for a template. Dojo Tutorial on templating is </w:t>
      </w:r>
      <w:hyperlink r:id="rId1152" w:history="1">
        <w:r w:rsidRPr="002E5421">
          <w:rPr>
            <w:rStyle w:val="Hyperlink"/>
          </w:rPr>
          <w:t>here</w:t>
        </w:r>
      </w:hyperlink>
      <w:r>
        <w:t>.</w:t>
      </w:r>
    </w:p>
    <w:p w14:paraId="1B5D9A91" w14:textId="77777777" w:rsidR="00D17722" w:rsidRDefault="00D17722" w:rsidP="000E5536">
      <w:pPr>
        <w:pStyle w:val="BodyText2"/>
      </w:pPr>
      <w:r>
        <w:t xml:space="preserve">In a template use </w:t>
      </w:r>
      <w:r w:rsidRPr="00EA400F">
        <w:t>${attribute} and ${!attribute}</w:t>
      </w:r>
      <w:r>
        <w:t xml:space="preserve"> to insert the values of attributes (the ! version will not escape HTML see </w:t>
      </w:r>
      <w:hyperlink r:id="rId1153" w:history="1">
        <w:r w:rsidRPr="00EA400F">
          <w:rPr>
            <w:rStyle w:val="Hyperlink"/>
          </w:rPr>
          <w:t>here</w:t>
        </w:r>
      </w:hyperlink>
      <w:r>
        <w:t>).</w:t>
      </w:r>
    </w:p>
    <w:p w14:paraId="70FF7787" w14:textId="77777777" w:rsidR="00D17722" w:rsidRDefault="00D17722" w:rsidP="000E5536">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0E5536">
      <w:pPr>
        <w:pStyle w:val="BodyText2"/>
      </w:pPr>
      <w:r>
        <w:t>Data-dojo-attach-event does not work on a Widget. E.g. the onclick event in the following is not called:</w:t>
      </w:r>
    </w:p>
    <w:p w14:paraId="7E3DE487" w14:textId="77777777" w:rsidR="00D17722" w:rsidRPr="00331A9B" w:rsidRDefault="00D17722" w:rsidP="000E5536">
      <w:pPr>
        <w:pStyle w:val="Code"/>
      </w:pPr>
      <w:r w:rsidRPr="00331A9B">
        <w:t>&lt;button id="cancelButton" data-dojo-type="dijit/form/Button" type="button" data-dojo-attach-event="onclick:cancelClicked"&gt;</w:t>
      </w:r>
    </w:p>
    <w:p w14:paraId="2775135E" w14:textId="77777777" w:rsidR="00D17722" w:rsidRDefault="00D17722" w:rsidP="000E5536">
      <w:pPr>
        <w:pStyle w:val="BodyText2"/>
      </w:pPr>
      <w:r>
        <w:t>But the following is:</w:t>
      </w:r>
    </w:p>
    <w:p w14:paraId="5174CE98" w14:textId="77777777" w:rsidR="00D17722" w:rsidRDefault="00D17722" w:rsidP="000E5536">
      <w:pPr>
        <w:pStyle w:val="Code"/>
      </w:pPr>
      <w:r w:rsidRPr="00331A9B">
        <w:t>&lt;button id="cancelButton" type="button" data-dojo-attach-event="onclick:cancelClicked"&gt;</w:t>
      </w:r>
    </w:p>
    <w:p w14:paraId="596E7780" w14:textId="04E6EA0E" w:rsidR="004B17EC" w:rsidRPr="00BD3382" w:rsidRDefault="004B17EC" w:rsidP="000E5536">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0E5536">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0E5536">
      <w:pPr>
        <w:pStyle w:val="Code"/>
      </w:pPr>
      <w:r>
        <w:lastRenderedPageBreak/>
        <w:tab/>
        <w:t>var appliedMasksSelect = new Select({</w:t>
      </w:r>
    </w:p>
    <w:p w14:paraId="52F964EC" w14:textId="77777777" w:rsidR="00082CC8" w:rsidRDefault="00082CC8" w:rsidP="000E5536">
      <w:pPr>
        <w:pStyle w:val="Code"/>
      </w:pPr>
      <w:r>
        <w:tab/>
      </w:r>
      <w:r>
        <w:tab/>
        <w:t>name : "appliedMasks",</w:t>
      </w:r>
    </w:p>
    <w:p w14:paraId="44A183B5" w14:textId="77777777" w:rsidR="00082CC8" w:rsidRDefault="00082CC8" w:rsidP="000E5536">
      <w:pPr>
        <w:pStyle w:val="Code"/>
      </w:pPr>
      <w:r>
        <w:tab/>
      </w:r>
      <w:r>
        <w:tab/>
        <w:t>options : [{</w:t>
      </w:r>
    </w:p>
    <w:p w14:paraId="034685A8" w14:textId="77777777" w:rsidR="00082CC8" w:rsidRDefault="00082CC8" w:rsidP="000E5536">
      <w:pPr>
        <w:pStyle w:val="Code"/>
      </w:pPr>
      <w:r>
        <w:tab/>
      </w:r>
      <w:r>
        <w:tab/>
      </w:r>
      <w:r>
        <w:tab/>
        <w:t>label : "None",</w:t>
      </w:r>
    </w:p>
    <w:p w14:paraId="43823BC6" w14:textId="77777777" w:rsidR="00082CC8" w:rsidRDefault="00082CC8" w:rsidP="000E5536">
      <w:pPr>
        <w:pStyle w:val="Code"/>
      </w:pPr>
      <w:r>
        <w:tab/>
      </w:r>
      <w:r>
        <w:tab/>
      </w:r>
      <w:r>
        <w:tab/>
        <w:t>value : "0",</w:t>
      </w:r>
    </w:p>
    <w:p w14:paraId="763BE82E" w14:textId="77777777" w:rsidR="00082CC8" w:rsidRDefault="00082CC8" w:rsidP="000E5536">
      <w:pPr>
        <w:pStyle w:val="Code"/>
      </w:pPr>
      <w:r>
        <w:tab/>
      </w:r>
      <w:r>
        <w:tab/>
      </w:r>
      <w:r>
        <w:tab/>
        <w:t>selected : true</w:t>
      </w:r>
    </w:p>
    <w:p w14:paraId="734727F7" w14:textId="77777777" w:rsidR="00082CC8" w:rsidRDefault="00082CC8" w:rsidP="000E5536">
      <w:pPr>
        <w:pStyle w:val="Code"/>
      </w:pPr>
      <w:r>
        <w:tab/>
      </w:r>
      <w:r>
        <w:tab/>
        <w:t>}, {</w:t>
      </w:r>
    </w:p>
    <w:p w14:paraId="0BD5274B" w14:textId="77777777" w:rsidR="00082CC8" w:rsidRDefault="00082CC8" w:rsidP="000E5536">
      <w:pPr>
        <w:pStyle w:val="Code"/>
      </w:pPr>
      <w:r>
        <w:tab/>
      </w:r>
      <w:r>
        <w:tab/>
      </w:r>
      <w:r>
        <w:tab/>
        <w:t>label : "Slope",</w:t>
      </w:r>
    </w:p>
    <w:p w14:paraId="0B5125C4" w14:textId="77777777" w:rsidR="00082CC8" w:rsidRDefault="00082CC8" w:rsidP="000E5536">
      <w:pPr>
        <w:pStyle w:val="Code"/>
      </w:pPr>
      <w:r>
        <w:tab/>
      </w:r>
      <w:r>
        <w:tab/>
      </w:r>
      <w:r>
        <w:tab/>
        <w:t>value : "1"</w:t>
      </w:r>
    </w:p>
    <w:p w14:paraId="4322888D" w14:textId="77777777" w:rsidR="00082CC8" w:rsidRDefault="00082CC8" w:rsidP="000E5536">
      <w:pPr>
        <w:pStyle w:val="Code"/>
      </w:pPr>
      <w:r>
        <w:tab/>
      </w:r>
      <w:r>
        <w:tab/>
        <w:t>}, {</w:t>
      </w:r>
    </w:p>
    <w:p w14:paraId="1EDD537B" w14:textId="77777777" w:rsidR="00082CC8" w:rsidRDefault="00082CC8" w:rsidP="000E5536">
      <w:pPr>
        <w:pStyle w:val="Code"/>
      </w:pPr>
      <w:r>
        <w:tab/>
      </w:r>
      <w:r>
        <w:tab/>
      </w:r>
      <w:r>
        <w:tab/>
        <w:t>label : "Slope, NDVI",</w:t>
      </w:r>
    </w:p>
    <w:p w14:paraId="2BD84963" w14:textId="77777777" w:rsidR="00082CC8" w:rsidRDefault="00082CC8" w:rsidP="000E5536">
      <w:pPr>
        <w:pStyle w:val="Code"/>
      </w:pPr>
      <w:r>
        <w:tab/>
      </w:r>
      <w:r>
        <w:tab/>
      </w:r>
      <w:r>
        <w:tab/>
        <w:t>value : "2"</w:t>
      </w:r>
    </w:p>
    <w:p w14:paraId="23841B2E" w14:textId="77777777" w:rsidR="00082CC8" w:rsidRDefault="00082CC8" w:rsidP="000E5536">
      <w:pPr>
        <w:pStyle w:val="Code"/>
      </w:pPr>
      <w:r>
        <w:tab/>
      </w:r>
      <w:r>
        <w:tab/>
        <w:t>}, {</w:t>
      </w:r>
    </w:p>
    <w:p w14:paraId="1E1380BD" w14:textId="77777777" w:rsidR="00082CC8" w:rsidRDefault="00082CC8" w:rsidP="000E5536">
      <w:pPr>
        <w:pStyle w:val="Code"/>
      </w:pPr>
      <w:r>
        <w:tab/>
      </w:r>
      <w:r>
        <w:tab/>
      </w:r>
      <w:r>
        <w:tab/>
        <w:t>label : "Slope, NDVI, Temperature",</w:t>
      </w:r>
    </w:p>
    <w:p w14:paraId="6D3EA202" w14:textId="77777777" w:rsidR="00082CC8" w:rsidRDefault="00082CC8" w:rsidP="000E5536">
      <w:pPr>
        <w:pStyle w:val="Code"/>
      </w:pPr>
      <w:r>
        <w:tab/>
      </w:r>
      <w:r>
        <w:tab/>
      </w:r>
      <w:r>
        <w:tab/>
        <w:t>value : "3"</w:t>
      </w:r>
    </w:p>
    <w:p w14:paraId="16DA0E48" w14:textId="77777777" w:rsidR="00082CC8" w:rsidRDefault="00082CC8" w:rsidP="000E5536">
      <w:pPr>
        <w:pStyle w:val="Code"/>
      </w:pPr>
      <w:r>
        <w:tab/>
      </w:r>
      <w:r>
        <w:tab/>
        <w:t>}, {</w:t>
      </w:r>
    </w:p>
    <w:p w14:paraId="466294D5" w14:textId="77777777" w:rsidR="00082CC8" w:rsidRDefault="00082CC8" w:rsidP="000E5536">
      <w:pPr>
        <w:pStyle w:val="Code"/>
      </w:pPr>
      <w:r>
        <w:tab/>
      </w:r>
      <w:r>
        <w:tab/>
      </w:r>
      <w:r>
        <w:tab/>
        <w:t>label : "Slope, NDVI, Temperature, Bare Rock",</w:t>
      </w:r>
    </w:p>
    <w:p w14:paraId="4EF47D74" w14:textId="77777777" w:rsidR="00082CC8" w:rsidRDefault="00082CC8" w:rsidP="000E5536">
      <w:pPr>
        <w:pStyle w:val="Code"/>
      </w:pPr>
      <w:r>
        <w:tab/>
      </w:r>
      <w:r>
        <w:tab/>
      </w:r>
      <w:r>
        <w:tab/>
        <w:t>value : "4"</w:t>
      </w:r>
    </w:p>
    <w:p w14:paraId="147DAF53" w14:textId="77777777" w:rsidR="00082CC8" w:rsidRDefault="00082CC8" w:rsidP="000E5536">
      <w:pPr>
        <w:pStyle w:val="Code"/>
      </w:pPr>
      <w:r>
        <w:tab/>
      </w:r>
      <w:r>
        <w:tab/>
        <w:t>}],</w:t>
      </w:r>
    </w:p>
    <w:p w14:paraId="34BBB102" w14:textId="77777777" w:rsidR="00082CC8" w:rsidRDefault="00082CC8" w:rsidP="000E5536">
      <w:pPr>
        <w:pStyle w:val="Code"/>
      </w:pPr>
      <w:r>
        <w:tab/>
      </w:r>
      <w:r>
        <w:tab/>
        <w:t>style : {</w:t>
      </w:r>
    </w:p>
    <w:p w14:paraId="1F8279DD" w14:textId="77777777" w:rsidR="00082CC8" w:rsidRDefault="00082CC8" w:rsidP="000E5536">
      <w:pPr>
        <w:pStyle w:val="Code"/>
      </w:pPr>
      <w:r>
        <w:tab/>
      </w:r>
      <w:r>
        <w:tab/>
      </w:r>
      <w:r>
        <w:tab/>
        <w:t>"font-size": "medium"</w:t>
      </w:r>
    </w:p>
    <w:p w14:paraId="6B89C87B" w14:textId="77777777" w:rsidR="00082CC8" w:rsidRDefault="00082CC8" w:rsidP="000E5536">
      <w:pPr>
        <w:pStyle w:val="Code"/>
      </w:pPr>
      <w:r>
        <w:tab/>
      </w:r>
      <w:r>
        <w:tab/>
        <w:t>}</w:t>
      </w:r>
    </w:p>
    <w:p w14:paraId="1FDD158A" w14:textId="77777777" w:rsidR="00082CC8" w:rsidRPr="00082CC8" w:rsidRDefault="00082CC8" w:rsidP="000E5536">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0E5536">
      <w:pPr>
        <w:pStyle w:val="BodyText2"/>
      </w:pPr>
      <w:r>
        <w:t xml:space="preserve">Are </w:t>
      </w:r>
      <w:hyperlink r:id="rId1154"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0E5536">
      <w:pPr>
        <w:pStyle w:val="BodyText2"/>
      </w:pPr>
      <w:r>
        <w:t xml:space="preserve">Tool for adding in references in the require clause: </w:t>
      </w:r>
      <w:hyperlink r:id="rId1155" w:history="1">
        <w:r>
          <w:rPr>
            <w:rStyle w:val="Hyperlink"/>
          </w:rPr>
          <w:t>http://swingley.github.io/arg/</w:t>
        </w:r>
      </w:hyperlink>
    </w:p>
    <w:p w14:paraId="2BF24C53" w14:textId="77777777" w:rsidR="00DB4CD4" w:rsidRDefault="00DB4CD4" w:rsidP="000E5536">
      <w:pPr>
        <w:pStyle w:val="BodyText2"/>
      </w:pPr>
      <w:r>
        <w:t>The code assist plugin is now available for version 3.1:</w:t>
      </w:r>
    </w:p>
    <w:p w14:paraId="0966D4D6" w14:textId="77777777" w:rsidR="00DB4CD4" w:rsidRPr="00D54B1B" w:rsidRDefault="008809F7" w:rsidP="000E5536">
      <w:pPr>
        <w:pStyle w:val="BodyText2"/>
      </w:pPr>
      <w:hyperlink r:id="rId1156" w:history="1">
        <w:r w:rsidR="00DB4CD4">
          <w:rPr>
            <w:rStyle w:val="Hyperlink"/>
          </w:rPr>
          <w:t>http://help.arcgis.com/en/webapi/javascript/arcgis/help/jsapi/api_codeassist.htm</w:t>
        </w:r>
      </w:hyperlink>
    </w:p>
    <w:p w14:paraId="48FFD090" w14:textId="77777777" w:rsidR="00DB4CD4" w:rsidRDefault="00DB4CD4" w:rsidP="000E5536">
      <w:pPr>
        <w:pStyle w:val="BodyText2"/>
      </w:pPr>
      <w:r>
        <w:t xml:space="preserve">There is a sandbox for the API </w:t>
      </w:r>
      <w:hyperlink r:id="rId1157" w:history="1">
        <w:r w:rsidRPr="007763F9">
          <w:rPr>
            <w:rStyle w:val="Hyperlink"/>
          </w:rPr>
          <w:t>here</w:t>
        </w:r>
      </w:hyperlink>
    </w:p>
    <w:p w14:paraId="18F0EE58" w14:textId="77777777" w:rsidR="00DB4CD4" w:rsidRDefault="00DB4CD4" w:rsidP="000E5536">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158"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0E5536">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193"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0E5536">
      <w:pPr>
        <w:pStyle w:val="BodyText2"/>
      </w:pPr>
      <w:r>
        <w:t xml:space="preserve">Is here: </w:t>
      </w:r>
      <w:hyperlink r:id="rId1159"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0E5536">
      <w:pPr>
        <w:pStyle w:val="BodyText2"/>
      </w:pPr>
      <w:r>
        <w:t xml:space="preserve">You can format the content of infowindows according to a number of formatting </w:t>
      </w:r>
      <w:hyperlink r:id="rId1160" w:history="1">
        <w:r w:rsidRPr="00853026">
          <w:rPr>
            <w:rStyle w:val="Hyperlink"/>
          </w:rPr>
          <w:t>objects</w:t>
        </w:r>
      </w:hyperlink>
      <w:r>
        <w:t xml:space="preserve">. Number formats can be defined according to the specification here </w:t>
      </w:r>
      <w:hyperlink r:id="rId1161" w:anchor="Number_Format_Patterns" w:history="1">
        <w:r>
          <w:rPr>
            <w:rStyle w:val="Hyperlink"/>
          </w:rPr>
          <w:t>http://www.unicode.org/reports/tr35/tr35-numbers.html#Number_Format_Patterns</w:t>
        </w:r>
      </w:hyperlink>
      <w:r>
        <w:t>.</w:t>
      </w:r>
    </w:p>
    <w:bookmarkEnd w:id="193"/>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194" w:name="_Ref396389122"/>
      <w:r>
        <w:t>WMSLayer</w:t>
      </w:r>
      <w:bookmarkEnd w:id="194"/>
    </w:p>
    <w:p w14:paraId="1CEF0C4A" w14:textId="77777777" w:rsidR="00DB4CD4" w:rsidRDefault="00DB4CD4" w:rsidP="000E5536">
      <w:pPr>
        <w:pStyle w:val="BodyText2"/>
      </w:pPr>
      <w:r>
        <w:t xml:space="preserve">To use the </w:t>
      </w:r>
      <w:hyperlink r:id="rId1162"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0E5536">
      <w:pPr>
        <w:pStyle w:val="Code"/>
      </w:pPr>
      <w:r w:rsidRPr="001E6251">
        <w:t>wmsLayer.spatialReferences[0] = 900913;</w:t>
      </w:r>
    </w:p>
    <w:p w14:paraId="255545EB" w14:textId="77777777" w:rsidR="00DB4CD4" w:rsidRPr="00667078" w:rsidRDefault="00DB4CD4" w:rsidP="000E5536">
      <w:pPr>
        <w:pStyle w:val="BodyText2"/>
      </w:pPr>
      <w:r>
        <w:lastRenderedPageBreak/>
        <w:t xml:space="preserve">Full code is part of </w:t>
      </w:r>
      <w:hyperlink r:id="rId1163"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0E5536">
      <w:pPr>
        <w:pStyle w:val="BodyText2"/>
      </w:pPr>
      <w:r>
        <w:t xml:space="preserve">Leaflet used to use cloudmade as its base maps but it is not mapbox. </w:t>
      </w:r>
    </w:p>
    <w:p w14:paraId="17BB11C9" w14:textId="7B8BCC80" w:rsidR="00BE7613" w:rsidRDefault="00BE7613" w:rsidP="000E5536">
      <w:pPr>
        <w:pStyle w:val="BodyText2"/>
      </w:pPr>
      <w:r>
        <w:t xml:space="preserve">There is a Mapbox GL plugin here: </w:t>
      </w:r>
      <w:hyperlink r:id="rId1164" w:history="1">
        <w:r w:rsidRPr="00540B56">
          <w:rPr>
            <w:rStyle w:val="Hyperlink"/>
          </w:rPr>
          <w:t>https://github.com/mapbox/mapbox-gl-leaflet</w:t>
        </w:r>
      </w:hyperlink>
      <w:r>
        <w:t xml:space="preserve"> </w:t>
      </w:r>
    </w:p>
    <w:p w14:paraId="3D315066" w14:textId="637F58EE" w:rsidR="00DA0407" w:rsidRPr="00962E5E" w:rsidRDefault="00DA0407" w:rsidP="000E5536">
      <w:pPr>
        <w:pStyle w:val="BodyText2"/>
      </w:pPr>
      <w:r>
        <w:t>There is a Tangram plugin too.</w:t>
      </w:r>
    </w:p>
    <w:p w14:paraId="7EF5EE72" w14:textId="77777777" w:rsidR="00DB4CD4" w:rsidRDefault="00DB4CD4" w:rsidP="000E5536">
      <w:pPr>
        <w:pStyle w:val="Heading7"/>
      </w:pPr>
      <w:r>
        <w:t>Loading icon</w:t>
      </w:r>
    </w:p>
    <w:p w14:paraId="3BC974C4" w14:textId="77777777" w:rsidR="00DB4CD4" w:rsidRDefault="00DB4CD4" w:rsidP="000E553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3A9145AA" w14:textId="77777777" w:rsidR="00DB4CD4" w:rsidRDefault="00DB4CD4" w:rsidP="000E5536">
      <w:pPr>
        <w:pStyle w:val="BodyText2"/>
      </w:pPr>
      <w:r w:rsidRPr="00996F1C">
        <w:t>map.fire("dataloading", null);</w:t>
      </w:r>
      <w:r>
        <w:t xml:space="preserve"> //to cause the loader to show</w:t>
      </w:r>
    </w:p>
    <w:p w14:paraId="722A6904" w14:textId="77777777" w:rsidR="00DB4CD4" w:rsidRDefault="00DB4CD4" w:rsidP="000E5536">
      <w:pPr>
        <w:pStyle w:val="BodyText2"/>
      </w:pPr>
      <w:r>
        <w:t>map.fire("dataload</w:t>
      </w:r>
      <w:r w:rsidRPr="00996F1C">
        <w:t>", null);</w:t>
      </w:r>
      <w:r>
        <w:t xml:space="preserve"> //to cause the loader to hide</w:t>
      </w:r>
    </w:p>
    <w:p w14:paraId="600BAB9F" w14:textId="77777777" w:rsidR="00DB4CD4" w:rsidRPr="00996F1C" w:rsidRDefault="00DB4CD4" w:rsidP="000E5536">
      <w:pPr>
        <w:pStyle w:val="BodyText2"/>
      </w:pPr>
      <w:r>
        <w:t>James and I have used these in the fire.js and the L.NonTiledLayer.js scripts.</w:t>
      </w:r>
    </w:p>
    <w:p w14:paraId="789CDCF9" w14:textId="77777777" w:rsidR="00DB4CD4" w:rsidRDefault="00DB4CD4" w:rsidP="000E5536">
      <w:pPr>
        <w:pStyle w:val="Heading6"/>
      </w:pPr>
      <w:r>
        <w:t>Mapbox GL JS</w:t>
      </w:r>
    </w:p>
    <w:p w14:paraId="34D63697" w14:textId="54597C40" w:rsidR="00DB4CD4" w:rsidRDefault="008809F7" w:rsidP="000E5536">
      <w:pPr>
        <w:pStyle w:val="BodyText2"/>
      </w:pPr>
      <w:hyperlink r:id="rId1165"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E5562E">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E5562E">
      <w:pPr>
        <w:pStyle w:val="BodyText2"/>
      </w:pPr>
      <w:r>
        <w:rPr>
          <w:noProof/>
          <w:lang w:bidi="ar-SA"/>
        </w:rPr>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6">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7">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E5562E">
      <w:pPr>
        <w:pStyle w:val="BodyText2"/>
      </w:pPr>
      <w:r>
        <w:t>In the console I see the following warning:</w:t>
      </w:r>
    </w:p>
    <w:p w14:paraId="1B4BE6BE" w14:textId="3E54ADA9" w:rsidR="006779E9" w:rsidRDefault="006779E9" w:rsidP="006779E9">
      <w:pPr>
        <w:pStyle w:val="ConsoleWarning"/>
      </w:pPr>
      <w:r w:rsidRPr="006779E9">
        <w:t>Vector tile source "osm" layer "protected_areas" does not use vector tile spec v2 and therefore may have some rendering errors.</w:t>
      </w:r>
    </w:p>
    <w:p w14:paraId="519714B2" w14:textId="541A8A05" w:rsidR="006779E9" w:rsidRPr="006779E9" w:rsidRDefault="006779E9" w:rsidP="006779E9">
      <w:pPr>
        <w:pStyle w:val="BodyText2"/>
      </w:pPr>
      <w:r>
        <w:t>This is also present when labels are not shown and it renders the whole of Africa.</w:t>
      </w:r>
    </w:p>
    <w:p w14:paraId="50629691" w14:textId="3C45C13C" w:rsidR="00A8421C" w:rsidRDefault="00A8421C" w:rsidP="00A8421C">
      <w:pPr>
        <w:pStyle w:val="Heading8"/>
      </w:pPr>
      <w:r>
        <w:t>Duplicate labels</w:t>
      </w:r>
    </w:p>
    <w:p w14:paraId="5B12E460" w14:textId="3E8A093F" w:rsidR="00A8421C" w:rsidRPr="00A8421C" w:rsidRDefault="00A8421C" w:rsidP="00E5562E">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E5562E">
      <w:pPr>
        <w:pStyle w:val="BodyText2"/>
      </w:pPr>
      <w:r>
        <w:lastRenderedPageBreak/>
        <w:t>When labels are turned on, there are real issues with the tile boundaries and getting boundaries from different scales showing at the same time:</w:t>
      </w:r>
    </w:p>
    <w:p w14:paraId="0D2995C9" w14:textId="72289D92" w:rsidR="00516C96" w:rsidRPr="00516C96" w:rsidRDefault="00516C96" w:rsidP="00E5562E">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8">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E5562E">
      <w:pPr>
        <w:pStyle w:val="BodyText2"/>
      </w:pPr>
      <w:r>
        <w:t>When labels for the Africa WDPA page are turned on, the page frequently crashes.</w:t>
      </w:r>
    </w:p>
    <w:p w14:paraId="3AF0A3BC" w14:textId="77777777" w:rsidR="00584FC8" w:rsidRDefault="00584FC8" w:rsidP="00584FC8">
      <w:pPr>
        <w:pStyle w:val="Heading6"/>
      </w:pPr>
      <w:r>
        <w:t>MapBox Leaflet plugin</w:t>
      </w:r>
    </w:p>
    <w:p w14:paraId="3CC639FD" w14:textId="48AA3559" w:rsidR="00584FC8" w:rsidRPr="00584FC8" w:rsidRDefault="00584FC8" w:rsidP="00E5562E">
      <w:pPr>
        <w:pStyle w:val="BodyText2"/>
      </w:pPr>
      <w:r>
        <w:t xml:space="preserve">Trying to get </w:t>
      </w:r>
      <w:hyperlink r:id="rId1169" w:history="1">
        <w:r w:rsidRPr="00584FC8">
          <w:rPr>
            <w:rStyle w:val="Hyperlink"/>
          </w:rPr>
          <w:t>this</w:t>
        </w:r>
      </w:hyperlink>
      <w:r>
        <w:t xml:space="preserve"> repo working bu it needs node.js so I cant get it going. Also it hasn’t been updated for 2 years.</w:t>
      </w:r>
    </w:p>
    <w:p w14:paraId="18F91BB2" w14:textId="77777777" w:rsidR="00DB4CD4" w:rsidRDefault="00DB4CD4" w:rsidP="000E5536">
      <w:pPr>
        <w:pStyle w:val="Heading6"/>
      </w:pPr>
      <w:r>
        <w:t>Tangram</w:t>
      </w:r>
    </w:p>
    <w:p w14:paraId="1428CF5F" w14:textId="77777777" w:rsidR="006E4ED1" w:rsidRDefault="00DB4CD4" w:rsidP="000E5536">
      <w:pPr>
        <w:pStyle w:val="BodyText2"/>
      </w:pPr>
      <w:r>
        <w:t xml:space="preserve">Very cool: </w:t>
      </w:r>
      <w:hyperlink r:id="rId1170"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0E5536">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8809F7" w:rsidP="000E5536">
      <w:pPr>
        <w:pStyle w:val="BodyText2"/>
      </w:pPr>
      <w:hyperlink r:id="rId1171"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E5562E">
      <w:pPr>
        <w:pStyle w:val="BodyText2"/>
      </w:pPr>
      <w:r>
        <w:t xml:space="preserve">The Tangram Javascript library allows you to show only one label per polygon but </w:t>
      </w:r>
      <w:hyperlink r:id="rId1172" w:anchor="generate_label_centroids" w:history="1">
        <w:r w:rsidRPr="00630E5E">
          <w:rPr>
            <w:rStyle w:val="Hyperlink"/>
          </w:rPr>
          <w:t>only with GeoJSON and TopoJSON sources</w:t>
        </w:r>
      </w:hyperlink>
      <w:r>
        <w:t xml:space="preserve"> (see the tutorial </w:t>
      </w:r>
      <w:hyperlink r:id="rId1173"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E5562E">
      <w:pPr>
        <w:pStyle w:val="BodyText2"/>
      </w:pPr>
      <w:r>
        <w:t xml:space="preserve">There are some artefacts in the generalization which are not good. Here is a live example for Salonga: </w:t>
      </w:r>
      <w:hyperlink r:id="rId1174"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E5562E">
      <w:pPr>
        <w:pStyle w:val="BodyText2"/>
      </w:pPr>
      <w:r>
        <w:rPr>
          <w:noProof/>
          <w:lang w:bidi="ar-SA"/>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E5562E">
      <w:pPr>
        <w:pStyle w:val="BodyText2"/>
      </w:pPr>
      <w:r>
        <w:t>At tile edges the tiles are duplicated which shows up if you use transparency in the features:</w:t>
      </w:r>
    </w:p>
    <w:p w14:paraId="78FC9AD7" w14:textId="57A9567C" w:rsidR="00C52750" w:rsidRPr="00C52750" w:rsidRDefault="00C52750" w:rsidP="00E5562E">
      <w:pPr>
        <w:pStyle w:val="BodyText2"/>
      </w:pPr>
      <w:r>
        <w:rPr>
          <w:noProof/>
          <w:lang w:bidi="ar-SA"/>
        </w:rPr>
        <w:lastRenderedPageBreak/>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5">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0E5536">
      <w:pPr>
        <w:pStyle w:val="BodyText2"/>
      </w:pPr>
      <w:r>
        <w:t xml:space="preserve">Mixed content (https and http resources in the same page) is blocked by most browsers and needs to be fixed. See the guide </w:t>
      </w:r>
      <w:hyperlink r:id="rId1176" w:history="1">
        <w:r w:rsidRPr="004C0990">
          <w:rPr>
            <w:rStyle w:val="Hyperlink"/>
          </w:rPr>
          <w:t>here</w:t>
        </w:r>
      </w:hyperlink>
      <w:r>
        <w:t>. Now getting the following errors:</w:t>
      </w:r>
    </w:p>
    <w:p w14:paraId="799A81D5" w14:textId="7B9F0991" w:rsidR="004C0990" w:rsidRDefault="004C0990" w:rsidP="000E5536">
      <w:pPr>
        <w:pStyle w:val="ConsoleError"/>
      </w:pPr>
      <w:r w:rsidRPr="004C0990">
        <w:t>GET https://cdn.leafletjs.com/leaflet/v1.0.0-rc.1/leaflet.css net::ERR_INSECURE_RESPONSE</w:t>
      </w:r>
    </w:p>
    <w:p w14:paraId="5D55A395" w14:textId="784DCA8E" w:rsidR="008B4452" w:rsidRDefault="00952CFB" w:rsidP="000E5536">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177"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0E5536">
      <w:pPr>
        <w:pStyle w:val="BodyText2"/>
      </w:pPr>
      <w:r>
        <w:t>In Chrome if a page has all https calls it is shown like this:</w:t>
      </w:r>
    </w:p>
    <w:p w14:paraId="199375DA" w14:textId="377CB4C4" w:rsidR="00647D3F" w:rsidRDefault="00647D3F" w:rsidP="000E5536">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8">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0E5536">
      <w:pPr>
        <w:pStyle w:val="BodyText2"/>
      </w:pPr>
      <w:r>
        <w:t>If it is not all https calls it is shown like this:</w:t>
      </w:r>
    </w:p>
    <w:p w14:paraId="266A3983" w14:textId="39968EB4" w:rsidR="00647D3F" w:rsidRPr="004C0990" w:rsidRDefault="00647D3F" w:rsidP="000E5536">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9">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6361CC46" w14:textId="77777777" w:rsidR="004B461D" w:rsidRDefault="004B461D" w:rsidP="0034374E">
      <w:pPr>
        <w:pStyle w:val="Heading3"/>
      </w:pPr>
      <w:r>
        <w:t>Python</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0E5536">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0E5536">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0E5536">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0E5536">
      <w:pPr>
        <w:pStyle w:val="Code"/>
      </w:pPr>
      <w:r w:rsidRPr="00B31F33">
        <w:t>sys.path.append('C:\\Python27\\ArcGIS10.1\\Lib\\site-packages\\python_gflags-2.0-py2.7.egg')</w:t>
      </w:r>
    </w:p>
    <w:p w14:paraId="036D79CE" w14:textId="77777777" w:rsidR="00583D55" w:rsidRDefault="00583D55" w:rsidP="000E5536">
      <w:pPr>
        <w:pStyle w:val="BodyText2"/>
      </w:pPr>
      <w:r>
        <w:t>This lets you get beyond the import ee statement, but then you get an error when you try to authenticate:</w:t>
      </w:r>
    </w:p>
    <w:p w14:paraId="19E68B36" w14:textId="77777777" w:rsidR="00583D55" w:rsidRDefault="00583D55" w:rsidP="000E5536">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0E5536">
      <w:pPr>
        <w:pStyle w:val="Code"/>
      </w:pPr>
      <w:r w:rsidRPr="006F4A41">
        <w:lastRenderedPageBreak/>
        <w:t xml:space="preserve">ImportError: No module named </w:t>
      </w:r>
      <w:r>
        <w:t>ee</w:t>
      </w:r>
      <w:r>
        <w:tab/>
      </w:r>
      <w:r w:rsidRPr="006F4A41">
        <w:t>sys.path.append(r'C:\Python27\ArcGIS10.1\Lib\site-packages')</w:t>
      </w:r>
    </w:p>
    <w:p w14:paraId="48B85D00" w14:textId="77777777" w:rsidR="00583D55" w:rsidRDefault="00583D55" w:rsidP="000E5536">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0E5536">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0E5536">
      <w:pPr>
        <w:pStyle w:val="BodyText2"/>
      </w:pPr>
      <w:r>
        <w:t xml:space="preserve">Be carefull as these are persisted as soon as you add them unless you click Kernel Restart. </w:t>
      </w:r>
    </w:p>
    <w:p w14:paraId="204B9134" w14:textId="77777777" w:rsidR="00583D55" w:rsidRDefault="00583D55" w:rsidP="000E5536">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0E5536">
      <w:pPr>
        <w:pStyle w:val="BodyText2"/>
      </w:pPr>
      <w:r>
        <w:t xml:space="preserve">The gflags egg file hadn’t been unzipped! But having problems adding it (as have </w:t>
      </w:r>
      <w:hyperlink r:id="rId1180"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0E5536">
      <w:pPr>
        <w:pStyle w:val="BodyText2"/>
      </w:pPr>
      <w:r>
        <w:t xml:space="preserve">Following the instructions </w:t>
      </w:r>
      <w:hyperlink r:id="rId1181"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0E5536">
      <w:pPr>
        <w:pStyle w:val="Code"/>
      </w:pPr>
      <w:r w:rsidRPr="0020643E">
        <w:t>C:\Users\cottaan&gt;cd C:\Program Files (x86)\Git\bin</w:t>
      </w:r>
    </w:p>
    <w:p w14:paraId="1FB40FDE" w14:textId="77777777" w:rsidR="00583D55" w:rsidRDefault="00583D55" w:rsidP="000E5536">
      <w:pPr>
        <w:pStyle w:val="Code"/>
      </w:pPr>
      <w:r>
        <w:t>C:\Program Files (x86)\Git\bin&gt;openssl pkcs12 -in 'E:\cottaan\My Documents\Downloads\Google Earth Engine Python API Private Key.p12' -nodes -nocerts&gt;C:\Users\cottaan\GEE.pem</w:t>
      </w:r>
    </w:p>
    <w:p w14:paraId="59D17DB5" w14:textId="77777777" w:rsidR="00583D55" w:rsidRDefault="00583D55" w:rsidP="000E5536">
      <w:pPr>
        <w:pStyle w:val="BodyText2"/>
      </w:pPr>
      <w:r>
        <w:t>This converts the PKCS12 formatted key to a PEM formatted key. The new key looks like this:</w:t>
      </w:r>
    </w:p>
    <w:p w14:paraId="54D05C39" w14:textId="77777777" w:rsidR="00583D55" w:rsidRDefault="00583D55" w:rsidP="000E5536">
      <w:pPr>
        <w:pStyle w:val="Code"/>
      </w:pPr>
      <w:r>
        <w:t>Bag Attributes</w:t>
      </w:r>
    </w:p>
    <w:p w14:paraId="586EDDE2" w14:textId="77777777" w:rsidR="00583D55" w:rsidRDefault="00583D55" w:rsidP="000E5536">
      <w:pPr>
        <w:pStyle w:val="Code"/>
      </w:pPr>
      <w:r>
        <w:t xml:space="preserve">    friendlyName: privatekey</w:t>
      </w:r>
    </w:p>
    <w:p w14:paraId="30430583" w14:textId="77777777" w:rsidR="00583D55" w:rsidRDefault="00583D55" w:rsidP="000E5536">
      <w:pPr>
        <w:pStyle w:val="Code"/>
      </w:pPr>
      <w:r>
        <w:t xml:space="preserve">    localKeyID: 54 69 6D 65 20 31 33 37 32 33 31 37 30 39 31 37 39 36 </w:t>
      </w:r>
    </w:p>
    <w:p w14:paraId="16374756" w14:textId="77777777" w:rsidR="00583D55" w:rsidRDefault="00583D55" w:rsidP="000E5536">
      <w:pPr>
        <w:pStyle w:val="Code"/>
      </w:pPr>
      <w:r>
        <w:t>Key Attributes: &lt;No Attributes&gt;</w:t>
      </w:r>
    </w:p>
    <w:p w14:paraId="61B8726D" w14:textId="77777777" w:rsidR="00583D55" w:rsidRDefault="00583D55" w:rsidP="000E5536">
      <w:pPr>
        <w:pStyle w:val="Code"/>
      </w:pPr>
      <w:r>
        <w:t>-----BEGIN RSA PRIVATE KEY-----</w:t>
      </w:r>
    </w:p>
    <w:p w14:paraId="7C0AA4AC" w14:textId="77777777" w:rsidR="00583D55" w:rsidRDefault="00583D55" w:rsidP="000E5536">
      <w:pPr>
        <w:pStyle w:val="Code"/>
      </w:pPr>
      <w:r>
        <w:t>MIICXAIBAAKBgQDVWeqXuGmzsSfXfq5AdMfwuBvBbumRWKyZGOzcTKQDEaf1Bzq/</w:t>
      </w:r>
    </w:p>
    <w:p w14:paraId="3F5C5BF6" w14:textId="77777777" w:rsidR="00583D55" w:rsidRDefault="00583D55" w:rsidP="000E5536">
      <w:pPr>
        <w:pStyle w:val="Code"/>
      </w:pPr>
      <w:r>
        <w:t>Jpr/HaPQlbw+GyQ9D+Kjvl//kAlv7mQ1OPlfZWRo+FGf/Twl/Iq0KITI3Eo+gWn+</w:t>
      </w:r>
    </w:p>
    <w:p w14:paraId="5540C169" w14:textId="77777777" w:rsidR="00583D55" w:rsidRDefault="00583D55" w:rsidP="000E5536">
      <w:pPr>
        <w:pStyle w:val="Code"/>
      </w:pPr>
      <w:r>
        <w:t>5ksjz5JmzL0PIRSI+vvA5khkoPgdWpWXMJTMePo+I92z3HHK5B11SFJgZwIDAQAB</w:t>
      </w:r>
    </w:p>
    <w:p w14:paraId="3048B934" w14:textId="77777777" w:rsidR="00583D55" w:rsidRDefault="00583D55" w:rsidP="000E5536">
      <w:pPr>
        <w:pStyle w:val="Code"/>
      </w:pPr>
      <w:r>
        <w:t>AoGAb1lKUnzwzdO704BOOV25rCyqb74PMMhy7ERR+ngVcXSZkAyB4Jmpc1Ro1sgP</w:t>
      </w:r>
    </w:p>
    <w:p w14:paraId="70F5D47B" w14:textId="77777777" w:rsidR="00583D55" w:rsidRDefault="00583D55" w:rsidP="000E5536">
      <w:pPr>
        <w:pStyle w:val="Code"/>
      </w:pPr>
      <w:r>
        <w:t>Quqvcx8DTipht+PYyQ5GRnDB1M+MOf9uHlLzqOg/DBOfwBnewBhgnr7ghjnDUgay</w:t>
      </w:r>
    </w:p>
    <w:p w14:paraId="21E575A9" w14:textId="77777777" w:rsidR="00583D55" w:rsidRDefault="00583D55" w:rsidP="000E5536">
      <w:pPr>
        <w:pStyle w:val="Code"/>
      </w:pPr>
      <w:r>
        <w:t>z+TFiq1lrrrE/wB8HDPfD/W2+DwxsP6FM/xecFAHg8yMaQECQQD44SVwIdf7arBC</w:t>
      </w:r>
    </w:p>
    <w:p w14:paraId="7ADF9B59" w14:textId="77777777" w:rsidR="00583D55" w:rsidRDefault="00583D55" w:rsidP="000E5536">
      <w:pPr>
        <w:pStyle w:val="Code"/>
      </w:pPr>
      <w:r>
        <w:t>lPSAgbIwK7AeUCMIFlxhQFbV/Etm6dXWxYMG+7Srq60n618CFDXvDW8WvQS8FSOw</w:t>
      </w:r>
    </w:p>
    <w:p w14:paraId="6F57A60E" w14:textId="77777777" w:rsidR="00583D55" w:rsidRDefault="00583D55" w:rsidP="000E5536">
      <w:pPr>
        <w:pStyle w:val="Code"/>
      </w:pPr>
      <w:r>
        <w:t>3SuxQdyhAkEA23SNe0CnN4rG+piy6aMy+0i5YneKnraNVYUytPFk+fvhflKXkCzo</w:t>
      </w:r>
    </w:p>
    <w:p w14:paraId="108A69B0" w14:textId="77777777" w:rsidR="00583D55" w:rsidRDefault="00583D55" w:rsidP="000E5536">
      <w:pPr>
        <w:pStyle w:val="Code"/>
      </w:pPr>
      <w:r>
        <w:t>605RuJz1S1cy+J8Ur367B6zDHSh87u5YBwJBAO/k/ZRHWwvB++JB+CfCXEKoadve</w:t>
      </w:r>
    </w:p>
    <w:p w14:paraId="29054F7E" w14:textId="77777777" w:rsidR="00583D55" w:rsidRDefault="00583D55" w:rsidP="000E5536">
      <w:pPr>
        <w:pStyle w:val="Code"/>
      </w:pPr>
      <w:r>
        <w:t>PNY3z5YCUXFz/i5V6URbIABkMPNkyMR40RyM5KvnVBQj4GN3MO7zUYFLzeECQFOG</w:t>
      </w:r>
    </w:p>
    <w:p w14:paraId="4BC76459" w14:textId="77777777" w:rsidR="00583D55" w:rsidRDefault="00583D55" w:rsidP="000E5536">
      <w:pPr>
        <w:pStyle w:val="Code"/>
      </w:pPr>
      <w:r>
        <w:t>2RLAWOTa/UEEPZSPeSgLVgQUW75s3P5f5BzahARhykG6TdWiQkTNWm1Z0EMMvWnD</w:t>
      </w:r>
    </w:p>
    <w:p w14:paraId="3B61806D" w14:textId="77777777" w:rsidR="00583D55" w:rsidRDefault="00583D55" w:rsidP="000E5536">
      <w:pPr>
        <w:pStyle w:val="Code"/>
      </w:pPr>
      <w:r>
        <w:t>oqvpIGabauf+MQ7/yKECQCGzPC5bQcfLMdSJ+RsDv0SpMfSGQcQlOPr7WTcuU0fk</w:t>
      </w:r>
    </w:p>
    <w:p w14:paraId="2688A420" w14:textId="77777777" w:rsidR="00583D55" w:rsidRDefault="00583D55" w:rsidP="000E5536">
      <w:pPr>
        <w:pStyle w:val="Code"/>
      </w:pPr>
      <w:r>
        <w:t>Ild8kFBhcgwDM3FyR6QbiUhqQsn8eioVxvQ53QKbUX4=</w:t>
      </w:r>
    </w:p>
    <w:p w14:paraId="630D20E3" w14:textId="77777777" w:rsidR="00583D55" w:rsidRDefault="00583D55" w:rsidP="000E5536">
      <w:pPr>
        <w:pStyle w:val="Code"/>
      </w:pPr>
      <w:r>
        <w:t>-----END RSA PRIVATE KEY-----</w:t>
      </w:r>
    </w:p>
    <w:p w14:paraId="09B38653" w14:textId="77777777" w:rsidR="00583D55" w:rsidRDefault="00583D55" w:rsidP="000E5536">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0E5536">
      <w:pPr>
        <w:pStyle w:val="BodyText2"/>
      </w:pPr>
      <w:r>
        <w:t>Four most useful commands:</w:t>
      </w:r>
    </w:p>
    <w:p w14:paraId="49A9D2DC" w14:textId="77777777" w:rsidR="00583D55" w:rsidRDefault="00583D55" w:rsidP="000E5536">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0E5536">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0E5536">
      <w:pPr>
        <w:pStyle w:val="Code"/>
      </w:pPr>
      <w:r>
        <w:t>class ListOfThumbnails(object):</w:t>
      </w:r>
    </w:p>
    <w:p w14:paraId="5AEC567C" w14:textId="77777777" w:rsidR="00583D55" w:rsidRDefault="00583D55" w:rsidP="000E5536">
      <w:pPr>
        <w:pStyle w:val="Code"/>
      </w:pPr>
      <w:r>
        <w:t xml:space="preserve">    def __init__(self, *thumbnails):</w:t>
      </w:r>
    </w:p>
    <w:p w14:paraId="37BEBB93" w14:textId="77777777" w:rsidR="00583D55" w:rsidRDefault="00583D55" w:rsidP="000E5536">
      <w:pPr>
        <w:pStyle w:val="Code"/>
      </w:pPr>
      <w:r>
        <w:t xml:space="preserve">        self.thumbnails = thumbnails</w:t>
      </w:r>
    </w:p>
    <w:p w14:paraId="2B2EC441" w14:textId="77777777" w:rsidR="00583D55" w:rsidRDefault="00583D55" w:rsidP="000E5536">
      <w:pPr>
        <w:pStyle w:val="Code"/>
      </w:pPr>
      <w:r>
        <w:t xml:space="preserve">    def _repr_html_(self):</w:t>
      </w:r>
    </w:p>
    <w:p w14:paraId="3C2BC0E3" w14:textId="77777777" w:rsidR="00583D55" w:rsidRDefault="00583D55" w:rsidP="000E5536">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0E5536">
      <w:pPr>
        <w:pStyle w:val="BodyText2"/>
      </w:pPr>
      <w:r>
        <w:t>Then you can simply use the class to display the thumnails on the page:</w:t>
      </w:r>
    </w:p>
    <w:p w14:paraId="3C2F9C5E" w14:textId="77777777" w:rsidR="00583D55" w:rsidRDefault="00583D55" w:rsidP="000E5536">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0E5536">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lastRenderedPageBreak/>
        <w:t>Using Matplotlib</w:t>
      </w:r>
    </w:p>
    <w:p w14:paraId="7A3E50CB" w14:textId="77777777" w:rsidR="00583D55" w:rsidRDefault="00583D55" w:rsidP="000E5536">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0E5536">
      <w:pPr>
        <w:pStyle w:val="Code"/>
      </w:pPr>
      <w:r>
        <w:t>%pylab inline</w:t>
      </w:r>
    </w:p>
    <w:p w14:paraId="156906F6" w14:textId="77777777" w:rsidR="00583D55" w:rsidRPr="00C473B5" w:rsidRDefault="00583D55" w:rsidP="000E5536">
      <w:pPr>
        <w:pStyle w:val="Code"/>
      </w:pPr>
      <w:r>
        <w:t>plt.plot([1,2,3,4], [1,4,9,16])</w:t>
      </w:r>
    </w:p>
    <w:p w14:paraId="319DB291" w14:textId="77777777" w:rsidR="004B461D" w:rsidRDefault="004B461D" w:rsidP="000E5536">
      <w:pPr>
        <w:pStyle w:val="Heading5"/>
      </w:pPr>
      <w:r>
        <w:t>Python IDLE</w:t>
      </w:r>
    </w:p>
    <w:p w14:paraId="09D835C0" w14:textId="77777777" w:rsidR="004B461D" w:rsidRPr="003A2F8E" w:rsidRDefault="004B461D" w:rsidP="000E5536">
      <w:pPr>
        <w:pStyle w:val="BodyText2"/>
      </w:pPr>
      <w:r>
        <w:t>No code completion or intellisense.</w:t>
      </w:r>
    </w:p>
    <w:p w14:paraId="03CBAC1E" w14:textId="77777777" w:rsidR="00BE6673" w:rsidRDefault="00BE6673" w:rsidP="00BE6673">
      <w:pPr>
        <w:pStyle w:val="Heading5"/>
      </w:pPr>
      <w:r>
        <w:t>QTConsole</w:t>
      </w:r>
    </w:p>
    <w:p w14:paraId="3CB8D658" w14:textId="77777777" w:rsidR="00302003" w:rsidRDefault="00302003" w:rsidP="00302003">
      <w:pPr>
        <w:pStyle w:val="Heading6"/>
      </w:pPr>
      <w:r>
        <w:t>Installation</w:t>
      </w:r>
    </w:p>
    <w:p w14:paraId="1A03CB55" w14:textId="77777777" w:rsidR="00302003" w:rsidRPr="00F57C88" w:rsidRDefault="00302003" w:rsidP="00302003">
      <w:pPr>
        <w:pStyle w:val="BodyText2"/>
      </w:pPr>
      <w:r>
        <w:t>Part of the Anaconda distribution.</w:t>
      </w:r>
    </w:p>
    <w:p w14:paraId="32820350" w14:textId="3A75E280" w:rsidR="007D4DBC" w:rsidRDefault="007D4DBC" w:rsidP="007D4DBC">
      <w:pPr>
        <w:pStyle w:val="Heading6"/>
      </w:pPr>
      <w:r>
        <w:t>Configuration</w:t>
      </w:r>
    </w:p>
    <w:p w14:paraId="118AD277" w14:textId="1A4CC295" w:rsidR="00302003" w:rsidRDefault="00302003" w:rsidP="00302003">
      <w:pPr>
        <w:pStyle w:val="Heading7"/>
      </w:pPr>
      <w:r>
        <w:t>Connecting to remote kernels</w:t>
      </w:r>
    </w:p>
    <w:p w14:paraId="0DD18115" w14:textId="4673F26C" w:rsidR="00302003" w:rsidRDefault="00302003" w:rsidP="00302003">
      <w:pPr>
        <w:pStyle w:val="BodyText2"/>
      </w:pPr>
      <w:r>
        <w:t xml:space="preserve">You can connect it to a running Python Kernel - see here: </w:t>
      </w:r>
      <w:hyperlink r:id="rId1182" w:history="1">
        <w:r w:rsidRPr="00F93921">
          <w:rPr>
            <w:rStyle w:val="Hyperlink"/>
          </w:rPr>
          <w:t>http://jupyter-notebook.readthedocs.io/en/latest/examples/Notebook/Connecting%20with%20the%20Qt%20Console.html</w:t>
        </w:r>
      </w:hyperlink>
      <w:r>
        <w:t xml:space="preserve"> </w:t>
      </w:r>
    </w:p>
    <w:p w14:paraId="6927E7D5" w14:textId="1C42BB3C" w:rsidR="00487395" w:rsidRDefault="00487395" w:rsidP="00302003">
      <w:pPr>
        <w:pStyle w:val="BodyText2"/>
      </w:pPr>
      <w:r>
        <w:t>For the Udacity Deep Learning Jupyter Notebooks that are running on the tensor-flow Cloud9 workspace, thi</w:t>
      </w:r>
      <w:r w:rsidR="002B0635">
        <w:t xml:space="preserve">s is the connection information (from </w:t>
      </w:r>
      <w:r w:rsidR="002B0635" w:rsidRPr="002B0635">
        <w:t>%connect_info</w:t>
      </w:r>
      <w:r w:rsidR="002B0635">
        <w:t xml:space="preserve"> magic):</w:t>
      </w:r>
    </w:p>
    <w:p w14:paraId="37B90F5C" w14:textId="77777777" w:rsidR="00487395" w:rsidRDefault="00487395" w:rsidP="00487395">
      <w:pPr>
        <w:pStyle w:val="Code"/>
      </w:pPr>
      <w:r>
        <w:t>{</w:t>
      </w:r>
    </w:p>
    <w:p w14:paraId="518F0314" w14:textId="77777777" w:rsidR="00487395" w:rsidRDefault="00487395" w:rsidP="00487395">
      <w:pPr>
        <w:pStyle w:val="Code"/>
      </w:pPr>
      <w:r>
        <w:t xml:space="preserve">  "stdin_port": 43319, </w:t>
      </w:r>
    </w:p>
    <w:p w14:paraId="7675FB1E" w14:textId="77777777" w:rsidR="00487395" w:rsidRDefault="00487395" w:rsidP="00487395">
      <w:pPr>
        <w:pStyle w:val="Code"/>
      </w:pPr>
      <w:r>
        <w:t xml:space="preserve">  "ip": "127.0.0.1", </w:t>
      </w:r>
    </w:p>
    <w:p w14:paraId="272F9A79" w14:textId="77777777" w:rsidR="00487395" w:rsidRDefault="00487395" w:rsidP="00487395">
      <w:pPr>
        <w:pStyle w:val="Code"/>
      </w:pPr>
      <w:r>
        <w:t xml:space="preserve">  "control_port": 54647, </w:t>
      </w:r>
    </w:p>
    <w:p w14:paraId="6845CF13" w14:textId="77777777" w:rsidR="00487395" w:rsidRDefault="00487395" w:rsidP="00487395">
      <w:pPr>
        <w:pStyle w:val="Code"/>
      </w:pPr>
      <w:r>
        <w:t xml:space="preserve">  "hb_port": 41599, </w:t>
      </w:r>
    </w:p>
    <w:p w14:paraId="5925F1CE" w14:textId="77777777" w:rsidR="00487395" w:rsidRDefault="00487395" w:rsidP="00487395">
      <w:pPr>
        <w:pStyle w:val="Code"/>
      </w:pPr>
      <w:r>
        <w:t xml:space="preserve">  "signature_scheme": "hmac-sha256", </w:t>
      </w:r>
    </w:p>
    <w:p w14:paraId="1FBA46E0" w14:textId="77777777" w:rsidR="00487395" w:rsidRDefault="00487395" w:rsidP="00487395">
      <w:pPr>
        <w:pStyle w:val="Code"/>
      </w:pPr>
      <w:r>
        <w:t xml:space="preserve">  "key": "672417d0-12e2-4724-94e1-496859aa03bc", </w:t>
      </w:r>
    </w:p>
    <w:p w14:paraId="483DCD73" w14:textId="77777777" w:rsidR="00487395" w:rsidRDefault="00487395" w:rsidP="00487395">
      <w:pPr>
        <w:pStyle w:val="Code"/>
      </w:pPr>
      <w:r>
        <w:t xml:space="preserve">  "kernel_name": "", </w:t>
      </w:r>
    </w:p>
    <w:p w14:paraId="05FF98F6" w14:textId="77777777" w:rsidR="00487395" w:rsidRDefault="00487395" w:rsidP="00487395">
      <w:pPr>
        <w:pStyle w:val="Code"/>
      </w:pPr>
      <w:r>
        <w:t xml:space="preserve">  "shell_port": 34427, </w:t>
      </w:r>
    </w:p>
    <w:p w14:paraId="399BC339" w14:textId="77777777" w:rsidR="00487395" w:rsidRDefault="00487395" w:rsidP="00487395">
      <w:pPr>
        <w:pStyle w:val="Code"/>
      </w:pPr>
      <w:r>
        <w:t xml:space="preserve">  "transport": "tcp", </w:t>
      </w:r>
    </w:p>
    <w:p w14:paraId="279D41D8" w14:textId="77777777" w:rsidR="00487395" w:rsidRDefault="00487395" w:rsidP="00487395">
      <w:pPr>
        <w:pStyle w:val="Code"/>
      </w:pPr>
      <w:r>
        <w:t xml:space="preserve">  "iopub_port": 54811</w:t>
      </w:r>
    </w:p>
    <w:p w14:paraId="01B47111" w14:textId="23AB56B1" w:rsidR="00487395" w:rsidRDefault="00487395" w:rsidP="00487395">
      <w:pPr>
        <w:pStyle w:val="Code"/>
      </w:pPr>
      <w:r>
        <w:t>}</w:t>
      </w:r>
    </w:p>
    <w:p w14:paraId="7F298389" w14:textId="42FCAA6B" w:rsidR="00E95BE5" w:rsidRDefault="00E95BE5" w:rsidP="00E95BE5">
      <w:pPr>
        <w:pStyle w:val="BodyText2"/>
      </w:pPr>
      <w:r>
        <w:t>Saved this to the file ‘</w:t>
      </w:r>
      <w:r w:rsidRPr="00E95BE5">
        <w:t>E:\cottaan\Documents</w:t>
      </w:r>
      <w:r>
        <w:t>\</w:t>
      </w:r>
      <w:r w:rsidRPr="00E95BE5">
        <w:t>udacity_notebook.json</w:t>
      </w:r>
      <w:r>
        <w:t>’</w:t>
      </w:r>
      <w:r w:rsidR="00F30C25">
        <w:t xml:space="preserve"> then entered this at the cmd line:</w:t>
      </w:r>
    </w:p>
    <w:p w14:paraId="5F57D12C" w14:textId="77777777" w:rsidR="00F30C25" w:rsidRDefault="00F30C25" w:rsidP="00F30C25">
      <w:pPr>
        <w:pStyle w:val="Unix"/>
      </w:pPr>
      <w:r>
        <w:t>C:\Users\cottaan&gt;jupyter qtconsole --existing E:\cottaan\Documents\udacity_notebook.json</w:t>
      </w:r>
    </w:p>
    <w:p w14:paraId="1FAC0803" w14:textId="6FA69F03" w:rsidR="00F30C25" w:rsidRDefault="00F30C25" w:rsidP="00F30C25">
      <w:pPr>
        <w:pStyle w:val="Unix"/>
      </w:pPr>
      <w:r>
        <w:t>[JupyterQtConsoleApp] WARNING | kernel died: 3.0</w:t>
      </w:r>
    </w:p>
    <w:p w14:paraId="662F3012" w14:textId="2053AD34" w:rsidR="00F30C25" w:rsidRPr="00302003" w:rsidRDefault="00F30C25" w:rsidP="00F30C25">
      <w:pPr>
        <w:pStyle w:val="BodyText2"/>
      </w:pPr>
      <w:r>
        <w:t>Presum</w:t>
      </w:r>
      <w:r w:rsidR="00D726D9">
        <w:t>ably being blocked by JRC proxy or by the Cloud9 proxy which blocks all incoming calls.</w:t>
      </w:r>
    </w:p>
    <w:p w14:paraId="29F2DDDB" w14:textId="77777777" w:rsidR="00302003" w:rsidRDefault="00302003" w:rsidP="00302003">
      <w:pPr>
        <w:pStyle w:val="Heading6"/>
      </w:pPr>
      <w:r>
        <w:t>Using</w:t>
      </w:r>
    </w:p>
    <w:p w14:paraId="5AADAEB2" w14:textId="79D3C8F8" w:rsidR="00F57C88" w:rsidRDefault="00F57C88" w:rsidP="00302003">
      <w:pPr>
        <w:pStyle w:val="Heading7"/>
      </w:pPr>
      <w:r>
        <w:t>Magics</w:t>
      </w:r>
    </w:p>
    <w:p w14:paraId="4CD1C050" w14:textId="652C85D2" w:rsidR="00F57C88" w:rsidRPr="00F57C88" w:rsidRDefault="00F57C88" w:rsidP="00F57C88">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0E5536">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lastRenderedPageBreak/>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183" w:anchor="windows'" w:history="1">
        <w:r w:rsidRPr="0077669C">
          <w:rPr>
            <w:rStyle w:val="Hyperlink"/>
          </w:rPr>
          <w:t>http://pypi.python.org/pypi/setuptools#windows'</w:t>
        </w:r>
      </w:hyperlink>
    </w:p>
    <w:p w14:paraId="55229B30" w14:textId="77777777" w:rsidR="009D2154" w:rsidRDefault="009D2154" w:rsidP="009D215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9D2154">
      <w:pPr>
        <w:pStyle w:val="BodyText2"/>
      </w:pPr>
      <w:r>
        <w:t>and while it was running I updated the feedback in the 'Species To Raster' tool and then in the next iteration the feedback was shown!! Brilliant.</w:t>
      </w:r>
    </w:p>
    <w:p w14:paraId="6FF9A2DD" w14:textId="77777777" w:rsidR="009D2154" w:rsidRDefault="009D2154" w:rsidP="009D2154">
      <w:pPr>
        <w:pStyle w:val="BodyText2"/>
      </w:pPr>
      <w:r>
        <w:t>After installing ArcGIS 10.1, I am getting errors running Python:</w:t>
      </w:r>
    </w:p>
    <w:p w14:paraId="56E9DC50" w14:textId="77777777" w:rsidR="009D2154" w:rsidRDefault="009D2154" w:rsidP="009D2154">
      <w:pPr>
        <w:pStyle w:val="Code"/>
      </w:pPr>
      <w:r>
        <w:t>Exception occurred executing command line.</w:t>
      </w:r>
    </w:p>
    <w:p w14:paraId="64B5D5C8" w14:textId="77777777" w:rsidR="009D2154" w:rsidRDefault="009D2154" w:rsidP="009D2154">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9D215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9D2154">
      <w:pPr>
        <w:pStyle w:val="BodyText2"/>
      </w:pPr>
      <w:r>
        <w:t>In Aptana click Window | Preferences | PyDev | Interpreter – Python and click on New..</w:t>
      </w:r>
    </w:p>
    <w:p w14:paraId="05827536" w14:textId="77777777" w:rsidR="009D2154" w:rsidRPr="00931C43" w:rsidRDefault="009D2154" w:rsidP="009D215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2C074E">
      <w:pPr>
        <w:pStyle w:val="BodyText2"/>
      </w:pPr>
      <w:r>
        <w:t>Python has a built-in documentation tool which is called pydoc:</w:t>
      </w:r>
    </w:p>
    <w:p w14:paraId="60FC3BFD" w14:textId="77777777" w:rsidR="002C074E" w:rsidRDefault="002C074E" w:rsidP="002C074E">
      <w:pPr>
        <w:pStyle w:val="Code"/>
      </w:pPr>
      <w:r>
        <w:t>[webuser@h05-dev-vm3 ~]$ find / -name pydoc 2&gt;/dev/null</w:t>
      </w:r>
    </w:p>
    <w:p w14:paraId="47965404" w14:textId="77777777" w:rsidR="002C074E" w:rsidRDefault="002C074E" w:rsidP="002C074E">
      <w:pPr>
        <w:pStyle w:val="Code"/>
      </w:pPr>
      <w:r>
        <w:t>/usr/bin/pydoc</w:t>
      </w:r>
      <w:r w:rsidRPr="00867AED">
        <w:t xml:space="preserve"> </w:t>
      </w:r>
    </w:p>
    <w:p w14:paraId="6D220800" w14:textId="77777777" w:rsidR="002C074E" w:rsidRDefault="002C074E" w:rsidP="002C074E">
      <w:pPr>
        <w:pStyle w:val="Code"/>
      </w:pPr>
      <w:r w:rsidRPr="00407311">
        <w:t>[webuser@h05-dev-vm3 ~]$ ../../usr/bin/pydoc -w ../../srv/www/dopa-services/cgi-bin/services</w:t>
      </w:r>
    </w:p>
    <w:p w14:paraId="4D99CD14" w14:textId="77777777" w:rsidR="002C074E" w:rsidRDefault="002C074E" w:rsidP="002C074E">
      <w:pPr>
        <w:pStyle w:val="Code"/>
      </w:pPr>
      <w:r w:rsidRPr="003F4D1B">
        <w:t>problem in ../../srv/www/dopa-services/cgi-bin/services - &lt;type 'exceptions.ImportError'&gt;: No module named earthEngine</w:t>
      </w:r>
    </w:p>
    <w:p w14:paraId="205D5375" w14:textId="77777777" w:rsidR="002C074E" w:rsidRDefault="002C074E" w:rsidP="002C074E">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221477">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221477">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lastRenderedPageBreak/>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D96B97">
      <w:pPr>
        <w:pStyle w:val="Unix"/>
      </w:pPr>
      <w:r>
        <w:t>&gt;&gt;&gt; import shutil</w:t>
      </w:r>
    </w:p>
    <w:p w14:paraId="3D3461F5" w14:textId="34494896" w:rsidR="009D2154" w:rsidRDefault="009D2154" w:rsidP="00D96B97">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7704B5">
      <w:pPr>
        <w:pStyle w:val="Code"/>
      </w:pPr>
      <w:r>
        <w:t>{u'points': [u'[-4.207931039098862,14.349306008544257]', u'[-4.206931039098862,14.349306008544257]'], u'sceneid': u'LANDSAT/LC8_L1T_TOA/LC81970502017085LGN00'}  FAILS</w:t>
      </w:r>
    </w:p>
    <w:p w14:paraId="5E5A66C2" w14:textId="49087176" w:rsidR="007704B5" w:rsidRDefault="007704B5" w:rsidP="007704B5">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0E5536">
      <w:pPr>
        <w:pStyle w:val="BodyText2"/>
      </w:pPr>
      <w:r>
        <w:t xml:space="preserve">CairoSVG which is a Python module to convert svg to a png. Here is an example: </w:t>
      </w:r>
    </w:p>
    <w:p w14:paraId="00BFD3B1" w14:textId="77777777" w:rsidR="00D5148F" w:rsidRDefault="00D5148F" w:rsidP="000E5536">
      <w:pPr>
        <w:pStyle w:val="Code"/>
      </w:pPr>
      <w:r>
        <w:t>&gt;&gt;&gt; import cairosvg</w:t>
      </w:r>
    </w:p>
    <w:p w14:paraId="5A28CE6B" w14:textId="77777777" w:rsidR="00D5148F" w:rsidRPr="00774671" w:rsidRDefault="00D5148F" w:rsidP="000E5536">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195" w:name="_Ref416881125"/>
      <w:r>
        <w:t>Fiona</w:t>
      </w:r>
    </w:p>
    <w:p w14:paraId="047D314A" w14:textId="424C3037" w:rsidR="0076379C" w:rsidRDefault="0076379C" w:rsidP="0076379C">
      <w:pPr>
        <w:pStyle w:val="Heading6"/>
      </w:pPr>
      <w:r>
        <w:t>Installation</w:t>
      </w:r>
    </w:p>
    <w:p w14:paraId="131764FD" w14:textId="5F240914" w:rsidR="00C839B4" w:rsidRDefault="00C839B4" w:rsidP="00E5562E">
      <w:pPr>
        <w:pStyle w:val="BodyText2"/>
      </w:pPr>
      <w:r>
        <w:t>Installed on my Windows machine with:</w:t>
      </w:r>
    </w:p>
    <w:p w14:paraId="2B9A7C8D" w14:textId="2F025872" w:rsidR="00C839B4" w:rsidRDefault="00C839B4" w:rsidP="00D96B97">
      <w:pPr>
        <w:pStyle w:val="Unix"/>
      </w:pPr>
      <w:r>
        <w:t>Conda install Fiona</w:t>
      </w:r>
    </w:p>
    <w:p w14:paraId="0F377735" w14:textId="14C45F38" w:rsidR="00C839B4" w:rsidRPr="00C839B4" w:rsidRDefault="00C839B4" w:rsidP="00C839B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E5562E">
      <w:pPr>
        <w:pStyle w:val="BodyText2"/>
      </w:pPr>
      <w:r>
        <w:t xml:space="preserve">User manual here </w:t>
      </w:r>
      <w:hyperlink r:id="rId1184"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195"/>
    </w:p>
    <w:p w14:paraId="6E731132" w14:textId="77777777" w:rsidR="00D5148F" w:rsidRDefault="00D5148F" w:rsidP="00D96B97">
      <w:pPr>
        <w:pStyle w:val="Unix"/>
      </w:pPr>
      <w:r>
        <w:t xml:space="preserve">wget </w:t>
      </w:r>
      <w:hyperlink r:id="rId1185" w:history="1">
        <w:r w:rsidRPr="00795200">
          <w:rPr>
            <w:rStyle w:val="Hyperlink"/>
          </w:rPr>
          <w:t>http://www.saddi.com/software/flup/dist/flup-1.0.2.tar.gz</w:t>
        </w:r>
      </w:hyperlink>
    </w:p>
    <w:p w14:paraId="4F679C88" w14:textId="77777777" w:rsidR="00D5148F" w:rsidRDefault="00D5148F" w:rsidP="00D96B97">
      <w:pPr>
        <w:pStyle w:val="Unix"/>
      </w:pPr>
      <w:r w:rsidRPr="008C6890">
        <w:t>tar -xvzf flup-1.0.2.tar.gz</w:t>
      </w:r>
    </w:p>
    <w:p w14:paraId="54ECE080" w14:textId="77777777" w:rsidR="00D5148F" w:rsidRDefault="00D5148F" w:rsidP="00D96B97">
      <w:pPr>
        <w:pStyle w:val="Unix"/>
      </w:pPr>
      <w:r>
        <w:t>cd flup-1.0.2</w:t>
      </w:r>
    </w:p>
    <w:p w14:paraId="1E6D7933" w14:textId="77777777" w:rsidR="00D5148F" w:rsidRPr="008C6890" w:rsidRDefault="00D5148F" w:rsidP="000E5536">
      <w:pPr>
        <w:pStyle w:val="Code"/>
      </w:pPr>
      <w:r>
        <w:t xml:space="preserve">python setup.py </w:t>
      </w:r>
      <w:r w:rsidRPr="000530F6">
        <w:t>install</w:t>
      </w:r>
    </w:p>
    <w:p w14:paraId="732E1FD7" w14:textId="77777777" w:rsidR="00221477" w:rsidRDefault="00221477" w:rsidP="00221477">
      <w:pPr>
        <w:pStyle w:val="Heading5"/>
      </w:pPr>
      <w:bookmarkStart w:id="196" w:name="_Ref416955918"/>
      <w:r>
        <w:t>GDAL Bindings</w:t>
      </w:r>
    </w:p>
    <w:p w14:paraId="4B886D5F" w14:textId="77777777" w:rsidR="00221477" w:rsidRDefault="00221477" w:rsidP="00221477">
      <w:pPr>
        <w:pStyle w:val="BodyText2"/>
      </w:pPr>
      <w:r>
        <w:t>Installed on Cloud9 on 8/2/17:</w:t>
      </w:r>
    </w:p>
    <w:p w14:paraId="4BD8AF80" w14:textId="77777777" w:rsidR="00221477" w:rsidRPr="00A33A17" w:rsidRDefault="00221477" w:rsidP="00221477">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8809F7" w:rsidP="000E5536">
      <w:pPr>
        <w:pStyle w:val="BodyText2"/>
      </w:pPr>
      <w:hyperlink r:id="rId1186"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0E5536">
      <w:pPr>
        <w:pStyle w:val="Code"/>
      </w:pPr>
      <w:r>
        <w:lastRenderedPageBreak/>
        <w:t>&gt;&gt;&gt; import geopy</w:t>
      </w:r>
    </w:p>
    <w:p w14:paraId="6675D0C7" w14:textId="77777777" w:rsidR="00D5148F" w:rsidRDefault="00D5148F" w:rsidP="000E5536">
      <w:pPr>
        <w:pStyle w:val="Code"/>
      </w:pPr>
      <w:r w:rsidRPr="00947E1E">
        <w:t>&gt;&gt;&gt; from geopy.geocoders import GeoNames</w:t>
      </w:r>
    </w:p>
    <w:p w14:paraId="50D75DED" w14:textId="77777777" w:rsidR="00D5148F" w:rsidRDefault="00D5148F" w:rsidP="000E5536">
      <w:pPr>
        <w:pStyle w:val="Code"/>
      </w:pPr>
      <w:r w:rsidRPr="00947E1E">
        <w:t>&gt;&gt;&gt; geolocator = GeoNames(username="iwc_importer")</w:t>
      </w:r>
    </w:p>
    <w:p w14:paraId="713B1BB2" w14:textId="77777777" w:rsidR="00D5148F" w:rsidRDefault="00D5148F" w:rsidP="000E5536">
      <w:pPr>
        <w:pStyle w:val="Code"/>
      </w:pPr>
      <w:r w:rsidRPr="00855970">
        <w:t>&gt;&gt;&gt; geolocator.geocode("Ailuk",timeout=5000)</w:t>
      </w:r>
    </w:p>
    <w:p w14:paraId="03A26A43" w14:textId="77777777" w:rsidR="00D5148F" w:rsidRDefault="00D5148F" w:rsidP="000E5536">
      <w:pPr>
        <w:pStyle w:val="Code"/>
      </w:pPr>
      <w:r w:rsidRPr="00855970">
        <w:t>Location((10.28621, 169.92176, 0.0))</w:t>
      </w:r>
    </w:p>
    <w:p w14:paraId="3B85A4BA" w14:textId="77777777" w:rsidR="00D5148F" w:rsidRDefault="00D5148F" w:rsidP="000E5536">
      <w:pPr>
        <w:pStyle w:val="Heading5"/>
      </w:pPr>
      <w:r>
        <w:t>lxml</w:t>
      </w:r>
      <w:bookmarkEnd w:id="196"/>
    </w:p>
    <w:p w14:paraId="110D3A88" w14:textId="77777777" w:rsidR="00D5148F" w:rsidRDefault="00D5148F" w:rsidP="000E5536">
      <w:pPr>
        <w:pStyle w:val="BodyText2"/>
      </w:pPr>
      <w:r>
        <w:t>You need to install libxml2, libxslt and lib32z1 for lxml to install properly.</w:t>
      </w:r>
    </w:p>
    <w:p w14:paraId="438B2768" w14:textId="77777777" w:rsidR="00D5148F" w:rsidRDefault="00D5148F" w:rsidP="00D96B97">
      <w:pPr>
        <w:pStyle w:val="Unix"/>
      </w:pPr>
      <w:r w:rsidRPr="001406A7">
        <w:t>sudo apt-get install libxml2-dev libxslt-dev python-dev</w:t>
      </w:r>
    </w:p>
    <w:p w14:paraId="4C739CDE" w14:textId="77777777" w:rsidR="00D5148F" w:rsidRDefault="00D5148F" w:rsidP="00D96B97">
      <w:pPr>
        <w:pStyle w:val="Unix"/>
      </w:pPr>
      <w:r w:rsidRPr="00E41E46">
        <w:t>sudo apt-get install lib32z1-dev</w:t>
      </w:r>
    </w:p>
    <w:p w14:paraId="0A55D38F" w14:textId="77777777" w:rsidR="00D5148F" w:rsidRDefault="00D5148F" w:rsidP="00D96B97">
      <w:pPr>
        <w:pStyle w:val="Unix"/>
      </w:pPr>
      <w:r>
        <w:t xml:space="preserve">wget </w:t>
      </w:r>
      <w:hyperlink r:id="rId1187" w:history="1">
        <w:r w:rsidRPr="00795200">
          <w:rPr>
            <w:rStyle w:val="Hyperlink"/>
          </w:rPr>
          <w:t>https://pypi.python.org/packages/source/l/lxml/lxml-3.4.3.tar.gz</w:t>
        </w:r>
      </w:hyperlink>
    </w:p>
    <w:p w14:paraId="19A1BF70" w14:textId="77777777" w:rsidR="00D5148F" w:rsidRDefault="00D5148F" w:rsidP="00D96B97">
      <w:pPr>
        <w:pStyle w:val="Unix"/>
      </w:pPr>
      <w:r w:rsidRPr="00630613">
        <w:t>tar -xvzf</w:t>
      </w:r>
      <w:r>
        <w:t xml:space="preserve"> </w:t>
      </w:r>
      <w:r w:rsidRPr="005C3442">
        <w:t>lxml-3.4.3.tar.gz</w:t>
      </w:r>
    </w:p>
    <w:p w14:paraId="6D39DEC9" w14:textId="77777777" w:rsidR="00D5148F" w:rsidRDefault="00D5148F" w:rsidP="00D96B97">
      <w:pPr>
        <w:pStyle w:val="Unix"/>
      </w:pPr>
      <w:r w:rsidRPr="00F74EC0">
        <w:t>cd lxml-3.4.3/</w:t>
      </w:r>
    </w:p>
    <w:p w14:paraId="6024C093" w14:textId="77777777" w:rsidR="00D5148F" w:rsidRDefault="00D5148F" w:rsidP="00D96B97">
      <w:pPr>
        <w:pStyle w:val="Unix"/>
      </w:pPr>
      <w:r>
        <w:t>sudo python setup.py install</w:t>
      </w:r>
    </w:p>
    <w:p w14:paraId="7CFCB578" w14:textId="77777777" w:rsidR="00D5148F" w:rsidRDefault="00D5148F" w:rsidP="000E5536">
      <w:pPr>
        <w:pStyle w:val="BodyText2"/>
      </w:pPr>
      <w:r w:rsidRPr="00930A2D">
        <w:t>error: command 'x86_64-linux-gnu-gcc' failed with exit status 1</w:t>
      </w:r>
    </w:p>
    <w:p w14:paraId="05CAB648" w14:textId="77777777" w:rsidR="00D5148F" w:rsidRPr="005C3442" w:rsidRDefault="00D5148F" w:rsidP="000E5536">
      <w:pPr>
        <w:pStyle w:val="BodyText2"/>
      </w:pPr>
      <w:r>
        <w:t xml:space="preserve">Tried installing libxml2 and libxslt but same error. Tried adding swap memory (following </w:t>
      </w:r>
      <w:hyperlink r:id="rId1188"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0E5536">
      <w:pPr>
        <w:pStyle w:val="BodyText2"/>
      </w:pPr>
      <w:r>
        <w:t xml:space="preserve">Very useful library for plotting and charting. API documentation is </w:t>
      </w:r>
      <w:hyperlink r:id="rId1189"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0E5536">
      <w:pPr>
        <w:pStyle w:val="BodyText2"/>
      </w:pPr>
      <w:r>
        <w:t>You can use structured arrays to retrieve data from tables in ArcGIS and then work with selections of the data:</w:t>
      </w:r>
    </w:p>
    <w:p w14:paraId="64098B7C" w14:textId="77777777" w:rsidR="00D5148F" w:rsidRDefault="00D5148F" w:rsidP="000E5536">
      <w:pPr>
        <w:pStyle w:val="Code"/>
      </w:pPr>
      <w:r>
        <w:t>&gt;&gt;&gt; feature_groups = arcpy.da.TableToNumPyArray("unique_overlaps_sorted",["OriginObjectID","DestinationObjectID","overlap_count","grp"], null_value=0)</w:t>
      </w:r>
    </w:p>
    <w:p w14:paraId="5D39015E" w14:textId="77777777" w:rsidR="00D5148F" w:rsidRDefault="00D5148F" w:rsidP="000E5536">
      <w:pPr>
        <w:pStyle w:val="Code"/>
      </w:pPr>
      <w:r>
        <w:t>&gt;&gt;&gt; feature_groups['OriginObjectID']</w:t>
      </w:r>
    </w:p>
    <w:p w14:paraId="6EF64D82" w14:textId="77777777" w:rsidR="00D5148F" w:rsidRDefault="00D5148F" w:rsidP="000E5536">
      <w:pPr>
        <w:pStyle w:val="Code"/>
      </w:pPr>
      <w:r>
        <w:t>array([ 7,  7,  7,  7,  7,  7,  7,  7,  7,  7,  7,  9,  9,  9,  9,  9,  1,</w:t>
      </w:r>
    </w:p>
    <w:p w14:paraId="7A0876AC" w14:textId="77777777" w:rsidR="00D5148F" w:rsidRDefault="00D5148F" w:rsidP="000E5536">
      <w:pPr>
        <w:pStyle w:val="Code"/>
      </w:pPr>
      <w:r>
        <w:t xml:space="preserve">        1,  1,  1,  1,  4,  4,  3,  3,  4, 21, 21, 21,  3,  4,  3, 21,  5,</w:t>
      </w:r>
    </w:p>
    <w:p w14:paraId="31BDADD4" w14:textId="77777777" w:rsidR="00D5148F" w:rsidRDefault="00D5148F" w:rsidP="000E5536">
      <w:pPr>
        <w:pStyle w:val="Code"/>
      </w:pPr>
      <w:r>
        <w:t xml:space="preserve">       16, 22,  2,  2, 22, 16,  5,  6, 19, 18, 15, 10])</w:t>
      </w:r>
    </w:p>
    <w:p w14:paraId="54C275E8" w14:textId="77777777" w:rsidR="00D5148F" w:rsidRDefault="00D5148F" w:rsidP="000E5536">
      <w:pPr>
        <w:pStyle w:val="Code"/>
      </w:pPr>
      <w:r>
        <w:t xml:space="preserve">&gt;&gt;&gt; </w:t>
      </w:r>
      <w:r w:rsidRPr="00A70A22">
        <w:t>numpy.where(feature_groups['OriginObjectID']==7)</w:t>
      </w:r>
    </w:p>
    <w:p w14:paraId="43322198" w14:textId="77777777" w:rsidR="00D5148F" w:rsidRPr="00144BDC" w:rsidRDefault="00D5148F" w:rsidP="000E5536">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0E5536">
      <w:pPr>
        <w:pStyle w:val="BodyText2"/>
      </w:pPr>
      <w:r>
        <w:t xml:space="preserve">Issues with installing on the map server machine. Following the instructions </w:t>
      </w:r>
      <w:hyperlink r:id="rId1190" w:anchor="linux-installation" w:history="1">
        <w:r w:rsidRPr="003C68FB">
          <w:rPr>
            <w:rStyle w:val="Hyperlink"/>
          </w:rPr>
          <w:t>here</w:t>
        </w:r>
      </w:hyperlink>
      <w:r>
        <w:t xml:space="preserve">. Too complex – so following the instructions </w:t>
      </w:r>
      <w:hyperlink r:id="rId1191" w:history="1">
        <w:r w:rsidRPr="00953A9F">
          <w:rPr>
            <w:rStyle w:val="Hyperlink"/>
          </w:rPr>
          <w:t>here</w:t>
        </w:r>
      </w:hyperlink>
      <w:r>
        <w:t xml:space="preserve"> instead.</w:t>
      </w:r>
    </w:p>
    <w:p w14:paraId="2C20C54B" w14:textId="77777777" w:rsidR="00D5148F" w:rsidRDefault="00D5148F" w:rsidP="000E5536">
      <w:pPr>
        <w:pStyle w:val="Heading5"/>
      </w:pPr>
      <w:bookmarkStart w:id="197" w:name="_Ref416948190"/>
      <w:bookmarkStart w:id="198" w:name="_Ref416946800"/>
      <w:r>
        <w:t>OrderedDict</w:t>
      </w:r>
      <w:bookmarkEnd w:id="197"/>
    </w:p>
    <w:p w14:paraId="003DA791" w14:textId="77777777" w:rsidR="00D5148F" w:rsidRDefault="00D5148F" w:rsidP="00D96B97">
      <w:pPr>
        <w:pStyle w:val="Unix"/>
      </w:pPr>
      <w:r>
        <w:t xml:space="preserve">wget </w:t>
      </w:r>
      <w:hyperlink r:id="rId1192" w:history="1">
        <w:r w:rsidRPr="00795200">
          <w:rPr>
            <w:rStyle w:val="Hyperlink"/>
          </w:rPr>
          <w:t>https://pypi.python.org/packages/source/o/ordereddict/ordereddict-1.1.tar.gz</w:t>
        </w:r>
      </w:hyperlink>
    </w:p>
    <w:p w14:paraId="58520691" w14:textId="77777777" w:rsidR="00D5148F" w:rsidRDefault="00D5148F" w:rsidP="00D96B97">
      <w:pPr>
        <w:pStyle w:val="Unix"/>
      </w:pPr>
      <w:r w:rsidRPr="00630613">
        <w:t>tar -xvzf ordereddict-1.1.tar.gz</w:t>
      </w:r>
    </w:p>
    <w:p w14:paraId="5DD2DEEA" w14:textId="77777777" w:rsidR="00D5148F" w:rsidRDefault="00D5148F" w:rsidP="00D96B97">
      <w:pPr>
        <w:pStyle w:val="Unix"/>
      </w:pPr>
      <w:r w:rsidRPr="00F74EC0">
        <w:t>cd ordereddict-1.1/</w:t>
      </w:r>
    </w:p>
    <w:p w14:paraId="7DBE90FE" w14:textId="77777777" w:rsidR="00D5148F" w:rsidRPr="00630613" w:rsidRDefault="00D5148F" w:rsidP="00D96B97">
      <w:pPr>
        <w:pStyle w:val="Unix"/>
      </w:pPr>
      <w:r>
        <w:t>sudo python setup.py install</w:t>
      </w:r>
    </w:p>
    <w:p w14:paraId="46110CB3" w14:textId="77777777" w:rsidR="00D5148F" w:rsidRDefault="00D5148F" w:rsidP="000E5536">
      <w:pPr>
        <w:pStyle w:val="Heading5"/>
      </w:pPr>
      <w:r>
        <w:t>pdfkit</w:t>
      </w:r>
      <w:bookmarkEnd w:id="198"/>
    </w:p>
    <w:p w14:paraId="17210712" w14:textId="77777777" w:rsidR="00D5148F" w:rsidRDefault="00D5148F" w:rsidP="000E5536">
      <w:pPr>
        <w:pStyle w:val="BodyText2"/>
      </w:pPr>
      <w:r>
        <w:t xml:space="preserve">Installation instructions from here </w:t>
      </w:r>
      <w:hyperlink r:id="rId1193" w:history="1">
        <w:r w:rsidRPr="00795200">
          <w:rPr>
            <w:rStyle w:val="Hyperlink"/>
          </w:rPr>
          <w:t>https://github.com/JazzCore/python-pdfkit</w:t>
        </w:r>
      </w:hyperlink>
      <w:r>
        <w:t>. Installing at SPREP (JRC was trickier):</w:t>
      </w:r>
    </w:p>
    <w:p w14:paraId="6919016C" w14:textId="77777777" w:rsidR="00D5148F" w:rsidRDefault="00D5148F" w:rsidP="00D96B97">
      <w:pPr>
        <w:pStyle w:val="Unix"/>
      </w:pPr>
      <w:r>
        <w:t xml:space="preserve">sudo </w:t>
      </w:r>
      <w:r w:rsidRPr="004360C2">
        <w:t>pip install pdfkit</w:t>
      </w:r>
    </w:p>
    <w:p w14:paraId="7F587BCD" w14:textId="77777777" w:rsidR="00D5148F" w:rsidRPr="004360C2" w:rsidRDefault="00D5148F" w:rsidP="00D96B97">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0E5536">
      <w:pPr>
        <w:pStyle w:val="BodyText2"/>
      </w:pPr>
      <w:r>
        <w:t>11/7/16 Tried to install with conda install:</w:t>
      </w:r>
    </w:p>
    <w:p w14:paraId="59C30E0C" w14:textId="77777777" w:rsidR="00393512" w:rsidRDefault="00393512" w:rsidP="00D96B97">
      <w:pPr>
        <w:pStyle w:val="Unix"/>
      </w:pPr>
      <w:r>
        <w:t>C:\Program Files (x86)\Git\bin&gt;conda install psycopg2</w:t>
      </w:r>
    </w:p>
    <w:p w14:paraId="2AFEC3BB" w14:textId="77777777" w:rsidR="00393512" w:rsidRDefault="00393512" w:rsidP="00D96B97">
      <w:pPr>
        <w:pStyle w:val="Unix"/>
      </w:pPr>
      <w:r>
        <w:t>Fetching package metadata: ....</w:t>
      </w:r>
    </w:p>
    <w:p w14:paraId="0AA7A52B" w14:textId="77777777" w:rsidR="00393512" w:rsidRDefault="00393512" w:rsidP="00D96B97">
      <w:pPr>
        <w:pStyle w:val="Unix"/>
      </w:pPr>
      <w:r>
        <w:t>Solving package specifications: .</w:t>
      </w:r>
    </w:p>
    <w:p w14:paraId="5C7819FE" w14:textId="77777777" w:rsidR="00393512" w:rsidRDefault="00393512" w:rsidP="00D96B97">
      <w:pPr>
        <w:pStyle w:val="Unix"/>
      </w:pPr>
      <w:r>
        <w:t>Error:  Package missing in current win-32 channels:</w:t>
      </w:r>
    </w:p>
    <w:p w14:paraId="068A0808" w14:textId="77777777" w:rsidR="00393512" w:rsidRDefault="00393512" w:rsidP="00D96B97">
      <w:pPr>
        <w:pStyle w:val="Unix"/>
      </w:pPr>
      <w:r>
        <w:t xml:space="preserve">  - psycopg2</w:t>
      </w:r>
    </w:p>
    <w:p w14:paraId="03E47CA3" w14:textId="77777777" w:rsidR="00393512" w:rsidRDefault="00393512" w:rsidP="00D96B97">
      <w:pPr>
        <w:pStyle w:val="Unix"/>
      </w:pPr>
      <w:r>
        <w:t>You can search for this package on anaconda.org with</w:t>
      </w:r>
    </w:p>
    <w:p w14:paraId="2CB588DF" w14:textId="4B509433" w:rsidR="00393512" w:rsidRDefault="00393512" w:rsidP="00D96B97">
      <w:pPr>
        <w:pStyle w:val="Unix"/>
      </w:pPr>
      <w:r>
        <w:t xml:space="preserve">    anaconda search -t conda psycopg2</w:t>
      </w:r>
    </w:p>
    <w:p w14:paraId="6D52436A" w14:textId="5F63AE8B" w:rsidR="00393512" w:rsidRDefault="00FA5315" w:rsidP="000E5536">
      <w:pPr>
        <w:pStyle w:val="BodyText2"/>
      </w:pPr>
      <w:r>
        <w:t>Found the package and trying this install:</w:t>
      </w:r>
    </w:p>
    <w:p w14:paraId="7A60E6E6" w14:textId="77777777" w:rsidR="00421188" w:rsidRDefault="00421188" w:rsidP="00D96B97">
      <w:pPr>
        <w:pStyle w:val="Unix"/>
      </w:pPr>
      <w:r>
        <w:lastRenderedPageBreak/>
        <w:t>C:\Program Files (x86)\Git\bin&gt;conda install -c anaconda psycopg2=2.6.1</w:t>
      </w:r>
    </w:p>
    <w:p w14:paraId="7286EE60" w14:textId="77777777" w:rsidR="00421188" w:rsidRDefault="00421188" w:rsidP="00D96B97">
      <w:pPr>
        <w:pStyle w:val="Unix"/>
      </w:pPr>
      <w:r>
        <w:t>Fetching package metadata .........</w:t>
      </w:r>
    </w:p>
    <w:p w14:paraId="3D73DD93" w14:textId="77777777" w:rsidR="00421188" w:rsidRDefault="00421188" w:rsidP="00D96B97">
      <w:pPr>
        <w:pStyle w:val="Unix"/>
      </w:pPr>
      <w:r>
        <w:t>Solving package specifications: .</w:t>
      </w:r>
    </w:p>
    <w:p w14:paraId="21081E41" w14:textId="77777777" w:rsidR="00421188" w:rsidRDefault="00421188" w:rsidP="00D96B97">
      <w:pPr>
        <w:pStyle w:val="Unix"/>
      </w:pPr>
      <w:r>
        <w:t>Error: Package missing in current win-32 channels:</w:t>
      </w:r>
    </w:p>
    <w:p w14:paraId="4F7D72E3" w14:textId="77777777" w:rsidR="00421188" w:rsidRDefault="00421188" w:rsidP="00D96B97">
      <w:pPr>
        <w:pStyle w:val="Unix"/>
      </w:pPr>
      <w:r>
        <w:t xml:space="preserve">  - psycopg2 2.6.1*</w:t>
      </w:r>
    </w:p>
    <w:p w14:paraId="05BE5E5F" w14:textId="77777777" w:rsidR="00421188" w:rsidRDefault="00421188" w:rsidP="00D96B97">
      <w:pPr>
        <w:pStyle w:val="Unix"/>
      </w:pPr>
      <w:r>
        <w:t>You can search for packages on anaconda.org with</w:t>
      </w:r>
    </w:p>
    <w:p w14:paraId="1013B717" w14:textId="252AC760" w:rsidR="00FA5315" w:rsidRDefault="00421188" w:rsidP="00D96B97">
      <w:pPr>
        <w:pStyle w:val="Unix"/>
      </w:pPr>
      <w:r>
        <w:t xml:space="preserve">    anaconda search -t conda psycopg2</w:t>
      </w:r>
    </w:p>
    <w:p w14:paraId="32E326B0" w14:textId="19D8E39E" w:rsidR="0085677F" w:rsidRDefault="00B467C2" w:rsidP="000E5536">
      <w:pPr>
        <w:pStyle w:val="BodyText2"/>
      </w:pPr>
      <w:r>
        <w:t>However, Pip worked and it now shows in conda list:</w:t>
      </w:r>
    </w:p>
    <w:p w14:paraId="18E7FC1D" w14:textId="77777777" w:rsidR="0085677F" w:rsidRDefault="0085677F" w:rsidP="00D96B97">
      <w:pPr>
        <w:pStyle w:val="Unix"/>
      </w:pPr>
      <w:r>
        <w:t>C:\Program Files (x86)\Git\bin&gt;pip install Psycopg2</w:t>
      </w:r>
    </w:p>
    <w:p w14:paraId="16BFA8B9" w14:textId="77777777" w:rsidR="0085677F" w:rsidRDefault="0085677F" w:rsidP="00D96B97">
      <w:pPr>
        <w:pStyle w:val="Unix"/>
      </w:pPr>
      <w:r>
        <w:t>Collecting Psycopg2</w:t>
      </w:r>
    </w:p>
    <w:p w14:paraId="51B87FEC" w14:textId="77777777" w:rsidR="0085677F" w:rsidRDefault="0085677F" w:rsidP="00D96B97">
      <w:pPr>
        <w:pStyle w:val="Unix"/>
      </w:pPr>
      <w:r>
        <w:t xml:space="preserve">  Downloading psycopg2-2.6.2-cp27-none-win32.whl (807kB)</w:t>
      </w:r>
    </w:p>
    <w:p w14:paraId="2E105BD9" w14:textId="77777777" w:rsidR="0085677F" w:rsidRDefault="0085677F" w:rsidP="00D96B97">
      <w:pPr>
        <w:pStyle w:val="Unix"/>
      </w:pPr>
      <w:r>
        <w:t xml:space="preserve">    100% |################################| 808kB 1.2MB/s</w:t>
      </w:r>
    </w:p>
    <w:p w14:paraId="44A068E0" w14:textId="77777777" w:rsidR="0085677F" w:rsidRDefault="0085677F" w:rsidP="00D96B97">
      <w:pPr>
        <w:pStyle w:val="Unix"/>
      </w:pPr>
      <w:r>
        <w:t>Installing collected packages: Psycopg2</w:t>
      </w:r>
    </w:p>
    <w:p w14:paraId="58E4396F" w14:textId="77777777" w:rsidR="0085677F" w:rsidRDefault="0085677F" w:rsidP="00D96B97">
      <w:pPr>
        <w:pStyle w:val="Unix"/>
      </w:pPr>
      <w:r>
        <w:t>Successfully installed Psycopg2-2.6.2</w:t>
      </w:r>
    </w:p>
    <w:p w14:paraId="467C2BEB" w14:textId="77777777" w:rsidR="0085677F" w:rsidRDefault="0085677F" w:rsidP="00D96B97">
      <w:pPr>
        <w:pStyle w:val="Unix"/>
      </w:pPr>
      <w:r>
        <w:t>You are using pip version 8.1.1, however version 8.1.2 is available.</w:t>
      </w:r>
    </w:p>
    <w:p w14:paraId="50A47170" w14:textId="53C3133A" w:rsidR="0085677F" w:rsidRPr="00393512" w:rsidRDefault="0085677F" w:rsidP="00D96B97">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8809F7" w:rsidP="000E5536">
      <w:pPr>
        <w:pStyle w:val="BodyText2"/>
      </w:pPr>
      <w:hyperlink r:id="rId1194"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0E5536">
      <w:pPr>
        <w:pStyle w:val="BodyText2"/>
      </w:pPr>
      <w:r>
        <w:t xml:space="preserve">Are replacements for the Python GDAL bindings. For an overview see this </w:t>
      </w:r>
      <w:hyperlink r:id="rId1195" w:history="1">
        <w:r w:rsidRPr="00E53473">
          <w:rPr>
            <w:rStyle w:val="Hyperlink"/>
          </w:rPr>
          <w:t>video</w:t>
        </w:r>
      </w:hyperlink>
      <w:r>
        <w:t xml:space="preserve"> from foss4g 2014.</w:t>
      </w:r>
    </w:p>
    <w:p w14:paraId="7371257C" w14:textId="6DD74B5B" w:rsidR="008563A6" w:rsidRDefault="008563A6" w:rsidP="00D96B97">
      <w:pPr>
        <w:pStyle w:val="Unix"/>
      </w:pPr>
      <w:r>
        <w:t>conda install rasterio</w:t>
      </w:r>
    </w:p>
    <w:p w14:paraId="56B80CFE" w14:textId="22737A0C" w:rsidR="008563A6" w:rsidRDefault="00BA4FC9" w:rsidP="000E553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0E5536">
      <w:pPr>
        <w:pStyle w:val="BodyText2"/>
      </w:pPr>
      <w:r>
        <w:t>20/10/16</w:t>
      </w:r>
      <w:r>
        <w:tab/>
        <w:t xml:space="preserve">Following instructions </w:t>
      </w:r>
      <w:hyperlink r:id="rId1196" w:anchor="installing-rasterio" w:history="1">
        <w:r w:rsidRPr="009C2FDB">
          <w:rPr>
            <w:rStyle w:val="Hyperlink"/>
          </w:rPr>
          <w:t>here</w:t>
        </w:r>
      </w:hyperlink>
      <w:r>
        <w:t>. Installed, but import rasterio fails.</w:t>
      </w:r>
    </w:p>
    <w:p w14:paraId="737CDC06" w14:textId="1AA72F3B" w:rsidR="00A51A95" w:rsidRDefault="00A51A95" w:rsidP="000E5536">
      <w:pPr>
        <w:pStyle w:val="BodyText2"/>
      </w:pPr>
      <w:r>
        <w:t xml:space="preserve">Trying to install in the ArcGIS path (using the Windows section in </w:t>
      </w:r>
      <w:hyperlink r:id="rId1197" w:history="1">
        <w:r w:rsidRPr="00A51A95">
          <w:rPr>
            <w:rStyle w:val="Hyperlink"/>
          </w:rPr>
          <w:t>this</w:t>
        </w:r>
      </w:hyperlink>
      <w:r>
        <w:t xml:space="preserve"> page):</w:t>
      </w:r>
    </w:p>
    <w:p w14:paraId="1811BD8E" w14:textId="61A448FD" w:rsidR="00A51A95" w:rsidRDefault="00A51A95" w:rsidP="00D96B97">
      <w:pPr>
        <w:pStyle w:val="Unix"/>
      </w:pPr>
      <w:r>
        <w:t xml:space="preserve">pip install –t </w:t>
      </w:r>
    </w:p>
    <w:p w14:paraId="5FFB845F" w14:textId="24B1FF7F" w:rsidR="009A3044" w:rsidRDefault="009A3044" w:rsidP="000E5536">
      <w:pPr>
        <w:pStyle w:val="BodyText2"/>
      </w:pPr>
      <w:r>
        <w:t xml:space="preserve">Retrying on 22/12/16 with my new computer following instructions from </w:t>
      </w:r>
      <w:hyperlink r:id="rId1198" w:anchor="installing-with-anaconda" w:history="1">
        <w:r w:rsidRPr="009A3044">
          <w:rPr>
            <w:rStyle w:val="Hyperlink"/>
          </w:rPr>
          <w:t>here</w:t>
        </w:r>
      </w:hyperlink>
      <w:r>
        <w:t>. Installed fine!</w:t>
      </w:r>
    </w:p>
    <w:p w14:paraId="5BA370BE" w14:textId="3304ABCA" w:rsidR="00D110E5" w:rsidRDefault="00D110E5" w:rsidP="00D96B97">
      <w:pPr>
        <w:pStyle w:val="Unix"/>
      </w:pPr>
      <w:r>
        <w:t>Import rasterio</w:t>
      </w:r>
    </w:p>
    <w:p w14:paraId="553F37A1" w14:textId="1B27D14B" w:rsidR="00D110E5" w:rsidRDefault="00D110E5" w:rsidP="00D96B97">
      <w:pPr>
        <w:pStyle w:val="Unix"/>
      </w:pPr>
      <w:r w:rsidRPr="00D110E5">
        <w:t>dataset = rasterio.open(r"E:\cottaan\Documents\ArcGIS\test_data\transitions\transitions_10W_60N.tif")</w:t>
      </w:r>
    </w:p>
    <w:p w14:paraId="6194FB8B" w14:textId="28E5023A" w:rsidR="00D110E5" w:rsidRDefault="00D110E5" w:rsidP="00D96B97">
      <w:pPr>
        <w:pStyle w:val="Unix"/>
      </w:pPr>
      <w:r w:rsidRPr="00D110E5">
        <w:t>dataset.read(1, window=((0, 100), (0, 100)))</w:t>
      </w:r>
    </w:p>
    <w:p w14:paraId="3D729F89" w14:textId="77777777" w:rsidR="00D110E5" w:rsidRDefault="00D110E5" w:rsidP="00D96B97">
      <w:pPr>
        <w:pStyle w:val="Unix"/>
      </w:pPr>
      <w:r>
        <w:t xml:space="preserve">Out[22]: </w:t>
      </w:r>
    </w:p>
    <w:p w14:paraId="715F1B64" w14:textId="77777777" w:rsidR="00D110E5" w:rsidRDefault="00D110E5" w:rsidP="00D96B97">
      <w:pPr>
        <w:pStyle w:val="Unix"/>
      </w:pPr>
      <w:r>
        <w:t>array([[255, 255, 255, ..., 255, 255, 255],</w:t>
      </w:r>
    </w:p>
    <w:p w14:paraId="68AAB640" w14:textId="77777777" w:rsidR="00D110E5" w:rsidRDefault="00D110E5" w:rsidP="00D96B97">
      <w:pPr>
        <w:pStyle w:val="Unix"/>
      </w:pPr>
      <w:r>
        <w:t xml:space="preserve">       [255, 255, 255, ..., 255, 255, 255],</w:t>
      </w:r>
    </w:p>
    <w:p w14:paraId="781E96E1" w14:textId="77777777" w:rsidR="00D110E5" w:rsidRDefault="00D110E5" w:rsidP="00D96B97">
      <w:pPr>
        <w:pStyle w:val="Unix"/>
      </w:pPr>
      <w:r>
        <w:t xml:space="preserve">       [255, 255, 255, ..., 255, 255, 255],</w:t>
      </w:r>
    </w:p>
    <w:p w14:paraId="488F2994" w14:textId="77777777" w:rsidR="00D110E5" w:rsidRDefault="00D110E5" w:rsidP="00D96B97">
      <w:pPr>
        <w:pStyle w:val="Unix"/>
      </w:pPr>
      <w:r>
        <w:t xml:space="preserve">       ..., </w:t>
      </w:r>
    </w:p>
    <w:p w14:paraId="373AE5B6" w14:textId="77777777" w:rsidR="00D110E5" w:rsidRDefault="00D110E5" w:rsidP="00D96B97">
      <w:pPr>
        <w:pStyle w:val="Unix"/>
      </w:pPr>
      <w:r>
        <w:t xml:space="preserve">       [255, 255, 255, ..., 255, 255, 255],</w:t>
      </w:r>
    </w:p>
    <w:p w14:paraId="698B53E0" w14:textId="77777777" w:rsidR="00D110E5" w:rsidRDefault="00D110E5" w:rsidP="00D96B97">
      <w:pPr>
        <w:pStyle w:val="Unix"/>
      </w:pPr>
      <w:r>
        <w:t xml:space="preserve">       [255, 255, 255, ..., 255, 255, 255],</w:t>
      </w:r>
    </w:p>
    <w:p w14:paraId="74933DDE" w14:textId="211DB3A2" w:rsidR="00D110E5" w:rsidRPr="00E53473" w:rsidRDefault="00D110E5" w:rsidP="00D96B97">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0E5536">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8809F7" w:rsidP="00E5562E">
      <w:pPr>
        <w:pStyle w:val="BodyText2"/>
      </w:pPr>
      <w:hyperlink r:id="rId1199"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199" w:name="_Ref416879796"/>
      <w:r>
        <w:t>TensorFlow</w:t>
      </w:r>
    </w:p>
    <w:p w14:paraId="09529766" w14:textId="1EC5A79D" w:rsidR="00B0675D" w:rsidRDefault="00B0675D" w:rsidP="00B0675D">
      <w:pPr>
        <w:pStyle w:val="Heading6"/>
      </w:pPr>
      <w:bookmarkStart w:id="200" w:name="_Installing"/>
      <w:bookmarkEnd w:id="200"/>
      <w:r>
        <w:t>Installing</w:t>
      </w:r>
    </w:p>
    <w:p w14:paraId="419DB480" w14:textId="77777777" w:rsidR="00E643C4" w:rsidRDefault="00E643C4" w:rsidP="00E643C4">
      <w:pPr>
        <w:pStyle w:val="Heading7"/>
      </w:pPr>
      <w:bookmarkStart w:id="201" w:name="_Ubuntu_14.04_2"/>
      <w:bookmarkEnd w:id="201"/>
      <w:r>
        <w:t>Ubuntu 14.04</w:t>
      </w:r>
    </w:p>
    <w:p w14:paraId="1254DBA7" w14:textId="77777777" w:rsidR="003A049B" w:rsidRDefault="003A049B" w:rsidP="003A049B">
      <w:pPr>
        <w:pStyle w:val="Heading8"/>
      </w:pPr>
      <w:r>
        <w:lastRenderedPageBreak/>
        <w:t>Native pip</w:t>
      </w:r>
    </w:p>
    <w:p w14:paraId="4086EACA" w14:textId="0367F8A7" w:rsidR="00B0675D" w:rsidRDefault="00B0675D" w:rsidP="00B0675D">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200" w:history="1">
        <w:r w:rsidRPr="00A12A43">
          <w:rPr>
            <w:rStyle w:val="Hyperlink"/>
          </w:rPr>
          <w:t>here</w:t>
        </w:r>
      </w:hyperlink>
      <w:r>
        <w:t xml:space="preserve"> for native pip:</w:t>
      </w:r>
    </w:p>
    <w:p w14:paraId="12EA0CD8" w14:textId="6BB166EF" w:rsidR="00B0675D" w:rsidRDefault="00B0675D" w:rsidP="00B0675D">
      <w:pPr>
        <w:pStyle w:val="Unix"/>
      </w:pPr>
      <w:r w:rsidRPr="00041434">
        <w:t>blishten:~/workspace (master) $ sudo pip install tensorflow</w:t>
      </w:r>
    </w:p>
    <w:p w14:paraId="37FB7C8E" w14:textId="77777777" w:rsidR="00B0675D" w:rsidRDefault="00B0675D" w:rsidP="00B0675D">
      <w:pPr>
        <w:pStyle w:val="Unix"/>
      </w:pPr>
      <w:r w:rsidRPr="003A7297">
        <w:t>blishten:~/workspace (master) $ python</w:t>
      </w:r>
    </w:p>
    <w:p w14:paraId="45E6355E" w14:textId="77777777" w:rsidR="00B0675D" w:rsidRDefault="00B0675D" w:rsidP="00B0675D">
      <w:pPr>
        <w:pStyle w:val="Unix"/>
      </w:pPr>
      <w:r w:rsidRPr="003A7297">
        <w:t>&gt;&gt;&gt; import tensorflow as tf</w:t>
      </w:r>
    </w:p>
    <w:p w14:paraId="2B9A3290" w14:textId="77777777" w:rsidR="00B0675D" w:rsidRDefault="00B0675D" w:rsidP="00B0675D">
      <w:pPr>
        <w:pStyle w:val="Unix"/>
      </w:pPr>
      <w:r>
        <w:t>&gt;&gt;&gt; tf.__version__</w:t>
      </w:r>
    </w:p>
    <w:p w14:paraId="559288DD" w14:textId="2183E4BC" w:rsidR="00B0675D" w:rsidRDefault="00B0675D" w:rsidP="00B0675D">
      <w:pPr>
        <w:pStyle w:val="Unix"/>
      </w:pPr>
      <w:r>
        <w:t>'1.0.1'</w:t>
      </w:r>
    </w:p>
    <w:p w14:paraId="5BEAD770" w14:textId="6D19E3BA" w:rsidR="00745843" w:rsidRPr="00041434" w:rsidRDefault="00745843" w:rsidP="00745843">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02" w:name="_Anaconda"/>
      <w:bookmarkEnd w:id="202"/>
      <w:r>
        <w:t>Anaconda</w:t>
      </w:r>
    </w:p>
    <w:p w14:paraId="538165D6" w14:textId="40F61BF9" w:rsidR="001440B6" w:rsidRDefault="001440B6" w:rsidP="001440B6">
      <w:pPr>
        <w:pStyle w:val="BodyText2"/>
      </w:pPr>
      <w:r>
        <w:t xml:space="preserve">Following instructions </w:t>
      </w:r>
      <w:hyperlink r:id="rId1201" w:anchor="installing_with_anaconda" w:history="1">
        <w:r w:rsidRPr="001440B6">
          <w:rPr>
            <w:rStyle w:val="Hyperlink"/>
          </w:rPr>
          <w:t>here</w:t>
        </w:r>
      </w:hyperlink>
      <w:r>
        <w:t>.</w:t>
      </w:r>
    </w:p>
    <w:p w14:paraId="3C9BFE77" w14:textId="15DDFFBE" w:rsidR="00783FB6" w:rsidRDefault="00783FB6" w:rsidP="00783FB6">
      <w:pPr>
        <w:pStyle w:val="Unix"/>
      </w:pPr>
      <w:r w:rsidRPr="00783FB6">
        <w:t>blishten:~/workspace (master) $ sudo conda create -n tensorflow</w:t>
      </w:r>
    </w:p>
    <w:p w14:paraId="00A8E3A9" w14:textId="5D5FD919" w:rsidR="00783FB6" w:rsidRDefault="00783FB6" w:rsidP="00783FB6">
      <w:pPr>
        <w:pStyle w:val="Unix"/>
      </w:pPr>
      <w:r w:rsidRPr="00783FB6">
        <w:t>blishten:~/workspace (master) $ source activate tensorflow</w:t>
      </w:r>
    </w:p>
    <w:p w14:paraId="41187052" w14:textId="5E661B8B" w:rsidR="00783FB6" w:rsidRDefault="00783FB6" w:rsidP="00783FB6">
      <w:pPr>
        <w:pStyle w:val="BodyText2"/>
      </w:pPr>
      <w:r>
        <w:t>For the Python 2.7 CPU version:</w:t>
      </w:r>
    </w:p>
    <w:p w14:paraId="0A78BE78" w14:textId="5CCF8A77" w:rsidR="00783FB6" w:rsidRDefault="00783FB6" w:rsidP="00783FB6">
      <w:pPr>
        <w:pStyle w:val="Unix"/>
      </w:pPr>
      <w:r w:rsidRPr="00783FB6">
        <w:t xml:space="preserve">(tensorflow) blishten:~/workspace (master) $ sudo pip install --ignore-installed --upgrade </w:t>
      </w:r>
      <w:hyperlink r:id="rId1202" w:history="1">
        <w:r w:rsidR="008F28E2" w:rsidRPr="006A0A80">
          <w:rPr>
            <w:rStyle w:val="Hyperlink"/>
          </w:rPr>
          <w:t>https://storage.googleapis.com/tensorflow/linux/cpu/tensorflow-1.1.0-cp27-none-linux_x86_64.whl</w:t>
        </w:r>
      </w:hyperlink>
    </w:p>
    <w:p w14:paraId="28E9A85D" w14:textId="31E861CC" w:rsidR="008F28E2" w:rsidRDefault="008F28E2" w:rsidP="008F28E2">
      <w:pPr>
        <w:pStyle w:val="BodyText2"/>
      </w:pPr>
      <w:r>
        <w:t>To check it works:</w:t>
      </w:r>
    </w:p>
    <w:p w14:paraId="16739029" w14:textId="77777777" w:rsidR="008F28E2" w:rsidRDefault="008F28E2" w:rsidP="008F28E2">
      <w:pPr>
        <w:pStyle w:val="Unix"/>
      </w:pPr>
      <w:r>
        <w:t>blishten:~/workspace (master) $ source activate tensorflow</w:t>
      </w:r>
    </w:p>
    <w:p w14:paraId="6A6E33FB" w14:textId="77777777" w:rsidR="008F28E2" w:rsidRDefault="008F28E2" w:rsidP="008F28E2">
      <w:pPr>
        <w:pStyle w:val="Unix"/>
      </w:pPr>
      <w:r>
        <w:t>(tensorflow) blishten:~/workspace (master) $ python</w:t>
      </w:r>
    </w:p>
    <w:p w14:paraId="20CD2224" w14:textId="77777777" w:rsidR="008F28E2" w:rsidRDefault="008F28E2" w:rsidP="008F28E2">
      <w:pPr>
        <w:pStyle w:val="Unix"/>
      </w:pPr>
      <w:r>
        <w:t xml:space="preserve">Python 2.7.13 |Anaconda 4.3.1 (64-bit)| (default, Dec 20 2016, 23:09:15) </w:t>
      </w:r>
    </w:p>
    <w:p w14:paraId="78A37F83" w14:textId="77777777" w:rsidR="008F28E2" w:rsidRDefault="008F28E2" w:rsidP="008F28E2">
      <w:pPr>
        <w:pStyle w:val="Unix"/>
      </w:pPr>
      <w:r>
        <w:t>[GCC 4.4.7 20120313 (Red Hat 4.4.7-1)] on linux2</w:t>
      </w:r>
    </w:p>
    <w:p w14:paraId="335FCCE3" w14:textId="77777777" w:rsidR="008F28E2" w:rsidRDefault="008F28E2" w:rsidP="008F28E2">
      <w:pPr>
        <w:pStyle w:val="Unix"/>
      </w:pPr>
      <w:r>
        <w:t>Type "help", "copyright", "credits" or "license" for more information.</w:t>
      </w:r>
    </w:p>
    <w:p w14:paraId="7D43E386" w14:textId="77777777" w:rsidR="008F28E2" w:rsidRDefault="008F28E2" w:rsidP="008F28E2">
      <w:pPr>
        <w:pStyle w:val="Unix"/>
      </w:pPr>
      <w:r>
        <w:t>Anaconda is brought to you by Continuum Analytics.</w:t>
      </w:r>
    </w:p>
    <w:p w14:paraId="307C7B53" w14:textId="77777777" w:rsidR="008F28E2" w:rsidRDefault="008F28E2" w:rsidP="008F28E2">
      <w:pPr>
        <w:pStyle w:val="Unix"/>
      </w:pPr>
      <w:r>
        <w:t>Please check out: http://continuum.io/thanks and https://anaconda.org</w:t>
      </w:r>
    </w:p>
    <w:p w14:paraId="3293EB81" w14:textId="77777777" w:rsidR="008F28E2" w:rsidRDefault="008F28E2" w:rsidP="008F28E2">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E643C4">
      <w:pPr>
        <w:pStyle w:val="BodyText2"/>
      </w:pPr>
      <w:r>
        <w:t xml:space="preserve">Following instructions </w:t>
      </w:r>
      <w:hyperlink r:id="rId1203"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221477">
      <w:pPr>
        <w:pStyle w:val="BodyText2"/>
      </w:pPr>
      <w:r>
        <w:t xml:space="preserve">This is used in Google App Engine and is similar to webpy. Website </w:t>
      </w:r>
      <w:hyperlink r:id="rId1204" w:history="1">
        <w:r w:rsidRPr="00D5148F">
          <w:rPr>
            <w:rStyle w:val="Hyperlink"/>
          </w:rPr>
          <w:t>here</w:t>
        </w:r>
      </w:hyperlink>
      <w:r>
        <w:t xml:space="preserve"> and GAE documentation </w:t>
      </w:r>
      <w:hyperlink r:id="rId1205" w:history="1">
        <w:r w:rsidRPr="00D17568">
          <w:rPr>
            <w:rStyle w:val="Hyperlink"/>
          </w:rPr>
          <w:t>here</w:t>
        </w:r>
      </w:hyperlink>
      <w:r>
        <w:t>.</w:t>
      </w:r>
    </w:p>
    <w:p w14:paraId="0BAB598A" w14:textId="7F12EBDF" w:rsidR="00EA1721" w:rsidRDefault="00EA1721" w:rsidP="000E5536">
      <w:pPr>
        <w:pStyle w:val="Heading5"/>
      </w:pPr>
      <w:r>
        <w:t>WebPy</w:t>
      </w:r>
      <w:bookmarkEnd w:id="199"/>
    </w:p>
    <w:p w14:paraId="4796CBBD" w14:textId="2E31AFC2" w:rsidR="00EA1721" w:rsidRDefault="00EA1721" w:rsidP="000E5536">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D96B97">
      <w:pPr>
        <w:pStyle w:val="Unix"/>
      </w:pPr>
      <w:r>
        <w:t xml:space="preserve">wget </w:t>
      </w:r>
      <w:hyperlink r:id="rId1206" w:history="1">
        <w:r w:rsidR="00253734" w:rsidRPr="00795200">
          <w:rPr>
            <w:rStyle w:val="Hyperlink"/>
          </w:rPr>
          <w:t>http://webpy.org/static/web.py-0.37.tar.gz</w:t>
        </w:r>
      </w:hyperlink>
    </w:p>
    <w:p w14:paraId="27348A7E" w14:textId="498146F5" w:rsidR="00847A5A" w:rsidRDefault="00847A5A" w:rsidP="00D96B97">
      <w:pPr>
        <w:pStyle w:val="Unix"/>
      </w:pPr>
      <w:r w:rsidRPr="00847A5A">
        <w:t>tar -xvzf web.py-0.37.tar.gz</w:t>
      </w:r>
    </w:p>
    <w:p w14:paraId="22A3CA42" w14:textId="2001D995" w:rsidR="00B6119B" w:rsidRDefault="009E0F78" w:rsidP="00D96B97">
      <w:pPr>
        <w:pStyle w:val="Unix"/>
      </w:pPr>
      <w:r w:rsidRPr="009E0F78">
        <w:t>cd web.py-0.37/</w:t>
      </w:r>
    </w:p>
    <w:p w14:paraId="0283DC25" w14:textId="0204E214" w:rsidR="00B6119B" w:rsidRPr="00EA1721" w:rsidRDefault="009E0F78" w:rsidP="00D96B97">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0E190C">
      <w:pPr>
        <w:pStyle w:val="BodyText2"/>
      </w:pPr>
      <w:r>
        <w:t xml:space="preserve">Machine learning resources for Python: </w:t>
      </w:r>
      <w:hyperlink r:id="rId1207"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0E5536">
      <w:pPr>
        <w:pStyle w:val="Code"/>
        <w:rPr>
          <w:lang w:eastAsia="en-GB" w:bidi="ar-SA"/>
        </w:rPr>
      </w:pPr>
      <w:r>
        <w:rPr>
          <w:lang w:eastAsia="en-GB" w:bidi="ar-SA"/>
        </w:rPr>
        <w:t>&gt;&gt;&gt; import inspect</w:t>
      </w:r>
    </w:p>
    <w:p w14:paraId="44C5459B" w14:textId="77777777" w:rsidR="007D307D" w:rsidRDefault="007D307D" w:rsidP="000E5536">
      <w:pPr>
        <w:pStyle w:val="Code"/>
        <w:rPr>
          <w:lang w:eastAsia="en-GB" w:bidi="ar-SA"/>
        </w:rPr>
      </w:pPr>
      <w:r>
        <w:rPr>
          <w:lang w:eastAsia="en-GB" w:bidi="ar-SA"/>
        </w:rPr>
        <w:t>&gt;&gt;&gt; inspect.getfile(Proj)</w:t>
      </w:r>
    </w:p>
    <w:p w14:paraId="5AF3F142" w14:textId="36725FAF" w:rsidR="007D307D" w:rsidRDefault="007D307D" w:rsidP="000E5536">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lastRenderedPageBreak/>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t xml:space="preserve">You can execute modules as scripts (see </w:t>
      </w:r>
      <w:hyperlink r:id="rId1208"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0E5536">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0E5536">
      <w:pPr>
        <w:pStyle w:val="Code"/>
      </w:pPr>
      <w:r>
        <w:t>import sys</w:t>
      </w:r>
    </w:p>
    <w:p w14:paraId="258F2C23" w14:textId="77777777" w:rsidR="004B461D" w:rsidRDefault="004B461D" w:rsidP="000E5536">
      <w:pPr>
        <w:pStyle w:val="Code"/>
      </w:pPr>
      <w:r>
        <w:t>sys.path.append('E:\\cottaan\\Aptana Studio 3\\Aptana Studio Workspace\\')</w:t>
      </w:r>
    </w:p>
    <w:p w14:paraId="009D1276" w14:textId="77777777" w:rsidR="004B461D" w:rsidRPr="00DD1600" w:rsidRDefault="004B461D" w:rsidP="000E5536">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0E5536">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0E5536">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0E5536">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D96B97">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03"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04" w:name="_Ubuntu_14.04_3"/>
      <w:bookmarkEnd w:id="204"/>
      <w:r>
        <w:t>Ubuntu 14.04</w:t>
      </w:r>
    </w:p>
    <w:p w14:paraId="69EC447A" w14:textId="4FF01AFC" w:rsidR="008902C5" w:rsidRDefault="008902C5" w:rsidP="008902C5">
      <w:pPr>
        <w:pStyle w:val="BodyText2"/>
      </w:pPr>
      <w:r>
        <w:t>On the tensor-flow Cloud9 workspace on 3/5/17:</w:t>
      </w:r>
    </w:p>
    <w:p w14:paraId="49482650" w14:textId="38FA7226" w:rsidR="008902C5" w:rsidRDefault="008902C5" w:rsidP="008902C5">
      <w:pPr>
        <w:pStyle w:val="Unix"/>
      </w:pPr>
      <w:r w:rsidRPr="008902C5">
        <w:t xml:space="preserve">blishten:~/workspace (master) $ wget </w:t>
      </w:r>
      <w:hyperlink r:id="rId1209" w:history="1">
        <w:r w:rsidRPr="006A0A80">
          <w:rPr>
            <w:rStyle w:val="Hyperlink"/>
          </w:rPr>
          <w:t>https://repo.continuum.io/archive/Anaconda2-4.3.1-Linux-x86_64.sh</w:t>
        </w:r>
      </w:hyperlink>
    </w:p>
    <w:p w14:paraId="1D5F75FB" w14:textId="00CEE07F" w:rsidR="008902C5" w:rsidRDefault="000830A2" w:rsidP="008902C5">
      <w:pPr>
        <w:pStyle w:val="Unix"/>
      </w:pPr>
      <w:r>
        <w:t>..</w:t>
      </w:r>
    </w:p>
    <w:p w14:paraId="54A21AFF" w14:textId="77777777" w:rsidR="000830A2" w:rsidRDefault="000830A2" w:rsidP="000830A2">
      <w:pPr>
        <w:pStyle w:val="Unix"/>
      </w:pPr>
      <w:r>
        <w:t>Do you wish the installer to prepend the Anaconda2 install location</w:t>
      </w:r>
    </w:p>
    <w:p w14:paraId="69F29236" w14:textId="77777777" w:rsidR="000830A2" w:rsidRDefault="000830A2" w:rsidP="000830A2">
      <w:pPr>
        <w:pStyle w:val="Unix"/>
      </w:pPr>
      <w:r>
        <w:t>to PATH in your /home/ubuntu/.bashrc ? [yes|no]</w:t>
      </w:r>
    </w:p>
    <w:p w14:paraId="1B871A1E" w14:textId="50EC7AC7" w:rsidR="000830A2" w:rsidRDefault="000830A2" w:rsidP="000830A2">
      <w:pPr>
        <w:pStyle w:val="Unix"/>
      </w:pPr>
      <w:r>
        <w:t>[no] &gt;&gt;&gt; yes</w:t>
      </w:r>
    </w:p>
    <w:p w14:paraId="3C3EBB8D" w14:textId="77777777" w:rsidR="00D74CE9" w:rsidRDefault="00D74CE9" w:rsidP="00D74CE9">
      <w:pPr>
        <w:pStyle w:val="Unix"/>
      </w:pPr>
      <w:r>
        <w:t>Prepending PATH=/home/ubuntu/anaconda2/bin to PATH in /home/ubuntu/.bashrc</w:t>
      </w:r>
    </w:p>
    <w:p w14:paraId="4DADE411" w14:textId="77777777" w:rsidR="00D74CE9" w:rsidRDefault="00D74CE9" w:rsidP="00D74CE9">
      <w:pPr>
        <w:pStyle w:val="Unix"/>
      </w:pPr>
      <w:r>
        <w:t>A backup will be made to: /home/ubuntu/.bashrc-anaconda2.bak</w:t>
      </w:r>
    </w:p>
    <w:p w14:paraId="1B2F04A7" w14:textId="286F767B" w:rsidR="000830A2" w:rsidRDefault="00D74CE9" w:rsidP="00D74CE9">
      <w:pPr>
        <w:pStyle w:val="Unix"/>
      </w:pPr>
      <w:r>
        <w:t>For this change to become active, you have to open a new terminal.</w:t>
      </w:r>
    </w:p>
    <w:p w14:paraId="57211B0F" w14:textId="136C7903" w:rsidR="00CF1A97" w:rsidRPr="008902C5" w:rsidRDefault="005D194B" w:rsidP="00CF1A97">
      <w:pPr>
        <w:pStyle w:val="BodyText2"/>
      </w:pPr>
      <w:r>
        <w:t>Make sure you o</w:t>
      </w:r>
      <w:r w:rsidR="00CF1A97">
        <w:t>pen a new terminal</w:t>
      </w:r>
      <w:r>
        <w:t>. You may also need to update your Python Run Configuration to use the Anaconda Python executable.</w:t>
      </w:r>
    </w:p>
    <w:p w14:paraId="55F91617" w14:textId="2DCFD28A" w:rsidR="00BC1C24" w:rsidRDefault="00BC1C24" w:rsidP="000E5536">
      <w:pPr>
        <w:pStyle w:val="Heading6"/>
      </w:pPr>
      <w:r>
        <w:t>Pip</w:t>
      </w:r>
      <w:bookmarkEnd w:id="203"/>
    </w:p>
    <w:p w14:paraId="55862671" w14:textId="167DA4E7" w:rsidR="00F526CC" w:rsidRDefault="00F526CC" w:rsidP="000E5536">
      <w:pPr>
        <w:pStyle w:val="Heading7"/>
      </w:pPr>
      <w:r>
        <w:t>Installing</w:t>
      </w:r>
    </w:p>
    <w:p w14:paraId="4FD15C54" w14:textId="111B8486" w:rsidR="00BC1C24" w:rsidRDefault="00BC1C24" w:rsidP="000E5536">
      <w:pPr>
        <w:pStyle w:val="BodyText2"/>
      </w:pPr>
      <w:r>
        <w:t xml:space="preserve">Follow instructions here to install Pip: </w:t>
      </w:r>
      <w:hyperlink r:id="rId1210" w:history="1">
        <w:r w:rsidRPr="00795200">
          <w:rPr>
            <w:rStyle w:val="Hyperlink"/>
          </w:rPr>
          <w:t>https://pip.pypa.io/en/latest/installing.html</w:t>
        </w:r>
      </w:hyperlink>
      <w:r>
        <w:t xml:space="preserve"> </w:t>
      </w:r>
    </w:p>
    <w:p w14:paraId="6D1DB2B4" w14:textId="275D8387" w:rsidR="00BC1C24" w:rsidRDefault="00BC1C24" w:rsidP="00D96B97">
      <w:pPr>
        <w:pStyle w:val="Unix"/>
      </w:pPr>
      <w:r w:rsidRPr="00BC1C24">
        <w:t xml:space="preserve">wget </w:t>
      </w:r>
      <w:hyperlink r:id="rId1211" w:history="1">
        <w:r w:rsidRPr="00795200">
          <w:rPr>
            <w:rStyle w:val="Hyperlink"/>
          </w:rPr>
          <w:t>https://bootstrap.pypa.io/get-pip.py</w:t>
        </w:r>
      </w:hyperlink>
    </w:p>
    <w:p w14:paraId="29CC7B01" w14:textId="6D2C0250" w:rsidR="00BC1C24" w:rsidRDefault="00BC1C24" w:rsidP="00D96B97">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0E5536">
      <w:pPr>
        <w:pStyle w:val="BodyText2"/>
      </w:pPr>
      <w:r>
        <w:lastRenderedPageBreak/>
        <w:t>You can see what pip is going to install using this:</w:t>
      </w:r>
    </w:p>
    <w:p w14:paraId="65A5E95F" w14:textId="27CE65FC" w:rsidR="008D7960" w:rsidRDefault="008D7960" w:rsidP="00D96B97">
      <w:pPr>
        <w:pStyle w:val="Unix"/>
      </w:pPr>
      <w:r w:rsidRPr="008D7960">
        <w:t>pip search six</w:t>
      </w:r>
    </w:p>
    <w:p w14:paraId="342B4AF1" w14:textId="5BEEB19F" w:rsidR="008D7960" w:rsidRDefault="008D7960" w:rsidP="00D96B97">
      <w:pPr>
        <w:pStyle w:val="Unix"/>
      </w:pPr>
      <w:r>
        <w:t>..</w:t>
      </w:r>
    </w:p>
    <w:p w14:paraId="66915151" w14:textId="77777777" w:rsidR="008D7960" w:rsidRDefault="008D7960" w:rsidP="00D96B97">
      <w:pPr>
        <w:pStyle w:val="Unix"/>
      </w:pPr>
      <w:r>
        <w:t>six                       - Python 2 and 3 compatibility utilities</w:t>
      </w:r>
    </w:p>
    <w:p w14:paraId="6FE98097" w14:textId="77777777" w:rsidR="008D7960" w:rsidRDefault="008D7960" w:rsidP="00D96B97">
      <w:pPr>
        <w:pStyle w:val="Unix"/>
      </w:pPr>
      <w:r>
        <w:t xml:space="preserve">  INSTALLED: 1.5.2</w:t>
      </w:r>
    </w:p>
    <w:p w14:paraId="6F211A4B" w14:textId="0D7EA95F" w:rsidR="008D7960" w:rsidRDefault="008D7960" w:rsidP="00D96B97">
      <w:pPr>
        <w:pStyle w:val="Unix"/>
      </w:pPr>
      <w:r>
        <w:t xml:space="preserve">  LATEST:    1.10.0</w:t>
      </w:r>
    </w:p>
    <w:p w14:paraId="4F3453DD" w14:textId="5824F653" w:rsidR="008D7960" w:rsidRDefault="008D7960" w:rsidP="00D96B97">
      <w:pPr>
        <w:pStyle w:val="Unix"/>
      </w:pPr>
      <w:r>
        <w:t>..</w:t>
      </w:r>
    </w:p>
    <w:p w14:paraId="5B2DE3F8" w14:textId="3684CAA2" w:rsidR="00F526CC" w:rsidRPr="00F526CC" w:rsidRDefault="00F526CC" w:rsidP="000E5536">
      <w:pPr>
        <w:pStyle w:val="BodyText2"/>
      </w:pPr>
      <w:r>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05" w:name="_Toc315774591"/>
      <w:r>
        <w:t>R</w:t>
      </w:r>
      <w:bookmarkEnd w:id="205"/>
    </w:p>
    <w:p w14:paraId="43CF2F67" w14:textId="77777777" w:rsidR="004B461D" w:rsidRDefault="004B461D" w:rsidP="000E5536">
      <w:pPr>
        <w:pStyle w:val="BodyText2"/>
      </w:pPr>
      <w:r>
        <w:t>Installed and running from the 2.13.1 GUI</w:t>
      </w:r>
    </w:p>
    <w:p w14:paraId="7E5A4F4A" w14:textId="77777777" w:rsidR="004B461D" w:rsidRDefault="004B461D" w:rsidP="007D2F52">
      <w:pPr>
        <w:pStyle w:val="Heading4"/>
      </w:pPr>
      <w:bookmarkStart w:id="206" w:name="_Toc315774592"/>
      <w:r>
        <w:t>ArcGIS Library:</w:t>
      </w:r>
      <w:bookmarkEnd w:id="206"/>
    </w:p>
    <w:p w14:paraId="69A0D805" w14:textId="77777777" w:rsidR="004B461D" w:rsidRDefault="004B461D" w:rsidP="000E5536">
      <w:pPr>
        <w:pStyle w:val="BodyText"/>
      </w:pPr>
      <w:r>
        <w:t xml:space="preserve">Installed ArcGIS R Library from here: </w:t>
      </w:r>
      <w:hyperlink r:id="rId1212" w:history="1">
        <w:r w:rsidRPr="0077669C">
          <w:rPr>
            <w:rStyle w:val="Hyperlink"/>
          </w:rPr>
          <w:t>http://resources.arcgis.com/gallery/file/geoprocessing/details?entryID=F855D6D1-1422-2418-A0B2-643E624A8925</w:t>
        </w:r>
      </w:hyperlink>
    </w:p>
    <w:p w14:paraId="5A8C27AF" w14:textId="77777777" w:rsidR="004B461D" w:rsidRDefault="004B461D" w:rsidP="000E5536">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0E5536">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0E5536">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0E5536">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0E5536">
      <w:pPr>
        <w:pStyle w:val="BodyText2"/>
      </w:pPr>
      <w:r>
        <w:t>file.show(filepath)     - opens the file!!</w:t>
      </w:r>
    </w:p>
    <w:p w14:paraId="7453D515" w14:textId="74C535B4" w:rsidR="00F3221A" w:rsidRDefault="00F3221A" w:rsidP="000E5536">
      <w:pPr>
        <w:pStyle w:val="Heading2"/>
      </w:pPr>
      <w:r>
        <w:t>UNIX</w:t>
      </w:r>
      <w:bookmarkEnd w:id="167"/>
    </w:p>
    <w:p w14:paraId="4F228961" w14:textId="77777777" w:rsidR="00F3221A" w:rsidRDefault="00F3221A" w:rsidP="000E5536">
      <w:pPr>
        <w:pStyle w:val="BodyText"/>
      </w:pPr>
      <w:r>
        <w:t xml:space="preserve">Doing the tutorial here: </w:t>
      </w:r>
      <w:hyperlink r:id="rId1213"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0E5536">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D2F52">
      <w:pPr>
        <w:pStyle w:val="Heading4"/>
      </w:pPr>
      <w:bookmarkStart w:id="207" w:name="_Ref353435953"/>
      <w:r>
        <w:t>Working with disks and files</w:t>
      </w:r>
      <w:bookmarkEnd w:id="207"/>
    </w:p>
    <w:p w14:paraId="5952EE62" w14:textId="77777777" w:rsidR="007B7EC0" w:rsidRDefault="007B7EC0" w:rsidP="000E5536">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0E5536">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41F425A0" w14:textId="77777777" w:rsidR="00F12A7E" w:rsidRDefault="00F12A7E" w:rsidP="000E5536">
      <w:pPr>
        <w:pStyle w:val="BodyText"/>
      </w:pPr>
      <w:r w:rsidRPr="00024F85">
        <w:lastRenderedPageBreak/>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0E5536">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0E5536">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214"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0E5536">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0E5536">
      <w:pPr>
        <w:pStyle w:val="Code"/>
      </w:pPr>
      <w:r>
        <w:t xml:space="preserve">time </w:t>
      </w:r>
    </w:p>
    <w:p w14:paraId="31111F2F" w14:textId="77777777" w:rsidR="00410591" w:rsidRDefault="00410591" w:rsidP="000E5536">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0E5536">
      <w:pPr>
        <w:pStyle w:val="BodyText2"/>
      </w:pPr>
      <w:r>
        <w:t>Instead of outputting permission denied errors for all those folders that you have no access to, redirect them. The following is from a good tutorial on find (</w:t>
      </w:r>
      <w:hyperlink r:id="rId1215" w:history="1">
        <w:r w:rsidRPr="006B5742">
          <w:rPr>
            <w:rStyle w:val="Hyperlink"/>
          </w:rPr>
          <w:t>http://content.hccfl.edu/pollock/unix/findcmd.htm</w:t>
        </w:r>
      </w:hyperlink>
      <w:r>
        <w:t xml:space="preserve">). </w:t>
      </w:r>
    </w:p>
    <w:p w14:paraId="42983160" w14:textId="77777777" w:rsidR="00717013" w:rsidRDefault="00BD5A29" w:rsidP="000E5536">
      <w:pPr>
        <w:pStyle w:val="Code"/>
      </w:pPr>
      <w:r>
        <w:t xml:space="preserve">$ </w:t>
      </w:r>
      <w:r w:rsidR="00717013" w:rsidRPr="00717013">
        <w:t>find / -name foo 2&gt;/dev/null</w:t>
      </w:r>
    </w:p>
    <w:p w14:paraId="02FE072C" w14:textId="45D50C48" w:rsidR="00D80421" w:rsidRDefault="00D80421" w:rsidP="000E5536">
      <w:pPr>
        <w:pStyle w:val="Code"/>
      </w:pPr>
      <w:r w:rsidRPr="00717013">
        <w:t xml:space="preserve">find / -name </w:t>
      </w:r>
      <w:r w:rsidRPr="00D80421">
        <w:t>dataDownload</w:t>
      </w:r>
      <w:r>
        <w:t xml:space="preserve"> </w:t>
      </w:r>
      <w:r w:rsidRPr="00717013">
        <w:t>2&gt;/dev/null</w:t>
      </w:r>
    </w:p>
    <w:p w14:paraId="57616A01" w14:textId="6B84CB3D" w:rsidR="00D80421" w:rsidRDefault="00D80421" w:rsidP="000E5536">
      <w:pPr>
        <w:pStyle w:val="Code"/>
      </w:pPr>
      <w:r w:rsidRPr="00D80421">
        <w:lastRenderedPageBreak/>
        <w:t>dataDownload</w:t>
      </w:r>
    </w:p>
    <w:p w14:paraId="63AB1B05" w14:textId="77777777" w:rsidR="00467832" w:rsidRDefault="00467832" w:rsidP="000E5536">
      <w:pPr>
        <w:pStyle w:val="BodyText"/>
      </w:pPr>
      <w:r>
        <w:t>To use wildcards, use \*:</w:t>
      </w:r>
    </w:p>
    <w:p w14:paraId="36388547" w14:textId="77777777" w:rsidR="00467832" w:rsidRDefault="00467832" w:rsidP="000E5536">
      <w:pPr>
        <w:pStyle w:val="Code"/>
      </w:pPr>
      <w:r>
        <w:t xml:space="preserve">$ </w:t>
      </w:r>
      <w:r w:rsidRPr="00717013">
        <w:t>find / -name foo</w:t>
      </w:r>
      <w:r>
        <w:t>\*bar</w:t>
      </w:r>
      <w:r w:rsidRPr="00717013">
        <w:t xml:space="preserve"> 2&gt;/dev/null</w:t>
      </w:r>
    </w:p>
    <w:p w14:paraId="315DD54D" w14:textId="77777777" w:rsidR="00612CF8" w:rsidRDefault="00612CF8" w:rsidP="000E5536">
      <w:pPr>
        <w:pStyle w:val="Code"/>
      </w:pPr>
      <w:r w:rsidRPr="00612CF8">
        <w:t>[dopa@hadoop-h05 /]$ find -name *core.java 2&gt;/dev/null</w:t>
      </w:r>
    </w:p>
    <w:p w14:paraId="77CCC303" w14:textId="77777777" w:rsidR="007B2B40" w:rsidRDefault="007B2B40" w:rsidP="000E5536">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t>To find a directory:</w:t>
      </w:r>
    </w:p>
    <w:p w14:paraId="4F3DCE89" w14:textId="77777777" w:rsidR="00D54ADF" w:rsidRPr="00717013" w:rsidRDefault="00D54ADF" w:rsidP="000E5536">
      <w:pPr>
        <w:pStyle w:val="Code"/>
      </w:pPr>
      <w:r>
        <w:t xml:space="preserve">$ </w:t>
      </w:r>
      <w:r w:rsidRPr="00717013">
        <w:t xml:space="preserve">find / </w:t>
      </w:r>
      <w:r>
        <w:t xml:space="preserve">-type d </w:t>
      </w:r>
      <w:r w:rsidRPr="00717013">
        <w:t>-name foo 2&gt;/dev/null</w:t>
      </w:r>
    </w:p>
    <w:p w14:paraId="11294F70" w14:textId="77777777" w:rsidR="00006B76" w:rsidRDefault="00006B76" w:rsidP="007D2F52">
      <w:pPr>
        <w:pStyle w:val="Heading4"/>
      </w:pPr>
      <w:bookmarkStart w:id="208" w:name="_Toc315774630"/>
      <w:bookmarkStart w:id="209" w:name="_Toc315774629"/>
      <w:r>
        <w:t>File commands</w:t>
      </w:r>
    </w:p>
    <w:p w14:paraId="78D94437" w14:textId="77777777" w:rsidR="00006B76" w:rsidRDefault="00006B76" w:rsidP="000E5536">
      <w:pPr>
        <w:pStyle w:val="BodyText2"/>
      </w:pPr>
      <w:r>
        <w:t>Use scp to copy files between unix boxes:</w:t>
      </w:r>
    </w:p>
    <w:p w14:paraId="421AEB97" w14:textId="77777777" w:rsidR="00006B76" w:rsidRPr="00006B76" w:rsidRDefault="00006B76" w:rsidP="000E5536">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0E5536">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0E5536">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0E5536">
      <w:pPr>
        <w:pStyle w:val="Code"/>
      </w:pPr>
      <w:r>
        <w:t>-bash-4.1$ export HISTTIMEFORMAT='%F %T '</w:t>
      </w:r>
    </w:p>
    <w:p w14:paraId="44EA1439" w14:textId="77777777" w:rsidR="007317D6" w:rsidRDefault="007317D6" w:rsidP="000E5536">
      <w:pPr>
        <w:pStyle w:val="Code"/>
      </w:pPr>
      <w:r>
        <w:t>-bash-4.1$ history | grep python</w:t>
      </w:r>
    </w:p>
    <w:p w14:paraId="6316BB0D" w14:textId="77777777" w:rsidR="000F01FB" w:rsidRPr="007317D6" w:rsidRDefault="000F01FB" w:rsidP="000E5536">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0E5536">
      <w:pPr>
        <w:pStyle w:val="BodyText2"/>
      </w:pPr>
      <w:r>
        <w:t>To change the password of the currently logged on user:</w:t>
      </w:r>
    </w:p>
    <w:p w14:paraId="2351486B" w14:textId="77777777" w:rsidR="00037126" w:rsidRDefault="00037126" w:rsidP="000E5536">
      <w:pPr>
        <w:pStyle w:val="Code"/>
      </w:pPr>
      <w:r>
        <w:t>$</w:t>
      </w:r>
      <w:r w:rsidRPr="00037126">
        <w:t xml:space="preserve"> passwd</w:t>
      </w:r>
    </w:p>
    <w:p w14:paraId="00540924" w14:textId="77777777" w:rsidR="00F12A7E" w:rsidRDefault="00F12A7E" w:rsidP="0034374E">
      <w:pPr>
        <w:pStyle w:val="Heading3"/>
      </w:pPr>
      <w:r>
        <w:t>GUI to UNIX from Windows</w:t>
      </w:r>
      <w:bookmarkEnd w:id="208"/>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8809F7" w:rsidP="000E5536">
      <w:pPr>
        <w:pStyle w:val="BodyText"/>
      </w:pPr>
      <w:hyperlink r:id="rId1216"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0E5536">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0E5536">
      <w:pPr>
        <w:pStyle w:val="BodyText2"/>
      </w:pPr>
      <w:r>
        <w:t>webuser@h03-dev-vm7:~&gt; vncserver</w:t>
      </w:r>
    </w:p>
    <w:p w14:paraId="5BD6DCD0" w14:textId="77777777" w:rsidR="00F12A7E" w:rsidRDefault="00F12A7E" w:rsidP="000E5536">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0E5536">
      <w:pPr>
        <w:pStyle w:val="BodyText2"/>
      </w:pPr>
      <w:r>
        <w:t>Would you like to enter a view-only password (y/n)? n</w:t>
      </w:r>
    </w:p>
    <w:p w14:paraId="58EABCDA" w14:textId="77777777" w:rsidR="00F12A7E" w:rsidRDefault="00F12A7E" w:rsidP="000E5536">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lastRenderedPageBreak/>
        <w:t>Starting applications specified in /home/webuser/.vnc/xstartup</w:t>
      </w:r>
    </w:p>
    <w:p w14:paraId="3FB92EFB" w14:textId="77777777" w:rsidR="00F12A7E" w:rsidRDefault="00F12A7E" w:rsidP="000E5536">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217"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218"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219"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220"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221"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222"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0E5536">
      <w:pPr>
        <w:pStyle w:val="BodyText2"/>
      </w:pPr>
      <w:r>
        <w:t>VNCServer log file:</w:t>
      </w:r>
    </w:p>
    <w:p w14:paraId="4B9CCF36" w14:textId="77777777" w:rsidR="00F12A7E" w:rsidRDefault="00F12A7E" w:rsidP="000E5536">
      <w:pPr>
        <w:pStyle w:val="BodyText"/>
      </w:pPr>
      <w:r>
        <w:t xml:space="preserve">27/09/2011 14:08:32 </w:t>
      </w:r>
      <w:hyperlink r:id="rId1223"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224" w:history="1">
        <w:r w:rsidRPr="0077669C">
          <w:rPr>
            <w:rStyle w:val="Hyperlink"/>
          </w:rPr>
          <w:t>httpd: get '' for 139.191.147.152    -- HOORAY THIS IS MY DESKTOP MACHINE!</w:t>
        </w:r>
      </w:hyperlink>
    </w:p>
    <w:p w14:paraId="20AB171A" w14:textId="77777777" w:rsidR="00F12A7E" w:rsidRDefault="00F12A7E" w:rsidP="000E5536">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0E5536">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0E5536">
      <w:pPr>
        <w:pStyle w:val="Code"/>
      </w:pPr>
      <w:r>
        <w:t>top -u cottaan - to only see my tasks</w:t>
      </w:r>
    </w:p>
    <w:p w14:paraId="300FD1C1" w14:textId="77777777" w:rsidR="007B063A" w:rsidRPr="00F5186B" w:rsidRDefault="007B063A" w:rsidP="000E5536">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0E5536">
      <w:pPr>
        <w:pStyle w:val="BodyText2"/>
      </w:pPr>
      <w:r>
        <w:lastRenderedPageBreak/>
        <w:t>To call a url:</w:t>
      </w:r>
    </w:p>
    <w:p w14:paraId="25D65D80" w14:textId="77777777" w:rsidR="00F12A7E" w:rsidRDefault="00F12A7E" w:rsidP="000E5536">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0E5536">
      <w:pPr>
        <w:pStyle w:val="BodyText2"/>
      </w:pPr>
      <w:r>
        <w:t>To get this written to a file append –O test.xml to the code</w:t>
      </w:r>
    </w:p>
    <w:p w14:paraId="11AB4ADE" w14:textId="3E44B665" w:rsidR="00F3221A" w:rsidRDefault="00F3221A" w:rsidP="0034374E">
      <w:pPr>
        <w:pStyle w:val="Heading3"/>
      </w:pPr>
      <w:r>
        <w:t>rpm - package manager</w:t>
      </w:r>
      <w:bookmarkEnd w:id="209"/>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225"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226"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0E5536">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227"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0E5536">
      <w:pPr>
        <w:pStyle w:val="BodyText2"/>
      </w:pPr>
      <w:r>
        <w:t>* Image files : Magenta (.jpg, gif, bmp, png, tif)</w:t>
      </w:r>
    </w:p>
    <w:p w14:paraId="2B7A265D" w14:textId="77777777" w:rsidR="00F3221A" w:rsidRDefault="00F3221A" w:rsidP="000E5536">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0E5536">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10" w:name="_Ref347406831"/>
      <w:bookmarkStart w:id="211" w:name="_Toc315774616"/>
      <w:r>
        <w:t>Getting/Setting Environment Variables</w:t>
      </w:r>
      <w:bookmarkEnd w:id="210"/>
    </w:p>
    <w:p w14:paraId="788E2952" w14:textId="77777777" w:rsidR="00A216D3" w:rsidRDefault="00A216D3" w:rsidP="000E5536">
      <w:pPr>
        <w:pStyle w:val="BodyText2"/>
      </w:pPr>
      <w:r>
        <w:t>To check environment variables, use set (for all of them) or echo $&lt;variable&gt;:</w:t>
      </w:r>
    </w:p>
    <w:p w14:paraId="00D4210F" w14:textId="77777777" w:rsidR="00A216D3" w:rsidRDefault="00A216D3" w:rsidP="000E5536">
      <w:pPr>
        <w:pStyle w:val="Code"/>
      </w:pPr>
      <w:r>
        <w:t>$ set</w:t>
      </w:r>
    </w:p>
    <w:p w14:paraId="6504F013" w14:textId="77777777" w:rsidR="00A216D3" w:rsidRDefault="00A216D3" w:rsidP="000E5536">
      <w:pPr>
        <w:pStyle w:val="Code"/>
      </w:pPr>
      <w:r>
        <w:t>$ echo $JAVA_HOME</w:t>
      </w:r>
    </w:p>
    <w:p w14:paraId="097AE884" w14:textId="77777777" w:rsidR="00AB7D4F" w:rsidRDefault="00AB7D4F" w:rsidP="000E5536">
      <w:pPr>
        <w:pStyle w:val="BodyText2"/>
      </w:pPr>
      <w:r>
        <w:t>To see the path to executables, use which:</w:t>
      </w:r>
    </w:p>
    <w:p w14:paraId="4B36C633" w14:textId="77777777" w:rsidR="00AB7D4F" w:rsidRPr="00A216D3" w:rsidRDefault="00AB7D4F" w:rsidP="000E5536">
      <w:pPr>
        <w:pStyle w:val="Code"/>
      </w:pPr>
      <w:r>
        <w:t>$ which java</w:t>
      </w:r>
    </w:p>
    <w:p w14:paraId="0F5E7FDA" w14:textId="77777777" w:rsidR="00A216D3" w:rsidRDefault="00A216D3" w:rsidP="000E5536">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0E5536">
      <w:pPr>
        <w:pStyle w:val="Code"/>
      </w:pPr>
      <w:r w:rsidRPr="00B161EB">
        <w:t>$ export JAVA_HOME=/usr/java/jdk1.6.0_31/bin/java</w:t>
      </w:r>
    </w:p>
    <w:p w14:paraId="4C9E9440" w14:textId="77777777" w:rsidR="00AB7D4F" w:rsidRDefault="00AB7D4F" w:rsidP="000E5536">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0E5536">
      <w:pPr>
        <w:pStyle w:val="BodyText2"/>
      </w:pPr>
      <w:r>
        <w:t>Easily with echo &gt;. e.g:</w:t>
      </w:r>
    </w:p>
    <w:p w14:paraId="6739F8D8" w14:textId="06ADEE18" w:rsidR="00EC66C5" w:rsidRPr="00EC66C5" w:rsidRDefault="00EC66C5" w:rsidP="000E5536">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0E5536">
      <w:pPr>
        <w:pStyle w:val="BodyText2"/>
      </w:pPr>
      <w:r>
        <w:lastRenderedPageBreak/>
        <w:t>To see whether an OS is 32-bit or 64-bit, type:</w:t>
      </w:r>
    </w:p>
    <w:p w14:paraId="40E758FF" w14:textId="1C2ECEC5" w:rsidR="005F2214" w:rsidRDefault="005F2214" w:rsidP="000E5536">
      <w:pPr>
        <w:pStyle w:val="Code"/>
      </w:pPr>
      <w:r w:rsidRPr="005F2214">
        <w:t xml:space="preserve">uname </w:t>
      </w:r>
      <w:r>
        <w:t>–</w:t>
      </w:r>
      <w:r w:rsidRPr="005F2214">
        <w:t>a</w:t>
      </w:r>
    </w:p>
    <w:p w14:paraId="172A55C5" w14:textId="4ABF27C5" w:rsidR="005F2214" w:rsidRPr="005F2214" w:rsidRDefault="005F2214" w:rsidP="000E5536">
      <w:pPr>
        <w:pStyle w:val="BodyText2"/>
      </w:pPr>
      <w:r>
        <w:t>And you can tell by the reply.</w:t>
      </w:r>
    </w:p>
    <w:p w14:paraId="16517C62" w14:textId="06FBE8DC" w:rsidR="006C3E31" w:rsidRDefault="006C3E31" w:rsidP="006C3E31">
      <w:pPr>
        <w:pStyle w:val="Heading4"/>
      </w:pPr>
      <w:bookmarkStart w:id="212" w:name="_Disk_usage"/>
      <w:bookmarkEnd w:id="212"/>
      <w:r>
        <w:t>Disk usage</w:t>
      </w:r>
    </w:p>
    <w:p w14:paraId="76A806BE" w14:textId="7DF844D1" w:rsidR="006C3E31" w:rsidRDefault="006C3E31" w:rsidP="006C3E31">
      <w:pPr>
        <w:pStyle w:val="BodyText2"/>
      </w:pPr>
      <w:r>
        <w:t xml:space="preserve">If you run out of disk space </w:t>
      </w:r>
      <w:r>
        <w:t xml:space="preserve">(I have on Cloud9) </w:t>
      </w:r>
      <w:r>
        <w:t xml:space="preserve">you can use the suggestions in </w:t>
      </w:r>
      <w:hyperlink r:id="rId1228"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6C3E31">
      <w:pPr>
        <w:pStyle w:val="Unix"/>
      </w:pPr>
      <w:r>
        <w:t xml:space="preserve">blishten:/ $ sudo du -m -d 1 -a | sort -n                                                                                                                                                                                                                                                                                            </w:t>
      </w:r>
    </w:p>
    <w:p w14:paraId="4E46D28C" w14:textId="77777777" w:rsidR="006C3E31" w:rsidRDefault="006C3E31" w:rsidP="006C3E31">
      <w:pPr>
        <w:pStyle w:val="Unix"/>
      </w:pPr>
      <w:r>
        <w:t>du: cannot access ‘./proc/4754/task/4754/fd/4’: No such file or directory</w:t>
      </w:r>
    </w:p>
    <w:p w14:paraId="0E081257" w14:textId="77777777" w:rsidR="006C3E31" w:rsidRDefault="006C3E31" w:rsidP="008E34F8">
      <w:pPr>
        <w:pStyle w:val="BodyText2"/>
      </w:pPr>
      <w:r>
        <w:t>So trying this instead:</w:t>
      </w:r>
    </w:p>
    <w:p w14:paraId="66B44009" w14:textId="77777777" w:rsidR="006C3E31" w:rsidRDefault="006C3E31" w:rsidP="006C3E31">
      <w:pPr>
        <w:pStyle w:val="Unix"/>
      </w:pPr>
      <w:r w:rsidRPr="001B30BD">
        <w:t xml:space="preserve">blishten:/proc $ sudo du -hx / -t 50000000    </w:t>
      </w:r>
    </w:p>
    <w:p w14:paraId="0920FD4B" w14:textId="42108442" w:rsidR="006C3E31" w:rsidRPr="006C3E31" w:rsidRDefault="006C3E31" w:rsidP="006C3E31">
      <w:pPr>
        <w:pStyle w:val="BodyText2"/>
      </w:pPr>
      <w:r>
        <w:t>The</w:t>
      </w:r>
      <w:r>
        <w:t xml:space="preserve"> ‘</w:t>
      </w:r>
      <w:r w:rsidRPr="00E66697">
        <w:t>/var/lib/postgresql/9.3/main/base/230588</w:t>
      </w:r>
      <w:r>
        <w:t>’ folder is 6Gb but it is owned by the postgres user so you will have permission issues if you try to cd to it. Instead switc</w:t>
      </w:r>
      <w:r>
        <w:t xml:space="preserve">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7C333F60" w14:textId="0FA045A9" w:rsidR="000E245C" w:rsidRDefault="000E245C" w:rsidP="000E245C">
      <w:pPr>
        <w:pStyle w:val="Heading5"/>
      </w:pPr>
      <w:bookmarkStart w:id="213" w:name="_GeoServer"/>
      <w:bookmarkEnd w:id="213"/>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441930">
      <w:pPr>
        <w:pStyle w:val="BodyText2"/>
      </w:pPr>
      <w:r w:rsidRPr="00431B49">
        <w:t>See</w:t>
      </w:r>
      <w:r>
        <w:t xml:space="preserve"> </w:t>
      </w:r>
      <w:hyperlink w:anchor="_On_Ubuntu_14.04_2" w:history="1">
        <w:r w:rsidRPr="00905660">
          <w:rPr>
            <w:rStyle w:val="Hyperlink"/>
          </w:rPr>
          <w:t>On Ubuntu 1</w:t>
        </w:r>
        <w:r w:rsidRPr="00905660">
          <w:rPr>
            <w:rStyle w:val="Hyperlink"/>
          </w:rPr>
          <w:t>4</w:t>
        </w:r>
        <w:r w:rsidRPr="00905660">
          <w:rPr>
            <w:rStyle w:val="Hyperlink"/>
          </w:rPr>
          <w:t>.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0E245C">
      <w:pPr>
        <w:pStyle w:val="BodyText2"/>
      </w:pPr>
      <w:r>
        <w:t xml:space="preserve">Following instructions </w:t>
      </w:r>
      <w:hyperlink r:id="rId1229"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0E245C">
      <w:pPr>
        <w:pStyle w:val="Unix"/>
      </w:pPr>
      <w:r w:rsidRPr="00B22680">
        <w:t>blishten:~/workspace (master) $ unzip /usr/share/geoserver-2.11.0-bin.zip</w:t>
      </w:r>
    </w:p>
    <w:p w14:paraId="5B6A5C82" w14:textId="77777777" w:rsidR="000E245C" w:rsidRDefault="000E245C" w:rsidP="000E245C">
      <w:pPr>
        <w:pStyle w:val="Unix"/>
      </w:pPr>
      <w:r w:rsidRPr="00152E4F">
        <w:t>blishten:~/workspace (master) $ sudo mv geoserver-2.11.0 /usr/share/geoserver</w:t>
      </w:r>
    </w:p>
    <w:p w14:paraId="1A6BD885" w14:textId="77777777" w:rsidR="000E245C" w:rsidRDefault="000E245C" w:rsidP="000E245C">
      <w:pPr>
        <w:pStyle w:val="Unix"/>
      </w:pPr>
      <w:r w:rsidRPr="00152E4F">
        <w:t xml:space="preserve">blishten:~/workspace (master) $ </w:t>
      </w:r>
      <w:r>
        <w:t>cd /usr/share/geoserver/bin</w:t>
      </w:r>
    </w:p>
    <w:p w14:paraId="365E325F" w14:textId="77777777" w:rsidR="000E245C" w:rsidRDefault="000E245C" w:rsidP="000E245C">
      <w:pPr>
        <w:pStyle w:val="Unix"/>
      </w:pPr>
      <w:r>
        <w:t>blishten:/usr/share/geoserver/bin $ sudo sh startup.sh</w:t>
      </w:r>
    </w:p>
    <w:p w14:paraId="56BF27FF" w14:textId="77777777" w:rsidR="000E245C" w:rsidRDefault="000E245C" w:rsidP="000E245C">
      <w:pPr>
        <w:pStyle w:val="Unix"/>
      </w:pPr>
      <w:r>
        <w:t xml:space="preserve">GEOSERVER_HOME environment variable not found, using current </w:t>
      </w:r>
    </w:p>
    <w:p w14:paraId="7E6E5865" w14:textId="77777777" w:rsidR="000E245C" w:rsidRDefault="000E245C" w:rsidP="000E245C">
      <w:pPr>
        <w:pStyle w:val="Unix"/>
      </w:pPr>
      <w:r>
        <w:t xml:space="preserve">location.  If not set then running this script from other </w:t>
      </w:r>
    </w:p>
    <w:p w14:paraId="6A421712" w14:textId="77777777" w:rsidR="000E245C" w:rsidRDefault="000E245C" w:rsidP="000E245C">
      <w:pPr>
        <w:pStyle w:val="Unix"/>
      </w:pPr>
      <w:r>
        <w:t>directories will not work in the future.</w:t>
      </w:r>
    </w:p>
    <w:p w14:paraId="047BFB76" w14:textId="77777777" w:rsidR="000E245C" w:rsidRDefault="000E245C" w:rsidP="000E245C">
      <w:pPr>
        <w:pStyle w:val="Unix"/>
      </w:pPr>
      <w:r>
        <w:t>GEOSERVER DATA DIR is /usr/share/geoserver/bin/../data_dir</w:t>
      </w:r>
    </w:p>
    <w:p w14:paraId="236AA341" w14:textId="77777777" w:rsidR="000E245C" w:rsidRDefault="000E245C" w:rsidP="000E245C">
      <w:pPr>
        <w:pStyle w:val="Unix"/>
      </w:pPr>
      <w:r>
        <w:t>WARNING: Module not found [ssl]</w:t>
      </w:r>
    </w:p>
    <w:p w14:paraId="16387C62" w14:textId="71170355" w:rsidR="000E245C" w:rsidRPr="000E245C" w:rsidRDefault="000E245C" w:rsidP="000E245C">
      <w:pPr>
        <w:pStyle w:val="Unix"/>
      </w:pPr>
      <w:r>
        <w:t>2017-03-28 13:49:37.364:INFO::m</w:t>
      </w:r>
      <w:r>
        <w:t>ain: Logging initialized @817ms</w:t>
      </w:r>
    </w:p>
    <w:p w14:paraId="6CFCE6B9" w14:textId="382185A4" w:rsidR="00441930" w:rsidRDefault="00441930" w:rsidP="00441930">
      <w:pPr>
        <w:pStyle w:val="Heading5"/>
      </w:pPr>
      <w:bookmarkStart w:id="214" w:name="_phpPgAdmin_1"/>
      <w:bookmarkEnd w:id="214"/>
      <w:r>
        <w:t>phpPgAdmin</w:t>
      </w:r>
    </w:p>
    <w:p w14:paraId="51C1823A" w14:textId="77777777" w:rsidR="00441930" w:rsidRDefault="00441930" w:rsidP="00441930">
      <w:pPr>
        <w:pStyle w:val="BodyText2"/>
      </w:pPr>
      <w:r>
        <w:t xml:space="preserve">Installing on C9 Python workspace. Following instructions </w:t>
      </w:r>
      <w:hyperlink r:id="rId1230" w:history="1">
        <w:r w:rsidRPr="00B817BB">
          <w:rPr>
            <w:rStyle w:val="Hyperlink"/>
          </w:rPr>
          <w:t>here</w:t>
        </w:r>
      </w:hyperlink>
      <w:r>
        <w:t xml:space="preserve">. </w:t>
      </w:r>
    </w:p>
    <w:p w14:paraId="07ADC55D" w14:textId="77777777" w:rsidR="00441930" w:rsidRDefault="00441930" w:rsidP="00441930">
      <w:pPr>
        <w:pStyle w:val="Unix"/>
      </w:pPr>
      <w:r w:rsidRPr="00B817BB">
        <w:t>blishten:~/workspace (master) $ sudo apt-get install phppgadmin</w:t>
      </w:r>
    </w:p>
    <w:p w14:paraId="7910AC22" w14:textId="1877AF56" w:rsidR="00441930" w:rsidRPr="00441930" w:rsidRDefault="00441930" w:rsidP="00441930">
      <w:pPr>
        <w:pStyle w:val="Unix"/>
      </w:pPr>
      <w:r w:rsidRPr="00B817BB">
        <w:t>phppgadmin is already the newest version.</w:t>
      </w:r>
    </w:p>
    <w:p w14:paraId="2C2F6B86" w14:textId="562BBE1F" w:rsidR="00BA000A" w:rsidRDefault="00BA000A" w:rsidP="00BA000A">
      <w:pPr>
        <w:pStyle w:val="Heading5"/>
      </w:pPr>
      <w:bookmarkStart w:id="215" w:name="_PostGIS"/>
      <w:bookmarkEnd w:id="215"/>
      <w:r>
        <w:t>PostGIS</w:t>
      </w:r>
    </w:p>
    <w:p w14:paraId="6BEF4518" w14:textId="2EDDC72A" w:rsidR="00BA000A" w:rsidRDefault="00BA000A" w:rsidP="00BA000A">
      <w:pPr>
        <w:pStyle w:val="BodyText2"/>
      </w:pPr>
      <w:r>
        <w:t xml:space="preserve">Installing on </w:t>
      </w:r>
      <w:r>
        <w:t>C9</w:t>
      </w:r>
      <w:r>
        <w:t>:</w:t>
      </w:r>
    </w:p>
    <w:p w14:paraId="553AADBE" w14:textId="77777777" w:rsidR="00BA000A" w:rsidRDefault="00BA000A" w:rsidP="00BA000A">
      <w:pPr>
        <w:pStyle w:val="Unix"/>
      </w:pPr>
      <w:r>
        <w:t>sudo apt-get update</w:t>
      </w:r>
    </w:p>
    <w:p w14:paraId="47282DF6" w14:textId="77777777" w:rsidR="00BA000A" w:rsidRPr="006D675D" w:rsidRDefault="00BA000A" w:rsidP="00BA000A">
      <w:pPr>
        <w:pStyle w:val="Unix"/>
      </w:pPr>
      <w:r>
        <w:t xml:space="preserve">sudo apt-get install postgresql postgresql-contrib postgis </w:t>
      </w:r>
      <w:r w:rsidRPr="006D675D">
        <w:t>postgresql-9.3-postgis-scripts</w:t>
      </w:r>
    </w:p>
    <w:p w14:paraId="6B780B55" w14:textId="77777777" w:rsidR="00BA000A" w:rsidRDefault="00BA000A" w:rsidP="00BA000A">
      <w:pPr>
        <w:pStyle w:val="Unix"/>
      </w:pPr>
      <w:r>
        <w:t>sudo apt-get update</w:t>
      </w:r>
    </w:p>
    <w:p w14:paraId="7757BB54" w14:textId="77777777" w:rsidR="00BA000A" w:rsidRDefault="00BA000A" w:rsidP="00BA000A">
      <w:pPr>
        <w:pStyle w:val="BodyText2"/>
      </w:pPr>
      <w:r>
        <w:t>Then in the database where you want to add the sql functions, run these sql commands (in phpPgAdmin if its easier):</w:t>
      </w:r>
    </w:p>
    <w:p w14:paraId="7BBA84AA" w14:textId="77777777" w:rsidR="00BA000A" w:rsidRDefault="00BA000A" w:rsidP="00BA000A">
      <w:pPr>
        <w:pStyle w:val="Unix"/>
      </w:pPr>
      <w:r>
        <w:t>CREATE EXTENSION postgis;</w:t>
      </w:r>
    </w:p>
    <w:p w14:paraId="67298A0B" w14:textId="4DEBBA07" w:rsidR="00BA000A" w:rsidRPr="00BA000A" w:rsidRDefault="00BA000A" w:rsidP="00BA000A">
      <w:pPr>
        <w:pStyle w:val="Unix"/>
      </w:pPr>
      <w:r>
        <w:t>CREATE EXTENSION postgis_topology;</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16" w:name="_Switching"/>
      <w:bookmarkEnd w:id="216"/>
      <w:r>
        <w:t>Switching</w:t>
      </w:r>
    </w:p>
    <w:p w14:paraId="335847D8" w14:textId="639F752D" w:rsidR="006C3E31" w:rsidRDefault="006C3E31" w:rsidP="006C3E31">
      <w:pPr>
        <w:pStyle w:val="BodyText2"/>
      </w:pPr>
      <w:r>
        <w:t>To switch to another user on an Ubuntu machine use the su command:</w:t>
      </w:r>
    </w:p>
    <w:p w14:paraId="1399D1E9" w14:textId="5D80DAD7" w:rsidR="006C3E31" w:rsidRDefault="006C3E31" w:rsidP="006C3E31">
      <w:pPr>
        <w:pStyle w:val="Unix"/>
      </w:pPr>
      <w:r w:rsidRPr="00E66697">
        <w:t>blishten:/var/lib/postgresql/9.3 $ sudo su postgres</w:t>
      </w:r>
    </w:p>
    <w:p w14:paraId="1F43BD2D" w14:textId="4EC205D3" w:rsidR="006C3E31" w:rsidRPr="006C3E31" w:rsidRDefault="006C3E31" w:rsidP="006C3E31">
      <w:pPr>
        <w:pStyle w:val="Unix"/>
      </w:pPr>
      <w:r w:rsidRPr="00E66697">
        <w:t>postgres@blishten-db-server-46297</w:t>
      </w:r>
      <w:r>
        <w:t>05:</w:t>
      </w:r>
    </w:p>
    <w:p w14:paraId="7AAA3E27" w14:textId="77777777" w:rsidR="007C2736" w:rsidRDefault="007C2736" w:rsidP="000E5536">
      <w:pPr>
        <w:pStyle w:val="Heading2"/>
      </w:pPr>
      <w:r>
        <w:lastRenderedPageBreak/>
        <w:t>SSH</w:t>
      </w:r>
    </w:p>
    <w:p w14:paraId="701F5560" w14:textId="77777777" w:rsidR="006E60E0" w:rsidRDefault="006E60E0" w:rsidP="000E5536">
      <w:pPr>
        <w:pStyle w:val="BodyText2"/>
      </w:pPr>
      <w:r>
        <w:t>Listing files on a remote server:</w:t>
      </w:r>
    </w:p>
    <w:p w14:paraId="7D1B43C6" w14:textId="77777777" w:rsidR="006E60E0" w:rsidRPr="006E60E0" w:rsidRDefault="006E60E0" w:rsidP="000E5536">
      <w:pPr>
        <w:pStyle w:val="Code"/>
      </w:pPr>
      <w:r w:rsidRPr="006E60E0">
        <w:t>(envname)[dopa@h05-nn01 ~]$ ssh cottaan@cruise 'ls -d /exports/monde/GBIFSpeciesFiles/*'</w:t>
      </w:r>
    </w:p>
    <w:p w14:paraId="1A040588" w14:textId="77777777" w:rsidR="005335A5" w:rsidRDefault="005335A5" w:rsidP="0034374E">
      <w:pPr>
        <w:pStyle w:val="Heading3"/>
      </w:pPr>
      <w:r>
        <w:t>Connecting to remote machines</w:t>
      </w:r>
    </w:p>
    <w:p w14:paraId="4365EE77" w14:textId="40DBB5FD" w:rsidR="00214B12" w:rsidRDefault="00214B12" w:rsidP="000E5536">
      <w:pPr>
        <w:pStyle w:val="BodyText2"/>
      </w:pPr>
      <w:r>
        <w:t>Our outgoing IP addresses are:</w:t>
      </w:r>
    </w:p>
    <w:p w14:paraId="47E176AA" w14:textId="77777777" w:rsidR="00214B12" w:rsidRDefault="00214B12" w:rsidP="000E5536">
      <w:pPr>
        <w:pStyle w:val="Code"/>
      </w:pPr>
      <w:r>
        <w:t>139.191.170.x</w:t>
      </w:r>
    </w:p>
    <w:p w14:paraId="387A249F" w14:textId="1471C42F" w:rsidR="00214B12" w:rsidRDefault="00214B12" w:rsidP="000E5536">
      <w:pPr>
        <w:pStyle w:val="Code"/>
      </w:pPr>
      <w:r>
        <w:t>139.191.147.x</w:t>
      </w:r>
    </w:p>
    <w:p w14:paraId="2754FCF6" w14:textId="77777777" w:rsidR="005335A5" w:rsidRDefault="005335A5" w:rsidP="000E5536">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231" w:history="1">
        <w:r w:rsidRPr="005335A5">
          <w:rPr>
            <w:rStyle w:val="Hyperlink"/>
          </w:rPr>
          <w:t>here</w:t>
        </w:r>
      </w:hyperlink>
      <w:r>
        <w:t>):</w:t>
      </w:r>
    </w:p>
    <w:p w14:paraId="027938F2" w14:textId="77777777" w:rsidR="005335A5" w:rsidRDefault="005335A5" w:rsidP="000E5536">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0E5536">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0E5536">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0E5536">
      <w:pPr>
        <w:pStyle w:val="Code"/>
      </w:pPr>
      <w:r>
        <w:t>[webuser@h05-dev-vm3 dopa-services]$ ssh-keygen -t rsa</w:t>
      </w:r>
    </w:p>
    <w:p w14:paraId="46009115" w14:textId="77777777" w:rsidR="00713EC7" w:rsidRDefault="00713EC7" w:rsidP="000E5536">
      <w:pPr>
        <w:pStyle w:val="Code"/>
      </w:pPr>
      <w:r>
        <w:t>[webuser@h05-dev-vm3 dopa-services]$ ssh dopa@h05-nn01 mkdir -p .ssh</w:t>
      </w:r>
    </w:p>
    <w:p w14:paraId="1ECABB9B" w14:textId="77777777" w:rsidR="00713EC7" w:rsidRDefault="00713EC7" w:rsidP="000E5536">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232"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17" w:name="_Ref417388580"/>
      <w:r>
        <w:t>Using Putty</w:t>
      </w:r>
      <w:bookmarkEnd w:id="217"/>
    </w:p>
    <w:p w14:paraId="5ED1C213" w14:textId="30BE3441" w:rsidR="00BE083E" w:rsidRDefault="00BE083E" w:rsidP="000E5536">
      <w:pPr>
        <w:pStyle w:val="BodyText2"/>
      </w:pPr>
      <w:r>
        <w:t xml:space="preserve">You can create a session in putty that allows you to tunnel all traffic through a specific local port to a remote one. </w:t>
      </w:r>
      <w:hyperlink r:id="rId1233" w:history="1">
        <w:r w:rsidRPr="00BE083E">
          <w:rPr>
            <w:rStyle w:val="Hyperlink"/>
          </w:rPr>
          <w:t>Heres</w:t>
        </w:r>
      </w:hyperlink>
      <w:r>
        <w:t xml:space="preserve"> how to set up. For SPREP here are the putty windows:</w:t>
      </w:r>
    </w:p>
    <w:p w14:paraId="300F30F0" w14:textId="0839534D" w:rsidR="00BE083E" w:rsidRDefault="00BE083E" w:rsidP="000E5536">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4">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0E5536">
      <w:pPr>
        <w:pStyle w:val="BodyText2"/>
      </w:pPr>
      <w:r>
        <w:lastRenderedPageBreak/>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0E5536">
      <w:pPr>
        <w:pStyle w:val="BodyText2"/>
      </w:pPr>
      <w:r>
        <w:rPr>
          <w:noProof/>
          <w:lang w:bidi="ar-SA"/>
        </w:rPr>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5">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0E5536">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0E5536">
            <w:pPr>
              <w:pStyle w:val="Tiny"/>
            </w:pPr>
            <w:r w:rsidRPr="00E5005D">
              <w:t>Machine</w:t>
            </w:r>
          </w:p>
        </w:tc>
        <w:tc>
          <w:tcPr>
            <w:tcW w:w="1440" w:type="dxa"/>
          </w:tcPr>
          <w:p w14:paraId="07E68B34"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0E5536">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0E5536">
            <w:pPr>
              <w:pStyle w:val="Tiny"/>
            </w:pPr>
            <w:r w:rsidRPr="00E5005D">
              <w:t>h05-dev-vm3</w:t>
            </w:r>
          </w:p>
        </w:tc>
        <w:tc>
          <w:tcPr>
            <w:tcW w:w="1440" w:type="dxa"/>
          </w:tcPr>
          <w:p w14:paraId="7D3E2B4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0E5536">
            <w:pPr>
              <w:pStyle w:val="Tiny"/>
            </w:pPr>
            <w:r>
              <w:t>h05-dev-vm8</w:t>
            </w:r>
          </w:p>
        </w:tc>
        <w:tc>
          <w:tcPr>
            <w:tcW w:w="1440" w:type="dxa"/>
          </w:tcPr>
          <w:p w14:paraId="1F058194" w14:textId="460D1B64"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0E5536">
            <w:pPr>
              <w:pStyle w:val="Tiny"/>
            </w:pPr>
            <w:r>
              <w:t>h05-stg-vm8</w:t>
            </w:r>
          </w:p>
        </w:tc>
        <w:tc>
          <w:tcPr>
            <w:tcW w:w="1440" w:type="dxa"/>
          </w:tcPr>
          <w:p w14:paraId="23BDDC0D" w14:textId="65F9CDA4"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0E5536">
            <w:pPr>
              <w:pStyle w:val="Tiny"/>
            </w:pPr>
            <w:r>
              <w:t>h05-dev-vm11</w:t>
            </w:r>
          </w:p>
        </w:tc>
        <w:tc>
          <w:tcPr>
            <w:tcW w:w="1440" w:type="dxa"/>
          </w:tcPr>
          <w:p w14:paraId="2AB0E713" w14:textId="68E88BF8"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0E5536">
            <w:pPr>
              <w:pStyle w:val="Tiny"/>
            </w:pPr>
            <w:r w:rsidRPr="00E5005D">
              <w:t>h03-dev-vm7</w:t>
            </w:r>
          </w:p>
        </w:tc>
        <w:tc>
          <w:tcPr>
            <w:tcW w:w="1440" w:type="dxa"/>
          </w:tcPr>
          <w:p w14:paraId="3365A7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0E5536">
            <w:pPr>
              <w:pStyle w:val="Tiny"/>
            </w:pPr>
            <w:r>
              <w:t>hadoop-h05</w:t>
            </w:r>
          </w:p>
        </w:tc>
        <w:tc>
          <w:tcPr>
            <w:tcW w:w="1440" w:type="dxa"/>
          </w:tcPr>
          <w:p w14:paraId="73505CFE"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0E5536">
            <w:pPr>
              <w:pStyle w:val="Tiny"/>
            </w:pPr>
            <w:r>
              <w:t>Hadoop-m1 (Hadoop-m1.jrc.it)</w:t>
            </w:r>
          </w:p>
        </w:tc>
        <w:tc>
          <w:tcPr>
            <w:tcW w:w="1440" w:type="dxa"/>
          </w:tcPr>
          <w:p w14:paraId="2E978080" w14:textId="33254E38"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0E5536">
            <w:pPr>
              <w:pStyle w:val="Tiny"/>
            </w:pPr>
            <w:r>
              <w:t>hadoop-sn (139.191.147.220)</w:t>
            </w:r>
          </w:p>
        </w:tc>
        <w:tc>
          <w:tcPr>
            <w:tcW w:w="1440" w:type="dxa"/>
          </w:tcPr>
          <w:p w14:paraId="3905065F"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0E5536">
            <w:pPr>
              <w:pStyle w:val="Tiny"/>
            </w:pPr>
            <w:r>
              <w:t>Hadoop-m2 (</w:t>
            </w:r>
            <w:r w:rsidRPr="009510AC">
              <w:t>139.191.147.222</w:t>
            </w:r>
            <w:r>
              <w:t>)</w:t>
            </w:r>
          </w:p>
        </w:tc>
        <w:tc>
          <w:tcPr>
            <w:tcW w:w="1440" w:type="dxa"/>
          </w:tcPr>
          <w:p w14:paraId="3135CC9F"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0E5536">
            <w:pPr>
              <w:pStyle w:val="Tiny"/>
            </w:pPr>
            <w:r w:rsidRPr="00E5005D">
              <w:t>h05-nn01.jrc.it</w:t>
            </w:r>
          </w:p>
        </w:tc>
        <w:tc>
          <w:tcPr>
            <w:tcW w:w="1440" w:type="dxa"/>
          </w:tcPr>
          <w:p w14:paraId="3CB096A7"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0E5536">
            <w:pPr>
              <w:pStyle w:val="Tiny"/>
            </w:pPr>
            <w:r w:rsidRPr="00E5005D">
              <w:t>cruise</w:t>
            </w:r>
          </w:p>
        </w:tc>
        <w:tc>
          <w:tcPr>
            <w:tcW w:w="1440" w:type="dxa"/>
          </w:tcPr>
          <w:p w14:paraId="7E8D94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0E5536">
            <w:pPr>
              <w:pStyle w:val="Tiny"/>
            </w:pPr>
            <w:r w:rsidRPr="00E5005D">
              <w:t>species.jrc.org</w:t>
            </w:r>
          </w:p>
        </w:tc>
        <w:tc>
          <w:tcPr>
            <w:tcW w:w="1440" w:type="dxa"/>
          </w:tcPr>
          <w:p w14:paraId="426322A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0E5536">
            <w:pPr>
              <w:pStyle w:val="Tiny"/>
            </w:pPr>
            <w:r w:rsidRPr="006E327C">
              <w:t>123.176.76.184</w:t>
            </w:r>
          </w:p>
        </w:tc>
        <w:tc>
          <w:tcPr>
            <w:tcW w:w="1440" w:type="dxa"/>
          </w:tcPr>
          <w:p w14:paraId="58C8D69D" w14:textId="79272295"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0E5536">
            <w:pPr>
              <w:pStyle w:val="Tiny"/>
            </w:pPr>
            <w:r>
              <w:t>139.191.147.168</w:t>
            </w:r>
          </w:p>
        </w:tc>
        <w:tc>
          <w:tcPr>
            <w:tcW w:w="1440" w:type="dxa"/>
          </w:tcPr>
          <w:p w14:paraId="50824129" w14:textId="7619D0C7" w:rsidR="00B45F16" w:rsidRDefault="00B45F16" w:rsidP="000E5536">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0E5536">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18" w:name="_Ref398800010"/>
      <w:r>
        <w:t>SOCK proxy</w:t>
      </w:r>
      <w:bookmarkEnd w:id="218"/>
    </w:p>
    <w:p w14:paraId="30FF2E97" w14:textId="77777777" w:rsidR="00D000FC" w:rsidRDefault="00E871D3" w:rsidP="000E5536">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0E5536">
      <w:pPr>
        <w:pStyle w:val="TableText"/>
        <w:rPr>
          <w:rStyle w:val="text"/>
        </w:rPr>
      </w:pPr>
      <w:r w:rsidRPr="00035D81">
        <w:rPr>
          <w:rStyle w:val="text"/>
        </w:rPr>
        <w:t>10.0.100.229    hadoop-m1</w:t>
      </w:r>
    </w:p>
    <w:p w14:paraId="32452480" w14:textId="77777777" w:rsidR="00D000FC" w:rsidRPr="00035D81" w:rsidRDefault="00D000FC" w:rsidP="000E5536">
      <w:pPr>
        <w:pStyle w:val="TableText"/>
        <w:rPr>
          <w:rStyle w:val="text"/>
        </w:rPr>
      </w:pPr>
      <w:r w:rsidRPr="00035D81">
        <w:rPr>
          <w:rStyle w:val="text"/>
        </w:rPr>
        <w:t>10.0.100.238    hadoop-m2</w:t>
      </w:r>
    </w:p>
    <w:p w14:paraId="21960D6E" w14:textId="77777777" w:rsidR="00D000FC" w:rsidRPr="00035D81" w:rsidRDefault="00D000FC" w:rsidP="000E5536">
      <w:pPr>
        <w:pStyle w:val="TableText"/>
        <w:rPr>
          <w:rStyle w:val="text"/>
        </w:rPr>
      </w:pPr>
      <w:r w:rsidRPr="00035D81">
        <w:rPr>
          <w:rStyle w:val="text"/>
        </w:rPr>
        <w:t>10.0.100.231    hadoop-01</w:t>
      </w:r>
    </w:p>
    <w:p w14:paraId="148E0104" w14:textId="77777777" w:rsidR="00D000FC" w:rsidRPr="00035D81" w:rsidRDefault="00D000FC" w:rsidP="000E5536">
      <w:pPr>
        <w:pStyle w:val="TableText"/>
        <w:rPr>
          <w:rStyle w:val="text"/>
        </w:rPr>
      </w:pPr>
      <w:r w:rsidRPr="00035D81">
        <w:rPr>
          <w:rStyle w:val="text"/>
        </w:rPr>
        <w:t>10.0.100.232    hadoop-02</w:t>
      </w:r>
    </w:p>
    <w:p w14:paraId="26C9B7F1" w14:textId="77777777" w:rsidR="00D000FC" w:rsidRPr="00035D81" w:rsidRDefault="00D000FC" w:rsidP="000E5536">
      <w:pPr>
        <w:pStyle w:val="TableText"/>
        <w:rPr>
          <w:rStyle w:val="text"/>
        </w:rPr>
      </w:pPr>
      <w:r w:rsidRPr="00035D81">
        <w:rPr>
          <w:rStyle w:val="text"/>
        </w:rPr>
        <w:t>10.0.100.233    hadoop-03</w:t>
      </w:r>
    </w:p>
    <w:p w14:paraId="23A268F3" w14:textId="77777777" w:rsidR="00D000FC" w:rsidRPr="00035D81" w:rsidRDefault="00D000FC" w:rsidP="000E5536">
      <w:pPr>
        <w:pStyle w:val="TableText"/>
        <w:rPr>
          <w:rStyle w:val="text"/>
        </w:rPr>
      </w:pPr>
      <w:r w:rsidRPr="00035D81">
        <w:rPr>
          <w:rStyle w:val="text"/>
        </w:rPr>
        <w:t>10.0.100.234    hadoop-04</w:t>
      </w:r>
    </w:p>
    <w:p w14:paraId="28A1084C" w14:textId="77777777" w:rsidR="00D000FC" w:rsidRPr="00035D81" w:rsidRDefault="00D000FC" w:rsidP="000E5536">
      <w:pPr>
        <w:pStyle w:val="TableText"/>
        <w:rPr>
          <w:rStyle w:val="text"/>
        </w:rPr>
      </w:pPr>
      <w:r w:rsidRPr="00035D81">
        <w:rPr>
          <w:rStyle w:val="text"/>
        </w:rPr>
        <w:t>10.0.100.235    hadoop-05</w:t>
      </w:r>
    </w:p>
    <w:p w14:paraId="44C8132A" w14:textId="77777777" w:rsidR="00D000FC" w:rsidRPr="00035D81" w:rsidRDefault="00D000FC" w:rsidP="000E5536">
      <w:pPr>
        <w:pStyle w:val="TableText"/>
        <w:rPr>
          <w:rStyle w:val="text"/>
        </w:rPr>
      </w:pPr>
      <w:r w:rsidRPr="00035D81">
        <w:rPr>
          <w:rStyle w:val="text"/>
        </w:rPr>
        <w:lastRenderedPageBreak/>
        <w:t>10.0.100.236    hadoop-06</w:t>
      </w:r>
    </w:p>
    <w:p w14:paraId="4A941E01" w14:textId="77777777" w:rsidR="00D000FC" w:rsidRPr="00035D81" w:rsidRDefault="00D000FC" w:rsidP="000E5536">
      <w:pPr>
        <w:pStyle w:val="TableText"/>
        <w:rPr>
          <w:rStyle w:val="text"/>
        </w:rPr>
      </w:pPr>
      <w:r w:rsidRPr="00035D81">
        <w:rPr>
          <w:rStyle w:val="text"/>
        </w:rPr>
        <w:t>10.0.100.237    hadoop-07</w:t>
      </w:r>
    </w:p>
    <w:p w14:paraId="54ECA37E" w14:textId="2F4FEDD9" w:rsidR="00D000FC" w:rsidRPr="00035D81" w:rsidRDefault="00D000FC" w:rsidP="000E5536">
      <w:pPr>
        <w:pStyle w:val="TableText"/>
        <w:rPr>
          <w:rStyle w:val="text"/>
        </w:rPr>
      </w:pPr>
      <w:r w:rsidRPr="00035D81">
        <w:rPr>
          <w:rStyle w:val="text"/>
        </w:rPr>
        <w:t>10.0.100.230    hadoop-sn</w:t>
      </w:r>
    </w:p>
    <w:p w14:paraId="37A11400" w14:textId="6AFF0841" w:rsidR="00E871D3" w:rsidRDefault="00B84CC8" w:rsidP="000E5536">
      <w:pPr>
        <w:pStyle w:val="BodyText2"/>
      </w:pPr>
      <w:r>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236"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237"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0E5536">
      <w:pPr>
        <w:pStyle w:val="Heading2"/>
      </w:pPr>
      <w:r>
        <w:t>Useful tools</w:t>
      </w:r>
    </w:p>
    <w:p w14:paraId="57818D37" w14:textId="77777777" w:rsidR="00352E10" w:rsidRDefault="00352E10" w:rsidP="000E5536">
      <w:pPr>
        <w:pStyle w:val="BodyText2"/>
      </w:pPr>
      <w:r>
        <w:t>There is a list of hand-selected tools here:</w:t>
      </w:r>
      <w:r w:rsidRPr="0080648E">
        <w:t xml:space="preserve"> </w:t>
      </w:r>
      <w:hyperlink r:id="rId1238" w:history="1">
        <w:r>
          <w:rPr>
            <w:rStyle w:val="Hyperlink"/>
          </w:rPr>
          <w:t>http://selection.datavisualization.ch/</w:t>
        </w:r>
      </w:hyperlink>
    </w:p>
    <w:p w14:paraId="20136D98" w14:textId="77777777" w:rsidR="00352E10" w:rsidRPr="000021BE" w:rsidRDefault="00352E10" w:rsidP="000E5536">
      <w:pPr>
        <w:pStyle w:val="BodyText2"/>
        <w:rPr>
          <w:color w:val="F49100" w:themeColor="hyperlink"/>
          <w:u w:val="single"/>
        </w:rPr>
      </w:pPr>
      <w:r>
        <w:t xml:space="preserve">UseFathom.js to create simple Javascript based presentations: </w:t>
      </w:r>
      <w:hyperlink r:id="rId1239" w:history="1">
        <w:r>
          <w:rPr>
            <w:rStyle w:val="Hyperlink"/>
          </w:rPr>
          <w:t>http://markdalgleish.com/projects/fathom/</w:t>
        </w:r>
      </w:hyperlink>
    </w:p>
    <w:p w14:paraId="2460284D" w14:textId="77777777" w:rsidR="00352E10" w:rsidRDefault="00352E10" w:rsidP="000E5536">
      <w:pPr>
        <w:pStyle w:val="BodyText2"/>
      </w:pPr>
      <w:r>
        <w:t xml:space="preserve">Very easy to use web site to capture spatial data with in-built Authentication - </w:t>
      </w:r>
      <w:hyperlink r:id="rId1240" w:history="1">
        <w:r>
          <w:rPr>
            <w:rStyle w:val="Hyperlink"/>
          </w:rPr>
          <w:t>http://geojson.io/</w:t>
        </w:r>
      </w:hyperlink>
      <w:r>
        <w:t xml:space="preserve">. See the example use-case </w:t>
      </w:r>
      <w:hyperlink r:id="rId1241" w:history="1">
        <w:r w:rsidRPr="000021BE">
          <w:rPr>
            <w:rStyle w:val="Hyperlink"/>
          </w:rPr>
          <w:t>here</w:t>
        </w:r>
      </w:hyperlink>
      <w:r>
        <w:t>.</w:t>
      </w:r>
    </w:p>
    <w:p w14:paraId="17F6E1C6" w14:textId="77777777" w:rsidR="00352E10" w:rsidRDefault="00352E10" w:rsidP="000E5536">
      <w:pPr>
        <w:pStyle w:val="BodyText2"/>
        <w:rPr>
          <w:rStyle w:val="Hyperlink"/>
        </w:rPr>
      </w:pPr>
      <w:r>
        <w:t xml:space="preserve">Excellent list of essential Python spatial packages </w:t>
      </w:r>
      <w:hyperlink r:id="rId1242" w:history="1">
        <w:r>
          <w:rPr>
            <w:rStyle w:val="Hyperlink"/>
          </w:rPr>
          <w:t>http://spatialdemography.org/essential-python-geospatial-libraries/</w:t>
        </w:r>
      </w:hyperlink>
    </w:p>
    <w:p w14:paraId="75402D90" w14:textId="77777777" w:rsidR="000771BE" w:rsidRDefault="000771BE" w:rsidP="000E5536">
      <w:pPr>
        <w:pStyle w:val="BodyText2"/>
      </w:pPr>
      <w:r>
        <w:t xml:space="preserve">GPGPU - </w:t>
      </w:r>
      <w:r w:rsidRPr="007F2F91">
        <w:t>General-purpose computing on graphics processing units</w:t>
      </w:r>
    </w:p>
    <w:p w14:paraId="4E313536" w14:textId="50D3469C" w:rsidR="00023D79" w:rsidRDefault="00023D79" w:rsidP="000E5536">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0E5536">
      <w:pPr>
        <w:pStyle w:val="BodyText2"/>
        <w:numPr>
          <w:ilvl w:val="0"/>
          <w:numId w:val="25"/>
        </w:numPr>
      </w:pPr>
      <w:r>
        <w:t xml:space="preserve">Downloading VirtualBox from </w:t>
      </w:r>
      <w:hyperlink r:id="rId1243" w:history="1">
        <w:r w:rsidRPr="00023D79">
          <w:rPr>
            <w:rStyle w:val="Hyperlink"/>
          </w:rPr>
          <w:t>here</w:t>
        </w:r>
      </w:hyperlink>
      <w:r>
        <w:t>.</w:t>
      </w:r>
    </w:p>
    <w:p w14:paraId="1296D220" w14:textId="498C61F3" w:rsidR="008C4544" w:rsidRDefault="006D065F" w:rsidP="000E5536">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0E5536">
      <w:pPr>
        <w:pStyle w:val="BodyText2"/>
      </w:pPr>
      <w:r>
        <w:t xml:space="preserve">Following the instructions </w:t>
      </w:r>
      <w:hyperlink r:id="rId1244"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245"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0E5536">
      <w:pPr>
        <w:pStyle w:val="BodyText2"/>
      </w:pPr>
      <w:r>
        <w:t xml:space="preserve">Following the instructions </w:t>
      </w:r>
      <w:hyperlink r:id="rId1246" w:history="1">
        <w:r w:rsidRPr="004971B4">
          <w:rPr>
            <w:rStyle w:val="Hyperlink"/>
          </w:rPr>
          <w:t>here</w:t>
        </w:r>
      </w:hyperlink>
      <w:r>
        <w:t xml:space="preserve"> to install XP on VirtualBox.</w:t>
      </w:r>
    </w:p>
    <w:p w14:paraId="40DF462E" w14:textId="0D063CE7" w:rsidR="004971B4" w:rsidRDefault="004971B4" w:rsidP="000E5536">
      <w:pPr>
        <w:pStyle w:val="BodyText2"/>
        <w:numPr>
          <w:ilvl w:val="0"/>
          <w:numId w:val="26"/>
        </w:numPr>
      </w:pPr>
      <w:r>
        <w:t xml:space="preserve">Download the Windows XP *.iso from </w:t>
      </w:r>
      <w:hyperlink r:id="rId1247" w:history="1">
        <w:r w:rsidRPr="005409AC">
          <w:rPr>
            <w:rStyle w:val="Hyperlink"/>
          </w:rPr>
          <w:t>here</w:t>
        </w:r>
      </w:hyperlink>
      <w:r>
        <w:t xml:space="preserve">. </w:t>
      </w:r>
    </w:p>
    <w:p w14:paraId="7285F763" w14:textId="6031E558" w:rsidR="004971B4" w:rsidRDefault="004971B4" w:rsidP="000E5536">
      <w:pPr>
        <w:pStyle w:val="BodyText2"/>
        <w:numPr>
          <w:ilvl w:val="0"/>
          <w:numId w:val="26"/>
        </w:numPr>
      </w:pPr>
      <w:r>
        <w:t>Create a new VM in VirtualBox with the default setting for the Windows XP VM</w:t>
      </w:r>
    </w:p>
    <w:p w14:paraId="4352F29A" w14:textId="1C355E54" w:rsidR="004971B4" w:rsidRPr="00023D79" w:rsidRDefault="004971B4" w:rsidP="000E5536">
      <w:pPr>
        <w:pStyle w:val="BodyText2"/>
        <w:numPr>
          <w:ilvl w:val="0"/>
          <w:numId w:val="26"/>
        </w:numPr>
      </w:pPr>
      <w:r>
        <w:t>Start the Windows XP VM</w:t>
      </w:r>
    </w:p>
    <w:p w14:paraId="00E23815" w14:textId="642B4786" w:rsidR="0057777E" w:rsidRDefault="0057777E" w:rsidP="000E5536">
      <w:pPr>
        <w:pStyle w:val="BodyText2"/>
      </w:pPr>
      <w:r>
        <w:t>I have a Windows XP Home Edition key:</w:t>
      </w:r>
      <w:r w:rsidR="00F067F9">
        <w:t xml:space="preserve"> </w:t>
      </w:r>
      <w:r>
        <w:t>V8962-TBQ9V-YJWMB-6YBPH-Y26DT          00043-748-429-726          X12-51823</w:t>
      </w:r>
    </w:p>
    <w:p w14:paraId="3A20D5D7" w14:textId="77777777" w:rsidR="00F21442" w:rsidRDefault="00F21442" w:rsidP="000E5536">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B537F8">
      <w:pPr>
        <w:pStyle w:val="BodyText2"/>
      </w:pPr>
      <w:r>
        <w:t xml:space="preserve">z-index is an issue in full-screen mode in Leaflet. See </w:t>
      </w:r>
      <w:hyperlink r:id="rId1248" w:history="1">
        <w:r w:rsidRPr="00B537F8">
          <w:rPr>
            <w:rStyle w:val="Hyperlink"/>
          </w:rPr>
          <w:t>this</w:t>
        </w:r>
      </w:hyperlink>
      <w:r>
        <w:t xml:space="preserve"> link. </w:t>
      </w:r>
    </w:p>
    <w:p w14:paraId="26CF435A" w14:textId="0A937AEE" w:rsidR="00ED0F5B" w:rsidRDefault="00ED0F5B" w:rsidP="00ED0F5B">
      <w:pPr>
        <w:pStyle w:val="Heading4"/>
      </w:pPr>
      <w:r>
        <w:t>Icons</w:t>
      </w:r>
    </w:p>
    <w:p w14:paraId="7C08CB23" w14:textId="77777777" w:rsidR="00F21442" w:rsidRPr="00FE6F7F" w:rsidRDefault="008809F7" w:rsidP="000E5536">
      <w:pPr>
        <w:pStyle w:val="BodyText2"/>
      </w:pPr>
      <w:hyperlink r:id="rId1249"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lastRenderedPageBreak/>
        <w:t>Colours and colour blindness</w:t>
      </w:r>
    </w:p>
    <w:p w14:paraId="51076429" w14:textId="3FAB1B26" w:rsidR="00A75EB7" w:rsidRPr="00A75EB7" w:rsidRDefault="00A75EB7" w:rsidP="000E5536">
      <w:pPr>
        <w:pStyle w:val="BodyText2"/>
      </w:pPr>
      <w:r>
        <w:t xml:space="preserve">We need to change the palettes for the water transitions for the Nature paper to be able to deal with colour blindness and there is a really good tool </w:t>
      </w:r>
      <w:hyperlink r:id="rId1250"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0E5536">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0E5536">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0E5536">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1">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2">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54346998" w:rsidR="00C45ADD" w:rsidRDefault="00C45ADD"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5</w:t>
      </w:r>
      <w:r w:rsidR="0079252F">
        <w:rPr>
          <w:noProof/>
        </w:rPr>
        <w:fldChar w:fldCharType="end"/>
      </w:r>
      <w:r>
        <w:t xml:space="preserve">  Using Arial</w:t>
      </w:r>
    </w:p>
    <w:p w14:paraId="7E9D8868" w14:textId="040BF73E" w:rsidR="00C45ADD" w:rsidRPr="00C45ADD" w:rsidRDefault="00C45ADD"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6</w:t>
      </w:r>
      <w:r w:rsidR="0079252F">
        <w:rPr>
          <w:noProof/>
        </w:rPr>
        <w:fldChar w:fldCharType="end"/>
      </w:r>
      <w:r>
        <w:t xml:space="preserve"> With Lucida Grande on new PC</w:t>
      </w:r>
    </w:p>
    <w:p w14:paraId="4AA3A456" w14:textId="77777777" w:rsidR="00D7170A" w:rsidRDefault="00D7170A" w:rsidP="000E5536">
      <w:pPr>
        <w:pStyle w:val="Heading1"/>
      </w:pPr>
      <w:r>
        <w:t>Standards</w:t>
      </w:r>
    </w:p>
    <w:p w14:paraId="0ECA847D" w14:textId="77777777" w:rsidR="00D7170A" w:rsidRPr="00D7170A" w:rsidRDefault="00D7170A" w:rsidP="000E5536">
      <w:pPr>
        <w:pStyle w:val="BodyText2"/>
      </w:pPr>
    </w:p>
    <w:p w14:paraId="0A497879" w14:textId="607B60E9" w:rsidR="00D7170A" w:rsidRDefault="00D7170A" w:rsidP="000E5536">
      <w:pPr>
        <w:pStyle w:val="Heading2"/>
      </w:pPr>
      <w:r>
        <w:t>Spatial</w:t>
      </w:r>
    </w:p>
    <w:p w14:paraId="3F9F61E5" w14:textId="1DFDD4A8" w:rsidR="00D7170A" w:rsidRDefault="00D7170A" w:rsidP="000E5536">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0E5536">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0E5536">
      <w:pPr>
        <w:pStyle w:val="BodyText2"/>
      </w:pPr>
      <w:r>
        <w:t>Well-known Binary (WKB) is used to transfer and store the same information in databases.</w:t>
      </w:r>
    </w:p>
    <w:p w14:paraId="26398BAF" w14:textId="77777777" w:rsidR="00D7170A" w:rsidRPr="00D7170A" w:rsidRDefault="00D7170A" w:rsidP="000E5536">
      <w:pPr>
        <w:pStyle w:val="BodyText2"/>
      </w:pPr>
    </w:p>
    <w:p w14:paraId="7C86FFDA" w14:textId="02E46385" w:rsidR="00AC3489" w:rsidRDefault="00AC3489" w:rsidP="000E5536">
      <w:pPr>
        <w:pStyle w:val="Heading1"/>
      </w:pPr>
      <w:r>
        <w:t>Coordinate systems</w:t>
      </w:r>
    </w:p>
    <w:p w14:paraId="62125AFC" w14:textId="77777777" w:rsidR="001C362A" w:rsidRDefault="001C362A" w:rsidP="000E5536">
      <w:pPr>
        <w:pStyle w:val="Heading2"/>
      </w:pPr>
      <w:r>
        <w:t>EPSG codes</w:t>
      </w:r>
    </w:p>
    <w:p w14:paraId="75395B12" w14:textId="77777777" w:rsidR="00AC3489" w:rsidRDefault="00AC3489" w:rsidP="000E5536">
      <w:pPr>
        <w:pStyle w:val="BodyText2"/>
      </w:pPr>
      <w:r>
        <w:t>WebMercator</w:t>
      </w:r>
      <w:r w:rsidR="00644F71">
        <w:tab/>
      </w:r>
      <w:r w:rsidR="008C7C28">
        <w:t>3857</w:t>
      </w:r>
    </w:p>
    <w:p w14:paraId="3467C677" w14:textId="77777777" w:rsidR="00AC3489" w:rsidRDefault="00AC3489" w:rsidP="000E5536">
      <w:pPr>
        <w:pStyle w:val="BodyText2"/>
      </w:pPr>
      <w:r>
        <w:t xml:space="preserve">Mollweide </w:t>
      </w:r>
      <w:r>
        <w:tab/>
      </w:r>
      <w:r w:rsidR="00644F71">
        <w:t>97099</w:t>
      </w:r>
    </w:p>
    <w:p w14:paraId="0C357FB3" w14:textId="77777777" w:rsidR="00AC3489" w:rsidRDefault="00AC3489" w:rsidP="000E5536">
      <w:pPr>
        <w:pStyle w:val="BodyText2"/>
      </w:pPr>
      <w:r>
        <w:t>WGS84</w:t>
      </w:r>
      <w:r>
        <w:tab/>
      </w:r>
      <w:r>
        <w:tab/>
      </w:r>
      <w:r w:rsidR="00644F71">
        <w:t>4326</w:t>
      </w:r>
    </w:p>
    <w:p w14:paraId="7B70BFE7" w14:textId="77777777" w:rsidR="00644F71" w:rsidRPr="00AC3489" w:rsidRDefault="00644F71" w:rsidP="000E5536">
      <w:pPr>
        <w:pStyle w:val="BodyText2"/>
      </w:pPr>
      <w:r>
        <w:t>East Malaysia</w:t>
      </w:r>
      <w:r>
        <w:tab/>
        <w:t>3376</w:t>
      </w:r>
    </w:p>
    <w:p w14:paraId="2F7F04DE" w14:textId="20C24FB4" w:rsidR="00B37D09" w:rsidRDefault="00C476E5" w:rsidP="000E5536">
      <w:pPr>
        <w:pStyle w:val="Heading1"/>
      </w:pPr>
      <w:r>
        <w:t>Performance</w:t>
      </w:r>
      <w:bookmarkEnd w:id="211"/>
    </w:p>
    <w:p w14:paraId="36EA8D8B" w14:textId="77777777" w:rsidR="00B37D09" w:rsidRDefault="00C476E5" w:rsidP="000E5536">
      <w:pPr>
        <w:pStyle w:val="Heading2"/>
      </w:pPr>
      <w:bookmarkStart w:id="219" w:name="_Toc315774617"/>
      <w:r>
        <w:t>Performance Comparison</w:t>
      </w:r>
      <w:bookmarkEnd w:id="219"/>
    </w:p>
    <w:p w14:paraId="5F44DF9E" w14:textId="77777777" w:rsidR="00F60A3F" w:rsidRDefault="00F60A3F" w:rsidP="0034374E">
      <w:pPr>
        <w:pStyle w:val="Heading3"/>
      </w:pPr>
      <w:r>
        <w:t>Papers</w:t>
      </w:r>
    </w:p>
    <w:p w14:paraId="70438D3B" w14:textId="77777777" w:rsidR="00F60A3F" w:rsidRDefault="00F60A3F" w:rsidP="000E5536">
      <w:pPr>
        <w:pStyle w:val="BodyText2"/>
      </w:pPr>
      <w:r>
        <w:t>Comparison of PostGIS, Hadoop and clusterGIS:</w:t>
      </w:r>
    </w:p>
    <w:p w14:paraId="6A8E12A8" w14:textId="77777777" w:rsidR="00F60A3F" w:rsidRDefault="008809F7" w:rsidP="000E5536">
      <w:pPr>
        <w:pStyle w:val="BodyText2"/>
      </w:pPr>
      <w:hyperlink r:id="rId1253" w:history="1">
        <w:r w:rsidR="00F60A3F">
          <w:rPr>
            <w:rStyle w:val="Hyperlink"/>
          </w:rPr>
          <w:t>http://www.nathankerr.com/projects/parallel-gis-processing/alternative_approaches_to_parallel_gis_processing.pdf</w:t>
        </w:r>
      </w:hyperlink>
    </w:p>
    <w:p w14:paraId="676EAB8B" w14:textId="77777777" w:rsidR="00800ECA" w:rsidRDefault="00800ECA" w:rsidP="000E5536">
      <w:pPr>
        <w:pStyle w:val="BodyText2"/>
      </w:pPr>
      <w:r>
        <w:t xml:space="preserve">Excellent presentation here from CSIRO and the following </w:t>
      </w:r>
      <w:hyperlink r:id="rId1254" w:history="1">
        <w:r w:rsidRPr="00800ECA">
          <w:rPr>
            <w:rStyle w:val="Hyperlink"/>
          </w:rPr>
          <w:t>conclusion</w:t>
        </w:r>
      </w:hyperlink>
      <w:r>
        <w:t>:</w:t>
      </w:r>
    </w:p>
    <w:p w14:paraId="1BB7DEA5" w14:textId="77777777" w:rsidR="00800ECA" w:rsidRDefault="00800ECA" w:rsidP="000E5536">
      <w:pPr>
        <w:pStyle w:val="BodyText2"/>
      </w:pPr>
      <w:r>
        <w:lastRenderedPageBreak/>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0E5536">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0E5536">
      <w:pPr>
        <w:pStyle w:val="BodyText2"/>
      </w:pPr>
      <w:r>
        <w:t>R</w:t>
      </w:r>
    </w:p>
    <w:p w14:paraId="3A9CD2E2" w14:textId="77777777" w:rsidR="00B37D09" w:rsidRDefault="00C476E5" w:rsidP="000E5536">
      <w:pPr>
        <w:pStyle w:val="BodyText"/>
      </w:pPr>
      <w:r>
        <w:t xml:space="preserve">Massively parallel processing - </w:t>
      </w:r>
      <w:hyperlink r:id="rId1255"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256"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0E5536">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0E5536">
      <w:pPr>
        <w:pStyle w:val="BodyText2"/>
      </w:pPr>
      <w:r>
        <w:t>Microsoft Azure</w:t>
      </w:r>
    </w:p>
    <w:p w14:paraId="1A9841FB" w14:textId="77777777" w:rsidR="00053B4B" w:rsidRPr="00053B4B" w:rsidRDefault="00053B4B" w:rsidP="000E5536">
      <w:pPr>
        <w:pStyle w:val="Heading2"/>
      </w:pPr>
      <w:r>
        <w:t>Query Optimisation</w:t>
      </w:r>
    </w:p>
    <w:p w14:paraId="5E27F839" w14:textId="77777777" w:rsidR="00B72963" w:rsidRDefault="00B72963" w:rsidP="000E5536">
      <w:pPr>
        <w:pStyle w:val="BodyText2"/>
      </w:pPr>
      <w:r>
        <w:t>Trying to speed up the protected areas query:</w:t>
      </w:r>
    </w:p>
    <w:p w14:paraId="3E6A8BD5" w14:textId="77777777" w:rsidR="00B72963" w:rsidRDefault="00B72963" w:rsidP="000E5536">
      <w:pPr>
        <w:pStyle w:val="Code"/>
      </w:pPr>
      <w:r>
        <w:t>SELECT * FROM quadkeydata WHERE typeid=2 AND tx BETWEEN 2</w:t>
      </w:r>
      <w:r w:rsidR="006E7D4A">
        <w:t>6</w:t>
      </w:r>
      <w:r>
        <w:t>728 AND 27776 AND ty BETWEEN 16008 and 17032</w:t>
      </w:r>
    </w:p>
    <w:p w14:paraId="18833E27" w14:textId="77777777" w:rsidR="00B72963" w:rsidRDefault="00B72963" w:rsidP="000E5536">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0E5536">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0E5536">
      <w:pPr>
        <w:pStyle w:val="Code"/>
      </w:pPr>
      <w:r>
        <w:t>SELECT * FROM quadkeydata WHERE typeid=2 AND quadkey like '13232333310203%'</w:t>
      </w:r>
    </w:p>
    <w:p w14:paraId="2D0BF045" w14:textId="77777777" w:rsidR="006C65DE" w:rsidRDefault="006C65DE" w:rsidP="000E5536">
      <w:pPr>
        <w:pStyle w:val="Code"/>
      </w:pPr>
      <w:r>
        <w:t>Total query runtime: 39363 ms.</w:t>
      </w:r>
    </w:p>
    <w:p w14:paraId="3E0D6387" w14:textId="77777777" w:rsidR="005460FD" w:rsidRDefault="006C65DE" w:rsidP="000E5536">
      <w:pPr>
        <w:pStyle w:val="Code"/>
      </w:pPr>
      <w:r>
        <w:t>4 rows retrieved.</w:t>
      </w:r>
    </w:p>
    <w:p w14:paraId="22B0116E" w14:textId="77777777" w:rsidR="00153070" w:rsidRDefault="00153070" w:rsidP="000E5536">
      <w:pPr>
        <w:pStyle w:val="BodyText2"/>
      </w:pPr>
      <w:r>
        <w:t>This is fast:</w:t>
      </w:r>
    </w:p>
    <w:p w14:paraId="57996534" w14:textId="77777777" w:rsidR="00153070" w:rsidRDefault="00153070" w:rsidP="000E5536">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0E5536">
      <w:pPr>
        <w:pStyle w:val="BodyText2"/>
      </w:pPr>
    </w:p>
    <w:p w14:paraId="643B3604" w14:textId="77777777" w:rsidR="00CC13A1" w:rsidRDefault="00CC13A1" w:rsidP="000E5536">
      <w:pPr>
        <w:pStyle w:val="Code"/>
      </w:pPr>
      <w:r>
        <w:t>SELECT quadkey FROM quadkeydata WHERE typeid=2 AND quadkey BETWEEN '132233' AND '132234'</w:t>
      </w:r>
      <w:r>
        <w:tab/>
      </w:r>
    </w:p>
    <w:p w14:paraId="4E943183" w14:textId="77777777" w:rsidR="00CC13A1" w:rsidRDefault="00CC13A1" w:rsidP="000E5536">
      <w:pPr>
        <w:pStyle w:val="Code"/>
      </w:pPr>
      <w:r>
        <w:t>Total query runtime: 62986 ms.</w:t>
      </w:r>
    </w:p>
    <w:p w14:paraId="263C444F" w14:textId="77777777" w:rsidR="00CC13A1" w:rsidRDefault="00CC13A1" w:rsidP="000E5536">
      <w:pPr>
        <w:pStyle w:val="Code"/>
      </w:pPr>
      <w:r>
        <w:t>1328 rows retrieved.</w:t>
      </w:r>
    </w:p>
    <w:p w14:paraId="71155CBE" w14:textId="77777777" w:rsidR="00CC13A1" w:rsidRDefault="00CC13A1" w:rsidP="000E5536">
      <w:pPr>
        <w:pStyle w:val="BodyText2"/>
      </w:pPr>
    </w:p>
    <w:p w14:paraId="5B93E141" w14:textId="77777777" w:rsidR="00CC13A1" w:rsidRDefault="00CC13A1" w:rsidP="000E5536">
      <w:pPr>
        <w:pStyle w:val="Code"/>
      </w:pPr>
      <w:r>
        <w:t xml:space="preserve">SELECT quadkey FROM quadkeydata WHERE typeid=2 AND substr(quadkey,0,7)='132233' </w:t>
      </w:r>
    </w:p>
    <w:p w14:paraId="53355ABF" w14:textId="77777777" w:rsidR="00CC13A1" w:rsidRDefault="00CC13A1" w:rsidP="000E5536">
      <w:pPr>
        <w:pStyle w:val="Code"/>
      </w:pPr>
      <w:r>
        <w:t>Total query runtime: 26131 ms.</w:t>
      </w:r>
    </w:p>
    <w:p w14:paraId="40E72CF3" w14:textId="77777777" w:rsidR="00CC13A1" w:rsidRDefault="00CC13A1" w:rsidP="000E5536">
      <w:pPr>
        <w:pStyle w:val="Code"/>
      </w:pPr>
      <w:r>
        <w:t>1328 rows retrieved.</w:t>
      </w:r>
    </w:p>
    <w:p w14:paraId="7FB43EC4" w14:textId="77777777" w:rsidR="000A7157" w:rsidRDefault="000A7157" w:rsidP="000E5536">
      <w:pPr>
        <w:pStyle w:val="BodyText2"/>
      </w:pPr>
      <w:r>
        <w:t>So in this case the substr() method is much quicker!</w:t>
      </w:r>
    </w:p>
    <w:p w14:paraId="40D8D2E6" w14:textId="77777777" w:rsidR="00AC1B15" w:rsidRDefault="00AC1B15" w:rsidP="000E5536">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0E5536">
            <w:pPr>
              <w:pStyle w:val="BodyText2"/>
            </w:pPr>
            <w:r w:rsidRPr="00E60DAD">
              <w:t>zoom scale</w:t>
            </w:r>
          </w:p>
        </w:tc>
        <w:tc>
          <w:tcPr>
            <w:tcW w:w="1530" w:type="dxa"/>
          </w:tcPr>
          <w:p w14:paraId="2C26488A" w14:textId="77777777" w:rsidR="00AC1B15" w:rsidRPr="00E60DAD" w:rsidRDefault="00AC1B15" w:rsidP="000E5536">
            <w:pPr>
              <w:pStyle w:val="BodyText2"/>
            </w:pPr>
            <w:r w:rsidRPr="00E60DAD">
              <w:t>substr time (sec)</w:t>
            </w:r>
          </w:p>
        </w:tc>
        <w:tc>
          <w:tcPr>
            <w:tcW w:w="5778" w:type="dxa"/>
          </w:tcPr>
          <w:p w14:paraId="53B9948C" w14:textId="77777777" w:rsidR="00AC1B15" w:rsidRPr="00E60DAD" w:rsidRDefault="00AC1B15" w:rsidP="000E5536">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0E5536">
            <w:pPr>
              <w:pStyle w:val="BodyText2"/>
            </w:pPr>
            <w:r>
              <w:t>1322</w:t>
            </w:r>
          </w:p>
        </w:tc>
        <w:tc>
          <w:tcPr>
            <w:tcW w:w="1530" w:type="dxa"/>
          </w:tcPr>
          <w:p w14:paraId="09688941" w14:textId="77777777" w:rsidR="00975BDB" w:rsidRDefault="00975BDB" w:rsidP="000E5536">
            <w:pPr>
              <w:pStyle w:val="BodyText2"/>
            </w:pPr>
            <w:r>
              <w:t>26</w:t>
            </w:r>
          </w:p>
        </w:tc>
        <w:tc>
          <w:tcPr>
            <w:tcW w:w="5778" w:type="dxa"/>
          </w:tcPr>
          <w:p w14:paraId="0A663EEF" w14:textId="77777777" w:rsidR="00975BDB" w:rsidRDefault="00975BDB" w:rsidP="000E5536">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0E5536">
            <w:pPr>
              <w:pStyle w:val="BodyText2"/>
            </w:pPr>
            <w:r>
              <w:t>13223</w:t>
            </w:r>
          </w:p>
        </w:tc>
        <w:tc>
          <w:tcPr>
            <w:tcW w:w="1530" w:type="dxa"/>
          </w:tcPr>
          <w:p w14:paraId="129039FB" w14:textId="77777777" w:rsidR="00975BDB" w:rsidRPr="00E60DAD" w:rsidRDefault="00975BDB" w:rsidP="000E5536">
            <w:pPr>
              <w:pStyle w:val="BodyText2"/>
            </w:pPr>
            <w:r>
              <w:t>26</w:t>
            </w:r>
          </w:p>
        </w:tc>
        <w:tc>
          <w:tcPr>
            <w:tcW w:w="5778" w:type="dxa"/>
          </w:tcPr>
          <w:p w14:paraId="420CFE04" w14:textId="77777777" w:rsidR="00975BDB" w:rsidRPr="00E60DAD" w:rsidRDefault="00975BDB" w:rsidP="000E5536">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0E5536">
            <w:pPr>
              <w:pStyle w:val="BodyText2"/>
            </w:pPr>
            <w:r w:rsidRPr="00E60DAD">
              <w:t>132233</w:t>
            </w:r>
          </w:p>
        </w:tc>
        <w:tc>
          <w:tcPr>
            <w:tcW w:w="1530" w:type="dxa"/>
          </w:tcPr>
          <w:p w14:paraId="12BD6B39" w14:textId="77777777" w:rsidR="00AC1B15" w:rsidRPr="00E60DAD" w:rsidRDefault="00AC1B15" w:rsidP="000E5536">
            <w:pPr>
              <w:pStyle w:val="BodyText2"/>
            </w:pPr>
            <w:r w:rsidRPr="00E60DAD">
              <w:t>26</w:t>
            </w:r>
          </w:p>
        </w:tc>
        <w:tc>
          <w:tcPr>
            <w:tcW w:w="5778" w:type="dxa"/>
          </w:tcPr>
          <w:p w14:paraId="07C71D09" w14:textId="77777777" w:rsidR="00AC1B15" w:rsidRPr="00E60DAD" w:rsidRDefault="00975BDB" w:rsidP="000E5536">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0E5536">
            <w:pPr>
              <w:pStyle w:val="BodyText2"/>
            </w:pPr>
            <w:r w:rsidRPr="00E60DAD">
              <w:lastRenderedPageBreak/>
              <w:t>1322333</w:t>
            </w:r>
          </w:p>
        </w:tc>
        <w:tc>
          <w:tcPr>
            <w:tcW w:w="1530" w:type="dxa"/>
          </w:tcPr>
          <w:p w14:paraId="4701E530" w14:textId="77777777" w:rsidR="00AC1B15" w:rsidRPr="00E60DAD" w:rsidRDefault="00AC1B15" w:rsidP="000E5536">
            <w:pPr>
              <w:pStyle w:val="BodyText2"/>
            </w:pPr>
            <w:r w:rsidRPr="00E60DAD">
              <w:t>26</w:t>
            </w:r>
          </w:p>
        </w:tc>
        <w:tc>
          <w:tcPr>
            <w:tcW w:w="5778" w:type="dxa"/>
          </w:tcPr>
          <w:p w14:paraId="2EC23C34" w14:textId="77777777" w:rsidR="00AC1B15" w:rsidRPr="00E60DAD" w:rsidRDefault="00AC1B15" w:rsidP="000E5536">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0E5536">
            <w:pPr>
              <w:pStyle w:val="BodyText2"/>
            </w:pPr>
            <w:r w:rsidRPr="00E60DAD">
              <w:t>13223331</w:t>
            </w:r>
          </w:p>
        </w:tc>
        <w:tc>
          <w:tcPr>
            <w:tcW w:w="1530" w:type="dxa"/>
          </w:tcPr>
          <w:p w14:paraId="7E4890C8" w14:textId="77777777" w:rsidR="00AC1B15" w:rsidRPr="00E60DAD" w:rsidRDefault="00AC1B15" w:rsidP="000E5536">
            <w:pPr>
              <w:pStyle w:val="BodyText2"/>
            </w:pPr>
            <w:r w:rsidRPr="00E60DAD">
              <w:t>26</w:t>
            </w:r>
          </w:p>
        </w:tc>
        <w:tc>
          <w:tcPr>
            <w:tcW w:w="5778" w:type="dxa"/>
          </w:tcPr>
          <w:p w14:paraId="40E73E4B" w14:textId="77777777" w:rsidR="00AC1B15" w:rsidRPr="00E60DAD" w:rsidRDefault="00AC1B15" w:rsidP="000E5536">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0E5536">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0E5536">
            <w:pPr>
              <w:pStyle w:val="BodyText2"/>
            </w:pPr>
            <w:r w:rsidRPr="00E60DAD">
              <w:t>26</w:t>
            </w:r>
          </w:p>
        </w:tc>
        <w:tc>
          <w:tcPr>
            <w:tcW w:w="5778" w:type="dxa"/>
          </w:tcPr>
          <w:p w14:paraId="34F966B0" w14:textId="77777777" w:rsidR="00AC1B15" w:rsidRPr="00E60DAD" w:rsidRDefault="00AC1B15" w:rsidP="000E5536">
            <w:pPr>
              <w:pStyle w:val="BodyText2"/>
            </w:pPr>
            <w:r w:rsidRPr="00E60DAD">
              <w:t>1</w:t>
            </w:r>
          </w:p>
        </w:tc>
      </w:tr>
    </w:tbl>
    <w:p w14:paraId="1CB79233" w14:textId="77777777" w:rsidR="00AC1B15" w:rsidRDefault="00536E27" w:rsidP="000E5536">
      <w:pPr>
        <w:pStyle w:val="BodyText2"/>
      </w:pPr>
      <w:r>
        <w:t xml:space="preserve">Why does this query take </w:t>
      </w:r>
      <w:r w:rsidR="00402B1C">
        <w:t xml:space="preserve">between 20 secs and </w:t>
      </w:r>
      <w:r>
        <w:t>8 minutes:</w:t>
      </w:r>
    </w:p>
    <w:p w14:paraId="49707BDA" w14:textId="77777777" w:rsidR="00536E27" w:rsidRDefault="00536E27" w:rsidP="000E5536">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0E5536">
      <w:pPr>
        <w:pStyle w:val="BodyText2"/>
      </w:pPr>
      <w:r>
        <w:t>But this one only take 2/100ths of a second:</w:t>
      </w:r>
    </w:p>
    <w:p w14:paraId="380FF0F0" w14:textId="77777777" w:rsidR="00536E27" w:rsidRDefault="00536E27" w:rsidP="000E5536">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0E5536">
      <w:pPr>
        <w:pStyle w:val="Heading2"/>
      </w:pPr>
      <w:r>
        <w:t>Client web mapping</w:t>
      </w:r>
    </w:p>
    <w:p w14:paraId="13EAB690" w14:textId="77777777" w:rsidR="00CB2EF5" w:rsidRPr="00CB2EF5" w:rsidRDefault="00CB2EF5" w:rsidP="000E5536">
      <w:pPr>
        <w:pStyle w:val="BodyText2"/>
      </w:pPr>
      <w:r>
        <w:t xml:space="preserve">Excellent short article on how to optimse web mapping performance using ESRI Web APIs: </w:t>
      </w:r>
      <w:hyperlink r:id="rId1257" w:anchor="jshelp/limits_for_graphics.htm" w:history="1">
        <w:r>
          <w:rPr>
            <w:rStyle w:val="Hyperlink"/>
          </w:rPr>
          <w:t>http://help.arcgis.com/en/webapi/javascript/arcgis/help/jshelp_start.htm#jshelp/limits_for_graphics.htm</w:t>
        </w:r>
      </w:hyperlink>
    </w:p>
    <w:p w14:paraId="2E6A6A6F" w14:textId="709A41BF" w:rsidR="00B37D09" w:rsidRDefault="00C476E5" w:rsidP="000E5536">
      <w:pPr>
        <w:pStyle w:val="Heading1"/>
      </w:pPr>
      <w:bookmarkStart w:id="220" w:name="_Toc315774618"/>
      <w:r>
        <w:t>Code Management</w:t>
      </w:r>
      <w:bookmarkEnd w:id="220"/>
    </w:p>
    <w:p w14:paraId="17C37318" w14:textId="77777777" w:rsidR="00F7430F" w:rsidRDefault="00F7430F" w:rsidP="000E5536">
      <w:pPr>
        <w:pStyle w:val="Heading2"/>
      </w:pPr>
      <w:bookmarkStart w:id="221" w:name="_Toc315774619"/>
      <w:r>
        <w:t>Code management architecture</w:t>
      </w:r>
    </w:p>
    <w:p w14:paraId="40230DF3" w14:textId="77777777" w:rsidR="00F7430F" w:rsidRPr="00D90067" w:rsidRDefault="00F7430F" w:rsidP="000E5536">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0E5536">
      <w:pPr>
        <w:pStyle w:val="Heading2"/>
      </w:pPr>
      <w:r>
        <w:t>Git</w:t>
      </w:r>
      <w:bookmarkEnd w:id="221"/>
    </w:p>
    <w:p w14:paraId="6D483FB2" w14:textId="77777777" w:rsidR="00B37D09" w:rsidRDefault="007C4AA7" w:rsidP="000E5536">
      <w:pPr>
        <w:pStyle w:val="BodyText"/>
      </w:pPr>
      <w:r>
        <w:t xml:space="preserve">Excellent git reference here: </w:t>
      </w:r>
      <w:hyperlink r:id="rId1258" w:history="1">
        <w:r>
          <w:rPr>
            <w:rStyle w:val="Hyperlink"/>
          </w:rPr>
          <w:t>http://gitref.org</w:t>
        </w:r>
      </w:hyperlink>
    </w:p>
    <w:p w14:paraId="07C0751F" w14:textId="77777777" w:rsidR="002B741A" w:rsidRDefault="002B741A" w:rsidP="000E5536">
      <w:pPr>
        <w:pStyle w:val="BodyText2"/>
      </w:pPr>
      <w:bookmarkStart w:id="222" w:name="_Toc315774596"/>
      <w:bookmarkStart w:id="223" w:name="_Toc315774620"/>
      <w:r>
        <w:t>There are passwords on github for all of the databases!</w:t>
      </w:r>
    </w:p>
    <w:p w14:paraId="4595FD94" w14:textId="77777777" w:rsidR="00A4204A" w:rsidRDefault="00A4204A" w:rsidP="0034374E">
      <w:pPr>
        <w:pStyle w:val="Heading3"/>
      </w:pPr>
      <w:r>
        <w:t>Installing</w:t>
      </w:r>
    </w:p>
    <w:p w14:paraId="262DE990" w14:textId="77777777" w:rsidR="00A4204A" w:rsidRPr="00A4204A" w:rsidRDefault="00A4204A" w:rsidP="000E5536">
      <w:pPr>
        <w:pStyle w:val="BodyText2"/>
      </w:pPr>
    </w:p>
    <w:p w14:paraId="025B0EEF" w14:textId="344C8BD6" w:rsidR="00A4204A" w:rsidRDefault="00A4204A" w:rsidP="007D2F52">
      <w:pPr>
        <w:pStyle w:val="Heading4"/>
      </w:pPr>
      <w:bookmarkStart w:id="224" w:name="_Ref416880293"/>
      <w:r>
        <w:t>On Ubuntu</w:t>
      </w:r>
      <w:bookmarkEnd w:id="224"/>
    </w:p>
    <w:p w14:paraId="7A589B59" w14:textId="014CC675" w:rsidR="00A4204A" w:rsidRDefault="00A4204A" w:rsidP="000E5536">
      <w:pPr>
        <w:pStyle w:val="BodyText2"/>
      </w:pPr>
      <w:r w:rsidRPr="00A4204A">
        <w:t>apt-get install git</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22"/>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259"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8809F7" w:rsidP="000E5536">
      <w:pPr>
        <w:pStyle w:val="BodyText"/>
      </w:pPr>
      <w:hyperlink r:id="rId1260"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0E5536">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0E5536">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261"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0E5536">
      <w:pPr>
        <w:pStyle w:val="BodyText2"/>
      </w:pPr>
      <w:r>
        <w:t xml:space="preserve">Trying </w:t>
      </w:r>
      <w:hyperlink r:id="rId1262" w:history="1">
        <w:r w:rsidRPr="0077669C">
          <w:rPr>
            <w:rStyle w:val="Hyperlink"/>
          </w:rPr>
          <w:t>http - nothing! No messag, nothing. Reverting to Aptana.</w:t>
        </w:r>
      </w:hyperlink>
      <w:r>
        <w:tab/>
      </w:r>
    </w:p>
    <w:p w14:paraId="789CAC5E" w14:textId="3C529BE6" w:rsidR="00B37D09" w:rsidRDefault="00C476E5" w:rsidP="007D2F52">
      <w:pPr>
        <w:pStyle w:val="Heading4"/>
      </w:pPr>
      <w:r>
        <w:lastRenderedPageBreak/>
        <w:t>Setting up a new GitHub Key in Windows</w:t>
      </w:r>
      <w:bookmarkEnd w:id="223"/>
    </w:p>
    <w:p w14:paraId="2D8D8504" w14:textId="77777777" w:rsidR="00B37D09" w:rsidRDefault="00C476E5" w:rsidP="000E5536">
      <w:pPr>
        <w:pStyle w:val="BodyText"/>
      </w:pPr>
      <w:r>
        <w:t xml:space="preserve">Following instructions here: </w:t>
      </w:r>
      <w:hyperlink r:id="rId1263"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264" w:history="1">
        <w:r w:rsidRPr="0077669C">
          <w:rPr>
            <w:rStyle w:val="Hyperlink"/>
          </w:rPr>
          <w:t>http link.</w:t>
        </w:r>
      </w:hyperlink>
    </w:p>
    <w:p w14:paraId="0398DC5A" w14:textId="77777777" w:rsidR="00B37D09" w:rsidRDefault="00C476E5" w:rsidP="000E5536">
      <w:pPr>
        <w:pStyle w:val="BodyText2"/>
      </w:pPr>
      <w:r>
        <w:t xml:space="preserve">Trying to push. Worked. This is all using </w:t>
      </w:r>
      <w:hyperlink r:id="rId1265"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266" w:history="1">
        <w:r w:rsidRPr="0077669C">
          <w:rPr>
            <w:rStyle w:val="Hyperlink"/>
          </w:rPr>
          <w:t>https url to paste into Aptana</w:t>
        </w:r>
      </w:hyperlink>
    </w:p>
    <w:p w14:paraId="2951A3F0" w14:textId="77777777" w:rsidR="00B37D09" w:rsidRDefault="00C476E5" w:rsidP="000E5536">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8809F7" w:rsidP="000E5536">
      <w:pPr>
        <w:pStyle w:val="BodyText"/>
      </w:pPr>
      <w:hyperlink r:id="rId1267"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268"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0E5536">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0E5536">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0E5536">
      <w:pPr>
        <w:pStyle w:val="BodyText2"/>
      </w:pPr>
      <w:r>
        <w:t>e.g. git rm --cached .project</w:t>
      </w:r>
    </w:p>
    <w:p w14:paraId="2482ABDA" w14:textId="33638644" w:rsidR="00B37D09" w:rsidRDefault="00C476E5" w:rsidP="007D2F52">
      <w:pPr>
        <w:pStyle w:val="Heading4"/>
      </w:pPr>
      <w:bookmarkStart w:id="225" w:name="_Toc315774621"/>
      <w:r>
        <w:t>Setting up a new GitHub Key in UNIX on the eHabitats machine</w:t>
      </w:r>
      <w:bookmarkEnd w:id="225"/>
    </w:p>
    <w:p w14:paraId="4407852A" w14:textId="77777777" w:rsidR="000A59A1" w:rsidRDefault="000A59A1" w:rsidP="000E5536">
      <w:pPr>
        <w:pStyle w:val="Heading5"/>
      </w:pPr>
      <w:r>
        <w:lastRenderedPageBreak/>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0E5536">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0E5536">
      <w:pPr>
        <w:pStyle w:val="BodyText2"/>
      </w:pPr>
      <w:r>
        <w:t>webuser@h03-dev-vm7:/srv/www/cgi-bin&gt;</w:t>
      </w:r>
    </w:p>
    <w:p w14:paraId="76D938ED" w14:textId="77777777" w:rsidR="00411F18" w:rsidRDefault="00411F18" w:rsidP="007D2F52">
      <w:pPr>
        <w:pStyle w:val="Heading4"/>
      </w:pPr>
      <w:r>
        <w:lastRenderedPageBreak/>
        <w:t>Setting up a Git repository on eHabitats machine from GitHub</w:t>
      </w:r>
    </w:p>
    <w:p w14:paraId="0669D3C3" w14:textId="77777777" w:rsidR="00411F18" w:rsidRDefault="00411F18" w:rsidP="000E5536">
      <w:pPr>
        <w:pStyle w:val="BodyText2"/>
      </w:pPr>
      <w:r>
        <w:t>Accidently deleted the eSpecies folder on the eHabitats machine so need to pull it from GitHub:</w:t>
      </w:r>
    </w:p>
    <w:p w14:paraId="24ED9677" w14:textId="77777777" w:rsidR="00411F18" w:rsidRDefault="00411F18" w:rsidP="000E5536">
      <w:pPr>
        <w:pStyle w:val="Code"/>
      </w:pPr>
      <w:r>
        <w:t>-bash-4.1$ git clone 'https://github.com/andrewcottam/eSpecies-Client-Demo' eSpecies</w:t>
      </w:r>
    </w:p>
    <w:p w14:paraId="49B216AA" w14:textId="77777777" w:rsidR="00411F18" w:rsidRDefault="00411F18" w:rsidP="000E5536">
      <w:pPr>
        <w:pStyle w:val="Code"/>
      </w:pPr>
      <w:r>
        <w:t>Initialized empty Git repository in /srv/www/htdocs/eSpecies/.git/</w:t>
      </w:r>
    </w:p>
    <w:p w14:paraId="501C63E1" w14:textId="77777777" w:rsidR="00411F18" w:rsidRDefault="00411F18" w:rsidP="000E5536">
      <w:pPr>
        <w:pStyle w:val="Code"/>
      </w:pPr>
      <w:r>
        <w:t>remote: Reusing existing pack: 1022, done.</w:t>
      </w:r>
    </w:p>
    <w:p w14:paraId="6C308CB2" w14:textId="77777777" w:rsidR="00411F18" w:rsidRDefault="00411F18" w:rsidP="000E5536">
      <w:pPr>
        <w:pStyle w:val="Code"/>
      </w:pPr>
      <w:r>
        <w:t>remote: Counting objects: 12, done.</w:t>
      </w:r>
    </w:p>
    <w:p w14:paraId="1D928054" w14:textId="77777777" w:rsidR="00411F18" w:rsidRDefault="00411F18" w:rsidP="000E5536">
      <w:pPr>
        <w:pStyle w:val="Code"/>
      </w:pPr>
      <w:r>
        <w:t>remote: Compressing objects: 100% (9/9), done.</w:t>
      </w:r>
    </w:p>
    <w:p w14:paraId="1851CD24" w14:textId="77777777" w:rsidR="00411F18" w:rsidRDefault="00411F18" w:rsidP="000E5536">
      <w:pPr>
        <w:pStyle w:val="Code"/>
      </w:pPr>
      <w:r>
        <w:t>remote: Total 1034 (delta 3), reused 8 (delta 3)</w:t>
      </w:r>
    </w:p>
    <w:p w14:paraId="1537A184" w14:textId="77777777" w:rsidR="00411F18" w:rsidRDefault="00411F18" w:rsidP="000E5536">
      <w:pPr>
        <w:pStyle w:val="Code"/>
      </w:pPr>
      <w:r>
        <w:t>Receiving objects: 100% (1034/1034), 1.30 MiB | 75 KiB/s, done.</w:t>
      </w:r>
    </w:p>
    <w:p w14:paraId="123C0AB7" w14:textId="77777777" w:rsidR="00411F18" w:rsidRDefault="00411F18" w:rsidP="000E5536">
      <w:pPr>
        <w:pStyle w:val="Code"/>
      </w:pPr>
      <w:r>
        <w:t>Resolving deltas: 100% (688/688), done.</w:t>
      </w:r>
    </w:p>
    <w:p w14:paraId="2473C614" w14:textId="77777777" w:rsidR="00043D4D" w:rsidRDefault="00043D4D" w:rsidP="000E5536">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0E5536">
      <w:pPr>
        <w:pStyle w:val="Code"/>
      </w:pPr>
      <w:r w:rsidRPr="001F3905">
        <w:t xml:space="preserve">[webuser@h05-dev-vm3 dopa-services]$ </w:t>
      </w:r>
      <w:r>
        <w:t>git init</w:t>
      </w:r>
    </w:p>
    <w:p w14:paraId="3A7651AB" w14:textId="77777777" w:rsidR="001F3905" w:rsidRDefault="001F3905" w:rsidP="000E5536">
      <w:pPr>
        <w:pStyle w:val="Code"/>
      </w:pPr>
      <w:r>
        <w:t>[webuser@h05-dev-vm3 dopa-services]$ git add .</w:t>
      </w:r>
    </w:p>
    <w:p w14:paraId="6827D846" w14:textId="77777777" w:rsidR="001F3905" w:rsidRDefault="001F3905" w:rsidP="000E5536">
      <w:pPr>
        <w:pStyle w:val="Code"/>
      </w:pPr>
      <w:r>
        <w:t>[webuser@h05-dev-vm3 dopa-services]$ git rm --cached cgi-bin/dbconnect.py</w:t>
      </w:r>
    </w:p>
    <w:p w14:paraId="5BA0D663" w14:textId="77777777" w:rsidR="001F3905" w:rsidRDefault="001F3905" w:rsidP="000E5536">
      <w:pPr>
        <w:pStyle w:val="Code"/>
      </w:pPr>
      <w:r>
        <w:t>[webuser@h05-dev-vm3 dopa-services]$ ssh-keygen -t rsa -C "a.cottam@gmail.com"</w:t>
      </w:r>
    </w:p>
    <w:p w14:paraId="444D6F74" w14:textId="77777777" w:rsidR="001F3905" w:rsidRDefault="00DF24BF" w:rsidP="000E5536">
      <w:pPr>
        <w:pStyle w:val="Code"/>
      </w:pPr>
      <w:r w:rsidRPr="00DF24BF">
        <w:t>[webuser@h05-dev-vm3 dopa-services]$ cd ../../../home/webuser/.ssh</w:t>
      </w:r>
    </w:p>
    <w:p w14:paraId="69B986A9" w14:textId="77777777" w:rsidR="00DF24BF" w:rsidRDefault="00DF24BF" w:rsidP="000E5536">
      <w:pPr>
        <w:pStyle w:val="Code"/>
      </w:pPr>
      <w:r>
        <w:t>[webuser@h05-dev-vm3 .ssh]$ cat id_rsa.pub</w:t>
      </w:r>
    </w:p>
    <w:p w14:paraId="0D6FF337" w14:textId="77777777" w:rsidR="00DF24BF" w:rsidRDefault="00DF24BF" w:rsidP="000E5536">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0E5536">
      <w:pPr>
        <w:pStyle w:val="BodyText2"/>
      </w:pPr>
      <w:r>
        <w:t>Copied this ssh key to github as a new ssh key</w:t>
      </w:r>
    </w:p>
    <w:p w14:paraId="0D4B5800" w14:textId="77777777" w:rsidR="00DF24BF" w:rsidRDefault="00826DB2" w:rsidP="000E5536">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0E5536">
      <w:pPr>
        <w:pStyle w:val="BodyText2"/>
      </w:pPr>
      <w:r>
        <w:t>Then I got some issues with 403 errors and followed the i</w:t>
      </w:r>
      <w:r w:rsidR="00F12C07">
        <w:t xml:space="preserve">nstructions </w:t>
      </w:r>
      <w:hyperlink r:id="rId1269"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0E5536">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0E5536">
      <w:pPr>
        <w:pStyle w:val="Code"/>
      </w:pPr>
      <w:r w:rsidRPr="00EF20DD">
        <w:t xml:space="preserve">-bash-4.1$ git clone </w:t>
      </w:r>
      <w:hyperlink r:id="rId1270" w:history="1">
        <w:r w:rsidRPr="00685783">
          <w:rPr>
            <w:rStyle w:val="Hyperlink"/>
          </w:rPr>
          <w:t>https://github.com/kriszyp/xstyle.git</w:t>
        </w:r>
      </w:hyperlink>
    </w:p>
    <w:p w14:paraId="065CD4BA" w14:textId="77777777" w:rsidR="00EF20DD" w:rsidRDefault="00EF20DD" w:rsidP="000E5536">
      <w:pPr>
        <w:pStyle w:val="Code"/>
      </w:pPr>
      <w:r w:rsidRPr="00EF20DD">
        <w:t xml:space="preserve">-bash-4.1$ git clone </w:t>
      </w:r>
      <w:hyperlink r:id="rId1271" w:history="1">
        <w:r w:rsidRPr="00685783">
          <w:rPr>
            <w:rStyle w:val="Hyperlink"/>
          </w:rPr>
          <w:t>https://github.com/kriszyp/put-selector.git</w:t>
        </w:r>
      </w:hyperlink>
    </w:p>
    <w:p w14:paraId="32598477" w14:textId="77777777" w:rsidR="00EF20DD" w:rsidRDefault="00EF20DD" w:rsidP="000E5536">
      <w:pPr>
        <w:pStyle w:val="Code"/>
      </w:pPr>
      <w:r w:rsidRPr="00EF20DD">
        <w:t xml:space="preserve">-bash-4.1$ git clone </w:t>
      </w:r>
      <w:hyperlink r:id="rId1272" w:history="1">
        <w:r w:rsidRPr="00685783">
          <w:rPr>
            <w:rStyle w:val="Hyperlink"/>
          </w:rPr>
          <w:t>https://github.com/SitePen/dgrid.git</w:t>
        </w:r>
      </w:hyperlink>
    </w:p>
    <w:p w14:paraId="2F3B991B" w14:textId="77777777" w:rsidR="00EF20DD" w:rsidRPr="00EF20DD" w:rsidRDefault="00EF20DD" w:rsidP="000E5536">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26" w:name="_Toc315774622"/>
      <w:r>
        <w:t>Useful Git commands</w:t>
      </w:r>
    </w:p>
    <w:p w14:paraId="3A442A82" w14:textId="77777777" w:rsidR="001D2A47" w:rsidRDefault="001D2A47" w:rsidP="000E5536">
      <w:pPr>
        <w:pStyle w:val="BodyText2"/>
      </w:pPr>
      <w:r>
        <w:t xml:space="preserve">The following adds all </w:t>
      </w:r>
      <w:r w:rsidR="00FE6E1D">
        <w:t>tracked</w:t>
      </w:r>
      <w:r>
        <w:t xml:space="preserve"> files to the index and commits them:</w:t>
      </w:r>
    </w:p>
    <w:p w14:paraId="641F92F1" w14:textId="77777777" w:rsidR="001D2A47" w:rsidRDefault="001D2A47" w:rsidP="000E5536">
      <w:pPr>
        <w:pStyle w:val="Code"/>
      </w:pPr>
      <w:r>
        <w:t>&gt;&gt;</w:t>
      </w:r>
      <w:r w:rsidR="00572B08">
        <w:t>git commit -a</w:t>
      </w:r>
      <w:r w:rsidRPr="00BF1ED9">
        <w:t>m 'Minor edits'</w:t>
      </w:r>
    </w:p>
    <w:p w14:paraId="2A551FF6" w14:textId="77777777" w:rsidR="001D2A47" w:rsidRDefault="001D2A47" w:rsidP="000E5536">
      <w:pPr>
        <w:pStyle w:val="BodyText2"/>
      </w:pPr>
      <w:r>
        <w:t>Gets the file differences since the last commit:</w:t>
      </w:r>
    </w:p>
    <w:p w14:paraId="1EB7F63D" w14:textId="77777777" w:rsidR="001D2A47" w:rsidRDefault="001D2A47" w:rsidP="000E5536">
      <w:pPr>
        <w:pStyle w:val="Code"/>
      </w:pPr>
      <w:r>
        <w:t>&gt;&gt;git diff</w:t>
      </w:r>
    </w:p>
    <w:p w14:paraId="126E3BC8" w14:textId="77777777" w:rsidR="00F73E5D" w:rsidRDefault="00F73E5D" w:rsidP="000E5536">
      <w:pPr>
        <w:pStyle w:val="BodyText2"/>
      </w:pPr>
      <w:r>
        <w:lastRenderedPageBreak/>
        <w:t>Gets the change</w:t>
      </w:r>
      <w:r w:rsidR="00C517C2">
        <w:t>d</w:t>
      </w:r>
      <w:r>
        <w:t xml:space="preserve"> files since the last commit:</w:t>
      </w:r>
    </w:p>
    <w:p w14:paraId="29F83549" w14:textId="77777777" w:rsidR="00F73E5D" w:rsidRDefault="00F73E5D" w:rsidP="000E5536">
      <w:pPr>
        <w:pStyle w:val="Code"/>
      </w:pPr>
      <w:r>
        <w:t xml:space="preserve">git status </w:t>
      </w:r>
      <w:r w:rsidR="00912519">
        <w:t>–</w:t>
      </w:r>
      <w:r>
        <w:t>s</w:t>
      </w:r>
    </w:p>
    <w:p w14:paraId="3220EBE4" w14:textId="77777777" w:rsidR="00912519" w:rsidRDefault="00912519" w:rsidP="000E5536">
      <w:pPr>
        <w:pStyle w:val="BodyText2"/>
      </w:pPr>
      <w:r>
        <w:t>If you want to go back to the last commit and lose any changes then:</w:t>
      </w:r>
    </w:p>
    <w:p w14:paraId="34065069" w14:textId="77777777" w:rsidR="00912519" w:rsidRDefault="00912519" w:rsidP="000E5536">
      <w:pPr>
        <w:pStyle w:val="Code"/>
      </w:pPr>
      <w:r>
        <w:t>git reset</w:t>
      </w:r>
    </w:p>
    <w:p w14:paraId="7147AA07" w14:textId="77777777" w:rsidR="00FC2E56" w:rsidRDefault="00FC2E56" w:rsidP="000E5536">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0E5536">
      <w:pPr>
        <w:pStyle w:val="Code"/>
      </w:pPr>
      <w:r>
        <w:t>-bash-4.1$ git pull</w:t>
      </w:r>
    </w:p>
    <w:p w14:paraId="570D4478" w14:textId="77777777" w:rsidR="00B82AA2" w:rsidRDefault="00B82AA2" w:rsidP="000E5536">
      <w:pPr>
        <w:pStyle w:val="Code"/>
      </w:pPr>
      <w:r>
        <w:t>Updating 256a118..bde5b57</w:t>
      </w:r>
    </w:p>
    <w:p w14:paraId="3308A35C" w14:textId="77777777" w:rsidR="00B82AA2" w:rsidRDefault="00B82AA2" w:rsidP="000E5536">
      <w:pPr>
        <w:pStyle w:val="Code"/>
      </w:pPr>
      <w:r>
        <w:t>error: Your local changes to 'scripts/SpeciesBox.js' would be overwritten by merge.  Aborting.</w:t>
      </w:r>
    </w:p>
    <w:p w14:paraId="6D6FCC3F" w14:textId="77777777" w:rsidR="00B82AA2" w:rsidRDefault="00B82AA2" w:rsidP="000E5536">
      <w:pPr>
        <w:pStyle w:val="Code"/>
      </w:pPr>
      <w:r>
        <w:t>Please, commit your changes or stash them before you can merge.</w:t>
      </w:r>
    </w:p>
    <w:p w14:paraId="74FB8631" w14:textId="77777777" w:rsidR="00B82AA2" w:rsidRDefault="00B82AA2" w:rsidP="000E5536">
      <w:pPr>
        <w:pStyle w:val="Code"/>
      </w:pPr>
      <w:r>
        <w:t>-bash-4.1$ git fetch --all</w:t>
      </w:r>
    </w:p>
    <w:p w14:paraId="705808FF" w14:textId="77777777" w:rsidR="00B82AA2" w:rsidRDefault="00B82AA2" w:rsidP="000E5536">
      <w:pPr>
        <w:pStyle w:val="Code"/>
      </w:pPr>
      <w:r>
        <w:t>Fetching origin</w:t>
      </w:r>
    </w:p>
    <w:p w14:paraId="7C5E20EF" w14:textId="77777777" w:rsidR="00B82AA2" w:rsidRDefault="00B82AA2" w:rsidP="000E5536">
      <w:pPr>
        <w:pStyle w:val="Code"/>
      </w:pPr>
      <w:r>
        <w:t>-bash-4.1$ git reset --hard origin/master</w:t>
      </w:r>
    </w:p>
    <w:p w14:paraId="42226C3B" w14:textId="77777777" w:rsidR="00B82AA2" w:rsidRDefault="00B82AA2" w:rsidP="000E5536">
      <w:pPr>
        <w:pStyle w:val="Code"/>
      </w:pPr>
      <w:r>
        <w:t>HEAD is now at bde5b57 Re-engineering to use widget to DOM attribute mapping</w:t>
      </w:r>
    </w:p>
    <w:p w14:paraId="3D9EF391" w14:textId="77777777" w:rsidR="00B82AA2" w:rsidRPr="00BF1ED9" w:rsidRDefault="00B82AA2" w:rsidP="000E5536">
      <w:pPr>
        <w:pStyle w:val="Code"/>
      </w:pPr>
      <w:r>
        <w:t>-bash-4.1$</w:t>
      </w:r>
    </w:p>
    <w:p w14:paraId="15F2DD3E" w14:textId="77777777" w:rsidR="001971C5" w:rsidRDefault="001971C5" w:rsidP="000E5536">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0E5536">
      <w:pPr>
        <w:pStyle w:val="Code"/>
      </w:pPr>
      <w:r w:rsidRPr="00F318B5">
        <w:t>$ git status -s</w:t>
      </w:r>
    </w:p>
    <w:p w14:paraId="2162DF00" w14:textId="77777777" w:rsidR="001971C5" w:rsidRPr="00F318B5" w:rsidRDefault="001971C5" w:rsidP="000E5536">
      <w:pPr>
        <w:pStyle w:val="Code"/>
      </w:pPr>
      <w:r w:rsidRPr="00F318B5">
        <w:t>MM README</w:t>
      </w:r>
    </w:p>
    <w:p w14:paraId="6911D9D7" w14:textId="77777777" w:rsidR="001971C5" w:rsidRPr="00F318B5" w:rsidRDefault="001971C5" w:rsidP="000E5536">
      <w:pPr>
        <w:pStyle w:val="Code"/>
      </w:pPr>
      <w:r w:rsidRPr="00F318B5">
        <w:t xml:space="preserve"> </w:t>
      </w:r>
      <w:r w:rsidR="00F318B5">
        <w:t xml:space="preserve">   </w:t>
      </w:r>
      <w:r w:rsidRPr="00F318B5">
        <w:t>D hello.rb</w:t>
      </w:r>
    </w:p>
    <w:p w14:paraId="6CDEFAF3" w14:textId="77777777" w:rsidR="00EB12E4" w:rsidRDefault="00EB12E4" w:rsidP="000E5536">
      <w:pPr>
        <w:pStyle w:val="BodyText2"/>
        <w:rPr>
          <w:lang w:eastAsia="en-GB" w:bidi="ar-SA"/>
        </w:rPr>
      </w:pPr>
      <w:r>
        <w:rPr>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0E5536">
      <w:pPr>
        <w:pStyle w:val="BodyText2"/>
        <w:rPr>
          <w:lang w:eastAsia="en-GB" w:bidi="ar-SA"/>
        </w:rPr>
      </w:pPr>
      <w:r w:rsidRPr="00F318B5">
        <w:rPr>
          <w:lang w:eastAsia="en-GB" w:bidi="ar-SA"/>
        </w:rPr>
        <w:t>The git diff --cached command will show you what contents have been staged.</w:t>
      </w:r>
    </w:p>
    <w:p w14:paraId="6D56FBC3" w14:textId="77777777" w:rsidR="00F318B5" w:rsidRDefault="00F318B5" w:rsidP="000E5536">
      <w:pPr>
        <w:pStyle w:val="BodyText2"/>
        <w:rPr>
          <w:lang w:eastAsia="en-GB" w:bidi="ar-SA"/>
        </w:rPr>
      </w:pPr>
      <w:r>
        <w:rPr>
          <w:lang w:eastAsia="en-GB" w:bidi="ar-SA"/>
        </w:rPr>
        <w:t xml:space="preserve">In git two hyphens -- </w:t>
      </w:r>
      <w:r w:rsidRPr="00F318B5">
        <w:rPr>
          <w:lang w:eastAsia="en-GB" w:bidi="ar-SA"/>
        </w:rPr>
        <w:t xml:space="preserve"> is used to tell Git when you have stopped listing options and are now listing file paths</w:t>
      </w:r>
      <w:r>
        <w:rPr>
          <w:lang w:eastAsia="en-GB" w:bidi="ar-SA"/>
        </w:rPr>
        <w:t>.</w:t>
      </w:r>
    </w:p>
    <w:p w14:paraId="3D055456" w14:textId="77777777" w:rsidR="00A962C6" w:rsidRDefault="00A962C6" w:rsidP="000E5536">
      <w:pPr>
        <w:pStyle w:val="BodyText2"/>
        <w:rPr>
          <w:lang w:eastAsia="en-GB" w:bidi="ar-SA"/>
        </w:rPr>
      </w:pPr>
      <w:r>
        <w:rPr>
          <w:lang w:eastAsia="en-GB" w:bidi="ar-SA"/>
        </w:rPr>
        <w:t>Git reset unstages files from the staging area.</w:t>
      </w:r>
    </w:p>
    <w:p w14:paraId="108141AF" w14:textId="77777777" w:rsidR="00512851" w:rsidRDefault="00512851" w:rsidP="000E5536">
      <w:pPr>
        <w:pStyle w:val="BodyText2"/>
        <w:rPr>
          <w:lang w:eastAsia="en-GB" w:bidi="ar-SA"/>
        </w:rPr>
      </w:pPr>
      <w:r>
        <w:rPr>
          <w:lang w:eastAsia="en-GB" w:bidi="ar-SA"/>
        </w:rPr>
        <w:t xml:space="preserve">How can you roll back to </w:t>
      </w:r>
      <w:r w:rsidR="00D00B96">
        <w:rPr>
          <w:lang w:eastAsia="en-GB" w:bidi="ar-SA"/>
        </w:rPr>
        <w:t>a specific commit:</w:t>
      </w:r>
    </w:p>
    <w:p w14:paraId="49C19344" w14:textId="77777777" w:rsidR="00512851" w:rsidRDefault="00512851" w:rsidP="000E5536">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6A364C35" w:rsidR="00512851" w:rsidRDefault="00512851" w:rsidP="000E5536">
      <w:pPr>
        <w:pStyle w:val="BodyText2"/>
        <w:rPr>
          <w:lang w:eastAsia="en-GB" w:bidi="ar-SA"/>
        </w:rPr>
      </w:pPr>
      <w:r>
        <w:rPr>
          <w:lang w:eastAsia="en-GB" w:bidi="ar-SA"/>
        </w:rPr>
        <w:t xml:space="preserve">This will reset to the commit </w:t>
      </w:r>
      <w:r w:rsidRPr="00512851">
        <w:rPr>
          <w:lang w:eastAsia="en-GB" w:bidi="ar-SA"/>
        </w:rPr>
        <w:t>1b1a3f3322a66759046a545d47addeef6ce74970</w:t>
      </w:r>
    </w:p>
    <w:p w14:paraId="37C02FB5" w14:textId="07980FE0" w:rsidR="003E624B" w:rsidRDefault="003E624B" w:rsidP="000E5536">
      <w:pPr>
        <w:pStyle w:val="BodyText2"/>
        <w:rPr>
          <w:lang w:eastAsia="en-GB" w:bidi="ar-SA"/>
        </w:rPr>
      </w:pPr>
      <w:r>
        <w:rPr>
          <w:lang w:eastAsia="en-GB" w:bidi="ar-SA"/>
        </w:rPr>
        <w:t xml:space="preserve">To go back to a commit temporarily (good instructions </w:t>
      </w:r>
      <w:hyperlink r:id="rId1273" w:history="1">
        <w:r w:rsidRPr="003E624B">
          <w:rPr>
            <w:rStyle w:val="Hyperlink"/>
            <w:lang w:eastAsia="en-GB" w:bidi="ar-SA"/>
          </w:rPr>
          <w:t>here</w:t>
        </w:r>
      </w:hyperlink>
      <w:r>
        <w:rPr>
          <w:lang w:eastAsia="en-GB" w:bidi="ar-SA"/>
        </w:rPr>
        <w:t>):</w:t>
      </w:r>
    </w:p>
    <w:p w14:paraId="6FA5ADCF" w14:textId="66C5E98D" w:rsidR="003E624B" w:rsidRDefault="00DE52E3" w:rsidP="003E624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DE52E3">
      <w:pPr>
        <w:pStyle w:val="BodyText2"/>
        <w:rPr>
          <w:lang w:eastAsia="en-GB" w:bidi="ar-SA"/>
        </w:rPr>
      </w:pPr>
      <w:r>
        <w:rPr>
          <w:lang w:eastAsia="en-GB" w:bidi="ar-SA"/>
        </w:rPr>
        <w:t>Then to go back:</w:t>
      </w:r>
    </w:p>
    <w:p w14:paraId="686CF86E" w14:textId="6F18FFB7" w:rsidR="00DE52E3" w:rsidRDefault="00DE52E3" w:rsidP="003E624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0E5536">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274" w:history="1">
        <w:r w:rsidRPr="00DF4FD0">
          <w:rPr>
            <w:rStyle w:val="Hyperlink"/>
          </w:rPr>
          <w:t>here</w:t>
        </w:r>
      </w:hyperlink>
      <w:r>
        <w:t>. E.g. to make a specific branch live on the external website:</w:t>
      </w:r>
    </w:p>
    <w:p w14:paraId="6548B8B2" w14:textId="77777777" w:rsidR="00196FA1" w:rsidRDefault="00196FA1" w:rsidP="000E5536">
      <w:pPr>
        <w:pStyle w:val="Code"/>
      </w:pPr>
      <w:r w:rsidRPr="00444F3D">
        <w:t xml:space="preserve">-bash-4.1$ git checkout withComparisonChart  </w:t>
      </w:r>
    </w:p>
    <w:p w14:paraId="31E274AF" w14:textId="77777777" w:rsidR="00196FA1" w:rsidRDefault="00196FA1" w:rsidP="000E5536">
      <w:pPr>
        <w:pStyle w:val="Code"/>
      </w:pPr>
      <w:r w:rsidRPr="00444F3D">
        <w:t>-bash-4.1$ rsync -av --delete /srv/www/htdocs/eSpecies/ webuser@h05-prod-vm7:/srv/www/htdocs/eSpecies/</w:t>
      </w:r>
    </w:p>
    <w:p w14:paraId="57A32641" w14:textId="77777777" w:rsidR="00196FA1" w:rsidRDefault="00196FA1" w:rsidP="000E5536">
      <w:pPr>
        <w:pStyle w:val="BodyText2"/>
      </w:pPr>
      <w:r>
        <w:t>To switch branches Alt+SHIFT+G+W</w:t>
      </w:r>
    </w:p>
    <w:p w14:paraId="28FF6CCC" w14:textId="77777777" w:rsidR="00025243" w:rsidRDefault="00025243" w:rsidP="000E5536">
      <w:pPr>
        <w:pStyle w:val="BodyText2"/>
      </w:pPr>
      <w:r>
        <w:t>If you have created some code that you want to keep, but you want to go back to a former commit, then you can create move that commit to a new branch:</w:t>
      </w:r>
    </w:p>
    <w:p w14:paraId="69FD9823" w14:textId="77777777" w:rsidR="00025243" w:rsidRDefault="00025243" w:rsidP="000E5536">
      <w:pPr>
        <w:pStyle w:val="Code"/>
      </w:pPr>
      <w:r w:rsidRPr="00025243">
        <w:t>[webuser@h05-dev-vm3 cgi-bin]$ git branch createWaterPointsSubprocess</w:t>
      </w:r>
      <w:r>
        <w:t xml:space="preserve"> – create the new branch</w:t>
      </w:r>
    </w:p>
    <w:p w14:paraId="40C2623D" w14:textId="77777777" w:rsidR="00025243" w:rsidRDefault="00025243" w:rsidP="000E5536">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0E5536">
      <w:pPr>
        <w:pStyle w:val="Code"/>
      </w:pPr>
      <w:r>
        <w:t>HEAD is now at c602422 changed createwaterpoints to speed it up'</w:t>
      </w:r>
    </w:p>
    <w:p w14:paraId="2CBA4090" w14:textId="77777777" w:rsidR="00855F99" w:rsidRDefault="00855F99" w:rsidP="000E5536">
      <w:pPr>
        <w:pStyle w:val="BodyText2"/>
      </w:pPr>
      <w:r>
        <w:t>By default when you push you only push the main or maybe current bracnch. However, you can push all:</w:t>
      </w:r>
    </w:p>
    <w:p w14:paraId="004BAE4E" w14:textId="77777777" w:rsidR="00855F99" w:rsidRDefault="00B409B7" w:rsidP="000E5536">
      <w:pPr>
        <w:pStyle w:val="Code"/>
      </w:pPr>
      <w:r>
        <w:t xml:space="preserve">git push </w:t>
      </w:r>
      <w:r w:rsidR="00552DB7">
        <w:t>–</w:t>
      </w:r>
      <w:r>
        <w:t>all</w:t>
      </w:r>
    </w:p>
    <w:p w14:paraId="726A9F94" w14:textId="77777777" w:rsidR="00552DB7" w:rsidRDefault="00552DB7" w:rsidP="000E5536">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7D2F52">
      <w:pPr>
        <w:pStyle w:val="Heading4"/>
      </w:pPr>
      <w:r>
        <w:t>Pushing as a specific user</w:t>
      </w:r>
    </w:p>
    <w:p w14:paraId="5C73C93A" w14:textId="77777777" w:rsidR="00196FA1" w:rsidRDefault="00196FA1" w:rsidP="000E5536">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0E5536">
      <w:pPr>
        <w:pStyle w:val="Code"/>
      </w:pPr>
      <w:r w:rsidRPr="00BA1D94">
        <w:lastRenderedPageBreak/>
        <w:t>-bash-4.1$ git config user.name "Andrew Cottam"</w:t>
      </w:r>
    </w:p>
    <w:p w14:paraId="30B80DB1" w14:textId="77777777" w:rsidR="00196FA1" w:rsidRDefault="00196FA1" w:rsidP="000E5536">
      <w:pPr>
        <w:pStyle w:val="Code"/>
      </w:pPr>
      <w:r w:rsidRPr="00BA1D94">
        <w:t>-bash-4.1$ git config user.email "a.cottam@gmail.com"</w:t>
      </w:r>
    </w:p>
    <w:p w14:paraId="1FF21B64" w14:textId="77777777" w:rsidR="00196FA1" w:rsidRPr="00524610" w:rsidRDefault="00196FA1" w:rsidP="000E5536">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0E5536">
      <w:pPr>
        <w:pStyle w:val="BodyText2"/>
      </w:pPr>
      <w:r>
        <w:t>To create a release you can use tags, e.g.</w:t>
      </w:r>
    </w:p>
    <w:p w14:paraId="65293F62" w14:textId="77777777" w:rsidR="00196FA1" w:rsidRPr="00196FA1" w:rsidRDefault="00196FA1" w:rsidP="000E5536">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0E5536">
      <w:pPr>
        <w:pStyle w:val="BodyText2"/>
        <w:rPr>
          <w:lang w:eastAsia="en-GB" w:bidi="ar-SA"/>
        </w:rPr>
      </w:pPr>
      <w:r>
        <w:rPr>
          <w:lang w:eastAsia="en-GB" w:bidi="ar-SA"/>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0E5536">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0E5536">
      <w:pPr>
        <w:pStyle w:val="Code"/>
        <w:rPr>
          <w:lang w:eastAsia="en-GB" w:bidi="ar-SA"/>
        </w:rPr>
      </w:pPr>
      <w:r>
        <w:rPr>
          <w:lang w:eastAsia="en-GB" w:bidi="ar-SA"/>
        </w:rPr>
        <w:t>git fetch --all</w:t>
      </w:r>
    </w:p>
    <w:p w14:paraId="1BD65B69" w14:textId="77777777" w:rsidR="005A366F" w:rsidRDefault="005A366F" w:rsidP="000E5536">
      <w:pPr>
        <w:pStyle w:val="Code"/>
        <w:rPr>
          <w:lang w:eastAsia="en-GB" w:bidi="ar-SA"/>
        </w:rPr>
      </w:pPr>
      <w:r>
        <w:rPr>
          <w:lang w:eastAsia="en-GB" w:bidi="ar-SA"/>
        </w:rPr>
        <w:t>git reset --hard origin/master</w:t>
      </w:r>
    </w:p>
    <w:p w14:paraId="097D84FE" w14:textId="77777777" w:rsidR="005A366F" w:rsidRDefault="005A366F" w:rsidP="000E5536">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0E5536">
      <w:pPr>
        <w:pStyle w:val="Code"/>
        <w:rPr>
          <w:lang w:eastAsia="en-GB" w:bidi="ar-SA"/>
        </w:rPr>
      </w:pPr>
      <w:r>
        <w:rPr>
          <w:lang w:eastAsia="en-GB" w:bidi="ar-SA"/>
        </w:rPr>
        <w:t>git reset --hard</w:t>
      </w:r>
    </w:p>
    <w:p w14:paraId="20DA836C" w14:textId="77777777" w:rsidR="000B3485" w:rsidRPr="005A366F" w:rsidRDefault="000B3485" w:rsidP="000E5536">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0E5536">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0E5536">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0E5536">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0E5536">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0E5536">
      <w:pPr>
        <w:pStyle w:val="BodyText2"/>
      </w:pPr>
      <w:r>
        <w:t xml:space="preserve">Docs </w:t>
      </w:r>
      <w:hyperlink r:id="rId1275" w:history="1">
        <w:r w:rsidRPr="0088626A">
          <w:rPr>
            <w:rStyle w:val="Hyperlink"/>
          </w:rPr>
          <w:t>here</w:t>
        </w:r>
      </w:hyperlink>
      <w:r>
        <w:t>.</w:t>
      </w:r>
      <w:r w:rsidR="007E7E71">
        <w:t xml:space="preserve"> Easy to use. Added a release version for the Python REST Server </w:t>
      </w:r>
      <w:hyperlink r:id="rId1276" w:history="1">
        <w:r w:rsidR="007E7E71" w:rsidRPr="007E7E71">
          <w:rPr>
            <w:rStyle w:val="Hyperlink"/>
          </w:rPr>
          <w:t>here</w:t>
        </w:r>
      </w:hyperlink>
      <w:r w:rsidR="007E7E71">
        <w:t>.</w:t>
      </w:r>
    </w:p>
    <w:p w14:paraId="69056666" w14:textId="6DF94D3B" w:rsidR="00FF545B" w:rsidRDefault="00FF545B" w:rsidP="007D2F52">
      <w:pPr>
        <w:pStyle w:val="Heading4"/>
      </w:pPr>
      <w:bookmarkStart w:id="227" w:name="_Ref454274054"/>
      <w:r>
        <w:t>Merging an upstream repository into your fork</w:t>
      </w:r>
      <w:bookmarkEnd w:id="227"/>
    </w:p>
    <w:p w14:paraId="30880A20" w14:textId="21D3CF21" w:rsidR="00FF545B" w:rsidRDefault="00FF545B" w:rsidP="000E5536">
      <w:pPr>
        <w:pStyle w:val="BodyText2"/>
      </w:pPr>
      <w:r>
        <w:t xml:space="preserve">I have forked the ESRI spatial-framework-for-hadoop and after 2-3 years they have made some changes that I want to pull into my forked repo. Following instructions </w:t>
      </w:r>
      <w:hyperlink r:id="rId1277" w:history="1">
        <w:r w:rsidRPr="00FF545B">
          <w:rPr>
            <w:rStyle w:val="Hyperlink"/>
          </w:rPr>
          <w:t>here</w:t>
        </w:r>
      </w:hyperlink>
      <w:r>
        <w:t>.</w:t>
      </w:r>
    </w:p>
    <w:p w14:paraId="55BDEEA4" w14:textId="27D18B9A" w:rsidR="00FF545B" w:rsidRDefault="00A63430" w:rsidP="00D96B97">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0E5536">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D96B97">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278"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0E5536">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D96B97">
      <w:pPr>
        <w:pStyle w:val="Unix"/>
      </w:pPr>
      <w:r w:rsidRPr="002C2B13">
        <w:t>E:\&gt;cd E:\cottaan\Documents\GitHub\general</w:t>
      </w:r>
    </w:p>
    <w:p w14:paraId="7EED160B" w14:textId="21DF0B34" w:rsidR="002C2B13" w:rsidRDefault="002C2B13" w:rsidP="00D96B97">
      <w:pPr>
        <w:pStyle w:val="Unix"/>
      </w:pPr>
      <w:r w:rsidRPr="002C2B13">
        <w:lastRenderedPageBreak/>
        <w:t>E:\cottaan\Documents\GitHub\general&gt;rmdir /s .git</w:t>
      </w:r>
    </w:p>
    <w:p w14:paraId="04BD9798" w14:textId="3CE1CB77" w:rsidR="002C2B13" w:rsidRDefault="002C2B13" w:rsidP="00D96B97">
      <w:pPr>
        <w:pStyle w:val="Unix"/>
      </w:pPr>
      <w:r w:rsidRPr="002C2B13">
        <w:t>E:\cottaan\Documents\GitHub\general&gt;git init</w:t>
      </w:r>
    </w:p>
    <w:p w14:paraId="3D4775DD" w14:textId="5291A2AF" w:rsidR="002C2B13" w:rsidRDefault="002C2B13" w:rsidP="00D96B97">
      <w:pPr>
        <w:pStyle w:val="Unix"/>
      </w:pPr>
      <w:r w:rsidRPr="002C2B13">
        <w:t>E:\cottaan\Documents\GitHub\general&gt;git add .</w:t>
      </w:r>
    </w:p>
    <w:p w14:paraId="381AE852" w14:textId="14AC6ACA" w:rsidR="002C2B13" w:rsidRDefault="002C2B13" w:rsidP="00D96B97">
      <w:pPr>
        <w:pStyle w:val="Unix"/>
      </w:pPr>
      <w:r w:rsidRPr="002C2B13">
        <w:t>E:\cottaan\Documents\GitHub\general&gt;git commit -m "Initial commit"</w:t>
      </w:r>
    </w:p>
    <w:p w14:paraId="358975C4" w14:textId="19C49F08" w:rsidR="002C2B13" w:rsidRDefault="002C2B13" w:rsidP="00D96B97">
      <w:pPr>
        <w:pStyle w:val="Unix"/>
      </w:pPr>
      <w:r w:rsidRPr="002C2B13">
        <w:t xml:space="preserve">E:\cottaan\Documents\GitHub\general&gt;git remote add origin </w:t>
      </w:r>
      <w:hyperlink r:id="rId1279" w:history="1">
        <w:r w:rsidRPr="00E038A5">
          <w:rPr>
            <w:rStyle w:val="Hyperlink"/>
          </w:rPr>
          <w:t>https://github.com/andrewcottam/general</w:t>
        </w:r>
      </w:hyperlink>
    </w:p>
    <w:p w14:paraId="4D550F10" w14:textId="2068BECA" w:rsidR="002C2B13" w:rsidRDefault="002C2B13" w:rsidP="00D96B97">
      <w:pPr>
        <w:pStyle w:val="Unix"/>
      </w:pPr>
      <w:r w:rsidRPr="002C2B13">
        <w:t>E:\cottaan\Documents\GitHub\general&gt;git push -u --force origin master</w:t>
      </w:r>
    </w:p>
    <w:p w14:paraId="3B260BDA" w14:textId="77777777" w:rsidR="002C2B13" w:rsidRDefault="002C2B13" w:rsidP="00D96B97">
      <w:pPr>
        <w:pStyle w:val="Unix"/>
      </w:pPr>
      <w:r>
        <w:t>Username for 'https://github.com': andrewcottam</w:t>
      </w:r>
    </w:p>
    <w:p w14:paraId="6D6C1A5B" w14:textId="6BD1985E" w:rsidR="002C2B13" w:rsidRDefault="002C2B13" w:rsidP="00D96B97">
      <w:pPr>
        <w:pStyle w:val="Unix"/>
      </w:pPr>
      <w:r>
        <w:t>Password for 'https://andrewcottam@github.com':</w:t>
      </w:r>
    </w:p>
    <w:p w14:paraId="62CF4CED" w14:textId="7E825097" w:rsidR="002C2B13" w:rsidRPr="002C2B13" w:rsidRDefault="002C2B13" w:rsidP="000E5536">
      <w:pPr>
        <w:pStyle w:val="BodyText2"/>
      </w:pPr>
      <w:r>
        <w:t>This worked and now the repo is only 85Mb.</w:t>
      </w:r>
    </w:p>
    <w:p w14:paraId="644DC50B" w14:textId="5C159762" w:rsidR="00F37EE7" w:rsidRDefault="00F37EE7" w:rsidP="007D2F52">
      <w:pPr>
        <w:pStyle w:val="Heading4"/>
      </w:pPr>
      <w:r>
        <w:t>Showing commits</w:t>
      </w:r>
    </w:p>
    <w:p w14:paraId="435D8509" w14:textId="4C03A83E" w:rsidR="00F37EE7" w:rsidRPr="00F37EE7" w:rsidRDefault="003B19DD" w:rsidP="00D96B97">
      <w:pPr>
        <w:pStyle w:val="Unix"/>
      </w:pPr>
      <w:r>
        <w:t>git log --since=1.hour</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0E5536">
      <w:pPr>
        <w:pStyle w:val="BodyText2"/>
      </w:pPr>
      <w:r>
        <w:t>403 Forbidden while accessing</w:t>
      </w:r>
      <w:r>
        <w:rPr>
          <w:rStyle w:val="apple-converted-space"/>
          <w:rFonts w:ascii="Calibri" w:hAnsi="Calibri"/>
          <w:color w:val="222222"/>
          <w:sz w:val="22"/>
          <w:szCs w:val="22"/>
        </w:rPr>
        <w:t> </w:t>
      </w:r>
      <w:hyperlink r:id="rId1280" w:tgtFrame="_blank" w:history="1">
        <w:r>
          <w:rPr>
            <w:rStyle w:val="Hyperlink"/>
            <w:rFonts w:ascii="Calibri" w:hAnsi="Calibri"/>
            <w:color w:val="1155CC"/>
            <w:sz w:val="22"/>
            <w:szCs w:val="22"/>
          </w:rPr>
          <w:t>https://github.com/</w:t>
        </w:r>
      </w:hyperlink>
    </w:p>
    <w:p w14:paraId="1685A13A" w14:textId="77777777" w:rsidR="00100796" w:rsidRDefault="00100796" w:rsidP="000E5536">
      <w:pPr>
        <w:pStyle w:val="BodyText2"/>
      </w:pPr>
      <w:r>
        <w:t>SOLUTION:</w:t>
      </w:r>
    </w:p>
    <w:p w14:paraId="1F86F687" w14:textId="77777777" w:rsidR="00100796" w:rsidRPr="00D01C77" w:rsidRDefault="00100796" w:rsidP="00D96B97">
      <w:pPr>
        <w:pStyle w:val="Unix"/>
      </w:pPr>
      <w:r w:rsidRPr="00D01C77">
        <w:t>git config --global user.email "a.cottam@gmail.com"</w:t>
      </w:r>
    </w:p>
    <w:p w14:paraId="17AC6553" w14:textId="77777777" w:rsidR="00100796" w:rsidRPr="00D01C77" w:rsidRDefault="00100796" w:rsidP="00D96B97">
      <w:pPr>
        <w:pStyle w:val="Unix"/>
      </w:pPr>
      <w:r w:rsidRPr="00D01C77">
        <w:t>git config --global user.name "andrewcottam"</w:t>
      </w:r>
    </w:p>
    <w:p w14:paraId="4BB7D12E" w14:textId="77777777" w:rsidR="00100796" w:rsidRPr="00D01C77" w:rsidRDefault="00100796" w:rsidP="00D96B97">
      <w:pPr>
        <w:pStyle w:val="Unix"/>
      </w:pPr>
      <w:r w:rsidRPr="00D01C77">
        <w:t>git remote set-url origin https://andrewcottam@github.com/andrewcottam/eSpecies-Preprocessing-Scripts.git</w:t>
      </w:r>
    </w:p>
    <w:p w14:paraId="65E0BC1B" w14:textId="77777777" w:rsidR="00100796" w:rsidRDefault="00100796" w:rsidP="00D96B97">
      <w:pPr>
        <w:pStyle w:val="Unix"/>
      </w:pPr>
      <w:r w:rsidRPr="00D01C77">
        <w:t>unset SSH_ASKPASS</w:t>
      </w:r>
    </w:p>
    <w:p w14:paraId="799D554F" w14:textId="77777777" w:rsidR="00100796" w:rsidRPr="000811C0" w:rsidRDefault="00100796" w:rsidP="000E5536">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0E5536">
      <w:pPr>
        <w:pStyle w:val="BodyText2"/>
      </w:pPr>
      <w:r>
        <w:t>New JRC policies mean that some urls are now blocked. But you can get round them by using proxies:</w:t>
      </w:r>
    </w:p>
    <w:p w14:paraId="23DEC16B" w14:textId="2B68B5C5" w:rsidR="00100796" w:rsidRDefault="00100796" w:rsidP="00D96B97">
      <w:pPr>
        <w:pStyle w:val="Unix"/>
      </w:pPr>
      <w:r>
        <w:t>git cofig –l                          to list all the get config information</w:t>
      </w:r>
    </w:p>
    <w:p w14:paraId="0BDF45FE" w14:textId="5EF15F59" w:rsidR="001541F2" w:rsidRDefault="001541F2" w:rsidP="00D96B97">
      <w:pPr>
        <w:pStyle w:val="Unix"/>
      </w:pPr>
      <w:r>
        <w:t xml:space="preserve">git config --global http.proxy </w:t>
      </w:r>
      <w:hyperlink r:id="rId1281" w:history="1">
        <w:r>
          <w:rPr>
            <w:rStyle w:val="Hyperlink"/>
          </w:rPr>
          <w:t>http://10.168.209.73:8012</w:t>
        </w:r>
      </w:hyperlink>
    </w:p>
    <w:p w14:paraId="6CE3B5A4" w14:textId="0E8695B0" w:rsidR="001541F2" w:rsidRPr="001541F2" w:rsidRDefault="00100796" w:rsidP="000E5536">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0E5536">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282"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0E5536">
      <w:pPr>
        <w:pStyle w:val="Heading2"/>
      </w:pPr>
      <w:r>
        <w:t>GitHub</w:t>
      </w:r>
    </w:p>
    <w:p w14:paraId="3285E314" w14:textId="7EBED811" w:rsidR="00F7430F" w:rsidRDefault="00F7430F" w:rsidP="0034374E">
      <w:pPr>
        <w:pStyle w:val="Heading3"/>
      </w:pPr>
      <w:bookmarkStart w:id="228" w:name="_Ref455386268"/>
      <w:r>
        <w:t>Issues</w:t>
      </w:r>
      <w:bookmarkEnd w:id="228"/>
    </w:p>
    <w:p w14:paraId="34501192" w14:textId="69E206FA" w:rsidR="00F7430F" w:rsidRPr="00F7430F" w:rsidRDefault="00F7430F" w:rsidP="000E5536">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283" w:history="1">
        <w:r w:rsidR="00DB3E35" w:rsidRPr="00DB3E35">
          <w:rPr>
            <w:rStyle w:val="Hyperlink"/>
          </w:rPr>
          <w:t>here</w:t>
        </w:r>
      </w:hyperlink>
      <w:r w:rsidR="00DB3E35">
        <w:t xml:space="preserve"> for the reason why!</w:t>
      </w:r>
    </w:p>
    <w:p w14:paraId="78126C25" w14:textId="497B54D4" w:rsidR="00CF23E8" w:rsidRDefault="00CF23E8" w:rsidP="00CF23E8">
      <w:pPr>
        <w:pStyle w:val="Heading3"/>
      </w:pPr>
      <w:r>
        <w:t>Redirects</w:t>
      </w:r>
    </w:p>
    <w:p w14:paraId="1B723092" w14:textId="153EA0BD" w:rsidR="00CF23E8" w:rsidRPr="00CF23E8" w:rsidRDefault="00CF23E8" w:rsidP="00CF23E8">
      <w:pPr>
        <w:pStyle w:val="BodyText2"/>
      </w:pPr>
      <w:r>
        <w:t xml:space="preserve">Ghislain has a handy redirect from a hosted site: </w:t>
      </w:r>
      <w:hyperlink r:id="rId1284"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185E33E" w14:textId="77777777" w:rsidR="00F7430F" w:rsidRPr="009D05F2" w:rsidRDefault="00F7430F" w:rsidP="000E5536">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0E5536">
      <w:pPr>
        <w:pStyle w:val="BodyText2"/>
      </w:pPr>
      <w:r>
        <w:t>I want to use GitHub to be able to see changes I make to the GEE repos. Heres how to do it:</w:t>
      </w:r>
    </w:p>
    <w:p w14:paraId="4D2C28BE" w14:textId="77777777" w:rsidR="00F7430F" w:rsidRDefault="00F7430F" w:rsidP="0006252E">
      <w:pPr>
        <w:pStyle w:val="ListNumber"/>
        <w:numPr>
          <w:ilvl w:val="0"/>
          <w:numId w:val="36"/>
        </w:numPr>
      </w:pPr>
      <w:r>
        <w:t>Open Git bash and clone the GEE private scripts</w:t>
      </w:r>
    </w:p>
    <w:p w14:paraId="3223E906" w14:textId="77777777" w:rsidR="00F7430F" w:rsidRDefault="00F7430F" w:rsidP="00D96B97">
      <w:pPr>
        <w:pStyle w:val="Unix"/>
      </w:pPr>
      <w:r>
        <w:lastRenderedPageBreak/>
        <w:t>$ git clone https://earthengine.googlesource.com/102937579132037320468 private_ee_scripts</w:t>
      </w:r>
    </w:p>
    <w:p w14:paraId="26AF6984" w14:textId="77777777" w:rsidR="00F7430F" w:rsidRDefault="00F7430F" w:rsidP="0006252E">
      <w:pPr>
        <w:pStyle w:val="ListNumber"/>
      </w:pPr>
      <w:r>
        <w:t>Add the repo in GitHub for Windows</w:t>
      </w:r>
    </w:p>
    <w:p w14:paraId="326FBABB" w14:textId="77777777" w:rsidR="00F7430F" w:rsidRPr="009D05F2" w:rsidRDefault="00F7430F" w:rsidP="000E5536">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0E5536">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0E5536">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0E5536">
      <w:pPr>
        <w:pStyle w:val="BodyText2"/>
      </w:pPr>
      <w:r>
        <w:t xml:space="preserve">Click Import | Git Repository as  New Project and enter the url that appears on the checkout page of the Google Code project, e.g. on this page </w:t>
      </w:r>
      <w:hyperlink r:id="rId1285" w:history="1">
        <w:r>
          <w:rPr>
            <w:rStyle w:val="Hyperlink"/>
          </w:rPr>
          <w:t>https://code.google.com/p/earthengine-api/source/checkout</w:t>
        </w:r>
      </w:hyperlink>
      <w:r>
        <w:t xml:space="preserve"> there is a link for the git repository Command-line access (</w:t>
      </w:r>
      <w:r w:rsidRPr="00574DAE">
        <w:t xml:space="preserve">git clone </w:t>
      </w:r>
      <w:hyperlink r:id="rId1286"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0E5536">
      <w:pPr>
        <w:pStyle w:val="BodyText2"/>
      </w:pPr>
      <w:r>
        <w:t xml:space="preserve">Is very simple – click Import.. from SVN and enter the SVN path, e.g. </w:t>
      </w:r>
      <w:hyperlink r:id="rId1287" w:history="1">
        <w:r w:rsidRPr="00CF73E0">
          <w:rPr>
            <w:rStyle w:val="Hyperlink"/>
          </w:rPr>
          <w:t>https://owslib.svn.sourceforge.net/svnroot/owslib</w:t>
        </w:r>
      </w:hyperlink>
    </w:p>
    <w:p w14:paraId="03746DF9" w14:textId="77777777" w:rsidR="00F7430F" w:rsidRDefault="00F7430F" w:rsidP="000E5536">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0E5536">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8">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9">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0E5536">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0E5536">
      <w:pPr>
        <w:pStyle w:val="BodyText2"/>
      </w:pPr>
      <w:r>
        <w:t xml:space="preserve">Instructions for installing the plugin for Aptana from </w:t>
      </w:r>
      <w:hyperlink r:id="rId1290"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291"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292"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0E5536">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293"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0E5536">
      <w:pPr>
        <w:pStyle w:val="Heading2"/>
      </w:pPr>
      <w:r>
        <w:t>Maven</w:t>
      </w:r>
    </w:p>
    <w:p w14:paraId="14982A9C" w14:textId="77777777" w:rsidR="00F7430F" w:rsidRPr="00AC0C76" w:rsidRDefault="00F7430F" w:rsidP="000E5536">
      <w:pPr>
        <w:pStyle w:val="BodyText2"/>
      </w:pPr>
      <w:r>
        <w:lastRenderedPageBreak/>
        <w:t>Maven clean removes artifacts from other builds</w:t>
      </w:r>
    </w:p>
    <w:p w14:paraId="139279DA" w14:textId="77777777" w:rsidR="00B81541" w:rsidRDefault="00B81541" w:rsidP="000E5536">
      <w:pPr>
        <w:pStyle w:val="Heading2"/>
      </w:pPr>
      <w:r>
        <w:t>SVN</w:t>
      </w:r>
    </w:p>
    <w:p w14:paraId="7559498E" w14:textId="79059472" w:rsidR="00B37D09" w:rsidRDefault="00C476E5" w:rsidP="0034374E">
      <w:pPr>
        <w:pStyle w:val="Heading3"/>
      </w:pPr>
      <w:r>
        <w:t>Setting up SVN on Windows</w:t>
      </w:r>
      <w:bookmarkEnd w:id="226"/>
    </w:p>
    <w:p w14:paraId="7D67B09D" w14:textId="77777777" w:rsidR="00B37D09" w:rsidRDefault="00C476E5" w:rsidP="000E5536">
      <w:pPr>
        <w:pStyle w:val="BodyText"/>
      </w:pPr>
      <w:r>
        <w:t>SVN Repository:</w:t>
      </w:r>
    </w:p>
    <w:p w14:paraId="0DEF63C2" w14:textId="77777777" w:rsidR="00B37D09" w:rsidRDefault="008809F7" w:rsidP="000E5536">
      <w:pPr>
        <w:pStyle w:val="BodyText2"/>
      </w:pPr>
      <w:hyperlink r:id="rId1294"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0E5536">
      <w:pPr>
        <w:pStyle w:val="BodyText2"/>
      </w:pPr>
      <w:r>
        <w:t>password:</w:t>
      </w:r>
      <w:r>
        <w:tab/>
        <w:t>Docview9</w:t>
      </w:r>
    </w:p>
    <w:p w14:paraId="7ED2DF1B" w14:textId="77777777" w:rsidR="00570CDA" w:rsidRDefault="00570CDA" w:rsidP="000E5536">
      <w:pPr>
        <w:pStyle w:val="Heading1"/>
      </w:pPr>
      <w:bookmarkStart w:id="229" w:name="_Toc315774631"/>
      <w:r>
        <w:t>Deployment</w:t>
      </w:r>
    </w:p>
    <w:p w14:paraId="7AC60FE8" w14:textId="77777777" w:rsidR="00570CDA" w:rsidRDefault="00570CDA" w:rsidP="000E5536">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D96B97">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D96B97">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D96B97">
      <w:pPr>
        <w:pStyle w:val="Unix"/>
      </w:pPr>
      <w:r w:rsidRPr="00F16FA6">
        <w:t>rsync -av /srv/www/cgi-bin webuser@h05-prod-vm7:/srv/www/cgi-bin</w:t>
      </w:r>
      <w:r>
        <w:t xml:space="preserve">    - to sync everything in this folder</w:t>
      </w:r>
    </w:p>
    <w:p w14:paraId="40CEEFF6" w14:textId="60833583" w:rsidR="00B46D43" w:rsidRDefault="00B46D43" w:rsidP="00D96B97">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D96B97">
      <w:pPr>
        <w:pStyle w:val="Unix"/>
      </w:pPr>
      <w:r w:rsidRPr="000D52A2">
        <w:t>rsync -av /srv/www/dopa-services/cgi-bin/earthEngine.py webuser@h05-prod-vm3:/srv/www/dopa-services/cgi-bin/earthEngine.py</w:t>
      </w:r>
    </w:p>
    <w:p w14:paraId="5E3592E3" w14:textId="5700DD28" w:rsidR="00924ADD" w:rsidRDefault="00924ADD" w:rsidP="00D96B97">
      <w:pPr>
        <w:pStyle w:val="Unix"/>
      </w:pPr>
      <w:r w:rsidRPr="005B31D7">
        <w:t>rsync -av /home/webuser/.config/ webuser@h05-prod-vm3:/home/webuser/.config/</w:t>
      </w:r>
      <w:r w:rsidR="00D1374A">
        <w:t xml:space="preserve"> </w:t>
      </w:r>
    </w:p>
    <w:p w14:paraId="4BB708EE" w14:textId="7B7B0755" w:rsidR="0010036F" w:rsidRDefault="0010036F" w:rsidP="00D96B97">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D96B97">
      <w:pPr>
        <w:pStyle w:val="Unix"/>
      </w:pPr>
      <w:r w:rsidRPr="00895B50">
        <w:t>rsync -av --delete /srv/www/dopa-services/cgi-bin/earthEngine.py webuser@h05-prod-vm3:/srv/www/dopa-services/cgi-bin/earthEngine.py</w:t>
      </w:r>
    </w:p>
    <w:p w14:paraId="49A81ECB" w14:textId="15C7305A" w:rsidR="00641E01" w:rsidRPr="00570CDA" w:rsidRDefault="00641E01" w:rsidP="00D96B97">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0E5536">
      <w:pPr>
        <w:pStyle w:val="Heading2"/>
      </w:pPr>
      <w:r>
        <w:t>Deploying REST Services at SPREP</w:t>
      </w:r>
    </w:p>
    <w:p w14:paraId="444F064C" w14:textId="54EC6A1C" w:rsidR="00F74EC0" w:rsidRPr="00F74EC0" w:rsidRDefault="009A68F5" w:rsidP="000E5536">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06252E">
      <w:pPr>
        <w:pStyle w:val="ListNumber"/>
        <w:numPr>
          <w:ilvl w:val="0"/>
          <w:numId w:val="29"/>
        </w:numPr>
      </w:pPr>
      <w:r>
        <w:t>Install Postgresql 9.1</w:t>
      </w:r>
    </w:p>
    <w:p w14:paraId="541DD472" w14:textId="77777777" w:rsidR="00D4138A" w:rsidRDefault="00D4138A" w:rsidP="0006252E">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6252E">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D96B97">
      <w:pPr>
        <w:pStyle w:val="Unix"/>
      </w:pPr>
      <w:r w:rsidRPr="00E6023A">
        <w:t>sudo -u postgres createuser jrc -P -s</w:t>
      </w:r>
    </w:p>
    <w:p w14:paraId="04E91DF8" w14:textId="77777777" w:rsidR="00D4138A" w:rsidRDefault="00D4138A" w:rsidP="0006252E">
      <w:pPr>
        <w:pStyle w:val="ListNumber"/>
        <w:numPr>
          <w:ilvl w:val="0"/>
          <w:numId w:val="27"/>
        </w:numPr>
      </w:pPr>
      <w:r>
        <w:t>Create a new database:</w:t>
      </w:r>
    </w:p>
    <w:p w14:paraId="7E2F6046" w14:textId="0123858B" w:rsidR="00D4138A" w:rsidRDefault="00D4138A" w:rsidP="00D96B97">
      <w:pPr>
        <w:pStyle w:val="Unix"/>
      </w:pPr>
      <w:r w:rsidRPr="00E6023A">
        <w:t>createdb -O jrc sprep</w:t>
      </w:r>
      <w:r>
        <w:t>_</w:t>
      </w:r>
      <w:r w:rsidRPr="00E6023A">
        <w:t>ris</w:t>
      </w:r>
    </w:p>
    <w:p w14:paraId="7A8D4B92" w14:textId="77777777" w:rsidR="00D4138A" w:rsidRDefault="00D4138A" w:rsidP="0006252E">
      <w:pPr>
        <w:pStyle w:val="ListNumber"/>
        <w:numPr>
          <w:ilvl w:val="0"/>
          <w:numId w:val="27"/>
        </w:numPr>
      </w:pPr>
      <w:r>
        <w:t xml:space="preserve">Allow access to Postgresql for local network users (see </w:t>
      </w:r>
      <w:hyperlink r:id="rId1295" w:history="1">
        <w:r w:rsidRPr="008A1A0D">
          <w:rPr>
            <w:rStyle w:val="Hyperlink"/>
          </w:rPr>
          <w:t>here</w:t>
        </w:r>
      </w:hyperlink>
      <w:r>
        <w:t xml:space="preserve">) using the </w:t>
      </w:r>
      <w:r w:rsidRPr="0006252E">
        <w:rPr>
          <w:i/>
        </w:rPr>
        <w:t>internal</w:t>
      </w:r>
      <w:r>
        <w:t xml:space="preserve"> IP address by editing the pg_hba.conf file:</w:t>
      </w:r>
    </w:p>
    <w:p w14:paraId="199920D8" w14:textId="4AC6DB5F" w:rsidR="00D4138A" w:rsidRDefault="00D4138A" w:rsidP="00D96B97">
      <w:pPr>
        <w:pStyle w:val="Unix"/>
      </w:pPr>
      <w:r>
        <w:t>sudo nano ~/../..</w:t>
      </w:r>
      <w:r w:rsidRPr="008A1A0D">
        <w:t>/etc/postgresql/9.</w:t>
      </w:r>
      <w:r>
        <w:t>1</w:t>
      </w:r>
      <w:r w:rsidRPr="008A1A0D">
        <w:t>/main/pg_hba.conf</w:t>
      </w:r>
    </w:p>
    <w:p w14:paraId="228DBB3D" w14:textId="1785E2AD" w:rsidR="00D4138A" w:rsidRDefault="00D4138A" w:rsidP="00D96B97">
      <w:pPr>
        <w:pStyle w:val="Unix"/>
      </w:pPr>
      <w:r w:rsidRPr="005338DD">
        <w:t>host    all             all             172.20.20.</w:t>
      </w:r>
      <w:r>
        <w:t>6/32</w:t>
      </w:r>
      <w:r w:rsidRPr="005338DD">
        <w:t xml:space="preserve">             md5</w:t>
      </w:r>
    </w:p>
    <w:p w14:paraId="3254D28D" w14:textId="77777777" w:rsidR="00D4138A" w:rsidRDefault="00D4138A" w:rsidP="0006252E">
      <w:pPr>
        <w:pStyle w:val="ListNumber"/>
        <w:numPr>
          <w:ilvl w:val="0"/>
          <w:numId w:val="27"/>
        </w:numPr>
      </w:pPr>
      <w:r>
        <w:t>E</w:t>
      </w:r>
      <w:r w:rsidRPr="008A1A0D">
        <w:t>nable PostgreSQL to listen across different networks</w:t>
      </w:r>
      <w:r>
        <w:t>:</w:t>
      </w:r>
    </w:p>
    <w:p w14:paraId="7B1E3852" w14:textId="5DC7D610" w:rsidR="00D4138A" w:rsidRDefault="00D4138A" w:rsidP="00D96B97">
      <w:pPr>
        <w:pStyle w:val="Unix"/>
      </w:pPr>
      <w:r>
        <w:t>sudo nano ~/../..</w:t>
      </w:r>
      <w:r w:rsidRPr="008A1A0D">
        <w:t>/etc/postgresql/9.</w:t>
      </w:r>
      <w:r>
        <w:t>1</w:t>
      </w:r>
      <w:r w:rsidRPr="008A1A0D">
        <w:t>/main/postgresql.conf</w:t>
      </w:r>
    </w:p>
    <w:p w14:paraId="51639E78" w14:textId="77777777" w:rsidR="00D4138A" w:rsidRDefault="00D4138A" w:rsidP="00D96B97">
      <w:pPr>
        <w:pStyle w:val="Unix"/>
      </w:pPr>
      <w:r w:rsidRPr="008A1A0D">
        <w:t>listen_addresses = '*'</w:t>
      </w:r>
    </w:p>
    <w:p w14:paraId="75C34505" w14:textId="77777777" w:rsidR="00D4138A" w:rsidRDefault="00D4138A" w:rsidP="0006252E">
      <w:pPr>
        <w:pStyle w:val="ListNumber"/>
        <w:numPr>
          <w:ilvl w:val="0"/>
          <w:numId w:val="27"/>
        </w:numPr>
      </w:pPr>
      <w:r>
        <w:t>Reload the configuration files and restart the server:</w:t>
      </w:r>
    </w:p>
    <w:p w14:paraId="5F3BD271" w14:textId="387B16DE" w:rsidR="00D4138A" w:rsidRDefault="00D4138A" w:rsidP="00D96B97">
      <w:pPr>
        <w:pStyle w:val="Unix"/>
      </w:pPr>
      <w:r w:rsidRPr="00E6023A">
        <w:t>sudo /etc/init.d/postgresql reload</w:t>
      </w:r>
      <w:r>
        <w:t xml:space="preserve"> </w:t>
      </w:r>
    </w:p>
    <w:p w14:paraId="15051C2F" w14:textId="5DC86B0E" w:rsidR="00D4138A" w:rsidRDefault="00D4138A" w:rsidP="00D96B97">
      <w:pPr>
        <w:pStyle w:val="Unix"/>
      </w:pPr>
      <w:r w:rsidRPr="00E6023A">
        <w:t>sudo /etc/init.d/postgresql restart</w:t>
      </w:r>
    </w:p>
    <w:p w14:paraId="0016F678" w14:textId="77777777" w:rsidR="00D4138A" w:rsidRDefault="00D4138A" w:rsidP="0006252E">
      <w:pPr>
        <w:pStyle w:val="ListNumber"/>
        <w:numPr>
          <w:ilvl w:val="0"/>
          <w:numId w:val="27"/>
        </w:numPr>
      </w:pPr>
      <w:r>
        <w:t>Configure postgresql for access from pgAdmin</w:t>
      </w:r>
    </w:p>
    <w:p w14:paraId="0BFA0056" w14:textId="44032285" w:rsidR="00D4138A" w:rsidRDefault="00D4138A" w:rsidP="00D96B97">
      <w:pPr>
        <w:pStyle w:val="Unix"/>
      </w:pPr>
      <w:r w:rsidRPr="00E6023A">
        <w:t>sudo apt-get install pgadmin3</w:t>
      </w:r>
    </w:p>
    <w:p w14:paraId="10EB9333" w14:textId="4750241A" w:rsidR="00D4138A" w:rsidRDefault="00D4138A" w:rsidP="00D96B97">
      <w:pPr>
        <w:pStyle w:val="Unix"/>
      </w:pPr>
      <w:r w:rsidRPr="00E6023A">
        <w:t>sudo apt-get install postgresql-contrib</w:t>
      </w:r>
    </w:p>
    <w:p w14:paraId="387AD640" w14:textId="6885E6D7" w:rsidR="00D4138A" w:rsidRDefault="00D4138A" w:rsidP="00D96B97">
      <w:pPr>
        <w:pStyle w:val="Unix"/>
      </w:pPr>
      <w:r w:rsidRPr="00E6023A">
        <w:t>sudo -u postgres psql</w:t>
      </w:r>
    </w:p>
    <w:p w14:paraId="5B7A2AE9" w14:textId="77777777" w:rsidR="00D4138A" w:rsidRDefault="00D4138A" w:rsidP="00D96B97">
      <w:pPr>
        <w:pStyle w:val="Unix"/>
      </w:pPr>
      <w:r w:rsidRPr="00E6023A">
        <w:t>CREATE EXTENSION adminpack;</w:t>
      </w:r>
    </w:p>
    <w:p w14:paraId="78CD1637" w14:textId="77777777" w:rsidR="00D4138A" w:rsidRDefault="00D4138A" w:rsidP="0006252E">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6252E">
      <w:pPr>
        <w:pStyle w:val="ListNumber"/>
      </w:pPr>
      <w:r>
        <w:lastRenderedPageBreak/>
        <w:t xml:space="preserve">Run the sql script </w:t>
      </w:r>
      <w:hyperlink r:id="rId1296"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0E5536">
      <w:pPr>
        <w:pStyle w:val="BodyText2"/>
      </w:pPr>
      <w:r>
        <w:t xml:space="preserve">Trying on 28/5/15 and there are some issues with connecting to PostGIS – this used to work before I installed Geonode. Trying to debug: </w:t>
      </w:r>
    </w:p>
    <w:p w14:paraId="16439D1D" w14:textId="77777777" w:rsidR="00AB159B" w:rsidRDefault="00AB159B" w:rsidP="00D96B97">
      <w:pPr>
        <w:pStyle w:val="Unix"/>
      </w:pPr>
      <w:r>
        <w:t>&gt;&gt;&gt; import psycopg2</w:t>
      </w:r>
    </w:p>
    <w:p w14:paraId="3AEF2DF6" w14:textId="77777777" w:rsidR="00AB159B" w:rsidRDefault="00AB159B" w:rsidP="00D96B97">
      <w:pPr>
        <w:pStyle w:val="Unix"/>
      </w:pPr>
      <w:r>
        <w:t>&gt;&gt;&gt; connectionString="dbname='sprep_ris' host='172.20.20.6' user='jrc' password='thargal88'"</w:t>
      </w:r>
    </w:p>
    <w:p w14:paraId="04C31AB3" w14:textId="77777777" w:rsidR="00AB159B" w:rsidRDefault="00AB159B" w:rsidP="00D96B97">
      <w:pPr>
        <w:pStyle w:val="Unix"/>
      </w:pPr>
      <w:r>
        <w:t>&gt;&gt;&gt; psycopg2.connect(connectionString)</w:t>
      </w:r>
    </w:p>
    <w:p w14:paraId="4BE400D2" w14:textId="77777777" w:rsidR="00AB159B" w:rsidRDefault="00AB159B" w:rsidP="00D96B97">
      <w:pPr>
        <w:pStyle w:val="Unix"/>
      </w:pPr>
      <w:r>
        <w:t>Traceback (most recent call last):</w:t>
      </w:r>
    </w:p>
    <w:p w14:paraId="0500502F" w14:textId="77777777" w:rsidR="00AB159B" w:rsidRDefault="00AB159B" w:rsidP="00D96B97">
      <w:pPr>
        <w:pStyle w:val="Unix"/>
      </w:pPr>
      <w:r>
        <w:t xml:space="preserve">  File "&lt;stdin&gt;", line 1, in &lt;module&gt;</w:t>
      </w:r>
    </w:p>
    <w:p w14:paraId="7810D105" w14:textId="77777777" w:rsidR="00AB159B" w:rsidRDefault="00AB159B" w:rsidP="00D96B97">
      <w:pPr>
        <w:pStyle w:val="Unix"/>
      </w:pPr>
      <w:r>
        <w:t xml:space="preserve">  File "/usr/lib/python2.7/dist-packages/psycopg2/__init__.py", line 179, in connect</w:t>
      </w:r>
    </w:p>
    <w:p w14:paraId="382FA4A1" w14:textId="77777777" w:rsidR="00AB159B" w:rsidRDefault="00AB159B" w:rsidP="00D96B97">
      <w:pPr>
        <w:pStyle w:val="Unix"/>
      </w:pPr>
      <w:r>
        <w:t xml:space="preserve">    connection_factory=connection_factory, async=async)</w:t>
      </w:r>
    </w:p>
    <w:p w14:paraId="16CB790D" w14:textId="77777777" w:rsidR="00AB159B" w:rsidRDefault="00AB159B" w:rsidP="00D96B97">
      <w:pPr>
        <w:pStyle w:val="Unix"/>
      </w:pPr>
      <w:r>
        <w:t>psycopg2.OperationalError: could not connect to server: Connection timed out</w:t>
      </w:r>
    </w:p>
    <w:p w14:paraId="16EFA2EB" w14:textId="77777777" w:rsidR="00AB159B" w:rsidRDefault="00AB159B" w:rsidP="00D96B97">
      <w:pPr>
        <w:pStyle w:val="Unix"/>
      </w:pPr>
      <w:r>
        <w:t xml:space="preserve">        Is the server running on host "172.20.20.6" and accepting</w:t>
      </w:r>
    </w:p>
    <w:p w14:paraId="3532F1C5" w14:textId="0249D7E2" w:rsidR="00AB159B" w:rsidRDefault="00AB159B" w:rsidP="00D96B97">
      <w:pPr>
        <w:pStyle w:val="Unix"/>
      </w:pPr>
      <w:r>
        <w:t xml:space="preserve">        TCP/IP connections on port 5432?</w:t>
      </w:r>
    </w:p>
    <w:p w14:paraId="1CD8607C" w14:textId="751B6030" w:rsidR="00AB159B" w:rsidRDefault="00AB159B" w:rsidP="000E5536">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D96B97">
      <w:pPr>
        <w:pStyle w:val="Unix"/>
      </w:pPr>
      <w:r w:rsidRPr="00DB37AA">
        <w:t>jrc@test-ris:~$ psql -h localhost sprep_ris</w:t>
      </w:r>
    </w:p>
    <w:p w14:paraId="7559975D" w14:textId="18E537C6" w:rsidR="00DB37AA" w:rsidRDefault="00DB37AA" w:rsidP="000E5536">
      <w:pPr>
        <w:pStyle w:val="BodyText2"/>
      </w:pPr>
      <w:r>
        <w:t>But this doesn’t:</w:t>
      </w:r>
    </w:p>
    <w:p w14:paraId="2C9961C0" w14:textId="15498020" w:rsidR="00DB37AA" w:rsidRDefault="00DB37AA" w:rsidP="00D96B97">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06252E">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D96B97">
      <w:pPr>
        <w:pStyle w:val="Unix"/>
      </w:pPr>
      <w:r>
        <w:t xml:space="preserve">sudo </w:t>
      </w:r>
      <w:r w:rsidRPr="00A4204A">
        <w:t>apt-get install git</w:t>
      </w:r>
    </w:p>
    <w:p w14:paraId="118D4155" w14:textId="79F6253B" w:rsidR="005C274F" w:rsidRDefault="00F74EC0" w:rsidP="0006252E">
      <w:pPr>
        <w:pStyle w:val="ListNumber"/>
        <w:numPr>
          <w:ilvl w:val="0"/>
          <w:numId w:val="27"/>
        </w:numPr>
      </w:pPr>
      <w:r>
        <w:t>Install setuptools</w:t>
      </w:r>
    </w:p>
    <w:p w14:paraId="1D950BE5" w14:textId="7FB6C480" w:rsidR="00F74EC0" w:rsidRDefault="00F74EC0" w:rsidP="00D96B97">
      <w:pPr>
        <w:pStyle w:val="Unix"/>
      </w:pPr>
      <w:r w:rsidRPr="00F74EC0">
        <w:t>sudo apt-get install python-setuptools</w:t>
      </w:r>
    </w:p>
    <w:p w14:paraId="249794D4" w14:textId="74FBF892" w:rsidR="00BC1C24" w:rsidRDefault="00BC1C24" w:rsidP="0006252E">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D96B97">
      <w:pPr>
        <w:pStyle w:val="Unix"/>
      </w:pPr>
      <w:r>
        <w:t>wget https://bootstrap.pypa.io/get-pip.py</w:t>
      </w:r>
    </w:p>
    <w:p w14:paraId="007EE877" w14:textId="1F3F65B7" w:rsidR="00F74EC0" w:rsidRDefault="00F74EC0" w:rsidP="00D96B97">
      <w:pPr>
        <w:pStyle w:val="Unix"/>
      </w:pPr>
      <w:r>
        <w:t>sudo python get-pip.py</w:t>
      </w:r>
    </w:p>
    <w:p w14:paraId="2E7D2F0B" w14:textId="77777777" w:rsidR="005C274F" w:rsidRDefault="005C274F" w:rsidP="0006252E">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D96B97">
      <w:pPr>
        <w:pStyle w:val="Unix"/>
      </w:pPr>
      <w:r>
        <w:t xml:space="preserve">wget </w:t>
      </w:r>
      <w:hyperlink r:id="rId1297" w:history="1">
        <w:r w:rsidRPr="00795200">
          <w:rPr>
            <w:rStyle w:val="Hyperlink"/>
          </w:rPr>
          <w:t>http://www.saddi.com/software/flup/dist/flup-1.0.2.tar.gz</w:t>
        </w:r>
      </w:hyperlink>
    </w:p>
    <w:p w14:paraId="69728278" w14:textId="77777777" w:rsidR="00F27110" w:rsidRDefault="00F27110" w:rsidP="00D96B97">
      <w:pPr>
        <w:pStyle w:val="Unix"/>
      </w:pPr>
      <w:r w:rsidRPr="008C6890">
        <w:t>tar -xvzf flup-1.0.2.tar.gz</w:t>
      </w:r>
    </w:p>
    <w:p w14:paraId="69042BFB" w14:textId="0FE71714" w:rsidR="00F27110" w:rsidRDefault="00F27110" w:rsidP="00D96B97">
      <w:pPr>
        <w:pStyle w:val="Unix"/>
      </w:pPr>
      <w:r>
        <w:t>cd flup-1.0.2</w:t>
      </w:r>
      <w:r w:rsidR="009E0F78">
        <w:t>/</w:t>
      </w:r>
    </w:p>
    <w:p w14:paraId="0DE58D11" w14:textId="4BCEFE3E" w:rsidR="00F27110" w:rsidRDefault="009E0F78" w:rsidP="00D96B97">
      <w:pPr>
        <w:pStyle w:val="Unix"/>
      </w:pPr>
      <w:r>
        <w:t xml:space="preserve">sudo </w:t>
      </w:r>
      <w:r w:rsidR="00F27110">
        <w:t>python setup.py install</w:t>
      </w:r>
    </w:p>
    <w:p w14:paraId="1D8A33DA" w14:textId="2640CEB7" w:rsidR="00A4204A" w:rsidRDefault="00A4204A" w:rsidP="0006252E">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D96B97">
      <w:pPr>
        <w:pStyle w:val="Unix"/>
      </w:pPr>
      <w:r>
        <w:t xml:space="preserve">wget </w:t>
      </w:r>
      <w:hyperlink r:id="rId1298" w:history="1">
        <w:r w:rsidRPr="00795200">
          <w:rPr>
            <w:rStyle w:val="Hyperlink"/>
          </w:rPr>
          <w:t>http://webpy.org/static/web.py-0.37.tar.gz</w:t>
        </w:r>
      </w:hyperlink>
    </w:p>
    <w:p w14:paraId="0BC297BE" w14:textId="77777777" w:rsidR="009E0F78" w:rsidRDefault="009E0F78" w:rsidP="00D96B97">
      <w:pPr>
        <w:pStyle w:val="Unix"/>
      </w:pPr>
      <w:r w:rsidRPr="00847A5A">
        <w:t>tar -xvzf web.py-0.37.tar.gz</w:t>
      </w:r>
    </w:p>
    <w:p w14:paraId="43440B8C" w14:textId="77777777" w:rsidR="009E0F78" w:rsidRDefault="009E0F78" w:rsidP="00D96B97">
      <w:pPr>
        <w:pStyle w:val="Unix"/>
      </w:pPr>
      <w:r w:rsidRPr="009E0F78">
        <w:t>cd web.py-0.37/</w:t>
      </w:r>
    </w:p>
    <w:p w14:paraId="7F44B0DC" w14:textId="3B224678" w:rsidR="009E0F78" w:rsidRDefault="009E0F78" w:rsidP="00D96B97">
      <w:pPr>
        <w:pStyle w:val="Unix"/>
      </w:pPr>
      <w:r>
        <w:t xml:space="preserve">sudo </w:t>
      </w:r>
      <w:r w:rsidRPr="00B6119B">
        <w:t>python setup.py ins</w:t>
      </w:r>
      <w:r>
        <w:t>tall</w:t>
      </w:r>
    </w:p>
    <w:p w14:paraId="16F6BAF7" w14:textId="24F72467" w:rsidR="009E0F78" w:rsidRDefault="009E0F78" w:rsidP="0006252E">
      <w:pPr>
        <w:pStyle w:val="ListNumber"/>
        <w:numPr>
          <w:ilvl w:val="0"/>
          <w:numId w:val="27"/>
        </w:numPr>
      </w:pPr>
      <w:r>
        <w:t>Install psycopg2</w:t>
      </w:r>
      <w:r w:rsidR="00FC5CE9">
        <w:t xml:space="preserve"> – may already be installed</w:t>
      </w:r>
    </w:p>
    <w:p w14:paraId="7F239FCF" w14:textId="644F286E" w:rsidR="008C1579" w:rsidRDefault="009E0F78" w:rsidP="00D96B97">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D96B97">
      <w:pPr>
        <w:pStyle w:val="Unix"/>
      </w:pPr>
      <w:r>
        <w:t xml:space="preserve">wget </w:t>
      </w:r>
      <w:r w:rsidRPr="00573BB7">
        <w:t>https://pypi.python.org/packages/source/o/ordereddict/ordereddict-1.1.tar.gz</w:t>
      </w:r>
    </w:p>
    <w:p w14:paraId="4AA5A3DE" w14:textId="77777777" w:rsidR="00EA3299" w:rsidRDefault="00EA3299" w:rsidP="00D96B97">
      <w:pPr>
        <w:pStyle w:val="Unix"/>
      </w:pPr>
      <w:r w:rsidRPr="00630613">
        <w:t>tar -xvzf ordereddict-1.1.tar.gz</w:t>
      </w:r>
    </w:p>
    <w:p w14:paraId="4F8C4D3F" w14:textId="77777777" w:rsidR="00EA3299" w:rsidRDefault="00EA3299" w:rsidP="00D96B97">
      <w:pPr>
        <w:pStyle w:val="Unix"/>
      </w:pPr>
      <w:r w:rsidRPr="00F74EC0">
        <w:t>cd ordereddict-1.1/</w:t>
      </w:r>
    </w:p>
    <w:p w14:paraId="547C3C4F" w14:textId="77777777" w:rsidR="00EA3299" w:rsidRPr="00630613" w:rsidRDefault="00EA3299" w:rsidP="00D96B97">
      <w:pPr>
        <w:pStyle w:val="Unix"/>
      </w:pPr>
      <w:r>
        <w:t>sudo python setup.py install</w:t>
      </w:r>
    </w:p>
    <w:p w14:paraId="0E882A87" w14:textId="550D2132" w:rsidR="004360C2" w:rsidRDefault="00EA3299" w:rsidP="0006252E">
      <w:pPr>
        <w:pStyle w:val="ListNumber"/>
        <w:numPr>
          <w:ilvl w:val="0"/>
          <w:numId w:val="27"/>
        </w:numPr>
      </w:pPr>
      <w:r>
        <w:t>pdfkit</w:t>
      </w:r>
      <w:r w:rsidR="004360C2">
        <w:fldChar w:fldCharType="end"/>
      </w:r>
      <w:r w:rsidR="004360C2">
        <w:t>)</w:t>
      </w:r>
    </w:p>
    <w:p w14:paraId="623707EE" w14:textId="3B588BCE" w:rsidR="00F27110" w:rsidRDefault="00F27110" w:rsidP="00D96B97">
      <w:pPr>
        <w:pStyle w:val="Unix"/>
      </w:pPr>
      <w:r w:rsidRPr="00F27110">
        <w:t>sudo pip install pdfkit</w:t>
      </w:r>
    </w:p>
    <w:p w14:paraId="5BE58455" w14:textId="0F129FDA" w:rsidR="00D808D0" w:rsidRDefault="00D808D0" w:rsidP="00D96B97">
      <w:pPr>
        <w:pStyle w:val="Unix"/>
      </w:pPr>
      <w:r>
        <w:t>sudo apt-get</w:t>
      </w:r>
      <w:r w:rsidRPr="009C0DFB">
        <w:t xml:space="preserve"> install wkhtmltopdf</w:t>
      </w:r>
    </w:p>
    <w:p w14:paraId="741306CE" w14:textId="77777777" w:rsidR="00D808D0" w:rsidRDefault="00D808D0" w:rsidP="00D96B97">
      <w:pPr>
        <w:pStyle w:val="Unix"/>
      </w:pPr>
      <w:r w:rsidRPr="00D808D0">
        <w:t>sudo apt-get install libicu48</w:t>
      </w:r>
    </w:p>
    <w:p w14:paraId="00413874" w14:textId="0F582595" w:rsidR="00250E36" w:rsidRDefault="00250E36" w:rsidP="000E5536">
      <w:pPr>
        <w:pStyle w:val="BodyText2"/>
      </w:pPr>
      <w:r>
        <w:t>Errors may occur in trying to create a pdf:</w:t>
      </w:r>
    </w:p>
    <w:p w14:paraId="43A678AE" w14:textId="4097BD98" w:rsidR="00250E36" w:rsidRDefault="00250E36" w:rsidP="00D96B97">
      <w:pPr>
        <w:pStyle w:val="Unix"/>
      </w:pPr>
      <w:r>
        <w:t>[Tue May 05 22:17:51 2015] [error] [client 139.191.170.67]</w:t>
      </w:r>
      <w:r w:rsidRPr="00250E36">
        <w:t xml:space="preserve"> IOError: wkhtmltopdf: cannot connect to X server</w:t>
      </w:r>
    </w:p>
    <w:p w14:paraId="647083D9" w14:textId="77777777" w:rsidR="00250E36" w:rsidRDefault="00250E36" w:rsidP="00D96B97">
      <w:pPr>
        <w:pStyle w:val="Unix"/>
      </w:pPr>
      <w:r>
        <w:t>[Tue May 05 22:17:51 2015] [error] [client 139.191.170.67] You will need to run whktmltopdf within a "virutal" X server.</w:t>
      </w:r>
    </w:p>
    <w:p w14:paraId="4B7F1777" w14:textId="00D334E8" w:rsidR="00250E36" w:rsidRDefault="00250E36" w:rsidP="000E5536">
      <w:pPr>
        <w:pStyle w:val="BodyText2"/>
      </w:pPr>
      <w:r>
        <w:t xml:space="preserve">Follow instructions </w:t>
      </w:r>
      <w:hyperlink r:id="rId1299" w:history="1">
        <w:r w:rsidRPr="00FB48C2">
          <w:rPr>
            <w:rStyle w:val="Hyperlink"/>
          </w:rPr>
          <w:t>here</w:t>
        </w:r>
      </w:hyperlink>
      <w:r w:rsidR="004F4FBB">
        <w:t xml:space="preserve"> to create a virtual X server:</w:t>
      </w:r>
    </w:p>
    <w:p w14:paraId="65B3FED4" w14:textId="77777777" w:rsidR="00250E36" w:rsidRDefault="00250E36" w:rsidP="00D96B97">
      <w:pPr>
        <w:pStyle w:val="Unix"/>
      </w:pPr>
      <w:r>
        <w:t xml:space="preserve">sudo </w:t>
      </w:r>
      <w:r w:rsidRPr="00FB48C2">
        <w:t>apt-get install xvfb</w:t>
      </w:r>
    </w:p>
    <w:p w14:paraId="5C189A9A" w14:textId="7565C47B" w:rsidR="00250E36" w:rsidRDefault="00250E36" w:rsidP="00D96B97">
      <w:pPr>
        <w:pStyle w:val="Unix"/>
      </w:pPr>
      <w:r w:rsidRPr="00250E36">
        <w:t>sudo nano ../../usr/bin/wkhtmltopdf.sh</w:t>
      </w:r>
    </w:p>
    <w:p w14:paraId="5C2F9972" w14:textId="291E8082" w:rsidR="00250E36" w:rsidRDefault="00250E36" w:rsidP="000E5536">
      <w:pPr>
        <w:pStyle w:val="BodyText2"/>
      </w:pPr>
      <w:r>
        <w:t>Paste in:</w:t>
      </w:r>
    </w:p>
    <w:p w14:paraId="0A9888A3" w14:textId="77777777" w:rsidR="005221AE" w:rsidRDefault="005221AE" w:rsidP="00D96B97">
      <w:pPr>
        <w:pStyle w:val="Unix"/>
      </w:pPr>
      <w:r>
        <w:lastRenderedPageBreak/>
        <w:t>#!/bin/bash</w:t>
      </w:r>
    </w:p>
    <w:p w14:paraId="4543F99C" w14:textId="18BE9B20" w:rsidR="00250E36" w:rsidRDefault="005221AE" w:rsidP="00D96B97">
      <w:pPr>
        <w:pStyle w:val="Unix"/>
      </w:pPr>
      <w:r>
        <w:t>xvfb-run --server-args="-screen 0, 1024x768x24" /usr/bin/wkhtmltopdf $*</w:t>
      </w:r>
    </w:p>
    <w:p w14:paraId="6351E028" w14:textId="57114DF3" w:rsidR="005221AE" w:rsidRDefault="005221AE" w:rsidP="000E5536">
      <w:pPr>
        <w:pStyle w:val="BodyText2"/>
      </w:pPr>
      <w:r>
        <w:t>Then:</w:t>
      </w:r>
    </w:p>
    <w:p w14:paraId="6EAA5E50" w14:textId="37B7D05A" w:rsidR="00250E36" w:rsidRDefault="00250E36" w:rsidP="00D96B97">
      <w:pPr>
        <w:pStyle w:val="Unix"/>
      </w:pPr>
      <w:r>
        <w:t xml:space="preserve">sudo </w:t>
      </w:r>
      <w:r w:rsidRPr="00250E36">
        <w:t xml:space="preserve">chmod a+x </w:t>
      </w:r>
      <w:r w:rsidR="009E0281">
        <w:t>~/../..</w:t>
      </w:r>
      <w:r w:rsidRPr="00250E36">
        <w:t>/usr/bin/wkhtmltopdf.sh</w:t>
      </w:r>
    </w:p>
    <w:p w14:paraId="04E5C305" w14:textId="2578D384" w:rsidR="009E0281" w:rsidRDefault="009E0281" w:rsidP="00D96B97">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6252E">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D96B97">
      <w:pPr>
        <w:pStyle w:val="Unix"/>
      </w:pPr>
      <w:r>
        <w:t xml:space="preserve">wget </w:t>
      </w:r>
      <w:hyperlink r:id="rId1300" w:history="1">
        <w:r w:rsidRPr="00795200">
          <w:rPr>
            <w:rStyle w:val="Hyperlink"/>
          </w:rPr>
          <w:t>https://pypi.python.org/packages/source/o/ordereddict/ordereddict-1.1.tar.gz</w:t>
        </w:r>
      </w:hyperlink>
    </w:p>
    <w:p w14:paraId="5DA2763D" w14:textId="77777777" w:rsidR="00F27110" w:rsidRDefault="00F27110" w:rsidP="00D96B97">
      <w:pPr>
        <w:pStyle w:val="Unix"/>
      </w:pPr>
      <w:r w:rsidRPr="00630613">
        <w:t>tar -xvzf ordereddict-1.1.tar.gz</w:t>
      </w:r>
    </w:p>
    <w:p w14:paraId="3C9EEE5B" w14:textId="77777777" w:rsidR="00F27110" w:rsidRDefault="00F27110" w:rsidP="00D96B97">
      <w:pPr>
        <w:pStyle w:val="Unix"/>
      </w:pPr>
      <w:r w:rsidRPr="00F74EC0">
        <w:t>cd ordereddict-1.1/</w:t>
      </w:r>
    </w:p>
    <w:p w14:paraId="382AFDFD" w14:textId="77777777" w:rsidR="00F27110" w:rsidRPr="00630613" w:rsidRDefault="00F27110" w:rsidP="00D96B97">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0E5536">
      <w:pPr>
        <w:pStyle w:val="BodyText2"/>
      </w:pPr>
      <w:r w:rsidRPr="00573BB7">
        <w:t>Geopy</w:t>
      </w:r>
      <w:r>
        <w:t xml:space="preserve"> is a geolocation API for Python that uses a number of different geolocation services.</w:t>
      </w:r>
    </w:p>
    <w:p w14:paraId="768DF4AB" w14:textId="77777777" w:rsidR="00EA3299" w:rsidRDefault="00EA3299" w:rsidP="000E5536">
      <w:pPr>
        <w:pStyle w:val="Code"/>
      </w:pPr>
      <w:r>
        <w:t>&gt;&gt;&gt; import geopy</w:t>
      </w:r>
    </w:p>
    <w:p w14:paraId="3EF045BF" w14:textId="77777777" w:rsidR="00EA3299" w:rsidRDefault="00EA3299" w:rsidP="000E5536">
      <w:pPr>
        <w:pStyle w:val="Code"/>
      </w:pPr>
      <w:r w:rsidRPr="00947E1E">
        <w:t>&gt;&gt;&gt; from geopy.geocoders import GeoNames</w:t>
      </w:r>
    </w:p>
    <w:p w14:paraId="22B09385" w14:textId="77777777" w:rsidR="00EA3299" w:rsidRDefault="00EA3299" w:rsidP="000E5536">
      <w:pPr>
        <w:pStyle w:val="Code"/>
      </w:pPr>
      <w:r w:rsidRPr="00947E1E">
        <w:t>&gt;&gt;&gt; geolocator = GeoNames(username="iwc_importer")</w:t>
      </w:r>
    </w:p>
    <w:p w14:paraId="6B1814B4" w14:textId="77777777" w:rsidR="00EA3299" w:rsidRDefault="00EA3299" w:rsidP="000E5536">
      <w:pPr>
        <w:pStyle w:val="Code"/>
      </w:pPr>
      <w:r w:rsidRPr="00855970">
        <w:t>&gt;&gt;&gt; geolocator.geocode("Ailuk",timeout=5000)</w:t>
      </w:r>
    </w:p>
    <w:p w14:paraId="15DF30DC" w14:textId="77777777" w:rsidR="00EA3299" w:rsidRDefault="00EA3299" w:rsidP="000E5536">
      <w:pPr>
        <w:pStyle w:val="Code"/>
      </w:pPr>
      <w:r w:rsidRPr="00855970">
        <w:t>Location((10.28621, 169.92176, 0.0))</w:t>
      </w:r>
    </w:p>
    <w:p w14:paraId="18987E10" w14:textId="485FFD16" w:rsidR="00E41E46" w:rsidRDefault="00EA3299" w:rsidP="0006252E">
      <w:pPr>
        <w:pStyle w:val="ListNumber"/>
        <w:numPr>
          <w:ilvl w:val="0"/>
          <w:numId w:val="27"/>
        </w:numPr>
      </w:pPr>
      <w:r>
        <w:t>lxml</w:t>
      </w:r>
      <w:r w:rsidR="00E41E46">
        <w:fldChar w:fldCharType="end"/>
      </w:r>
      <w:r w:rsidR="00E41E46">
        <w:t>)</w:t>
      </w:r>
    </w:p>
    <w:p w14:paraId="4956C4DF" w14:textId="77777777" w:rsidR="00F27110" w:rsidRDefault="00F27110" w:rsidP="00D96B97">
      <w:pPr>
        <w:pStyle w:val="Unix"/>
      </w:pPr>
      <w:r w:rsidRPr="001406A7">
        <w:t>sudo apt-get install libxml2-dev libxslt-dev python-dev</w:t>
      </w:r>
    </w:p>
    <w:p w14:paraId="20CB6B11" w14:textId="77777777" w:rsidR="00F27110" w:rsidRDefault="00F27110" w:rsidP="00D96B97">
      <w:pPr>
        <w:pStyle w:val="Unix"/>
      </w:pPr>
      <w:r w:rsidRPr="00E41E46">
        <w:t>sudo apt-get install lib32z1-dev</w:t>
      </w:r>
    </w:p>
    <w:p w14:paraId="36D72CAA" w14:textId="77777777" w:rsidR="00F27110" w:rsidRDefault="00F27110" w:rsidP="00D96B97">
      <w:pPr>
        <w:pStyle w:val="Unix"/>
      </w:pPr>
      <w:r>
        <w:t xml:space="preserve">wget </w:t>
      </w:r>
      <w:hyperlink r:id="rId1301" w:history="1">
        <w:r w:rsidRPr="00795200">
          <w:rPr>
            <w:rStyle w:val="Hyperlink"/>
          </w:rPr>
          <w:t>https://pypi.python.org/packages/source/l/lxml/lxml-3.4.3.tar.gz</w:t>
        </w:r>
      </w:hyperlink>
    </w:p>
    <w:p w14:paraId="77D94627" w14:textId="77777777" w:rsidR="00F27110" w:rsidRDefault="00F27110" w:rsidP="00D96B97">
      <w:pPr>
        <w:pStyle w:val="Unix"/>
      </w:pPr>
      <w:r w:rsidRPr="00630613">
        <w:t>tar -xvzf</w:t>
      </w:r>
      <w:r>
        <w:t xml:space="preserve"> </w:t>
      </w:r>
      <w:r w:rsidRPr="005C3442">
        <w:t>lxml-3.4.3.tar.gz</w:t>
      </w:r>
    </w:p>
    <w:p w14:paraId="6565428C" w14:textId="77777777" w:rsidR="00F27110" w:rsidRDefault="00F27110" w:rsidP="00D96B97">
      <w:pPr>
        <w:pStyle w:val="Unix"/>
      </w:pPr>
      <w:r w:rsidRPr="00F74EC0">
        <w:t>cd lxml-3.4.3/</w:t>
      </w:r>
    </w:p>
    <w:p w14:paraId="78B6E2C7" w14:textId="77777777" w:rsidR="00F27110" w:rsidRDefault="00F27110" w:rsidP="00D96B97">
      <w:pPr>
        <w:pStyle w:val="Unix"/>
      </w:pPr>
      <w:r>
        <w:t>sudo python setup.py install</w:t>
      </w:r>
    </w:p>
    <w:p w14:paraId="7218968B" w14:textId="3329137F" w:rsidR="007321B6" w:rsidRDefault="008D1C35" w:rsidP="0006252E">
      <w:pPr>
        <w:pStyle w:val="ListNumber"/>
        <w:numPr>
          <w:ilvl w:val="0"/>
          <w:numId w:val="27"/>
        </w:numPr>
      </w:pPr>
      <w:r>
        <w:t>Change to web root on Apache</w:t>
      </w:r>
    </w:p>
    <w:p w14:paraId="49DDD078" w14:textId="3462CCC3" w:rsidR="009E0F78" w:rsidRDefault="009E0F78" w:rsidP="00D96B97">
      <w:pPr>
        <w:pStyle w:val="Unix"/>
      </w:pPr>
      <w:r w:rsidRPr="009E0F78">
        <w:t>cd ~/../../var/www/</w:t>
      </w:r>
    </w:p>
    <w:p w14:paraId="37E9DB5F" w14:textId="2CBC5566" w:rsidR="009E0F78" w:rsidRDefault="0026116C" w:rsidP="0006252E">
      <w:pPr>
        <w:pStyle w:val="ListNumber"/>
        <w:numPr>
          <w:ilvl w:val="0"/>
          <w:numId w:val="27"/>
        </w:numPr>
      </w:pPr>
      <w:r>
        <w:t>Clone the repo</w:t>
      </w:r>
    </w:p>
    <w:p w14:paraId="080D3940" w14:textId="759716A1" w:rsidR="00A4204A" w:rsidRPr="006D0698" w:rsidRDefault="009E0F78" w:rsidP="00D96B97">
      <w:pPr>
        <w:pStyle w:val="Unix"/>
        <w:rPr>
          <w:rStyle w:val="Hyperlink"/>
          <w:color w:val="auto"/>
          <w:u w:val="none"/>
        </w:rPr>
      </w:pPr>
      <w:r>
        <w:t xml:space="preserve">sudo </w:t>
      </w:r>
      <w:r w:rsidR="007321B6">
        <w:t xml:space="preserve">git </w:t>
      </w:r>
      <w:r w:rsidR="008C6890">
        <w:t>clone</w:t>
      </w:r>
      <w:r w:rsidR="007321B6">
        <w:t xml:space="preserve"> </w:t>
      </w:r>
      <w:hyperlink r:id="rId1302" w:history="1">
        <w:r w:rsidR="008C6890" w:rsidRPr="00795200">
          <w:rPr>
            <w:rStyle w:val="Hyperlink"/>
          </w:rPr>
          <w:t>https://github.com/andrewcottam/python-rest-server.git</w:t>
        </w:r>
      </w:hyperlink>
    </w:p>
    <w:p w14:paraId="7AA1B2CE" w14:textId="77777777" w:rsidR="00D4138A" w:rsidRDefault="0087026F" w:rsidP="0006252E">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D96B97">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6252E">
      <w:pPr>
        <w:pStyle w:val="ListNumber"/>
        <w:numPr>
          <w:ilvl w:val="0"/>
          <w:numId w:val="27"/>
        </w:numPr>
      </w:pPr>
      <w:r>
        <w:t>Add database connection strings and descriptions in the dbconnect.py file</w:t>
      </w:r>
    </w:p>
    <w:p w14:paraId="3CA2B863" w14:textId="77777777" w:rsidR="00FC5CE9" w:rsidRDefault="00FC5CE9" w:rsidP="00D96B97">
      <w:pPr>
        <w:pStyle w:val="Unix"/>
      </w:pPr>
      <w:r>
        <w:t>databases = {</w:t>
      </w:r>
    </w:p>
    <w:p w14:paraId="49887FA4" w14:textId="4C52B287" w:rsidR="00FC5CE9" w:rsidRDefault="00FC5CE9" w:rsidP="00D96B97">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D96B97">
      <w:pPr>
        <w:pStyle w:val="Unix"/>
      </w:pPr>
      <w:r>
        <w:t>}</w:t>
      </w:r>
    </w:p>
    <w:p w14:paraId="481CC03D" w14:textId="1207CE7D" w:rsidR="0098118A" w:rsidRDefault="0098118A" w:rsidP="0006252E">
      <w:pPr>
        <w:pStyle w:val="ListNumber"/>
      </w:pPr>
      <w:r>
        <w:t>Add schemas and functions so they can be tested</w:t>
      </w:r>
    </w:p>
    <w:p w14:paraId="1B97CD1F" w14:textId="345D2AB3" w:rsidR="006002E0" w:rsidRDefault="006002E0" w:rsidP="000E5536">
      <w:pPr>
        <w:pStyle w:val="BodyText2"/>
      </w:pPr>
      <w:r>
        <w:t xml:space="preserve">In the repo there is an </w:t>
      </w:r>
      <w:hyperlink r:id="rId1303"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06252E">
      <w:pPr>
        <w:pStyle w:val="ListNumber"/>
        <w:numPr>
          <w:ilvl w:val="0"/>
          <w:numId w:val="28"/>
        </w:numPr>
      </w:pPr>
      <w:r>
        <w:t>Enable CGI processing in Apache (</w:t>
      </w:r>
      <w:r w:rsidRPr="005C274F">
        <w:t>sudo a2enmod cgi</w:t>
      </w:r>
      <w:r>
        <w:t>)</w:t>
      </w:r>
    </w:p>
    <w:p w14:paraId="5654515B" w14:textId="60127D1E" w:rsidR="0087239C" w:rsidRDefault="0087239C" w:rsidP="0006252E">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0E5536">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06252E">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0E5536">
      <w:pPr>
        <w:pStyle w:val="Code"/>
      </w:pPr>
      <w:r>
        <w:t>DocumentRoot /var/www/</w:t>
      </w:r>
      <w:r w:rsidRPr="00F25D5A">
        <w:t>python-rest-server/</w:t>
      </w:r>
      <w:r>
        <w:t>htmldocs</w:t>
      </w:r>
    </w:p>
    <w:p w14:paraId="3BDD82BB" w14:textId="3B8C96A6" w:rsidR="00793ECA" w:rsidRDefault="00793ECA" w:rsidP="000E5536">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0E5536">
      <w:pPr>
        <w:pStyle w:val="Code"/>
      </w:pPr>
      <w:r w:rsidRPr="00130076">
        <w:t>sudo cp /var/www/python-rest-server/htmldocs/ /var/www/resthtmldocs/ -r</w:t>
      </w:r>
    </w:p>
    <w:p w14:paraId="60991C8D" w14:textId="36C59772" w:rsidR="00130076" w:rsidRDefault="00130076" w:rsidP="000E5536">
      <w:pPr>
        <w:pStyle w:val="Code"/>
      </w:pPr>
      <w:r>
        <w:t xml:space="preserve">sudo rm </w:t>
      </w:r>
      <w:r w:rsidRPr="00130076">
        <w:t>/var/www/python-rest-server/htmldocs/</w:t>
      </w:r>
      <w:r>
        <w:t xml:space="preserve"> -r</w:t>
      </w:r>
    </w:p>
    <w:p w14:paraId="524FA87B" w14:textId="77777777" w:rsidR="00130076" w:rsidRDefault="00130076" w:rsidP="000E5536">
      <w:pPr>
        <w:pStyle w:val="BodyText2"/>
      </w:pPr>
      <w:r>
        <w:t>and set the relative path in the /cgi-bin/resources.py file:</w:t>
      </w:r>
    </w:p>
    <w:p w14:paraId="757B6046" w14:textId="5E544334" w:rsidR="00130076" w:rsidRDefault="002A6A6E" w:rsidP="000E5536">
      <w:pPr>
        <w:pStyle w:val="Code"/>
      </w:pPr>
      <w:r w:rsidRPr="002A6A6E">
        <w:t>documentRoot</w:t>
      </w:r>
      <w:r>
        <w:t xml:space="preserve"> = “/resthtmldocs”</w:t>
      </w:r>
    </w:p>
    <w:p w14:paraId="075E8C37" w14:textId="25B6DABD" w:rsidR="00F37A59" w:rsidRDefault="00F37A59" w:rsidP="000E5536">
      <w:pPr>
        <w:pStyle w:val="BodyText2"/>
      </w:pPr>
      <w:r>
        <w:lastRenderedPageBreak/>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0E5536">
      <w:pPr>
        <w:pStyle w:val="Code"/>
      </w:pPr>
      <w:r w:rsidRPr="007F21D1">
        <w:t>Alias /resthtmldocs/ /var/www/resthtmldocs/</w:t>
      </w:r>
    </w:p>
    <w:p w14:paraId="6A579942" w14:textId="0964ADAB" w:rsidR="00583443" w:rsidRDefault="00583443" w:rsidP="0006252E">
      <w:pPr>
        <w:pStyle w:val="ListNumber"/>
        <w:numPr>
          <w:ilvl w:val="0"/>
          <w:numId w:val="27"/>
        </w:numPr>
      </w:pPr>
      <w:r>
        <w:t>Restart Apache (</w:t>
      </w:r>
      <w:r w:rsidRPr="00583443">
        <w:t>sudo service apache2 restart</w:t>
      </w:r>
      <w:r>
        <w:t>)</w:t>
      </w:r>
    </w:p>
    <w:p w14:paraId="1C1E90D7" w14:textId="5BA73908" w:rsidR="00487E2B" w:rsidRDefault="00487E2B" w:rsidP="000E5536">
      <w:pPr>
        <w:pStyle w:val="Heading2"/>
      </w:pPr>
      <w:r>
        <w:t>On GitHub</w:t>
      </w:r>
    </w:p>
    <w:p w14:paraId="6EAA269D" w14:textId="1EFF1AF5" w:rsidR="00487E2B" w:rsidRDefault="00487E2B" w:rsidP="000E5536">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0E5536">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0E5536">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4">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0E5536">
      <w:pPr>
        <w:pStyle w:val="BodyText2"/>
      </w:pPr>
      <w:r>
        <w:t>There are lots of other initiatives that are related:</w:t>
      </w:r>
    </w:p>
    <w:p w14:paraId="57CFFD12" w14:textId="77777777" w:rsidR="009574E5" w:rsidRDefault="009574E5" w:rsidP="000E5536">
      <w:pPr>
        <w:pStyle w:val="Heading2"/>
      </w:pPr>
      <w:r>
        <w:t>Vibrant</w:t>
      </w:r>
    </w:p>
    <w:p w14:paraId="612C9033" w14:textId="77777777" w:rsidR="009574E5" w:rsidRDefault="009574E5" w:rsidP="000E5536">
      <w:pPr>
        <w:pStyle w:val="BodyText2"/>
      </w:pPr>
      <w:r>
        <w:t xml:space="preserve">Natural History Museum led FP7 funded project - </w:t>
      </w:r>
      <w:hyperlink r:id="rId1305" w:history="1">
        <w:r>
          <w:rPr>
            <w:rStyle w:val="Hyperlink"/>
          </w:rPr>
          <w:t>http://vbrant.eu/</w:t>
        </w:r>
      </w:hyperlink>
    </w:p>
    <w:p w14:paraId="05A4ED9E" w14:textId="77777777" w:rsidR="009574E5" w:rsidRDefault="009574E5" w:rsidP="000E5536">
      <w:pPr>
        <w:pStyle w:val="Heading2"/>
      </w:pPr>
      <w:r>
        <w:t>Map of Life</w:t>
      </w:r>
    </w:p>
    <w:p w14:paraId="233C67E5" w14:textId="77777777" w:rsidR="000E293A" w:rsidRDefault="000E293A" w:rsidP="000E5536">
      <w:pPr>
        <w:pStyle w:val="BodyText2"/>
      </w:pPr>
      <w:r>
        <w:t xml:space="preserve">Overall vision of range map/distribution data with Walter Jetz - </w:t>
      </w:r>
      <w:hyperlink r:id="rId1306" w:history="1">
        <w:r>
          <w:rPr>
            <w:rStyle w:val="Hyperlink"/>
          </w:rPr>
          <w:t>http://www.mappinglife.org/</w:t>
        </w:r>
      </w:hyperlink>
    </w:p>
    <w:p w14:paraId="5F6A7715" w14:textId="77777777" w:rsidR="000C7F06" w:rsidRDefault="00822626" w:rsidP="000E5536">
      <w:pPr>
        <w:pStyle w:val="Heading2"/>
      </w:pPr>
      <w:r>
        <w:t>CIESIN</w:t>
      </w:r>
      <w:r w:rsidR="00FF5C17">
        <w:t xml:space="preserve"> s</w:t>
      </w:r>
      <w:r w:rsidR="000C7F06">
        <w:t>pecies richness datasets</w:t>
      </w:r>
    </w:p>
    <w:p w14:paraId="126757FE" w14:textId="77777777" w:rsidR="003F6F00" w:rsidRDefault="00CC6BBB" w:rsidP="000E5536">
      <w:pPr>
        <w:pStyle w:val="BodyText2"/>
      </w:pPr>
      <w:r>
        <w:t xml:space="preserve">Global species richness datasets at the 1Km scale. </w:t>
      </w:r>
    </w:p>
    <w:p w14:paraId="21A76C50" w14:textId="77777777" w:rsidR="000C7F06" w:rsidRDefault="008809F7" w:rsidP="000E5536">
      <w:pPr>
        <w:pStyle w:val="BodyText2"/>
      </w:pPr>
      <w:hyperlink r:id="rId1307" w:anchor="species-v1" w:history="1">
        <w:r w:rsidR="000C7F06">
          <w:rPr>
            <w:rStyle w:val="Hyperlink"/>
          </w:rPr>
          <w:t>http://sedac.ciesin.columbia.edu/maps/services/wms#species-v1</w:t>
        </w:r>
      </w:hyperlink>
    </w:p>
    <w:p w14:paraId="2EF30604" w14:textId="77777777" w:rsidR="00122C4F" w:rsidRDefault="007B60F7" w:rsidP="000E5536">
      <w:pPr>
        <w:pStyle w:val="BodyText2"/>
      </w:pPr>
      <w:r>
        <w:t xml:space="preserve">Looking at the data for </w:t>
      </w:r>
      <w:r w:rsidRPr="00F643C0">
        <w:rPr>
          <w:i/>
        </w:rPr>
        <w:t>Afrixalus knysnae</w:t>
      </w:r>
      <w:r w:rsidR="00F643C0">
        <w:t xml:space="preserve"> - Knysna Banana Frog (</w:t>
      </w:r>
      <w:hyperlink r:id="rId1308"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309"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0E5536">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0E5536">
      <w:pPr>
        <w:pStyle w:val="BodyText2"/>
      </w:pPr>
      <w:r>
        <w:t>Here is the comparison – blue is ours, red is CIESIN – note less inclusive and different spatial resolution</w:t>
      </w:r>
    </w:p>
    <w:p w14:paraId="5CEF8386" w14:textId="77777777" w:rsidR="008942C9" w:rsidRDefault="008942C9" w:rsidP="000E5536">
      <w:pPr>
        <w:pStyle w:val="BodyText2"/>
      </w:pPr>
      <w:r>
        <w:rPr>
          <w:noProof/>
          <w:lang w:bidi="ar-SA"/>
        </w:rPr>
        <w:lastRenderedPageBreak/>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310"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0E5536">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0E5536">
      <w:pPr>
        <w:pStyle w:val="Heading2"/>
      </w:pPr>
      <w:r>
        <w:t>AquaMaps</w:t>
      </w:r>
    </w:p>
    <w:p w14:paraId="055BAC55" w14:textId="77777777" w:rsidR="00ED23D2" w:rsidRPr="00ED23D2" w:rsidRDefault="00ED23D2" w:rsidP="000E5536">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311" w:history="1">
        <w:r w:rsidR="00516BDF">
          <w:rPr>
            <w:rStyle w:val="Hyperlink"/>
          </w:rPr>
          <w:t>http://www.aquamaps.org/</w:t>
        </w:r>
      </w:hyperlink>
    </w:p>
    <w:p w14:paraId="28EEFDD1" w14:textId="77777777" w:rsidR="00170E25" w:rsidRDefault="00170E25" w:rsidP="000E5536">
      <w:pPr>
        <w:pStyle w:val="Heading2"/>
      </w:pPr>
      <w:r>
        <w:t>ProtectedPlanet</w:t>
      </w:r>
    </w:p>
    <w:p w14:paraId="738BF298" w14:textId="77777777" w:rsidR="00170E25" w:rsidRDefault="00170E25" w:rsidP="000E5536">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0E5536">
      <w:pPr>
        <w:pStyle w:val="Heading2"/>
      </w:pPr>
      <w:r>
        <w:t>OneZoom tree of life</w:t>
      </w:r>
    </w:p>
    <w:p w14:paraId="3A99523C" w14:textId="77777777" w:rsidR="00170B91" w:rsidRPr="00170B91" w:rsidRDefault="008809F7" w:rsidP="000E5536">
      <w:pPr>
        <w:pStyle w:val="BodyText2"/>
      </w:pPr>
      <w:hyperlink r:id="rId1312" w:history="1">
        <w:r w:rsidR="002049A3" w:rsidRPr="00AD4996">
          <w:rPr>
            <w:rStyle w:val="Hyperlink"/>
          </w:rPr>
          <w:t>http://www.onezoom.org/mammals.htm</w:t>
        </w:r>
      </w:hyperlink>
      <w:r w:rsidR="002049A3">
        <w:t xml:space="preserve"> </w:t>
      </w:r>
    </w:p>
    <w:p w14:paraId="26F4919A" w14:textId="77777777" w:rsidR="00846812" w:rsidRDefault="00846812" w:rsidP="000E5536">
      <w:pPr>
        <w:pStyle w:val="Heading2"/>
      </w:pPr>
      <w:r>
        <w:t>COMIFAC</w:t>
      </w:r>
    </w:p>
    <w:p w14:paraId="0F829791" w14:textId="77777777" w:rsidR="00846812" w:rsidRPr="00846812" w:rsidRDefault="00846812" w:rsidP="000E5536">
      <w:pPr>
        <w:pStyle w:val="BodyText2"/>
      </w:pPr>
      <w:r>
        <w:t xml:space="preserve">Barts OFAC is </w:t>
      </w:r>
      <w:hyperlink r:id="rId1313" w:history="1">
        <w:r w:rsidRPr="00846812">
          <w:rPr>
            <w:rStyle w:val="Hyperlink"/>
          </w:rPr>
          <w:t>here</w:t>
        </w:r>
      </w:hyperlink>
    </w:p>
    <w:p w14:paraId="1FFD4841" w14:textId="11CF7CED" w:rsidR="00B37D09" w:rsidRDefault="008F2FB2" w:rsidP="000E5536">
      <w:pPr>
        <w:pStyle w:val="Heading1"/>
      </w:pPr>
      <w:r>
        <w:t>Admin stuff</w:t>
      </w:r>
      <w:bookmarkEnd w:id="229"/>
    </w:p>
    <w:p w14:paraId="52C9B064" w14:textId="77777777" w:rsidR="00B37D09" w:rsidRDefault="008F2FB2" w:rsidP="000E5536">
      <w:pPr>
        <w:pStyle w:val="Heading2"/>
      </w:pPr>
      <w:bookmarkStart w:id="230" w:name="_Toc315774632"/>
      <w:r>
        <w:t>ASL</w:t>
      </w:r>
      <w:bookmarkEnd w:id="230"/>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0E5536">
      <w:pPr>
        <w:pStyle w:val="Heading2"/>
      </w:pPr>
      <w:bookmarkStart w:id="231" w:name="_Toc315774634"/>
      <w:bookmarkStart w:id="232" w:name="_Toc315774633"/>
      <w:r>
        <w:t>External Accounting</w:t>
      </w:r>
    </w:p>
    <w:p w14:paraId="710E1B86" w14:textId="77777777" w:rsidR="00217F6A" w:rsidRPr="00217F6A" w:rsidRDefault="00217F6A" w:rsidP="000E5536">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31"/>
    <w:p w14:paraId="6A566076" w14:textId="77777777" w:rsidR="005A38F9" w:rsidRDefault="005A38F9" w:rsidP="000E5536">
      <w:pPr>
        <w:pStyle w:val="Heading2"/>
      </w:pPr>
      <w:r>
        <w:t>Intranet/eSpecies Website</w:t>
      </w:r>
    </w:p>
    <w:p w14:paraId="0EBF8BA0" w14:textId="77777777" w:rsidR="005A38F9" w:rsidRDefault="005A38F9" w:rsidP="000E5536">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8809F7" w:rsidP="000E5536">
      <w:pPr>
        <w:pStyle w:val="BodyText2"/>
      </w:pPr>
      <w:hyperlink r:id="rId1314" w:history="1">
        <w:r w:rsidR="005A38F9" w:rsidRPr="004924C1">
          <w:rPr>
            <w:rStyle w:val="Hyperlink"/>
          </w:rPr>
          <w:t>http://especies.jrc.ec.europa.eu</w:t>
        </w:r>
      </w:hyperlink>
      <w:r w:rsidR="005A38F9">
        <w:t xml:space="preserve"> </w:t>
      </w:r>
    </w:p>
    <w:p w14:paraId="1EA3250A" w14:textId="77777777" w:rsidR="005A38F9" w:rsidRDefault="005A38F9" w:rsidP="000E5536">
      <w:pPr>
        <w:pStyle w:val="BodyText2"/>
      </w:pPr>
      <w:r>
        <w:t>which is a mirror of the internal site</w:t>
      </w:r>
    </w:p>
    <w:p w14:paraId="73D0AD9F" w14:textId="77777777" w:rsidR="005A38F9" w:rsidRDefault="008809F7" w:rsidP="000E5536">
      <w:pPr>
        <w:pStyle w:val="BodyText2"/>
      </w:pPr>
      <w:hyperlink r:id="rId1315"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0E5536">
      <w:pPr>
        <w:pStyle w:val="Heading2"/>
      </w:pPr>
      <w:r>
        <w:lastRenderedPageBreak/>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0E5536">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0E5536">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0E5536">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0E5536">
      <w:pPr>
        <w:pStyle w:val="BodyText2"/>
      </w:pPr>
      <w:r>
        <w:t xml:space="preserve">Also for parties: </w:t>
      </w:r>
      <w:hyperlink r:id="rId1316" w:history="1">
        <w:r w:rsidRPr="00AD4996">
          <w:rPr>
            <w:rStyle w:val="Hyperlink"/>
          </w:rPr>
          <w:t>http://wab.jrc.cec.eu.int/vcs/</w:t>
        </w:r>
      </w:hyperlink>
    </w:p>
    <w:p w14:paraId="6CB5F58A" w14:textId="77777777" w:rsidR="00C143D1" w:rsidRPr="00E8172B" w:rsidRDefault="00C143D1" w:rsidP="000E5536">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0E5536">
      <w:pPr>
        <w:pStyle w:val="BodyText2"/>
      </w:pPr>
      <w:r>
        <w:t xml:space="preserve">Is awful. Apply for access from </w:t>
      </w:r>
      <w:hyperlink r:id="rId1317" w:history="1">
        <w:r w:rsidRPr="00B211A5">
          <w:rPr>
            <w:rStyle w:val="Hyperlink"/>
          </w:rPr>
          <w:t>jrc-helpdesk@ec.europa.eu</w:t>
        </w:r>
      </w:hyperlink>
    </w:p>
    <w:p w14:paraId="2901F9F7" w14:textId="5C900851" w:rsidR="00896B06" w:rsidRDefault="005A38F9" w:rsidP="000E5536">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0E5536">
      <w:pPr>
        <w:pStyle w:val="BodyText2"/>
      </w:pPr>
      <w:r>
        <w:t xml:space="preserve">If you have problems the addresses starting with </w:t>
      </w:r>
      <w:hyperlink r:id="rId1318" w:history="1">
        <w:r w:rsidRPr="00AD4ADE">
          <w:rPr>
            <w:rStyle w:val="Hyperlink"/>
          </w:rPr>
          <w:t>https://intracomm.ec.europa.eu</w:t>
        </w:r>
      </w:hyperlink>
      <w:r>
        <w:t xml:space="preserve"> are the same as </w:t>
      </w:r>
      <w:hyperlink r:id="rId1319" w:history="1">
        <w:r>
          <w:rPr>
            <w:rStyle w:val="Hyperlink"/>
          </w:rPr>
          <w:t>http://www.cc.cec</w:t>
        </w:r>
      </w:hyperlink>
      <w:r>
        <w:t xml:space="preserve">, e.g. </w:t>
      </w:r>
    </w:p>
    <w:p w14:paraId="51A05A83" w14:textId="77777777" w:rsidR="0010383B" w:rsidRDefault="0010383B" w:rsidP="000E5536">
      <w:pPr>
        <w:pStyle w:val="BodyText2"/>
      </w:pPr>
      <w:r>
        <w:t>The presentation templates are stored here:</w:t>
      </w:r>
    </w:p>
    <w:p w14:paraId="0FBD33A7" w14:textId="77777777" w:rsidR="005A38F9" w:rsidRDefault="008809F7" w:rsidP="000E5536">
      <w:pPr>
        <w:pStyle w:val="BodyText2"/>
      </w:pPr>
      <w:hyperlink r:id="rId1320" w:history="1">
        <w:r w:rsidR="005A38F9">
          <w:rPr>
            <w:rStyle w:val="Hyperlink"/>
          </w:rPr>
          <w:t>http://www.cc.cec/dgintranet/jrc/iesnet_pims/communication/templates/index_en.htm</w:t>
        </w:r>
      </w:hyperlink>
    </w:p>
    <w:p w14:paraId="68733BE6" w14:textId="77777777" w:rsidR="005A38F9" w:rsidRDefault="005A38F9" w:rsidP="000E5536">
      <w:pPr>
        <w:pStyle w:val="BodyText2"/>
      </w:pPr>
      <w:r>
        <w:t>is the same as:</w:t>
      </w:r>
    </w:p>
    <w:p w14:paraId="27CDC32B" w14:textId="77777777" w:rsidR="005A38F9" w:rsidRDefault="008809F7" w:rsidP="000E5536">
      <w:pPr>
        <w:pStyle w:val="BodyText2"/>
      </w:pPr>
      <w:hyperlink r:id="rId1321" w:history="1">
        <w:r w:rsidR="005A38F9">
          <w:rPr>
            <w:rStyle w:val="Hyperlink"/>
          </w:rPr>
          <w:t>https://intracomm.ec.europa.eu/dgintranet/jrc/iesnet_pims/communication/templates/index_en.htm</w:t>
        </w:r>
      </w:hyperlink>
    </w:p>
    <w:p w14:paraId="1BC50F95" w14:textId="77777777" w:rsidR="005A38F9" w:rsidRDefault="005A38F9" w:rsidP="000E5536">
      <w:pPr>
        <w:pStyle w:val="BodyText2"/>
      </w:pPr>
      <w:r>
        <w:t>EC password is now 03$ (4/6/12)</w:t>
      </w:r>
    </w:p>
    <w:p w14:paraId="71F37B20" w14:textId="77777777" w:rsidR="00E8275D" w:rsidRDefault="00E8275D" w:rsidP="000E5536">
      <w:pPr>
        <w:pStyle w:val="BodyText2"/>
      </w:pPr>
      <w:r>
        <w:t>EC password is now 04$ (24/9/12)</w:t>
      </w:r>
    </w:p>
    <w:p w14:paraId="24C77D14" w14:textId="77777777" w:rsidR="00950F1A" w:rsidRPr="00C743E9" w:rsidRDefault="00950F1A" w:rsidP="000E5536">
      <w:pPr>
        <w:pStyle w:val="BodyText2"/>
      </w:pPr>
      <w:r>
        <w:t xml:space="preserve">My internet password was changed successfully on 12/11/12 to thargal01. </w:t>
      </w:r>
    </w:p>
    <w:p w14:paraId="141624E3" w14:textId="77777777" w:rsidR="008314AA" w:rsidRDefault="008314AA" w:rsidP="0034374E">
      <w:pPr>
        <w:pStyle w:val="Heading3"/>
      </w:pPr>
      <w:bookmarkStart w:id="233" w:name="_Toc315774635"/>
      <w:r>
        <w:t>email</w:t>
      </w:r>
    </w:p>
    <w:p w14:paraId="3091C9EB" w14:textId="4E0336A3" w:rsidR="008314AA" w:rsidRDefault="008314AA" w:rsidP="000E5536">
      <w:pPr>
        <w:pStyle w:val="BodyText2"/>
      </w:pPr>
      <w:r>
        <w:t xml:space="preserve">Mail.jrc.it and user is Andrew.cottam </w:t>
      </w:r>
    </w:p>
    <w:p w14:paraId="47969394" w14:textId="1520F3CF" w:rsidR="00364424" w:rsidRDefault="008809F7" w:rsidP="000E5536">
      <w:pPr>
        <w:pStyle w:val="BodyText2"/>
      </w:pPr>
      <w:hyperlink r:id="rId1322" w:history="1">
        <w:r w:rsidR="00364424" w:rsidRPr="007E1E65">
          <w:rPr>
            <w:rStyle w:val="Hyperlink"/>
          </w:rPr>
          <w:t>https://m-mail.jrc.ec.europa.eu/login.php</w:t>
        </w:r>
      </w:hyperlink>
      <w:r w:rsidR="000D69D6">
        <w:t xml:space="preserve">   Andrew.cottam   thargaL96$</w:t>
      </w:r>
    </w:p>
    <w:p w14:paraId="2C360A04" w14:textId="39AD6114" w:rsidR="00F3315B" w:rsidRDefault="00F3315B" w:rsidP="000E5536">
      <w:pPr>
        <w:pStyle w:val="BodyText2"/>
      </w:pPr>
      <w:r>
        <w:t xml:space="preserve">On 27/1/16 changed password. </w:t>
      </w:r>
      <w:r w:rsidR="00B95983">
        <w:t>cottaan</w:t>
      </w:r>
      <w:r>
        <w:t>, thargaL88$</w:t>
      </w:r>
    </w:p>
    <w:p w14:paraId="4B7218BA" w14:textId="4080747A" w:rsidR="009452EE" w:rsidRDefault="009452EE" w:rsidP="000E5536">
      <w:pPr>
        <w:pStyle w:val="BodyText2"/>
      </w:pPr>
      <w:r>
        <w:t xml:space="preserve">From January 2017 we can only access email from </w:t>
      </w:r>
      <w:hyperlink r:id="rId1323" w:history="1">
        <w:r w:rsidRPr="009452EE">
          <w:rPr>
            <w:rStyle w:val="Hyperlink"/>
          </w:rPr>
          <w:t>Outlook Web Access</w:t>
        </w:r>
      </w:hyperlink>
      <w:r>
        <w:t xml:space="preserve">: </w:t>
      </w:r>
      <w:r w:rsidR="00FA1E2A">
        <w:t>NET1\</w:t>
      </w:r>
      <w:r>
        <w:rPr>
          <w:rFonts w:ascii="Arial" w:hAnsi="Arial" w:cs="Arial"/>
          <w:color w:val="333333"/>
          <w:shd w:val="clear" w:color="auto" w:fill="FFFFFF"/>
        </w:rPr>
        <w:t>cottaan thargaL88$</w:t>
      </w:r>
    </w:p>
    <w:p w14:paraId="352E02F2" w14:textId="4133DA00" w:rsidR="00E61BB9" w:rsidRDefault="00E61BB9" w:rsidP="0034374E">
      <w:pPr>
        <w:pStyle w:val="Heading3"/>
      </w:pPr>
      <w:r>
        <w:lastRenderedPageBreak/>
        <w:t>ECAS</w:t>
      </w:r>
    </w:p>
    <w:p w14:paraId="7D3F14E7" w14:textId="68C117E3" w:rsidR="00E61BB9" w:rsidRDefault="00E61BB9" w:rsidP="000E5536">
      <w:pPr>
        <w:pStyle w:val="BodyText2"/>
      </w:pPr>
      <w:r>
        <w:t>Logon from Feb 2015 is cottaan/thargal88$</w:t>
      </w:r>
      <w:r w:rsidR="00FD0431">
        <w:t>, thargaL90$ (26/5/15)</w:t>
      </w:r>
      <w:r w:rsidR="00894E02">
        <w:t>, thargaL96$ (5/10/16)</w:t>
      </w:r>
      <w:r w:rsidR="006E1AFA">
        <w:t>, thargaL97$ (9/1/17)</w:t>
      </w:r>
      <w:r w:rsidR="00665761">
        <w:t>, thargaL98$ (10/4/17)</w:t>
      </w:r>
    </w:p>
    <w:p w14:paraId="65ED34F9" w14:textId="77777777" w:rsidR="00C143D1" w:rsidRDefault="00C143D1" w:rsidP="0034374E">
      <w:pPr>
        <w:pStyle w:val="Heading3"/>
      </w:pPr>
      <w:r>
        <w:t>Flexi</w:t>
      </w:r>
    </w:p>
    <w:p w14:paraId="581623B9" w14:textId="77777777" w:rsidR="00C143D1" w:rsidRDefault="00C143D1" w:rsidP="000E5536">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0E5536">
      <w:pPr>
        <w:pStyle w:val="BodyText2"/>
      </w:pPr>
      <w:r w:rsidRPr="0035203A">
        <w:t>Staff can access the Settlements Office's premises (building 73 – main entrance) every Friday, from 11 a.m. to 1 p.m</w:t>
      </w:r>
    </w:p>
    <w:p w14:paraId="42ECDBF4" w14:textId="77777777" w:rsidR="00C143D1" w:rsidRPr="0035203A" w:rsidRDefault="00C143D1" w:rsidP="000E5536">
      <w:pPr>
        <w:pStyle w:val="BodyText2"/>
      </w:pPr>
      <w:r>
        <w:t xml:space="preserve">JSIS online: </w:t>
      </w:r>
      <w:hyperlink r:id="rId1324" w:history="1">
        <w:r w:rsidRPr="000D156B">
          <w:rPr>
            <w:rStyle w:val="Hyperlink"/>
          </w:rPr>
          <w:t>https://webgate.ec.europa.eu/RCAM</w:t>
        </w:r>
      </w:hyperlink>
      <w:r>
        <w:t xml:space="preserve"> </w:t>
      </w:r>
    </w:p>
    <w:p w14:paraId="69BA4F52" w14:textId="77777777" w:rsidR="00C143D1" w:rsidRDefault="00C143D1" w:rsidP="000E5536">
      <w:pPr>
        <w:pStyle w:val="BodyText2"/>
      </w:pPr>
      <w:r>
        <w:t>Making an application for reimbursement:</w:t>
      </w:r>
    </w:p>
    <w:p w14:paraId="2B81F1FA" w14:textId="77777777" w:rsidR="00C143D1" w:rsidRDefault="00C143D1" w:rsidP="0006252E">
      <w:pPr>
        <w:pStyle w:val="ListNumber"/>
        <w:numPr>
          <w:ilvl w:val="0"/>
          <w:numId w:val="32"/>
        </w:numPr>
      </w:pPr>
      <w:r>
        <w:t>Login into JSIS using the connected@ispra (under tools | JSIS)</w:t>
      </w:r>
    </w:p>
    <w:p w14:paraId="332CE0F5" w14:textId="77777777" w:rsidR="00C143D1" w:rsidRDefault="00C143D1" w:rsidP="0006252E">
      <w:pPr>
        <w:pStyle w:val="ListNumber"/>
        <w:numPr>
          <w:ilvl w:val="0"/>
          <w:numId w:val="32"/>
        </w:numPr>
      </w:pPr>
      <w:r>
        <w:t>Click create a new reimbursement request</w:t>
      </w:r>
    </w:p>
    <w:p w14:paraId="5BBEE860" w14:textId="77777777" w:rsidR="00C143D1" w:rsidRPr="009460FC" w:rsidRDefault="00C143D1" w:rsidP="0006252E">
      <w:pPr>
        <w:pStyle w:val="ListNumber"/>
        <w:numPr>
          <w:ilvl w:val="0"/>
          <w:numId w:val="32"/>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0E5536">
      <w:pPr>
        <w:pStyle w:val="BodyText2"/>
      </w:pPr>
      <w:r>
        <w:t xml:space="preserve">Available </w:t>
      </w:r>
      <w:hyperlink r:id="rId1325" w:history="1">
        <w:r w:rsidRPr="00AD5E30">
          <w:rPr>
            <w:rStyle w:val="Hyperlink"/>
          </w:rPr>
          <w:t>here</w:t>
        </w:r>
      </w:hyperlink>
      <w:r>
        <w:t>.</w:t>
      </w:r>
    </w:p>
    <w:p w14:paraId="1BA23729" w14:textId="77777777" w:rsidR="00C143D1" w:rsidRDefault="00C143D1" w:rsidP="0034374E">
      <w:pPr>
        <w:pStyle w:val="Heading3"/>
      </w:pPr>
      <w:bookmarkStart w:id="234" w:name="_Toc315774641"/>
      <w:r>
        <w:t>Syslog language application</w:t>
      </w:r>
      <w:bookmarkEnd w:id="234"/>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0E5536">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0E5536">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8809F7" w:rsidP="000E5536">
      <w:pPr>
        <w:pStyle w:val="BodyText2"/>
      </w:pPr>
      <w:hyperlink r:id="rId1326"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35" w:name="_Toc315774637"/>
      <w:bookmarkEnd w:id="233"/>
      <w:r>
        <w:t>Proxies and networking</w:t>
      </w:r>
    </w:p>
    <w:p w14:paraId="0FC32788" w14:textId="77777777" w:rsidR="00CD018C" w:rsidRPr="00EF19D9" w:rsidRDefault="00EF19D9" w:rsidP="000E5536">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572635">
      <w:pPr>
        <w:pStyle w:val="BodyText2"/>
      </w:pPr>
      <w:r>
        <w:lastRenderedPageBreak/>
        <w:t xml:space="preserve">I need to check whether I can connect to </w:t>
      </w:r>
      <w:r w:rsidRPr="002C264A">
        <w:t>appengine.google.com</w:t>
      </w:r>
      <w:r>
        <w:t xml:space="preserve"> on port 443 as I think the new proxy is blocking it. Copied a bit of Python to test from </w:t>
      </w:r>
      <w:hyperlink r:id="rId1327"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572635">
      <w:pPr>
        <w:pStyle w:val="BodyText2"/>
      </w:pPr>
      <w:r>
        <w:t>You can use ping to get an IP address of a computer within JRC:</w:t>
      </w:r>
    </w:p>
    <w:p w14:paraId="36801B70" w14:textId="77777777" w:rsidR="00572635" w:rsidRDefault="00572635" w:rsidP="00572635">
      <w:pPr>
        <w:pStyle w:val="Unix"/>
      </w:pPr>
      <w:r>
        <w:t>C:\Users\cottaan&gt;ping  ies-pgsql.jrc.org</w:t>
      </w:r>
    </w:p>
    <w:p w14:paraId="6BA97199" w14:textId="77777777" w:rsidR="00572635" w:rsidRDefault="00572635" w:rsidP="00572635">
      <w:pPr>
        <w:pStyle w:val="Unix"/>
      </w:pPr>
      <w:r>
        <w:t>Pinging h05-dbp-vm1.jrc.org [139.191.254.74] with 32 bytes of data</w:t>
      </w:r>
    </w:p>
    <w:p w14:paraId="5E77F995" w14:textId="77777777" w:rsidR="00572635" w:rsidRPr="007C3643" w:rsidRDefault="00572635" w:rsidP="00572635">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572635">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572635">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36" w:name="_Ref454350506"/>
      <w:r>
        <w:t>in Maven</w:t>
      </w:r>
      <w:bookmarkEnd w:id="236"/>
    </w:p>
    <w:p w14:paraId="3B075EAF" w14:textId="639C5E7C" w:rsidR="00CB294F" w:rsidRDefault="00CB294F" w:rsidP="00572635">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572635">
      <w:pPr>
        <w:pStyle w:val="Code"/>
      </w:pPr>
      <w:r>
        <w:t>&lt;?xml version="1.0" encoding="UTF-8"?&gt;</w:t>
      </w:r>
    </w:p>
    <w:p w14:paraId="674B30E6" w14:textId="77777777" w:rsidR="004253A8" w:rsidRDefault="004253A8" w:rsidP="00572635">
      <w:pPr>
        <w:pStyle w:val="Code"/>
      </w:pPr>
      <w:r>
        <w:t xml:space="preserve">&lt;settings xmlns="http://maven.apache.org/SETTINGS/1.0.0" </w:t>
      </w:r>
    </w:p>
    <w:p w14:paraId="4A9FCAE9" w14:textId="77777777" w:rsidR="004253A8" w:rsidRDefault="004253A8" w:rsidP="00572635">
      <w:pPr>
        <w:pStyle w:val="Code"/>
      </w:pPr>
      <w:r>
        <w:t xml:space="preserve">          xmlns:xsi="http://www.w3.org/2001/XMLSchema-instance" </w:t>
      </w:r>
    </w:p>
    <w:p w14:paraId="6F3820F0" w14:textId="77777777" w:rsidR="004253A8" w:rsidRDefault="004253A8" w:rsidP="00572635">
      <w:pPr>
        <w:pStyle w:val="Code"/>
      </w:pPr>
      <w:r>
        <w:t xml:space="preserve">          xsi:schemaLocation="http://maven.apache.org/SETTINGS/1.0.0</w:t>
      </w:r>
    </w:p>
    <w:p w14:paraId="57547E4A" w14:textId="77777777" w:rsidR="004253A8" w:rsidRDefault="004253A8" w:rsidP="00572635">
      <w:pPr>
        <w:pStyle w:val="Code"/>
      </w:pPr>
      <w:r>
        <w:t xml:space="preserve">                              http://maven.apache.org/xsd/settings-1.0.0.xsd"&gt;</w:t>
      </w:r>
    </w:p>
    <w:p w14:paraId="5F7DB453" w14:textId="77777777" w:rsidR="004253A8" w:rsidRDefault="004253A8" w:rsidP="00572635">
      <w:pPr>
        <w:pStyle w:val="Code"/>
      </w:pPr>
    </w:p>
    <w:p w14:paraId="747BAD04" w14:textId="77777777" w:rsidR="004253A8" w:rsidRDefault="004253A8" w:rsidP="00572635">
      <w:pPr>
        <w:pStyle w:val="Code"/>
      </w:pPr>
      <w:r>
        <w:t xml:space="preserve"> &lt;proxies&gt;</w:t>
      </w:r>
    </w:p>
    <w:p w14:paraId="47A95CA0" w14:textId="77777777" w:rsidR="004253A8" w:rsidRDefault="004253A8" w:rsidP="00572635">
      <w:pPr>
        <w:pStyle w:val="Code"/>
      </w:pPr>
      <w:r>
        <w:t xml:space="preserve">    &lt;proxy&gt;</w:t>
      </w:r>
    </w:p>
    <w:p w14:paraId="47534ECD" w14:textId="77777777" w:rsidR="004253A8" w:rsidRDefault="004253A8" w:rsidP="00572635">
      <w:pPr>
        <w:pStyle w:val="Code"/>
      </w:pPr>
      <w:r>
        <w:t xml:space="preserve">      &lt;id&gt;myproxy&lt;/id&gt;</w:t>
      </w:r>
    </w:p>
    <w:p w14:paraId="6202DECB" w14:textId="77777777" w:rsidR="004253A8" w:rsidRDefault="004253A8" w:rsidP="00572635">
      <w:pPr>
        <w:pStyle w:val="Code"/>
      </w:pPr>
      <w:r>
        <w:t xml:space="preserve">      &lt;active&gt;true&lt;/active&gt;</w:t>
      </w:r>
    </w:p>
    <w:p w14:paraId="232A0729" w14:textId="77777777" w:rsidR="004253A8" w:rsidRDefault="004253A8" w:rsidP="00572635">
      <w:pPr>
        <w:pStyle w:val="Code"/>
      </w:pPr>
      <w:r>
        <w:t xml:space="preserve">      &lt;protocol&gt;http&lt;/protocol&gt;</w:t>
      </w:r>
    </w:p>
    <w:p w14:paraId="1E617B93" w14:textId="77777777" w:rsidR="004253A8" w:rsidRDefault="004253A8" w:rsidP="00572635">
      <w:pPr>
        <w:pStyle w:val="Code"/>
      </w:pPr>
      <w:r>
        <w:t xml:space="preserve">      &lt;host&gt;10.168.209.72&lt;/host&gt;   &lt;!-- Put the IP address of your proxy server here --&gt;</w:t>
      </w:r>
    </w:p>
    <w:p w14:paraId="1CCE7B6A" w14:textId="77777777" w:rsidR="004253A8" w:rsidRDefault="004253A8" w:rsidP="00572635">
      <w:pPr>
        <w:pStyle w:val="Code"/>
      </w:pPr>
      <w:r>
        <w:t xml:space="preserve">      &lt;port&gt;8012&lt;/port&gt;            &lt;!-- Put your proxy server's port number here --&gt;</w:t>
      </w:r>
    </w:p>
    <w:p w14:paraId="38615026" w14:textId="77777777" w:rsidR="004253A8" w:rsidRDefault="004253A8" w:rsidP="00572635">
      <w:pPr>
        <w:pStyle w:val="Code"/>
      </w:pPr>
      <w:r>
        <w:t xml:space="preserve">    &lt;/proxy&gt;    </w:t>
      </w:r>
    </w:p>
    <w:p w14:paraId="084C95F4" w14:textId="77777777" w:rsidR="004253A8" w:rsidRDefault="004253A8" w:rsidP="00572635">
      <w:pPr>
        <w:pStyle w:val="Code"/>
      </w:pPr>
      <w:r>
        <w:t xml:space="preserve">  &lt;/proxies&gt; </w:t>
      </w:r>
    </w:p>
    <w:p w14:paraId="1D1C8343" w14:textId="7D216470" w:rsidR="004253A8" w:rsidRPr="00CB294F" w:rsidRDefault="004253A8" w:rsidP="00572635">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572635">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37" w:name="_Ref457547926"/>
      <w:r>
        <w:t>in Python</w:t>
      </w:r>
      <w:bookmarkEnd w:id="237"/>
    </w:p>
    <w:p w14:paraId="05AF7254" w14:textId="77777777" w:rsidR="005443F3" w:rsidRDefault="005443F3" w:rsidP="00572635">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572635">
      <w:pPr>
        <w:pStyle w:val="BodyText2"/>
      </w:pPr>
      <w:r>
        <w:t>This used to work for uploading GAE apps but is now failing on 29/7/2016.</w:t>
      </w:r>
    </w:p>
    <w:p w14:paraId="4302C7D7" w14:textId="77777777" w:rsidR="005443F3" w:rsidRDefault="005443F3" w:rsidP="00572635">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572635">
      <w:pPr>
        <w:pStyle w:val="Code"/>
      </w:pPr>
      <w:r>
        <w:t>INFO     2016-07-04 15:22:44,484 sdk_update_checker.py:229] Checking for updates to the SDK.</w:t>
      </w:r>
    </w:p>
    <w:p w14:paraId="4B3E6378" w14:textId="77777777" w:rsidR="005443F3" w:rsidRDefault="005443F3" w:rsidP="00572635">
      <w:pPr>
        <w:pStyle w:val="Code"/>
      </w:pPr>
      <w:r>
        <w:t>INFO     2016-07-04 15:22:44,829 __init__.py:124] Connecting through tunnel to: appengine.google.com:443</w:t>
      </w:r>
    </w:p>
    <w:p w14:paraId="337AD187" w14:textId="77777777" w:rsidR="005443F3" w:rsidRDefault="005443F3" w:rsidP="00572635">
      <w:pPr>
        <w:pStyle w:val="Code"/>
      </w:pPr>
      <w:r>
        <w:t>INFO     2016-07-04 15:22:45,566 api_server.py:205] Starting API server at: http://localhost:60290</w:t>
      </w:r>
    </w:p>
    <w:p w14:paraId="09C50735" w14:textId="77777777" w:rsidR="005443F3" w:rsidRDefault="005443F3" w:rsidP="00572635">
      <w:pPr>
        <w:pStyle w:val="Code"/>
      </w:pPr>
      <w:r>
        <w:lastRenderedPageBreak/>
        <w:t>INFO     2016-07-04 15:22:45,571 dispatcher.py:197] Starting module "default" running at: http://localhost:8080</w:t>
      </w:r>
    </w:p>
    <w:p w14:paraId="66B22397" w14:textId="77777777" w:rsidR="005443F3" w:rsidRDefault="005443F3" w:rsidP="00572635">
      <w:pPr>
        <w:pStyle w:val="Code"/>
      </w:pPr>
      <w:r>
        <w:t xml:space="preserve">INFO     2016-07-04 15:22:45,573 admin_server.py:118] Starting admin server at: </w:t>
      </w:r>
      <w:hyperlink r:id="rId1328" w:history="1">
        <w:r w:rsidRPr="00F918F3">
          <w:rPr>
            <w:rStyle w:val="Hyperlink"/>
          </w:rPr>
          <w:t>http://localhost:8000</w:t>
        </w:r>
      </w:hyperlink>
    </w:p>
    <w:p w14:paraId="5B0C3F8E" w14:textId="77777777" w:rsidR="005443F3" w:rsidRDefault="005443F3" w:rsidP="00572635">
      <w:pPr>
        <w:pStyle w:val="BodyText2"/>
      </w:pPr>
      <w:r>
        <w:t>On 30/8/16 there was no internet in the scientific network then when it was restored I couldn’t connect to Earth Engine using Jupyter console:</w:t>
      </w:r>
    </w:p>
    <w:p w14:paraId="7FEF1368" w14:textId="77777777" w:rsidR="005443F3" w:rsidRDefault="005443F3" w:rsidP="00572635">
      <w:pPr>
        <w:pStyle w:val="Unix"/>
      </w:pPr>
      <w:r w:rsidRPr="00397ECD">
        <w:t>EEException: Unexpected HTTP error: Unable to find the server at accounts.google.com</w:t>
      </w:r>
    </w:p>
    <w:p w14:paraId="11C88168" w14:textId="77777777" w:rsidR="005443F3" w:rsidRDefault="005443F3" w:rsidP="00572635">
      <w:pPr>
        <w:pStyle w:val="BodyText2"/>
      </w:pPr>
    </w:p>
    <w:p w14:paraId="2E2DA910" w14:textId="0924C018" w:rsidR="00A74604" w:rsidRDefault="00A74604" w:rsidP="00572635">
      <w:pPr>
        <w:pStyle w:val="Heading5"/>
      </w:pPr>
      <w:bookmarkStart w:id="238" w:name="_Ref464140442"/>
      <w:r>
        <w:t>in QGIS</w:t>
      </w:r>
      <w:bookmarkEnd w:id="238"/>
    </w:p>
    <w:p w14:paraId="28BB9525" w14:textId="395747DB" w:rsidR="00A74604" w:rsidRDefault="00A74604" w:rsidP="00572635">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572635">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9">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2672FC">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330"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331" w:history="1">
        <w:r w:rsidR="003F0DB4" w:rsidRPr="00A5061D">
          <w:rPr>
            <w:rStyle w:val="Hyperlink"/>
          </w:rPr>
          <w:t>https://community.c9.io/search?q=Bluecoat</w:t>
        </w:r>
      </w:hyperlink>
      <w:r w:rsidR="003F0DB4">
        <w:t xml:space="preserve"> </w:t>
      </w:r>
    </w:p>
    <w:p w14:paraId="7AAE0A40" w14:textId="08233C1B" w:rsidR="005A38F9" w:rsidRDefault="005A38F9" w:rsidP="000E5536">
      <w:pPr>
        <w:pStyle w:val="Heading2"/>
      </w:pPr>
      <w:r>
        <w:t>Missions</w:t>
      </w:r>
      <w:bookmarkEnd w:id="235"/>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0E5536">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lastRenderedPageBreak/>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0E5536">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0E5536">
      <w:pPr>
        <w:pStyle w:val="BodyText2"/>
      </w:pPr>
      <w:r>
        <w:t>Must submit a statement of expenses within 3 months.</w:t>
      </w:r>
    </w:p>
    <w:p w14:paraId="25B7EB83" w14:textId="77777777" w:rsidR="005A38F9" w:rsidRPr="00B85BE9" w:rsidRDefault="005A38F9" w:rsidP="000E5536">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0E5536">
      <w:pPr>
        <w:pStyle w:val="BodyText2"/>
      </w:pPr>
      <w:r>
        <w:t xml:space="preserve">Booking flights is brilliant in </w:t>
      </w:r>
      <w:hyperlink r:id="rId1332"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0E5536">
      <w:pPr>
        <w:pStyle w:val="BodyText2"/>
      </w:pPr>
      <w:r>
        <w:t xml:space="preserve">Here is the system: </w:t>
      </w:r>
      <w:hyperlink r:id="rId1333" w:history="1">
        <w:r>
          <w:rPr>
            <w:rStyle w:val="Hyperlink"/>
          </w:rPr>
          <w:t>https://apps.jrc.cec.eu.int/navette</w:t>
        </w:r>
      </w:hyperlink>
    </w:p>
    <w:p w14:paraId="0476DBCE" w14:textId="4C7376D1" w:rsidR="00B37D09" w:rsidRDefault="008F2FB2" w:rsidP="000E5536">
      <w:pPr>
        <w:pStyle w:val="Heading2"/>
      </w:pPr>
      <w:r>
        <w:lastRenderedPageBreak/>
        <w:t>Phones</w:t>
      </w:r>
      <w:bookmarkEnd w:id="232"/>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0E5536">
      <w:pPr>
        <w:pStyle w:val="Heading2"/>
      </w:pPr>
      <w:bookmarkStart w:id="239" w:name="_Toc315774640"/>
      <w:bookmarkStart w:id="240" w:name="_Toc315774638"/>
      <w:bookmarkStart w:id="241" w:name="_Toc315774636"/>
      <w:r>
        <w:t>Printer scanners</w:t>
      </w:r>
    </w:p>
    <w:p w14:paraId="2BE98C60" w14:textId="77777777" w:rsidR="005D198D" w:rsidRPr="005D198D" w:rsidRDefault="005D198D" w:rsidP="000E5536">
      <w:pPr>
        <w:pStyle w:val="BodyText2"/>
      </w:pPr>
      <w:r>
        <w:t>To scan click on email on the printer | Search for you email address | Job assembly | Press green button then at the end press submit job.</w:t>
      </w:r>
    </w:p>
    <w:p w14:paraId="3E483DA7" w14:textId="77777777" w:rsidR="004F08E3" w:rsidRDefault="004F08E3" w:rsidP="000E5536">
      <w:pPr>
        <w:pStyle w:val="Heading2"/>
      </w:pPr>
      <w:r>
        <w:t>School</w:t>
      </w:r>
    </w:p>
    <w:p w14:paraId="103FDA2F" w14:textId="484F9837" w:rsidR="004F08E3" w:rsidRPr="004F08E3" w:rsidRDefault="004F08E3" w:rsidP="000E5536">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0E5536">
      <w:pPr>
        <w:pStyle w:val="Heading2"/>
      </w:pPr>
      <w:r>
        <w:t>Scientific journals and publications</w:t>
      </w:r>
      <w:bookmarkEnd w:id="239"/>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334"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335"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336" w:history="1">
        <w:r w:rsidRPr="0077669C">
          <w:rPr>
            <w:rStyle w:val="Hyperlink"/>
          </w:rPr>
          <w:t>http://onlinelibrary.wiley.com/doi/10.1111/j.1467-9671.2009.01170.x/full)</w:t>
        </w:r>
      </w:hyperlink>
    </w:p>
    <w:p w14:paraId="345002AC" w14:textId="77777777" w:rsidR="005A38F9" w:rsidRDefault="005A38F9" w:rsidP="000E5536">
      <w:pPr>
        <w:pStyle w:val="BodyText2"/>
      </w:pPr>
      <w:r>
        <w:t xml:space="preserve">The EBSCO system seems to have gone somewhere – but use the </w:t>
      </w:r>
      <w:hyperlink r:id="rId1337"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0E5536">
      <w:pPr>
        <w:pStyle w:val="BodyText2"/>
      </w:pPr>
      <w:r>
        <w:t xml:space="preserve">Nature and some other journals do not recognise your IP so you have to do something else. See </w:t>
      </w:r>
      <w:hyperlink r:id="rId1338"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0E5536">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lastRenderedPageBreak/>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0E5536">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339" w:history="1">
        <w:r w:rsidR="00FC67A9" w:rsidRPr="00CF73E0">
          <w:rPr>
            <w:rStyle w:val="Hyperlink"/>
          </w:rPr>
          <w:t>a.cottam@gmail.com</w:t>
        </w:r>
      </w:hyperlink>
      <w:r w:rsidR="00FC67A9">
        <w:t xml:space="preserve">. There is a bug at the moment thought with the indexing – see </w:t>
      </w:r>
      <w:hyperlink r:id="rId1340"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0E5536">
      <w:pPr>
        <w:pStyle w:val="BodyText2"/>
      </w:pPr>
      <w:r>
        <w:t xml:space="preserve">Good paper </w:t>
      </w:r>
      <w:hyperlink r:id="rId1341" w:history="1">
        <w:r w:rsidRPr="003B0D1F">
          <w:rPr>
            <w:rStyle w:val="Hyperlink"/>
          </w:rPr>
          <w:t>here</w:t>
        </w:r>
      </w:hyperlink>
      <w:r>
        <w:t xml:space="preserve"> written by JRC staff about publications and the process of publishing. </w:t>
      </w:r>
    </w:p>
    <w:p w14:paraId="1DB6DFCF" w14:textId="77777777" w:rsidR="00FD0998" w:rsidRDefault="00FD0998" w:rsidP="000E5536">
      <w:pPr>
        <w:pStyle w:val="BodyText2"/>
      </w:pPr>
      <w:r>
        <w:t>Journals indexed by th</w:t>
      </w:r>
      <w:r w:rsidRPr="00FD0998">
        <w:t xml:space="preserve">e </w:t>
      </w:r>
      <w:hyperlink r:id="rId1342"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343"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0E5536">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0E5536">
      <w:pPr>
        <w:pStyle w:val="Heading2"/>
      </w:pPr>
      <w:r>
        <w:t>Sharing big files</w:t>
      </w:r>
      <w:bookmarkEnd w:id="240"/>
    </w:p>
    <w:p w14:paraId="6F628958" w14:textId="77777777" w:rsidR="005A38F9" w:rsidRDefault="005A38F9" w:rsidP="0034374E">
      <w:pPr>
        <w:pStyle w:val="Heading3"/>
      </w:pPr>
      <w:bookmarkStart w:id="242" w:name="_Toc315774639"/>
      <w:r>
        <w:t>Internally</w:t>
      </w:r>
    </w:p>
    <w:p w14:paraId="323BD6FA" w14:textId="77777777" w:rsidR="005A38F9" w:rsidRPr="00957C5B" w:rsidRDefault="005A38F9" w:rsidP="000E5536">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42"/>
    </w:p>
    <w:p w14:paraId="39E4D67C" w14:textId="77777777" w:rsidR="005A38F9" w:rsidRDefault="005A38F9" w:rsidP="000E5536">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lastRenderedPageBreak/>
        <w:t>FTP server login: cottaan</w:t>
      </w:r>
    </w:p>
    <w:p w14:paraId="3DD6EB72" w14:textId="77777777" w:rsidR="005A38F9" w:rsidRDefault="005A38F9" w:rsidP="000E5536">
      <w:pPr>
        <w:pStyle w:val="BodyText"/>
      </w:pPr>
      <w:r>
        <w:t>FTP password: andrew759</w:t>
      </w:r>
    </w:p>
    <w:p w14:paraId="79133B4B" w14:textId="77777777" w:rsidR="005A38F9" w:rsidRDefault="005A38F9" w:rsidP="000E5536">
      <w:pPr>
        <w:pStyle w:val="BodyText"/>
      </w:pPr>
      <w:r>
        <w:t xml:space="preserve">Once they are there </w:t>
      </w:r>
      <w:r w:rsidR="00663543">
        <w:t xml:space="preserve">they can be accessed publically using the address: </w:t>
      </w:r>
      <w:hyperlink r:id="rId1344" w:history="1">
        <w:r w:rsidR="00E31C67" w:rsidRPr="004F3E08">
          <w:rPr>
            <w:rStyle w:val="Hyperlink"/>
          </w:rPr>
          <w:t>ftp://h05-ftp.jrc.it/cottaan</w:t>
        </w:r>
      </w:hyperlink>
      <w:r w:rsidR="00E31C67">
        <w:t xml:space="preserve"> </w:t>
      </w:r>
    </w:p>
    <w:p w14:paraId="71D6A600" w14:textId="77777777" w:rsidR="005A38F9" w:rsidRPr="00951ACA" w:rsidRDefault="005A38F9" w:rsidP="000E5536">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0E5536">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0E5536">
      <w:pPr>
        <w:pStyle w:val="Heading2"/>
      </w:pPr>
      <w:bookmarkStart w:id="243" w:name="_Toc315774652"/>
      <w:bookmarkStart w:id="244" w:name="_Toc315774651"/>
      <w:bookmarkEnd w:id="241"/>
      <w:r>
        <w:t>Yammer</w:t>
      </w:r>
    </w:p>
    <w:p w14:paraId="7A8719A4" w14:textId="77777777" w:rsidR="001D0700" w:rsidRDefault="001D0700" w:rsidP="000E5536">
      <w:pPr>
        <w:pStyle w:val="BodyText2"/>
      </w:pPr>
      <w:r>
        <w:t xml:space="preserve">Login: </w:t>
      </w:r>
      <w:hyperlink r:id="rId1345" w:history="1">
        <w:r w:rsidR="00FF4F79">
          <w:rPr>
            <w:rStyle w:val="Hyperlink"/>
          </w:rPr>
          <w:t>Andrew.cottam@jrc.ec.europa.eu</w:t>
        </w:r>
      </w:hyperlink>
    </w:p>
    <w:p w14:paraId="2BEFA9AE" w14:textId="0E90ED6D" w:rsidR="001D0700" w:rsidRPr="001D0700" w:rsidRDefault="009C0BCE" w:rsidP="000E5536">
      <w:pPr>
        <w:pStyle w:val="BodyText2"/>
      </w:pPr>
      <w:r>
        <w:t>Password: thargaL95</w:t>
      </w:r>
      <w:r w:rsidR="008B1004">
        <w:t>$</w:t>
      </w:r>
    </w:p>
    <w:p w14:paraId="244D50DA" w14:textId="77777777" w:rsidR="006E57B3" w:rsidRDefault="006E57B3" w:rsidP="000E5536">
      <w:pPr>
        <w:pStyle w:val="Heading2"/>
      </w:pPr>
      <w:r>
        <w:t>RedMine</w:t>
      </w:r>
    </w:p>
    <w:p w14:paraId="45239077" w14:textId="77777777" w:rsidR="0083186F" w:rsidRDefault="008809F7" w:rsidP="000E5536">
      <w:pPr>
        <w:pStyle w:val="BodyText2"/>
      </w:pPr>
      <w:hyperlink r:id="rId1346" w:history="1">
        <w:r w:rsidR="0083186F" w:rsidRPr="00F47753">
          <w:rPr>
            <w:rStyle w:val="Hyperlink"/>
          </w:rPr>
          <w:t>http://h05-dev-vm14.jrc.it/</w:t>
        </w:r>
      </w:hyperlink>
      <w:r w:rsidR="0083186F">
        <w:t xml:space="preserve"> </w:t>
      </w:r>
    </w:p>
    <w:p w14:paraId="0069F3D6" w14:textId="77777777" w:rsidR="006E57B3" w:rsidRPr="006E57B3" w:rsidRDefault="006E57B3" w:rsidP="000E5536">
      <w:pPr>
        <w:pStyle w:val="BodyText2"/>
      </w:pPr>
      <w:r>
        <w:t xml:space="preserve">My user/password: </w:t>
      </w:r>
      <w:r>
        <w:tab/>
        <w:t>acottam/</w:t>
      </w:r>
      <w:r w:rsidRPr="006E57B3">
        <w:t xml:space="preserve"> </w:t>
      </w:r>
      <w:r w:rsidR="000E2965">
        <w:t>thargal88</w:t>
      </w:r>
    </w:p>
    <w:p w14:paraId="29FDCFBC" w14:textId="5A4B4D25" w:rsidR="006C692D" w:rsidRDefault="006C692D" w:rsidP="000E5536">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06252E">
      <w:pPr>
        <w:pStyle w:val="ListNumber"/>
        <w:numPr>
          <w:ilvl w:val="0"/>
          <w:numId w:val="33"/>
        </w:numPr>
      </w:pPr>
      <w:r>
        <w:t xml:space="preserve">Log on to </w:t>
      </w:r>
      <w:hyperlink r:id="rId1347" w:history="1">
        <w:r w:rsidRPr="00661657">
          <w:rPr>
            <w:rStyle w:val="Hyperlink"/>
          </w:rPr>
          <w:t>https://www.mytnt.it/myTNT/</w:t>
        </w:r>
      </w:hyperlink>
      <w:r>
        <w:t xml:space="preserve"> </w:t>
      </w:r>
    </w:p>
    <w:p w14:paraId="5FB5D092" w14:textId="768DA3B7" w:rsidR="006C692D" w:rsidRDefault="006C692D" w:rsidP="0006252E">
      <w:pPr>
        <w:pStyle w:val="ListNumber"/>
      </w:pPr>
      <w:r>
        <w:t>Enter   Customer ID: N03608, User ID: IES (case sensitive), Password:       IESISPRA (case sensitive)</w:t>
      </w:r>
    </w:p>
    <w:p w14:paraId="330B199F" w14:textId="251A585A" w:rsidR="006C692D" w:rsidRDefault="006C692D" w:rsidP="0006252E">
      <w:pPr>
        <w:pStyle w:val="ListNumber"/>
      </w:pPr>
      <w:r>
        <w:t>Click Crea spedizione for new requests [or Tracking – to follow requests]</w:t>
      </w:r>
    </w:p>
    <w:p w14:paraId="5331180F" w14:textId="7EBC434B" w:rsidR="006C692D" w:rsidRDefault="006C692D" w:rsidP="0006252E">
      <w:pPr>
        <w:pStyle w:val="ListNumber"/>
      </w:pPr>
      <w:r>
        <w:t>In the Dettaglio indirizzi section, click the Codice cliente box and from the list of options and select:</w:t>
      </w:r>
    </w:p>
    <w:p w14:paraId="273A2249" w14:textId="77777777" w:rsidR="006C692D" w:rsidRDefault="006C692D" w:rsidP="000E5536">
      <w:pPr>
        <w:pStyle w:val="BodyText2"/>
      </w:pPr>
      <w:r>
        <w:t>01703822 for deliveries to Italian addresses</w:t>
      </w:r>
    </w:p>
    <w:p w14:paraId="7C4223AE" w14:textId="77777777" w:rsidR="006C692D" w:rsidRDefault="006C692D" w:rsidP="000E5536">
      <w:pPr>
        <w:pStyle w:val="BodyText2"/>
      </w:pPr>
      <w:r>
        <w:t>08322113 for deliveries to other countries</w:t>
      </w:r>
    </w:p>
    <w:p w14:paraId="46C54C2B" w14:textId="2FBCCBAD" w:rsidR="006C692D" w:rsidRDefault="006C692D" w:rsidP="0006252E">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6252E">
      <w:pPr>
        <w:pStyle w:val="ListNumber"/>
      </w:pPr>
      <w:r>
        <w:t>In the Dettaglio spedizione section, Select Buste or Pacchi, Select date of collection, Select the service that you want</w:t>
      </w:r>
    </w:p>
    <w:p w14:paraId="4A1DEE42" w14:textId="77777777" w:rsidR="006C692D" w:rsidRDefault="006C692D" w:rsidP="0006252E">
      <w:pPr>
        <w:pStyle w:val="ListNumber"/>
      </w:pPr>
      <w:r>
        <w:t>Enter details of dimensions/weight (you may have to go to the riceviemnto merci to weight your package.</w:t>
      </w:r>
    </w:p>
    <w:p w14:paraId="1A9F163E" w14:textId="399011DF" w:rsidR="006C692D" w:rsidRPr="006C692D" w:rsidRDefault="006C692D" w:rsidP="0006252E">
      <w:pPr>
        <w:pStyle w:val="ListNumber"/>
      </w:pPr>
      <w:r>
        <w:t>Click Stampa etichetta (allow popups) and print the label.</w:t>
      </w:r>
    </w:p>
    <w:p w14:paraId="7BBBFA9B" w14:textId="77777777" w:rsidR="00BB1D27" w:rsidRDefault="00BB1D27" w:rsidP="000E5536">
      <w:pPr>
        <w:pStyle w:val="Heading1"/>
      </w:pPr>
      <w:r>
        <w:t>Meetings/Calls</w:t>
      </w:r>
      <w:bookmarkEnd w:id="243"/>
    </w:p>
    <w:p w14:paraId="758A1068" w14:textId="77777777" w:rsidR="00BB1D27" w:rsidRDefault="00BB1D27" w:rsidP="000E5536">
      <w:pPr>
        <w:pStyle w:val="Heading2"/>
      </w:pPr>
      <w:bookmarkStart w:id="245" w:name="_Toc315774653"/>
      <w:r>
        <w:t>GBIF Skype call with Eamon and Tim Robertson 9/9/11</w:t>
      </w:r>
      <w:bookmarkEnd w:id="245"/>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lastRenderedPageBreak/>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0E5536">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0E5536">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0E5536">
      <w:pPr>
        <w:pStyle w:val="BodyText2"/>
      </w:pPr>
      <w:r>
        <w:t>24th or 27th october</w:t>
      </w:r>
    </w:p>
    <w:p w14:paraId="071A56E7" w14:textId="77777777" w:rsidR="00BB1D27" w:rsidRDefault="00BB1D27" w:rsidP="000E5536">
      <w:pPr>
        <w:pStyle w:val="Heading2"/>
      </w:pPr>
      <w:bookmarkStart w:id="246" w:name="_Toc315774654"/>
      <w:r>
        <w:t>Questions for IUCN at the meeting in December</w:t>
      </w:r>
      <w:bookmarkEnd w:id="246"/>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8809F7" w:rsidP="000E5536">
      <w:pPr>
        <w:pStyle w:val="BodyText2"/>
      </w:pPr>
      <w:hyperlink r:id="rId1348"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8809F7" w:rsidP="000E5536">
      <w:pPr>
        <w:pStyle w:val="BodyText2"/>
      </w:pPr>
      <w:hyperlink r:id="rId1349"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0E5536">
      <w:pPr>
        <w:pStyle w:val="BodyText2"/>
      </w:pPr>
      <w:r>
        <w:t>Some species are not shown, e.g. 39367 and this is because their LEGEND field is not '' and we have a layer definition of LEGEND &lt;&gt;''!!!</w:t>
      </w:r>
    </w:p>
    <w:p w14:paraId="1165A568" w14:textId="77777777" w:rsidR="00BB1D27" w:rsidRDefault="00BB1D27" w:rsidP="000E5536">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0E5536">
      <w:pPr>
        <w:pStyle w:val="BodyText2"/>
      </w:pPr>
      <w:r>
        <w:t>we will use checksums to be able to see which geometries and/or attributes have changed</w:t>
      </w:r>
    </w:p>
    <w:p w14:paraId="110DDC55" w14:textId="77777777" w:rsidR="00ED45BD" w:rsidRDefault="00ED45BD" w:rsidP="000E5536">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0E5536">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0E5536">
      <w:pPr>
        <w:pStyle w:val="BodyText2"/>
      </w:pPr>
      <w:r>
        <w:lastRenderedPageBreak/>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0E5536">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lastRenderedPageBreak/>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0E5536">
      <w:pPr>
        <w:pStyle w:val="BodyText2"/>
      </w:pPr>
      <w:r>
        <w:t>For Enrico 26/3/13:</w:t>
      </w:r>
    </w:p>
    <w:p w14:paraId="3B7EB942" w14:textId="77777777" w:rsidR="00E42DE0" w:rsidRDefault="00E42DE0" w:rsidP="000E5536">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0E5536">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0E5536">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0E5536">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0E5536">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0E5536">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0E5536">
      <w:pPr>
        <w:pStyle w:val="Heading1"/>
      </w:pPr>
      <w:r>
        <w:t>IUCN Machine</w:t>
      </w:r>
      <w:bookmarkEnd w:id="244"/>
    </w:p>
    <w:p w14:paraId="56D2D533" w14:textId="77777777" w:rsidR="0030068E" w:rsidRDefault="0030068E" w:rsidP="000E5536">
      <w:pPr>
        <w:pStyle w:val="Heading2"/>
      </w:pPr>
      <w:r>
        <w:t>Machine Login</w:t>
      </w:r>
    </w:p>
    <w:p w14:paraId="7149DB18" w14:textId="77777777" w:rsidR="0030068E" w:rsidRDefault="0030068E" w:rsidP="000E5536">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0E5536">
      <w:pPr>
        <w:pStyle w:val="Heading2"/>
      </w:pPr>
      <w:r>
        <w:t>ArcGIS Server Login</w:t>
      </w:r>
    </w:p>
    <w:p w14:paraId="480D2950" w14:textId="77777777" w:rsidR="0030068E" w:rsidRDefault="0030068E" w:rsidP="000E5536">
      <w:pPr>
        <w:pStyle w:val="BodyText2"/>
      </w:pPr>
      <w:r>
        <w:t>To ArcGIS Server 10.01 (</w:t>
      </w:r>
      <w:hyperlink r:id="rId1350" w:history="1">
        <w:r>
          <w:rPr>
            <w:rStyle w:val="Hyperlink"/>
          </w:rPr>
          <w:t>http://79.125.16.106/arcgis/manager/default.aspx</w:t>
        </w:r>
      </w:hyperlink>
      <w:r>
        <w:t>)</w:t>
      </w:r>
    </w:p>
    <w:p w14:paraId="3BF6B6A8" w14:textId="77777777" w:rsidR="0030068E" w:rsidRDefault="0030068E" w:rsidP="000E5536">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0E5536">
      <w:pPr>
        <w:pStyle w:val="BodyText2"/>
      </w:pPr>
      <w:r>
        <w:t>To ArcGIS Server 10.1 (</w:t>
      </w:r>
      <w:hyperlink r:id="rId1351"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0E5536">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0E5536">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0E5536">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lastRenderedPageBreak/>
        <w:t>4978783 records in the intersections table - this is for about 1500 species - dont know exactly as the results are not available - the file GDB is 12.9Gb</w:t>
      </w:r>
    </w:p>
    <w:p w14:paraId="659C5940" w14:textId="77777777" w:rsidR="00B37D09" w:rsidRDefault="008F2FB2" w:rsidP="000E5536">
      <w:pPr>
        <w:pStyle w:val="BodyText2"/>
      </w:pPr>
      <w:r>
        <w:t>Cloning the GP Scripts project into AS3. Click on Import Project, Git | Git Repository and ENTER THE HTTP URL for the repo</w:t>
      </w:r>
    </w:p>
    <w:p w14:paraId="3A18E842" w14:textId="77777777" w:rsidR="00921B69" w:rsidRDefault="008B172D" w:rsidP="000E5536">
      <w:pPr>
        <w:pStyle w:val="BodyText2"/>
      </w:pPr>
      <w:r>
        <w:t>T</w:t>
      </w:r>
      <w:r w:rsidR="00CF40E9">
        <w:t>he RedListUser and MichaelSchul</w:t>
      </w:r>
      <w:r>
        <w:t>z have permissions and their passwords are conservation$</w:t>
      </w:r>
    </w:p>
    <w:p w14:paraId="6892F70D" w14:textId="77777777" w:rsidR="00C14CD5" w:rsidRDefault="008809F7" w:rsidP="000E5536">
      <w:pPr>
        <w:pStyle w:val="BodyText2"/>
      </w:pPr>
      <w:hyperlink r:id="rId1352" w:history="1">
        <w:r w:rsidR="00BB1D27" w:rsidRPr="00C577D8">
          <w:rPr>
            <w:rStyle w:val="Hyperlink"/>
          </w:rPr>
          <w:t>http://ehabitat-wps.jrc.ec.europa.eu/cgi-bin/wdpa2011</w:t>
        </w:r>
      </w:hyperlink>
      <w:r w:rsidR="00BB1D27">
        <w:t xml:space="preserve"> </w:t>
      </w:r>
    </w:p>
    <w:p w14:paraId="691CAE13" w14:textId="77777777" w:rsidR="00997899" w:rsidRDefault="009851A4" w:rsidP="000E5536">
      <w:pPr>
        <w:pStyle w:val="BodyText2"/>
      </w:pPr>
      <w:r>
        <w:t xml:space="preserve">ArcGIS Server 10.1 installed sometime between 6/7/12 and 9/7/12. </w:t>
      </w:r>
    </w:p>
    <w:p w14:paraId="0C4EEE84" w14:textId="77777777" w:rsidR="004F2A95" w:rsidRDefault="004F2A95" w:rsidP="000E5536">
      <w:pPr>
        <w:pStyle w:val="Heading2"/>
      </w:pPr>
      <w:r>
        <w:t>10.1</w:t>
      </w:r>
    </w:p>
    <w:p w14:paraId="4B20E8BD" w14:textId="77777777" w:rsidR="004F2A95" w:rsidRDefault="004F2A95" w:rsidP="000E5536">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0E5536">
      <w:pPr>
        <w:pStyle w:val="BodyText2"/>
      </w:pPr>
      <w:r>
        <w:t>Domain: mapservices.iucnredlist.org</w:t>
      </w:r>
    </w:p>
    <w:p w14:paraId="31858B3B" w14:textId="77777777" w:rsidR="001560CC" w:rsidRDefault="007C5C82" w:rsidP="000E5536">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0E5536">
      <w:pPr>
        <w:pStyle w:val="BodyText2"/>
      </w:pPr>
      <w:r>
        <w:t xml:space="preserve">Example </w:t>
      </w:r>
      <w:r w:rsidR="0079695A">
        <w:t>REST</w:t>
      </w:r>
      <w:r>
        <w:t xml:space="preserve"> call:</w:t>
      </w:r>
    </w:p>
    <w:p w14:paraId="00105218" w14:textId="77777777" w:rsidR="004F2A95" w:rsidRDefault="008809F7" w:rsidP="000E5536">
      <w:pPr>
        <w:pStyle w:val="BodyText2"/>
      </w:pPr>
      <w:hyperlink r:id="rId1353"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0E5536">
      <w:pPr>
        <w:pStyle w:val="BodyText2"/>
      </w:pPr>
      <w:r>
        <w:t>Example WFS call:</w:t>
      </w:r>
    </w:p>
    <w:p w14:paraId="23C780A6" w14:textId="77777777" w:rsidR="0079695A" w:rsidRDefault="008809F7" w:rsidP="000E5536">
      <w:pPr>
        <w:pStyle w:val="BodyText2"/>
      </w:pPr>
      <w:hyperlink r:id="rId1354"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0E5536">
      <w:pPr>
        <w:pStyle w:val="BodyText2"/>
      </w:pPr>
      <w:r>
        <w:t>Doesn’t work! Think because they are secure services.</w:t>
      </w:r>
      <w:r w:rsidR="00C51405">
        <w:t xml:space="preserve"> For the test service (not secured):</w:t>
      </w:r>
    </w:p>
    <w:p w14:paraId="6F008FAB" w14:textId="77777777" w:rsidR="00C51405" w:rsidRDefault="008809F7" w:rsidP="000E5536">
      <w:pPr>
        <w:pStyle w:val="BodyText2"/>
      </w:pPr>
      <w:hyperlink r:id="rId1355"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0E5536">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0E5536">
      <w:pPr>
        <w:pStyle w:val="Code"/>
      </w:pPr>
      <w:r w:rsidRPr="00892839">
        <w:t>[</w:t>
      </w:r>
    </w:p>
    <w:p w14:paraId="686A6192" w14:textId="77777777" w:rsidR="00892839" w:rsidRPr="00892839" w:rsidRDefault="00892839" w:rsidP="000E5536">
      <w:pPr>
        <w:pStyle w:val="Code"/>
      </w:pPr>
      <w:r w:rsidRPr="00892839">
        <w:t>{</w:t>
      </w:r>
    </w:p>
    <w:p w14:paraId="542E1373" w14:textId="77777777" w:rsidR="00892839" w:rsidRPr="00892839" w:rsidRDefault="00892839" w:rsidP="000E5536">
      <w:pPr>
        <w:pStyle w:val="Code"/>
      </w:pPr>
      <w:r w:rsidRPr="00892839">
        <w:t xml:space="preserve">    "id": 0,</w:t>
      </w:r>
    </w:p>
    <w:p w14:paraId="06AD14D2" w14:textId="77777777" w:rsidR="00892839" w:rsidRPr="00892839" w:rsidRDefault="00892839" w:rsidP="000E5536">
      <w:pPr>
        <w:pStyle w:val="Code"/>
      </w:pPr>
      <w:r w:rsidRPr="00892839">
        <w:t xml:space="preserve">    "source":</w:t>
      </w:r>
    </w:p>
    <w:p w14:paraId="3904814C" w14:textId="77777777" w:rsidR="00892839" w:rsidRPr="00892839" w:rsidRDefault="00892839" w:rsidP="000E5536">
      <w:pPr>
        <w:pStyle w:val="Code"/>
      </w:pPr>
      <w:r w:rsidRPr="00892839">
        <w:t xml:space="preserve">    {</w:t>
      </w:r>
    </w:p>
    <w:p w14:paraId="7CE1259C" w14:textId="77777777" w:rsidR="00892839" w:rsidRPr="00892839" w:rsidRDefault="00892839" w:rsidP="000E5536">
      <w:pPr>
        <w:pStyle w:val="Code"/>
      </w:pPr>
      <w:r w:rsidRPr="00892839">
        <w:t xml:space="preserve">      "type": "mapLayer",</w:t>
      </w:r>
    </w:p>
    <w:p w14:paraId="646CCC2E" w14:textId="77777777" w:rsidR="00892839" w:rsidRPr="00892839" w:rsidRDefault="00892839" w:rsidP="000E5536">
      <w:pPr>
        <w:pStyle w:val="Code"/>
      </w:pPr>
      <w:r w:rsidRPr="00892839">
        <w:t xml:space="preserve">      "mapLayerId": 0</w:t>
      </w:r>
    </w:p>
    <w:p w14:paraId="3CE1D9F3" w14:textId="77777777" w:rsidR="00892839" w:rsidRPr="00892839" w:rsidRDefault="00892839" w:rsidP="000E5536">
      <w:pPr>
        <w:pStyle w:val="Code"/>
      </w:pPr>
      <w:r w:rsidRPr="00892839">
        <w:t xml:space="preserve">    },</w:t>
      </w:r>
    </w:p>
    <w:p w14:paraId="3F7325EE" w14:textId="77777777" w:rsidR="00892839" w:rsidRPr="00892839" w:rsidRDefault="00892839" w:rsidP="000E5536">
      <w:pPr>
        <w:pStyle w:val="Code"/>
      </w:pPr>
      <w:r w:rsidRPr="00892839">
        <w:t xml:space="preserve">    "drawingInfo":     {</w:t>
      </w:r>
    </w:p>
    <w:p w14:paraId="3F82EF75" w14:textId="77777777" w:rsidR="00892839" w:rsidRPr="00892839" w:rsidRDefault="00892839" w:rsidP="000E5536">
      <w:pPr>
        <w:pStyle w:val="Code"/>
      </w:pPr>
      <w:r w:rsidRPr="00892839">
        <w:t xml:space="preserve">      "renderer": {</w:t>
      </w:r>
    </w:p>
    <w:p w14:paraId="1D2926BC" w14:textId="77777777" w:rsidR="00892839" w:rsidRPr="00892839" w:rsidRDefault="00892839" w:rsidP="000E5536">
      <w:pPr>
        <w:pStyle w:val="Code"/>
      </w:pPr>
      <w:r w:rsidRPr="00892839">
        <w:t xml:space="preserve">        "type": "simple",</w:t>
      </w:r>
    </w:p>
    <w:p w14:paraId="4EBFBBDC" w14:textId="77777777" w:rsidR="00892839" w:rsidRPr="00892839" w:rsidRDefault="00892839" w:rsidP="000E5536">
      <w:pPr>
        <w:pStyle w:val="Code"/>
      </w:pPr>
      <w:r w:rsidRPr="00892839">
        <w:t xml:space="preserve">        "symbol":</w:t>
      </w:r>
    </w:p>
    <w:p w14:paraId="2C96BE4A" w14:textId="77777777" w:rsidR="00892839" w:rsidRPr="00892839" w:rsidRDefault="00892839" w:rsidP="000E5536">
      <w:pPr>
        <w:pStyle w:val="Code"/>
      </w:pPr>
      <w:r w:rsidRPr="00892839">
        <w:t xml:space="preserve">        {</w:t>
      </w:r>
    </w:p>
    <w:p w14:paraId="2E0EEEC8" w14:textId="77777777" w:rsidR="00892839" w:rsidRPr="00892839" w:rsidRDefault="00892839" w:rsidP="000E5536">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0E5536">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0E5536">
      <w:pPr>
        <w:pStyle w:val="Code"/>
      </w:pPr>
      <w:r w:rsidRPr="00892839">
        <w:t xml:space="preserve">          }</w:t>
      </w:r>
    </w:p>
    <w:p w14:paraId="161A5FB9" w14:textId="77777777" w:rsidR="00892839" w:rsidRPr="00892839" w:rsidRDefault="00892839" w:rsidP="000E5536">
      <w:pPr>
        <w:pStyle w:val="Code"/>
      </w:pPr>
      <w:r w:rsidRPr="00892839">
        <w:t xml:space="preserve">        },</w:t>
      </w:r>
    </w:p>
    <w:p w14:paraId="0CD6FD9F" w14:textId="77777777" w:rsidR="00892839" w:rsidRPr="00892839" w:rsidRDefault="00892839" w:rsidP="000E5536">
      <w:pPr>
        <w:pStyle w:val="Code"/>
      </w:pPr>
      <w:r w:rsidRPr="00892839">
        <w:t xml:space="preserve">      },</w:t>
      </w:r>
    </w:p>
    <w:p w14:paraId="2ECC8631" w14:textId="77777777" w:rsidR="00892839" w:rsidRPr="00892839" w:rsidRDefault="00892839" w:rsidP="000E5536">
      <w:pPr>
        <w:pStyle w:val="Code"/>
      </w:pPr>
      <w:r w:rsidRPr="00892839">
        <w:t xml:space="preserve">    },</w:t>
      </w:r>
    </w:p>
    <w:p w14:paraId="7744DFF0" w14:textId="77777777" w:rsidR="00892839" w:rsidRPr="00892839" w:rsidRDefault="00892839" w:rsidP="000E5536">
      <w:pPr>
        <w:pStyle w:val="Code"/>
      </w:pPr>
      <w:r w:rsidRPr="00892839">
        <w:t xml:space="preserve">  }</w:t>
      </w:r>
    </w:p>
    <w:p w14:paraId="284FE7BC" w14:textId="77777777" w:rsidR="00892839" w:rsidRDefault="00892839" w:rsidP="000E5536">
      <w:pPr>
        <w:pStyle w:val="Code"/>
      </w:pPr>
      <w:r w:rsidRPr="00892839">
        <w:t>]</w:t>
      </w:r>
    </w:p>
    <w:p w14:paraId="1C79E05B" w14:textId="77777777" w:rsidR="006A567D" w:rsidRDefault="006A567D" w:rsidP="000E5536">
      <w:pPr>
        <w:pStyle w:val="BodyText2"/>
      </w:pPr>
      <w:r>
        <w:t xml:space="preserve">To use the Javascript API to create Dynamic Layers, you need to use setLayerDrawingOptions method on the ArcGISDynamicMapServiceLayer (see </w:t>
      </w:r>
      <w:hyperlink r:id="rId1356" w:anchor="setLayerDrawingOptions" w:history="1">
        <w:r w:rsidRPr="006A567D">
          <w:rPr>
            <w:rStyle w:val="Hyperlink"/>
          </w:rPr>
          <w:t>here</w:t>
        </w:r>
      </w:hyperlink>
      <w:r>
        <w:t>).</w:t>
      </w:r>
    </w:p>
    <w:p w14:paraId="0AA0BA5C" w14:textId="77777777" w:rsidR="003E6926" w:rsidRDefault="003E6926" w:rsidP="0034374E">
      <w:pPr>
        <w:pStyle w:val="Heading3"/>
      </w:pPr>
      <w:r>
        <w:lastRenderedPageBreak/>
        <w:t>Security</w:t>
      </w:r>
    </w:p>
    <w:p w14:paraId="531A10D8" w14:textId="77777777" w:rsidR="003E6926" w:rsidRDefault="003E6926" w:rsidP="000E5536">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0E5536">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357"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0E5536">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0E5536">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0E5536">
      <w:pPr>
        <w:pStyle w:val="Heading1"/>
      </w:pPr>
      <w:bookmarkStart w:id="247" w:name="_Toc315774655"/>
      <w:r>
        <w:t>I</w:t>
      </w:r>
      <w:r w:rsidR="006B4226">
        <w:t>deas</w:t>
      </w:r>
      <w:r w:rsidR="00D71ED3">
        <w:t>/Useful</w:t>
      </w:r>
      <w:bookmarkEnd w:id="247"/>
    </w:p>
    <w:p w14:paraId="4D7D187C" w14:textId="77777777" w:rsidR="00D91C4D" w:rsidRDefault="00D91C4D" w:rsidP="000E5536">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0E5536">
      <w:pPr>
        <w:pStyle w:val="BodyText2"/>
      </w:pPr>
      <w:r>
        <w:t xml:space="preserve">The European Red Lists are available from the EEA: </w:t>
      </w:r>
      <w:hyperlink r:id="rId1358"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0E5536">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0E5536">
      <w:pPr>
        <w:pStyle w:val="BodyText2"/>
      </w:pPr>
      <w:r>
        <w:t>AquaMaps are another source of data that we sho</w:t>
      </w:r>
      <w:r w:rsidR="001C6C76">
        <w:t>uld look at for marine species.</w:t>
      </w:r>
    </w:p>
    <w:p w14:paraId="0C14AE7C" w14:textId="77777777" w:rsidR="00B37D09" w:rsidRDefault="008F2FB2" w:rsidP="000E5536">
      <w:pPr>
        <w:pStyle w:val="BodyText2"/>
      </w:pPr>
      <w:r>
        <w:t xml:space="preserve">Incorporate Bayesian inference </w:t>
      </w:r>
      <w:r w:rsidR="00652A9C">
        <w:t>-</w:t>
      </w:r>
      <w:r>
        <w:t xml:space="preserve"> </w:t>
      </w:r>
      <w:hyperlink r:id="rId1359" w:anchor="readme" w:history="1">
        <w:r w:rsidR="00F51A41" w:rsidRPr="008A1D6F">
          <w:rPr>
            <w:rStyle w:val="Hyperlink"/>
          </w:rPr>
          <w:t>https://github.com/pymc-devs/pymc#readme</w:t>
        </w:r>
      </w:hyperlink>
    </w:p>
    <w:p w14:paraId="10767FF3" w14:textId="77777777" w:rsidR="00B37D09" w:rsidRDefault="008F2FB2" w:rsidP="000E5536">
      <w:pPr>
        <w:pStyle w:val="BodyText2"/>
      </w:pPr>
      <w:r>
        <w:t>Alphashapes on git</w:t>
      </w:r>
      <w:r w:rsidR="00652A9C">
        <w:t xml:space="preserve"> -</w:t>
      </w:r>
      <w:r>
        <w:t xml:space="preserve"> </w:t>
      </w:r>
      <w:hyperlink r:id="rId1360" w:history="1">
        <w:r w:rsidRPr="0077669C">
          <w:rPr>
            <w:rStyle w:val="Hyperlink"/>
          </w:rPr>
          <w:t>https://gist.github.com/1552725</w:t>
        </w:r>
      </w:hyperlink>
    </w:p>
    <w:p w14:paraId="2D1749E5" w14:textId="77777777" w:rsidR="00B37D09" w:rsidRDefault="008F2FB2" w:rsidP="000E5536">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0E5536">
      <w:pPr>
        <w:pStyle w:val="BodyText2"/>
      </w:pPr>
      <w:r>
        <w:t xml:space="preserve">To split a multipart feature into separate features use the Editor toolbar and click Advanced Editing and Click Explode - or use the Multipart to Single Part GP tool (Data management): </w:t>
      </w:r>
      <w:hyperlink r:id="rId1361"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0E5536">
      <w:pPr>
        <w:pStyle w:val="BodyText2"/>
      </w:pPr>
      <w:r>
        <w:t xml:space="preserve">This looks great: export geometry coordinates in arcgis </w:t>
      </w:r>
      <w:hyperlink r:id="rId1362"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0E5536">
      <w:pPr>
        <w:pStyle w:val="BodyText2"/>
        <w:rPr>
          <w:rStyle w:val="Hyperlink"/>
        </w:rPr>
      </w:pPr>
      <w:r>
        <w:t xml:space="preserve">Hooray! How to change the default Google Search url to the google italian site: </w:t>
      </w:r>
      <w:hyperlink r:id="rId1363" w:history="1">
        <w:r w:rsidRPr="0077669C">
          <w:rPr>
            <w:rStyle w:val="Hyperlink"/>
          </w:rPr>
          <w:t>http://www.gnome-hovel.com/index.php?p=comments&amp;e=129</w:t>
        </w:r>
      </w:hyperlink>
    </w:p>
    <w:p w14:paraId="22A0F029" w14:textId="77777777" w:rsidR="00732418" w:rsidRDefault="00732418" w:rsidP="000E5536">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364" w:history="1">
        <w:r w:rsidRPr="0077669C">
          <w:rPr>
            <w:rStyle w:val="Hyperlink"/>
          </w:rPr>
          <w:t>http://www.diva-gis.org/</w:t>
        </w:r>
      </w:hyperlink>
    </w:p>
    <w:p w14:paraId="50C424AB" w14:textId="77777777" w:rsidR="00732418" w:rsidRDefault="00732418" w:rsidP="000E5536">
      <w:pPr>
        <w:pStyle w:val="BodyText2"/>
        <w:rPr>
          <w:rStyle w:val="Hyperlink"/>
        </w:rPr>
      </w:pPr>
      <w:r>
        <w:lastRenderedPageBreak/>
        <w:t xml:space="preserve">Brian MacSharray produced a good paper on Assessing the conservation status of habitat types and species in the EU (using Model Builder): </w:t>
      </w:r>
      <w:hyperlink r:id="rId1365" w:history="1">
        <w:r w:rsidRPr="0077669C">
          <w:rPr>
            <w:rStyle w:val="Hyperlink"/>
          </w:rPr>
          <w:t>http://proceedings.esri.com/library/userconf/proc11/uc/papers/3278_144.pdf</w:t>
        </w:r>
      </w:hyperlink>
    </w:p>
    <w:p w14:paraId="0FBF98C1" w14:textId="77777777" w:rsidR="00526E83" w:rsidRDefault="00526E83" w:rsidP="000E5536">
      <w:pPr>
        <w:pStyle w:val="BodyText2"/>
      </w:pPr>
      <w:r>
        <w:t xml:space="preserve">Live video streaming from the space station at 1m resolution! </w:t>
      </w:r>
      <w:hyperlink r:id="rId1366" w:history="1">
        <w:r w:rsidRPr="005A63FB">
          <w:rPr>
            <w:rStyle w:val="Hyperlink"/>
          </w:rPr>
          <w:t>http://www.bbc.com/future/story/20120914-building-a-live-google-earth/1</w:t>
        </w:r>
      </w:hyperlink>
      <w:r>
        <w:t xml:space="preserve"> </w:t>
      </w:r>
    </w:p>
    <w:p w14:paraId="4453D56B" w14:textId="77777777" w:rsidR="00230FDB" w:rsidRDefault="00230FDB" w:rsidP="000E5536">
      <w:pPr>
        <w:pStyle w:val="BodyText2"/>
      </w:pPr>
      <w:r>
        <w:t>Can use statistics from the World Tourism Organisation:</w:t>
      </w:r>
    </w:p>
    <w:p w14:paraId="5F2F3147" w14:textId="77777777" w:rsidR="00230FDB" w:rsidRDefault="008809F7" w:rsidP="000E5536">
      <w:pPr>
        <w:pStyle w:val="BodyText2"/>
      </w:pPr>
      <w:hyperlink r:id="rId1367" w:history="1">
        <w:r w:rsidR="00230FDB" w:rsidRPr="005A63FB">
          <w:rPr>
            <w:rStyle w:val="Hyperlink"/>
          </w:rPr>
          <w:t>http://datamarket.azure.com/dataset/unitednations/wto</w:t>
        </w:r>
      </w:hyperlink>
    </w:p>
    <w:p w14:paraId="30824E9B" w14:textId="77777777" w:rsidR="00230FDB" w:rsidRDefault="00230FDB" w:rsidP="000E5536">
      <w:pPr>
        <w:pStyle w:val="BodyText2"/>
      </w:pPr>
      <w:r>
        <w:t>Jurians web services</w:t>
      </w:r>
    </w:p>
    <w:p w14:paraId="120E53AC" w14:textId="77777777" w:rsidR="00E27662" w:rsidRDefault="00E27662" w:rsidP="000E5536">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0E5536">
      <w:pPr>
        <w:pStyle w:val="BodyText2"/>
        <w:numPr>
          <w:ilvl w:val="0"/>
          <w:numId w:val="12"/>
        </w:numPr>
      </w:pPr>
      <w:r>
        <w:t>How will biodiversity be affected by EU biofuels policies?</w:t>
      </w:r>
    </w:p>
    <w:p w14:paraId="4E11DF06" w14:textId="77777777" w:rsidR="00475B52" w:rsidRPr="00475B52" w:rsidRDefault="00475B52" w:rsidP="000E5536">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0E5536">
      <w:pPr>
        <w:pStyle w:val="BodyText2"/>
      </w:pPr>
      <w:r>
        <w:t>Where do alien and invasive species occur?</w:t>
      </w:r>
      <w:r w:rsidR="00CB2FF5">
        <w:t xml:space="preserve"> Imported the data from </w:t>
      </w:r>
      <w:hyperlink r:id="rId1368"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0E5536">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0E5536">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0E5536">
      <w:pPr>
        <w:pStyle w:val="BodyText2"/>
      </w:pPr>
      <w:r>
        <w:t>Where are the biodiversity hotspots?</w:t>
      </w:r>
      <w:r w:rsidR="00AC1A7C">
        <w:t xml:space="preserve"> – species richness maps</w:t>
      </w:r>
    </w:p>
    <w:p w14:paraId="5CD7D110" w14:textId="77777777" w:rsidR="00ED7030" w:rsidRDefault="00ED7030" w:rsidP="000E5536">
      <w:pPr>
        <w:pStyle w:val="BodyText2"/>
      </w:pPr>
      <w:r>
        <w:t>Where is biodiversity being protected?</w:t>
      </w:r>
    </w:p>
    <w:p w14:paraId="5E7C3B30" w14:textId="77777777" w:rsidR="00ED7030" w:rsidRDefault="00ED7030" w:rsidP="000E5536">
      <w:pPr>
        <w:pStyle w:val="BodyText2"/>
      </w:pPr>
      <w:r>
        <w:t>Where is biodiversity not being protected?</w:t>
      </w:r>
    </w:p>
    <w:p w14:paraId="5EF77B40" w14:textId="77777777" w:rsidR="00ED7030" w:rsidRDefault="00ED7030" w:rsidP="000E5536">
      <w:pPr>
        <w:pStyle w:val="BodyText2"/>
      </w:pPr>
      <w:r>
        <w:t>What are the priorities for new protected areas?</w:t>
      </w:r>
    </w:p>
    <w:p w14:paraId="574025C8" w14:textId="77777777" w:rsidR="00ED7030" w:rsidRDefault="00ED7030" w:rsidP="000E5536">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0E5536">
      <w:pPr>
        <w:pStyle w:val="BodyText2"/>
      </w:pPr>
      <w:r>
        <w:t>Where do individual threatened species occur?</w:t>
      </w:r>
    </w:p>
    <w:p w14:paraId="251CA376" w14:textId="77777777" w:rsidR="00ED7030" w:rsidRPr="00C61BEB" w:rsidRDefault="00ED7030" w:rsidP="000E5536">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lastRenderedPageBreak/>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0E5536">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0E5536">
      <w:pPr>
        <w:pStyle w:val="BodyText2"/>
      </w:pPr>
      <w:r>
        <w:t>What are the priority species for my country?</w:t>
      </w:r>
    </w:p>
    <w:p w14:paraId="264CB5BD" w14:textId="77777777" w:rsidR="00F26E5F" w:rsidRDefault="00F26E5F" w:rsidP="000E5536">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48" w:name="_Ref336933250"/>
      <w:r>
        <w:t>For a protected area</w:t>
      </w:r>
      <w:bookmarkEnd w:id="248"/>
    </w:p>
    <w:p w14:paraId="4A14D462" w14:textId="77777777" w:rsidR="00F26E5F" w:rsidRDefault="00F26E5F" w:rsidP="000E5536">
      <w:pPr>
        <w:pStyle w:val="sql"/>
      </w:pPr>
      <w:r w:rsidRPr="00F26E5F">
        <w:t>select distinct s.binomial from species_distribution.species as s, temp.wdpa as w where st_intersects(s.geom, w.geom) and w.id=161961</w:t>
      </w:r>
    </w:p>
    <w:p w14:paraId="1C2489FF" w14:textId="77777777" w:rsidR="00EF38E9" w:rsidRDefault="00EF38E9" w:rsidP="000E5536">
      <w:pPr>
        <w:pStyle w:val="BodyText2"/>
      </w:pPr>
      <w:r>
        <w:t>From the especies.species_wdpa table:</w:t>
      </w:r>
    </w:p>
    <w:p w14:paraId="40CEBFAC" w14:textId="77777777" w:rsidR="00EF38E9" w:rsidRDefault="00EF38E9" w:rsidP="000E5536">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0E5536">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0E5536">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0E5536">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0E5536">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0E5536">
      <w:pPr>
        <w:pStyle w:val="BodyText2"/>
      </w:pPr>
      <w:r>
        <w:t>From the especies</w:t>
      </w:r>
      <w:r w:rsidR="00BF1990">
        <w:t>.species_wdpa</w:t>
      </w:r>
      <w:r>
        <w:t xml:space="preserve"> table:</w:t>
      </w:r>
    </w:p>
    <w:p w14:paraId="50C192E7" w14:textId="77777777" w:rsidR="00AB4B28" w:rsidRPr="00381E04" w:rsidRDefault="00AB4B28" w:rsidP="000E5536">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0E5536">
      <w:pPr>
        <w:pStyle w:val="BodyText2"/>
      </w:pPr>
      <w:r>
        <w:t>10 s</w:t>
      </w:r>
      <w:r w:rsidR="000B15CC">
        <w:t>pecies with the largest range a</w:t>
      </w:r>
      <w:r w:rsidR="00A73306">
        <w:t>reas:</w:t>
      </w:r>
    </w:p>
    <w:p w14:paraId="2CAA0064" w14:textId="77777777" w:rsidR="00A73306" w:rsidRDefault="00B725E4" w:rsidP="000E5536">
      <w:pPr>
        <w:pStyle w:val="sql"/>
      </w:pPr>
      <w:r w:rsidRPr="00B725E4">
        <w:t>select select id, species_id, binomial, st_area(geom) from species_distribution.species order by 4 desc limit 10</w:t>
      </w:r>
    </w:p>
    <w:p w14:paraId="10DDBA72" w14:textId="77777777" w:rsidR="000B15CC" w:rsidRDefault="000B15CC" w:rsidP="000E5536">
      <w:pPr>
        <w:pStyle w:val="BodyText2"/>
      </w:pPr>
      <w:r>
        <w:t>Species with the largest range areas (in m2):</w:t>
      </w:r>
    </w:p>
    <w:p w14:paraId="25467125" w14:textId="77777777" w:rsidR="000B15CC" w:rsidRDefault="009106C7" w:rsidP="000E5536">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0E5536">
      <w:pPr>
        <w:pStyle w:val="BodyText2"/>
      </w:pPr>
      <w:r>
        <w:t>Total range areas in Km2:</w:t>
      </w:r>
    </w:p>
    <w:p w14:paraId="3EF9176B" w14:textId="77777777" w:rsidR="00FF4E5A" w:rsidRDefault="00FF4E5A" w:rsidP="000E5536">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0E5536">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369" w:history="1">
        <w:r w:rsidR="003209F4" w:rsidRPr="003209F4">
          <w:rPr>
            <w:rStyle w:val="Hyperlink"/>
          </w:rPr>
          <w:t>big Russian polygon</w:t>
        </w:r>
      </w:hyperlink>
      <w:r w:rsidR="003209F4">
        <w:t xml:space="preserve">) – this is for Malaysia you twerp! </w:t>
      </w:r>
    </w:p>
    <w:p w14:paraId="3C701B6E" w14:textId="77777777" w:rsidR="00730637" w:rsidRDefault="00730637" w:rsidP="000E5536">
      <w:pPr>
        <w:pStyle w:val="sql"/>
      </w:pPr>
      <w:r>
        <w:lastRenderedPageBreak/>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0E5536">
      <w:pPr>
        <w:pStyle w:val="BodyText2"/>
      </w:pPr>
      <w:r>
        <w:t>Trying again with Mollweide – works fine! Not surprisingly!</w:t>
      </w:r>
    </w:p>
    <w:p w14:paraId="2D121663" w14:textId="77777777" w:rsidR="00D11707" w:rsidRDefault="00D11707" w:rsidP="000E5536">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E5536">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0E5536">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0E5536">
      <w:pPr>
        <w:pStyle w:val="BodyText2"/>
      </w:pPr>
      <w:r>
        <w:t>Post data should be:</w:t>
      </w:r>
    </w:p>
    <w:p w14:paraId="7D4C3987" w14:textId="77777777" w:rsidR="00ED2BC2" w:rsidRDefault="00ED2BC2" w:rsidP="000E5536">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0E5536">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0E5536">
      <w:pPr>
        <w:pStyle w:val="Code"/>
      </w:pPr>
      <w:r w:rsidRPr="00583D02">
        <w:t>f = urllib2.urlopen(req)</w:t>
      </w:r>
    </w:p>
    <w:p w14:paraId="2811F160" w14:textId="77777777" w:rsidR="00E65500" w:rsidRDefault="00E65500" w:rsidP="000E5536">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0E5536">
      <w:pPr>
        <w:pStyle w:val="BodyText2"/>
      </w:pPr>
      <w:r>
        <w:t xml:space="preserve">SMS Request URL: </w:t>
      </w:r>
      <w:hyperlink r:id="rId1370" w:history="1">
        <w:r w:rsidRPr="009E609B">
          <w:rPr>
            <w:rStyle w:val="Hyperlink"/>
          </w:rPr>
          <w:t>https://demo.twilio.com/welcome/sms/reply/</w:t>
        </w:r>
      </w:hyperlink>
      <w:r>
        <w:t xml:space="preserve"> </w:t>
      </w:r>
    </w:p>
    <w:p w14:paraId="000A04E9" w14:textId="77777777" w:rsidR="000221D9" w:rsidRDefault="000221D9" w:rsidP="000E5536">
      <w:pPr>
        <w:pStyle w:val="BodyText2"/>
      </w:pPr>
      <w:r>
        <w:t xml:space="preserve">When Steve tried to SMS a number in Fiji, there was an internal server error and looking at the logs it says: </w:t>
      </w:r>
    </w:p>
    <w:p w14:paraId="1B6B1319" w14:textId="77777777" w:rsidR="000221D9" w:rsidRDefault="000221D9" w:rsidP="000E5536">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0E5536">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0E5536">
      <w:pPr>
        <w:pStyle w:val="BodyText2"/>
      </w:pPr>
      <w:r>
        <w:t xml:space="preserve">You can use the Skype API and there is a wrapper for Python </w:t>
      </w:r>
      <w:hyperlink r:id="rId1371"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0E5536">
      <w:pPr>
        <w:pStyle w:val="BodyText2"/>
      </w:pPr>
      <w:r>
        <w:t xml:space="preserve">Registered for </w:t>
      </w:r>
      <w:hyperlink r:id="rId1372" w:history="1">
        <w:r w:rsidRPr="00664644">
          <w:rPr>
            <w:rStyle w:val="Hyperlink"/>
          </w:rPr>
          <w:t>Amazon Web Services</w:t>
        </w:r>
      </w:hyperlink>
      <w:r>
        <w:t xml:space="preserve"> using </w:t>
      </w:r>
      <w:hyperlink r:id="rId1373" w:history="1">
        <w:r w:rsidR="002F5B3B" w:rsidRPr="009E609B">
          <w:rPr>
            <w:rStyle w:val="Hyperlink"/>
          </w:rPr>
          <w:t>a.cottam@gmail.com</w:t>
        </w:r>
      </w:hyperlink>
    </w:p>
    <w:p w14:paraId="4EEA997A" w14:textId="77777777" w:rsidR="0044170A" w:rsidRDefault="0044170A" w:rsidP="000E5536">
      <w:pPr>
        <w:pStyle w:val="Heading2"/>
      </w:pPr>
      <w:r>
        <w:t>Demos</w:t>
      </w:r>
    </w:p>
    <w:p w14:paraId="190EC7F2" w14:textId="77777777" w:rsidR="005241D9" w:rsidRDefault="005241D9" w:rsidP="000E5536">
      <w:pPr>
        <w:pStyle w:val="BodyText2"/>
      </w:pPr>
      <w:r>
        <w:t xml:space="preserve">Google Earth Engine Demo - use </w:t>
      </w:r>
      <w:hyperlink r:id="rId1374" w:history="1">
        <w:r w:rsidRPr="005241D9">
          <w:rPr>
            <w:rStyle w:val="Hyperlink"/>
          </w:rPr>
          <w:t>Maliau Basin</w:t>
        </w:r>
      </w:hyperlink>
      <w:r>
        <w:t xml:space="preserve"> 8810</w:t>
      </w:r>
    </w:p>
    <w:p w14:paraId="67195498" w14:textId="77777777" w:rsidR="00085A04" w:rsidRDefault="00085A04" w:rsidP="000E5536">
      <w:pPr>
        <w:pStyle w:val="BodyText2"/>
      </w:pPr>
      <w:r>
        <w:t>For demoing the live nature of the Excel spreadsheet, use:</w:t>
      </w:r>
    </w:p>
    <w:p w14:paraId="51CF4893" w14:textId="77777777" w:rsidR="00085A04" w:rsidRDefault="008809F7" w:rsidP="000E5536">
      <w:pPr>
        <w:pStyle w:val="BodyText2"/>
      </w:pPr>
      <w:hyperlink r:id="rId1375"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0E5536">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0E5536">
      <w:pPr>
        <w:pStyle w:val="BodyText2"/>
      </w:pPr>
      <w:r>
        <w:t>The following parameters values are the defaults for the calls in the REST Services Directory.</w:t>
      </w:r>
    </w:p>
    <w:p w14:paraId="1ED62D02" w14:textId="77777777" w:rsidR="0044170A" w:rsidRDefault="00D94968" w:rsidP="000E5536">
      <w:pPr>
        <w:pStyle w:val="BodyText2"/>
      </w:pPr>
      <w:r>
        <w:t xml:space="preserve">For Africa – Chad and </w:t>
      </w:r>
      <w:r w:rsidR="00C52DB5">
        <w:t>(</w:t>
      </w:r>
      <w:hyperlink r:id="rId1376" w:history="1">
        <w:r w:rsidRPr="007C3790">
          <w:rPr>
            <w:rStyle w:val="Hyperlink"/>
          </w:rPr>
          <w:t>Ouadi Rimé-Ouadi Achim Faunal Reserve</w:t>
        </w:r>
      </w:hyperlink>
      <w:r w:rsidR="00C52DB5">
        <w:t>):</w:t>
      </w:r>
    </w:p>
    <w:p w14:paraId="19895DDA" w14:textId="77777777" w:rsidR="00D94968" w:rsidRPr="00D94968" w:rsidRDefault="00D94968" w:rsidP="000E5536">
      <w:pPr>
        <w:pStyle w:val="Code"/>
      </w:pPr>
      <w:r w:rsidRPr="00D94968">
        <w:t>$if (param['name'] in ['country_id','countryid']):</w:t>
      </w:r>
    </w:p>
    <w:p w14:paraId="45E2298B" w14:textId="77777777" w:rsidR="00D94968" w:rsidRPr="00D94968" w:rsidRDefault="00D94968" w:rsidP="000E5536">
      <w:pPr>
        <w:pStyle w:val="Code"/>
      </w:pPr>
      <w:r w:rsidRPr="00D94968">
        <w:t>$ value = "148"</w:t>
      </w:r>
    </w:p>
    <w:p w14:paraId="10609FED" w14:textId="77777777" w:rsidR="00D94968" w:rsidRPr="00D94968" w:rsidRDefault="00D94968" w:rsidP="000E5536">
      <w:pPr>
        <w:pStyle w:val="Code"/>
      </w:pPr>
      <w:r w:rsidRPr="00D94968">
        <w:t>$elif (param['name'] in ['wdpa_id','wdpaid']):</w:t>
      </w:r>
    </w:p>
    <w:p w14:paraId="65E4062F" w14:textId="77777777" w:rsidR="00D94968" w:rsidRDefault="00D94968" w:rsidP="000E5536">
      <w:pPr>
        <w:pStyle w:val="Code"/>
      </w:pPr>
      <w:r w:rsidRPr="00D94968">
        <w:t>$ value = "1250"</w:t>
      </w:r>
    </w:p>
    <w:p w14:paraId="77CE3707" w14:textId="77777777" w:rsidR="00C846B0" w:rsidRDefault="00C846B0" w:rsidP="000E5536">
      <w:pPr>
        <w:pStyle w:val="Code"/>
      </w:pPr>
      <w:r>
        <w:t>$elif (param['name'] in ['iucn_species_id','species_id','speciesid']):</w:t>
      </w:r>
    </w:p>
    <w:p w14:paraId="3D21EE58" w14:textId="77777777" w:rsidR="00C846B0" w:rsidRDefault="00C846B0" w:rsidP="000E5536">
      <w:pPr>
        <w:pStyle w:val="Code"/>
      </w:pPr>
      <w:r>
        <w:lastRenderedPageBreak/>
        <w:t>$ value = "12392"</w:t>
      </w:r>
    </w:p>
    <w:p w14:paraId="59C187E6" w14:textId="77777777" w:rsidR="00C846B0" w:rsidRDefault="00C846B0" w:rsidP="000E5536">
      <w:pPr>
        <w:pStyle w:val="Code"/>
      </w:pPr>
      <w:r>
        <w:t>$elif (param['name'] in ['ecoregionid']):</w:t>
      </w:r>
    </w:p>
    <w:p w14:paraId="70876BE7" w14:textId="77777777" w:rsidR="00C846B0" w:rsidRPr="00D94968" w:rsidRDefault="00C846B0" w:rsidP="000E5536">
      <w:pPr>
        <w:pStyle w:val="Code"/>
      </w:pPr>
      <w:r>
        <w:t>$ value = "10122"</w:t>
      </w:r>
    </w:p>
    <w:p w14:paraId="16436598" w14:textId="77777777" w:rsidR="0044170A" w:rsidRDefault="0044170A" w:rsidP="000E5536">
      <w:pPr>
        <w:pStyle w:val="BodyText2"/>
      </w:pPr>
      <w:r>
        <w:t>For Pacific</w:t>
      </w:r>
    </w:p>
    <w:p w14:paraId="329D489E" w14:textId="77777777" w:rsidR="00D94968" w:rsidRDefault="00D94968" w:rsidP="000E5536">
      <w:pPr>
        <w:pStyle w:val="BodyText2"/>
      </w:pPr>
    </w:p>
    <w:p w14:paraId="56F7AB6A" w14:textId="77777777" w:rsidR="0044170A" w:rsidRDefault="0044170A" w:rsidP="000E5536">
      <w:pPr>
        <w:pStyle w:val="BodyText2"/>
      </w:pPr>
      <w:r>
        <w:t>For Caribbean</w:t>
      </w:r>
      <w:r w:rsidR="007C3790">
        <w:t xml:space="preserve"> – </w:t>
      </w:r>
      <w:r w:rsidR="007C3790" w:rsidRPr="007C3790">
        <w:t xml:space="preserve"> </w:t>
      </w:r>
      <w:r w:rsidR="00B42D0E">
        <w:t xml:space="preserve">Jamaica. </w:t>
      </w:r>
      <w:hyperlink r:id="rId1377" w:history="1">
        <w:r w:rsidR="00B42D0E" w:rsidRPr="00B42D0E">
          <w:rPr>
            <w:rStyle w:val="Hyperlink"/>
          </w:rPr>
          <w:t>Nelsons Iguana</w:t>
        </w:r>
      </w:hyperlink>
      <w:r w:rsidR="00B42D0E">
        <w:t xml:space="preserve">. </w:t>
      </w:r>
      <w:hyperlink r:id="rId1378" w:history="1">
        <w:r w:rsidR="00B42D0E" w:rsidRPr="00B42D0E">
          <w:rPr>
            <w:rStyle w:val="Hyperlink"/>
          </w:rPr>
          <w:t>Portland Bight Protected Area</w:t>
        </w:r>
      </w:hyperlink>
    </w:p>
    <w:p w14:paraId="7677EF6D" w14:textId="77777777" w:rsidR="00D94968" w:rsidRPr="00D94968" w:rsidRDefault="00D94968" w:rsidP="000E5536">
      <w:pPr>
        <w:pStyle w:val="Code"/>
      </w:pPr>
      <w:r w:rsidRPr="00D94968">
        <w:t>$if (param['name'] in ['country_id','countryid']):</w:t>
      </w:r>
    </w:p>
    <w:p w14:paraId="72291458" w14:textId="77777777" w:rsidR="00D94968" w:rsidRPr="00D94968" w:rsidRDefault="00D94968" w:rsidP="000E5536">
      <w:pPr>
        <w:pStyle w:val="Code"/>
      </w:pPr>
      <w:r w:rsidRPr="00D94968">
        <w:t>$ value = "</w:t>
      </w:r>
      <w:r w:rsidR="00B42D0E">
        <w:t>388</w:t>
      </w:r>
      <w:r w:rsidRPr="00D94968">
        <w:t>"</w:t>
      </w:r>
    </w:p>
    <w:p w14:paraId="2CFE559A" w14:textId="77777777" w:rsidR="00D94968" w:rsidRPr="00D94968" w:rsidRDefault="00D94968" w:rsidP="000E5536">
      <w:pPr>
        <w:pStyle w:val="Code"/>
      </w:pPr>
      <w:r w:rsidRPr="00D94968">
        <w:t>$elif (param['name'] in ['wdpa_id','wdpaid']):</w:t>
      </w:r>
    </w:p>
    <w:p w14:paraId="3426C27F" w14:textId="77777777" w:rsidR="00D94968" w:rsidRDefault="00C52DB5" w:rsidP="000E5536">
      <w:pPr>
        <w:pStyle w:val="Code"/>
      </w:pPr>
      <w:r>
        <w:t>$ value = "</w:t>
      </w:r>
      <w:r w:rsidR="00B42D0E">
        <w:t>220101</w:t>
      </w:r>
      <w:r w:rsidR="00D94968" w:rsidRPr="00D94968">
        <w:t>"</w:t>
      </w:r>
    </w:p>
    <w:p w14:paraId="4E005BE6" w14:textId="77777777" w:rsidR="00C846B0" w:rsidRDefault="00C846B0" w:rsidP="000E5536">
      <w:pPr>
        <w:pStyle w:val="Code"/>
      </w:pPr>
      <w:r>
        <w:t>$elif (param['name'] in ['iucn_species_id','species_id','speciesid']):</w:t>
      </w:r>
    </w:p>
    <w:p w14:paraId="7ED2779E" w14:textId="77777777" w:rsidR="00C846B0" w:rsidRDefault="00C846B0" w:rsidP="000E5536">
      <w:pPr>
        <w:pStyle w:val="Code"/>
      </w:pPr>
      <w:r>
        <w:t>$ value = "</w:t>
      </w:r>
      <w:r w:rsidR="00B42D0E">
        <w:t>6027</w:t>
      </w:r>
      <w:r>
        <w:t>"</w:t>
      </w:r>
    </w:p>
    <w:p w14:paraId="6B43EC45" w14:textId="77777777" w:rsidR="00C846B0" w:rsidRDefault="00C846B0" w:rsidP="000E5536">
      <w:pPr>
        <w:pStyle w:val="Code"/>
      </w:pPr>
      <w:r>
        <w:t>$elif (param['name'] in ['ecoregionid']):</w:t>
      </w:r>
    </w:p>
    <w:p w14:paraId="27CC0748" w14:textId="77777777" w:rsidR="00C846B0" w:rsidRDefault="00C846B0" w:rsidP="000E5536">
      <w:pPr>
        <w:pStyle w:val="Code"/>
      </w:pPr>
      <w:r>
        <w:t>$ value = "10122"</w:t>
      </w:r>
    </w:p>
    <w:p w14:paraId="1B968232" w14:textId="06C84ECE" w:rsidR="000830E9" w:rsidRPr="000830E9" w:rsidRDefault="009B64C9" w:rsidP="009B64C9">
      <w:pPr>
        <w:pStyle w:val="Heading1"/>
      </w:pPr>
      <w:r>
        <w:t>Learning Resources</w:t>
      </w:r>
    </w:p>
    <w:sectPr w:rsidR="000830E9" w:rsidRPr="000830E9" w:rsidSect="0068220C">
      <w:footerReference w:type="default" r:id="rId137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0FA535" w14:textId="77777777" w:rsidR="00955904" w:rsidRDefault="00955904" w:rsidP="000E5536">
      <w:r>
        <w:separator/>
      </w:r>
    </w:p>
  </w:endnote>
  <w:endnote w:type="continuationSeparator" w:id="0">
    <w:p w14:paraId="43D4D033" w14:textId="77777777" w:rsidR="00955904" w:rsidRDefault="00955904"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077EE580" w:rsidR="008809F7" w:rsidRDefault="008809F7" w:rsidP="000E5536">
        <w:pPr>
          <w:pStyle w:val="Footer"/>
        </w:pPr>
        <w:r>
          <w:fldChar w:fldCharType="begin"/>
        </w:r>
        <w:r>
          <w:instrText xml:space="preserve"> PAGE   \* MERGEFORMAT </w:instrText>
        </w:r>
        <w:r>
          <w:fldChar w:fldCharType="separate"/>
        </w:r>
        <w:r w:rsidR="00825C90">
          <w:rPr>
            <w:noProof/>
          </w:rPr>
          <w:t>180</w:t>
        </w:r>
        <w:r>
          <w:rPr>
            <w:noProof/>
          </w:rPr>
          <w:fldChar w:fldCharType="end"/>
        </w:r>
      </w:p>
    </w:sdtContent>
  </w:sdt>
  <w:p w14:paraId="1287FCAA" w14:textId="77777777" w:rsidR="008809F7" w:rsidRDefault="008809F7"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3BFE56" w14:textId="77777777" w:rsidR="00955904" w:rsidRDefault="00955904" w:rsidP="000E5536">
      <w:r>
        <w:separator/>
      </w:r>
    </w:p>
  </w:footnote>
  <w:footnote w:type="continuationSeparator" w:id="0">
    <w:p w14:paraId="27718150" w14:textId="77777777" w:rsidR="00955904" w:rsidRDefault="00955904"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062A022"/>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0270A"/>
    <w:multiLevelType w:val="hybridMultilevel"/>
    <w:tmpl w:val="7FA4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C60086"/>
    <w:multiLevelType w:val="hybridMultilevel"/>
    <w:tmpl w:val="C624E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7"/>
  </w:num>
  <w:num w:numId="26">
    <w:abstractNumId w:val="16"/>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5"/>
  </w:num>
  <w:num w:numId="39">
    <w:abstractNumId w:val="8"/>
    <w:lvlOverride w:ilvl="0">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8"/>
    <w:lvlOverride w:ilvl="0">
      <w:startOverride w:val="1"/>
    </w:lvlOverride>
  </w:num>
  <w:num w:numId="43">
    <w:abstractNumId w:val="8"/>
    <w:lvlOverride w:ilvl="0">
      <w:startOverride w:val="1"/>
    </w:lvlOverride>
  </w:num>
  <w:num w:numId="44">
    <w:abstractNumId w:val="11"/>
  </w:num>
  <w:num w:numId="45">
    <w:abstractNumId w:val="8"/>
    <w:lvlOverride w:ilvl="0">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3FBF"/>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5D2"/>
    <w:rsid w:val="000409CE"/>
    <w:rsid w:val="00040CB7"/>
    <w:rsid w:val="00040FF5"/>
    <w:rsid w:val="00041434"/>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C0"/>
    <w:rsid w:val="00043BEF"/>
    <w:rsid w:val="00043C98"/>
    <w:rsid w:val="00043CED"/>
    <w:rsid w:val="00043CF2"/>
    <w:rsid w:val="00043D4D"/>
    <w:rsid w:val="000440E2"/>
    <w:rsid w:val="0004484F"/>
    <w:rsid w:val="00044B9C"/>
    <w:rsid w:val="00044DD9"/>
    <w:rsid w:val="00045063"/>
    <w:rsid w:val="00045098"/>
    <w:rsid w:val="000454D3"/>
    <w:rsid w:val="00045524"/>
    <w:rsid w:val="00045656"/>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53D"/>
    <w:rsid w:val="000648B3"/>
    <w:rsid w:val="00064A6B"/>
    <w:rsid w:val="00064B08"/>
    <w:rsid w:val="00064C27"/>
    <w:rsid w:val="0006525B"/>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C65"/>
    <w:rsid w:val="00076E50"/>
    <w:rsid w:val="000771BE"/>
    <w:rsid w:val="00077207"/>
    <w:rsid w:val="00077F7A"/>
    <w:rsid w:val="0008017A"/>
    <w:rsid w:val="000802A0"/>
    <w:rsid w:val="00080508"/>
    <w:rsid w:val="0008055B"/>
    <w:rsid w:val="00080A5A"/>
    <w:rsid w:val="00080A7A"/>
    <w:rsid w:val="00080C24"/>
    <w:rsid w:val="000811C0"/>
    <w:rsid w:val="00081382"/>
    <w:rsid w:val="00081660"/>
    <w:rsid w:val="0008179A"/>
    <w:rsid w:val="0008185E"/>
    <w:rsid w:val="00081871"/>
    <w:rsid w:val="000820E4"/>
    <w:rsid w:val="00082213"/>
    <w:rsid w:val="0008252E"/>
    <w:rsid w:val="0008256B"/>
    <w:rsid w:val="00082A88"/>
    <w:rsid w:val="00082CC8"/>
    <w:rsid w:val="00082D6F"/>
    <w:rsid w:val="00082F4C"/>
    <w:rsid w:val="000830A2"/>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82"/>
    <w:rsid w:val="00091073"/>
    <w:rsid w:val="000912E6"/>
    <w:rsid w:val="000915C7"/>
    <w:rsid w:val="00091645"/>
    <w:rsid w:val="00091F76"/>
    <w:rsid w:val="00092158"/>
    <w:rsid w:val="00092189"/>
    <w:rsid w:val="000925E3"/>
    <w:rsid w:val="00092CC4"/>
    <w:rsid w:val="00093023"/>
    <w:rsid w:val="000936A3"/>
    <w:rsid w:val="000936DA"/>
    <w:rsid w:val="0009398D"/>
    <w:rsid w:val="00093C7C"/>
    <w:rsid w:val="00093E98"/>
    <w:rsid w:val="00093F2E"/>
    <w:rsid w:val="0009414F"/>
    <w:rsid w:val="00094842"/>
    <w:rsid w:val="00094C21"/>
    <w:rsid w:val="0009506D"/>
    <w:rsid w:val="00095629"/>
    <w:rsid w:val="00095737"/>
    <w:rsid w:val="00095ACF"/>
    <w:rsid w:val="00095ADA"/>
    <w:rsid w:val="00095B4B"/>
    <w:rsid w:val="00095B7F"/>
    <w:rsid w:val="00095C18"/>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6626"/>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6D5"/>
    <w:rsid w:val="000B292D"/>
    <w:rsid w:val="000B2A12"/>
    <w:rsid w:val="000B2F59"/>
    <w:rsid w:val="000B2F7B"/>
    <w:rsid w:val="000B31B4"/>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48"/>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3D1"/>
    <w:rsid w:val="000D6693"/>
    <w:rsid w:val="000D66E4"/>
    <w:rsid w:val="000D69D6"/>
    <w:rsid w:val="000D77EE"/>
    <w:rsid w:val="000E00C3"/>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0"/>
    <w:rsid w:val="000F3375"/>
    <w:rsid w:val="000F33E9"/>
    <w:rsid w:val="000F35A7"/>
    <w:rsid w:val="000F3B09"/>
    <w:rsid w:val="000F3D24"/>
    <w:rsid w:val="000F3D40"/>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4F"/>
    <w:rsid w:val="00101FC2"/>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501"/>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1C29"/>
    <w:rsid w:val="001421BA"/>
    <w:rsid w:val="00142221"/>
    <w:rsid w:val="001425F4"/>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7271"/>
    <w:rsid w:val="00147742"/>
    <w:rsid w:val="00150080"/>
    <w:rsid w:val="00150118"/>
    <w:rsid w:val="00150189"/>
    <w:rsid w:val="00150A19"/>
    <w:rsid w:val="00150B3C"/>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927"/>
    <w:rsid w:val="00153FBE"/>
    <w:rsid w:val="001541F2"/>
    <w:rsid w:val="00154783"/>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C5D"/>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176"/>
    <w:rsid w:val="001A0711"/>
    <w:rsid w:val="001A09D7"/>
    <w:rsid w:val="001A0AD7"/>
    <w:rsid w:val="001A11F5"/>
    <w:rsid w:val="001A19CB"/>
    <w:rsid w:val="001A1F90"/>
    <w:rsid w:val="001A2020"/>
    <w:rsid w:val="001A2241"/>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77D"/>
    <w:rsid w:val="001D49AA"/>
    <w:rsid w:val="001D4B87"/>
    <w:rsid w:val="001D52AA"/>
    <w:rsid w:val="001D5354"/>
    <w:rsid w:val="001D5523"/>
    <w:rsid w:val="001D55FB"/>
    <w:rsid w:val="001D5DEB"/>
    <w:rsid w:val="001D64BF"/>
    <w:rsid w:val="001D6626"/>
    <w:rsid w:val="001D6C69"/>
    <w:rsid w:val="001D6C79"/>
    <w:rsid w:val="001D6F45"/>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5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3CF"/>
    <w:rsid w:val="002024C4"/>
    <w:rsid w:val="0020272B"/>
    <w:rsid w:val="00202786"/>
    <w:rsid w:val="00202D72"/>
    <w:rsid w:val="00202FE7"/>
    <w:rsid w:val="0020343F"/>
    <w:rsid w:val="00203609"/>
    <w:rsid w:val="00203B67"/>
    <w:rsid w:val="00203F87"/>
    <w:rsid w:val="002041F3"/>
    <w:rsid w:val="002042B9"/>
    <w:rsid w:val="002042D0"/>
    <w:rsid w:val="00204498"/>
    <w:rsid w:val="002046BA"/>
    <w:rsid w:val="00204887"/>
    <w:rsid w:val="002049A3"/>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857"/>
    <w:rsid w:val="002109A6"/>
    <w:rsid w:val="00210E4E"/>
    <w:rsid w:val="00210EAD"/>
    <w:rsid w:val="00210F45"/>
    <w:rsid w:val="00211962"/>
    <w:rsid w:val="00211C54"/>
    <w:rsid w:val="00212A4E"/>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477"/>
    <w:rsid w:val="00221655"/>
    <w:rsid w:val="00221788"/>
    <w:rsid w:val="00221AE7"/>
    <w:rsid w:val="00221C50"/>
    <w:rsid w:val="00222B5D"/>
    <w:rsid w:val="00222BF2"/>
    <w:rsid w:val="00222D9B"/>
    <w:rsid w:val="00222EF5"/>
    <w:rsid w:val="00223027"/>
    <w:rsid w:val="00223EA5"/>
    <w:rsid w:val="002244B2"/>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E0"/>
    <w:rsid w:val="00233A5E"/>
    <w:rsid w:val="00233E02"/>
    <w:rsid w:val="002340C2"/>
    <w:rsid w:val="00235083"/>
    <w:rsid w:val="002350B7"/>
    <w:rsid w:val="0023582A"/>
    <w:rsid w:val="00235E7F"/>
    <w:rsid w:val="00236117"/>
    <w:rsid w:val="002363C0"/>
    <w:rsid w:val="00236659"/>
    <w:rsid w:val="00236C6D"/>
    <w:rsid w:val="00236D69"/>
    <w:rsid w:val="002372E6"/>
    <w:rsid w:val="002377AB"/>
    <w:rsid w:val="0024007A"/>
    <w:rsid w:val="00240525"/>
    <w:rsid w:val="0024091D"/>
    <w:rsid w:val="00240E7D"/>
    <w:rsid w:val="0024193F"/>
    <w:rsid w:val="00241B91"/>
    <w:rsid w:val="00241D31"/>
    <w:rsid w:val="00242247"/>
    <w:rsid w:val="00242F0E"/>
    <w:rsid w:val="00242F4A"/>
    <w:rsid w:val="00243059"/>
    <w:rsid w:val="0024329D"/>
    <w:rsid w:val="002434A5"/>
    <w:rsid w:val="00243746"/>
    <w:rsid w:val="002439B9"/>
    <w:rsid w:val="002442C8"/>
    <w:rsid w:val="00244343"/>
    <w:rsid w:val="00244417"/>
    <w:rsid w:val="00244643"/>
    <w:rsid w:val="00244A7C"/>
    <w:rsid w:val="00244AA5"/>
    <w:rsid w:val="00244B8B"/>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229"/>
    <w:rsid w:val="002523A2"/>
    <w:rsid w:val="002523D5"/>
    <w:rsid w:val="0025335F"/>
    <w:rsid w:val="0025367F"/>
    <w:rsid w:val="00253734"/>
    <w:rsid w:val="00253B29"/>
    <w:rsid w:val="002541F6"/>
    <w:rsid w:val="002542E6"/>
    <w:rsid w:val="0025442A"/>
    <w:rsid w:val="00254478"/>
    <w:rsid w:val="00254695"/>
    <w:rsid w:val="00254ADD"/>
    <w:rsid w:val="00254DC9"/>
    <w:rsid w:val="002554D1"/>
    <w:rsid w:val="00255F6B"/>
    <w:rsid w:val="00255FEF"/>
    <w:rsid w:val="002562A9"/>
    <w:rsid w:val="00256AD3"/>
    <w:rsid w:val="00257215"/>
    <w:rsid w:val="00257953"/>
    <w:rsid w:val="00257C61"/>
    <w:rsid w:val="00257E8F"/>
    <w:rsid w:val="0026003A"/>
    <w:rsid w:val="002600EC"/>
    <w:rsid w:val="002605E5"/>
    <w:rsid w:val="002605EA"/>
    <w:rsid w:val="00260D34"/>
    <w:rsid w:val="00260D89"/>
    <w:rsid w:val="0026116C"/>
    <w:rsid w:val="00261294"/>
    <w:rsid w:val="00261640"/>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1F"/>
    <w:rsid w:val="00265593"/>
    <w:rsid w:val="002655DC"/>
    <w:rsid w:val="0026590B"/>
    <w:rsid w:val="00265A37"/>
    <w:rsid w:val="00265F13"/>
    <w:rsid w:val="0026699E"/>
    <w:rsid w:val="00266A5F"/>
    <w:rsid w:val="00266C52"/>
    <w:rsid w:val="00266D60"/>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F27"/>
    <w:rsid w:val="00274D2D"/>
    <w:rsid w:val="002750F3"/>
    <w:rsid w:val="002752F5"/>
    <w:rsid w:val="00275573"/>
    <w:rsid w:val="0027578D"/>
    <w:rsid w:val="0027581C"/>
    <w:rsid w:val="0027611D"/>
    <w:rsid w:val="00276332"/>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1E4C"/>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979B0"/>
    <w:rsid w:val="002A0007"/>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635"/>
    <w:rsid w:val="002B072C"/>
    <w:rsid w:val="002B0B5E"/>
    <w:rsid w:val="002B0B95"/>
    <w:rsid w:val="002B1686"/>
    <w:rsid w:val="002B191C"/>
    <w:rsid w:val="002B1B41"/>
    <w:rsid w:val="002B1C2E"/>
    <w:rsid w:val="002B231D"/>
    <w:rsid w:val="002B24EF"/>
    <w:rsid w:val="002B2ABB"/>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704"/>
    <w:rsid w:val="002D0896"/>
    <w:rsid w:val="002D1594"/>
    <w:rsid w:val="002D1742"/>
    <w:rsid w:val="002D1859"/>
    <w:rsid w:val="002D19EF"/>
    <w:rsid w:val="002D2305"/>
    <w:rsid w:val="002D240E"/>
    <w:rsid w:val="002D2B93"/>
    <w:rsid w:val="002D31A9"/>
    <w:rsid w:val="002D34AD"/>
    <w:rsid w:val="002D3762"/>
    <w:rsid w:val="002D3873"/>
    <w:rsid w:val="002D38FC"/>
    <w:rsid w:val="002D3C2E"/>
    <w:rsid w:val="002D3F14"/>
    <w:rsid w:val="002D4489"/>
    <w:rsid w:val="002D44F7"/>
    <w:rsid w:val="002D48F2"/>
    <w:rsid w:val="002D4F1F"/>
    <w:rsid w:val="002D504C"/>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1B"/>
    <w:rsid w:val="002E1A25"/>
    <w:rsid w:val="002E1A56"/>
    <w:rsid w:val="002E1AFF"/>
    <w:rsid w:val="002E2033"/>
    <w:rsid w:val="002E21AE"/>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96"/>
    <w:rsid w:val="002E68D7"/>
    <w:rsid w:val="002E6967"/>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003"/>
    <w:rsid w:val="00302540"/>
    <w:rsid w:val="00302857"/>
    <w:rsid w:val="00302974"/>
    <w:rsid w:val="003029C2"/>
    <w:rsid w:val="00303045"/>
    <w:rsid w:val="0030315B"/>
    <w:rsid w:val="0030326E"/>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1121"/>
    <w:rsid w:val="00312488"/>
    <w:rsid w:val="00312511"/>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2FD7"/>
    <w:rsid w:val="00323018"/>
    <w:rsid w:val="003233FD"/>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78F"/>
    <w:rsid w:val="003308AB"/>
    <w:rsid w:val="00331239"/>
    <w:rsid w:val="0033139A"/>
    <w:rsid w:val="00331A9B"/>
    <w:rsid w:val="003325FD"/>
    <w:rsid w:val="00332804"/>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74E"/>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902"/>
    <w:rsid w:val="00361AB0"/>
    <w:rsid w:val="00361AE3"/>
    <w:rsid w:val="00361B85"/>
    <w:rsid w:val="00362379"/>
    <w:rsid w:val="00362C06"/>
    <w:rsid w:val="00362FC9"/>
    <w:rsid w:val="003630A0"/>
    <w:rsid w:val="003630B2"/>
    <w:rsid w:val="00363462"/>
    <w:rsid w:val="00363820"/>
    <w:rsid w:val="00363883"/>
    <w:rsid w:val="00363BFC"/>
    <w:rsid w:val="00364424"/>
    <w:rsid w:val="00364AFD"/>
    <w:rsid w:val="00364B7E"/>
    <w:rsid w:val="00364E71"/>
    <w:rsid w:val="00365424"/>
    <w:rsid w:val="003658EA"/>
    <w:rsid w:val="00365B6F"/>
    <w:rsid w:val="00365DA4"/>
    <w:rsid w:val="00365F5A"/>
    <w:rsid w:val="00366505"/>
    <w:rsid w:val="00366510"/>
    <w:rsid w:val="00366ABA"/>
    <w:rsid w:val="00366B48"/>
    <w:rsid w:val="003670CE"/>
    <w:rsid w:val="00367530"/>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4C"/>
    <w:rsid w:val="00394374"/>
    <w:rsid w:val="00394581"/>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17FB"/>
    <w:rsid w:val="003A1899"/>
    <w:rsid w:val="003A21BA"/>
    <w:rsid w:val="003A2572"/>
    <w:rsid w:val="003A2622"/>
    <w:rsid w:val="003A277E"/>
    <w:rsid w:val="003A27F2"/>
    <w:rsid w:val="003A27F6"/>
    <w:rsid w:val="003A2A5C"/>
    <w:rsid w:val="003A2BDC"/>
    <w:rsid w:val="003A2F8E"/>
    <w:rsid w:val="003A33B7"/>
    <w:rsid w:val="003A37BD"/>
    <w:rsid w:val="003A3D7E"/>
    <w:rsid w:val="003A3DEF"/>
    <w:rsid w:val="003A447B"/>
    <w:rsid w:val="003A501B"/>
    <w:rsid w:val="003A5437"/>
    <w:rsid w:val="003A5760"/>
    <w:rsid w:val="003A586D"/>
    <w:rsid w:val="003A593C"/>
    <w:rsid w:val="003A5F3F"/>
    <w:rsid w:val="003A6212"/>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67"/>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E11"/>
    <w:rsid w:val="003F0396"/>
    <w:rsid w:val="003F0DB4"/>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2B4"/>
    <w:rsid w:val="00405432"/>
    <w:rsid w:val="004055B3"/>
    <w:rsid w:val="004057A6"/>
    <w:rsid w:val="0040591E"/>
    <w:rsid w:val="00405A42"/>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4FEA"/>
    <w:rsid w:val="00415047"/>
    <w:rsid w:val="004151C6"/>
    <w:rsid w:val="0041532A"/>
    <w:rsid w:val="00415D0A"/>
    <w:rsid w:val="00415F3D"/>
    <w:rsid w:val="00416375"/>
    <w:rsid w:val="004167E7"/>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27843"/>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5D46"/>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832"/>
    <w:rsid w:val="00467D95"/>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BE0"/>
    <w:rsid w:val="00471D41"/>
    <w:rsid w:val="00471D69"/>
    <w:rsid w:val="00472492"/>
    <w:rsid w:val="004725FA"/>
    <w:rsid w:val="0047268F"/>
    <w:rsid w:val="00472767"/>
    <w:rsid w:val="00472F34"/>
    <w:rsid w:val="004738D8"/>
    <w:rsid w:val="00473C28"/>
    <w:rsid w:val="00473D01"/>
    <w:rsid w:val="00474366"/>
    <w:rsid w:val="004748C9"/>
    <w:rsid w:val="00474B58"/>
    <w:rsid w:val="00474B64"/>
    <w:rsid w:val="00474F4D"/>
    <w:rsid w:val="00475B48"/>
    <w:rsid w:val="00475B52"/>
    <w:rsid w:val="00475D95"/>
    <w:rsid w:val="00476654"/>
    <w:rsid w:val="0047670B"/>
    <w:rsid w:val="004770F6"/>
    <w:rsid w:val="004771A2"/>
    <w:rsid w:val="00477B29"/>
    <w:rsid w:val="00480177"/>
    <w:rsid w:val="00480BAB"/>
    <w:rsid w:val="00480BD9"/>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7395"/>
    <w:rsid w:val="00487536"/>
    <w:rsid w:val="0048784C"/>
    <w:rsid w:val="00487DDA"/>
    <w:rsid w:val="00487E2B"/>
    <w:rsid w:val="0049035D"/>
    <w:rsid w:val="004907C8"/>
    <w:rsid w:val="004907F2"/>
    <w:rsid w:val="00490B3D"/>
    <w:rsid w:val="00490BF9"/>
    <w:rsid w:val="00491060"/>
    <w:rsid w:val="004915AB"/>
    <w:rsid w:val="00491615"/>
    <w:rsid w:val="00491F71"/>
    <w:rsid w:val="0049279E"/>
    <w:rsid w:val="00492D74"/>
    <w:rsid w:val="00492F53"/>
    <w:rsid w:val="00493230"/>
    <w:rsid w:val="0049323A"/>
    <w:rsid w:val="00493373"/>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6BF"/>
    <w:rsid w:val="004A07DF"/>
    <w:rsid w:val="004A0C46"/>
    <w:rsid w:val="004A0CA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484"/>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9F"/>
    <w:rsid w:val="004B28AF"/>
    <w:rsid w:val="004B2C97"/>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08E"/>
    <w:rsid w:val="004B71D4"/>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FC5"/>
    <w:rsid w:val="004D5836"/>
    <w:rsid w:val="004D6033"/>
    <w:rsid w:val="004D67CF"/>
    <w:rsid w:val="004D691D"/>
    <w:rsid w:val="004D6AC6"/>
    <w:rsid w:val="004D6CB2"/>
    <w:rsid w:val="004D72CE"/>
    <w:rsid w:val="004D744D"/>
    <w:rsid w:val="004D7819"/>
    <w:rsid w:val="004E04B9"/>
    <w:rsid w:val="004E0E48"/>
    <w:rsid w:val="004E10D8"/>
    <w:rsid w:val="004E1209"/>
    <w:rsid w:val="004E21BF"/>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A32"/>
    <w:rsid w:val="004E5B49"/>
    <w:rsid w:val="004E5FB4"/>
    <w:rsid w:val="004E63B7"/>
    <w:rsid w:val="004E644F"/>
    <w:rsid w:val="004E6719"/>
    <w:rsid w:val="004E68DE"/>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591"/>
    <w:rsid w:val="00513848"/>
    <w:rsid w:val="005139DF"/>
    <w:rsid w:val="00513A7F"/>
    <w:rsid w:val="005141A1"/>
    <w:rsid w:val="00514426"/>
    <w:rsid w:val="00514B3D"/>
    <w:rsid w:val="00515025"/>
    <w:rsid w:val="005150A6"/>
    <w:rsid w:val="0051555F"/>
    <w:rsid w:val="005159A7"/>
    <w:rsid w:val="00515AC7"/>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BA"/>
    <w:rsid w:val="005256A1"/>
    <w:rsid w:val="00525A3B"/>
    <w:rsid w:val="00525F04"/>
    <w:rsid w:val="00525FF6"/>
    <w:rsid w:val="00526584"/>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521"/>
    <w:rsid w:val="00534659"/>
    <w:rsid w:val="00534856"/>
    <w:rsid w:val="00534CDD"/>
    <w:rsid w:val="00534EB6"/>
    <w:rsid w:val="00535C08"/>
    <w:rsid w:val="00535D0D"/>
    <w:rsid w:val="00535F67"/>
    <w:rsid w:val="00536072"/>
    <w:rsid w:val="0053652F"/>
    <w:rsid w:val="00536E27"/>
    <w:rsid w:val="00536EC0"/>
    <w:rsid w:val="005371F2"/>
    <w:rsid w:val="0053749B"/>
    <w:rsid w:val="005376E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40F"/>
    <w:rsid w:val="00544B6C"/>
    <w:rsid w:val="00544EFF"/>
    <w:rsid w:val="00545911"/>
    <w:rsid w:val="00545F08"/>
    <w:rsid w:val="005460DD"/>
    <w:rsid w:val="005460FD"/>
    <w:rsid w:val="005464C9"/>
    <w:rsid w:val="005469DF"/>
    <w:rsid w:val="00546E6D"/>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214"/>
    <w:rsid w:val="0056240B"/>
    <w:rsid w:val="005625F3"/>
    <w:rsid w:val="0056299D"/>
    <w:rsid w:val="00562AB9"/>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635"/>
    <w:rsid w:val="0057279F"/>
    <w:rsid w:val="00572B08"/>
    <w:rsid w:val="00572C65"/>
    <w:rsid w:val="00572C7F"/>
    <w:rsid w:val="005730EF"/>
    <w:rsid w:val="00573593"/>
    <w:rsid w:val="005739BF"/>
    <w:rsid w:val="00573E76"/>
    <w:rsid w:val="00574700"/>
    <w:rsid w:val="00574DAE"/>
    <w:rsid w:val="00575059"/>
    <w:rsid w:val="00575245"/>
    <w:rsid w:val="005760E4"/>
    <w:rsid w:val="00576332"/>
    <w:rsid w:val="00577273"/>
    <w:rsid w:val="0057777E"/>
    <w:rsid w:val="00577A47"/>
    <w:rsid w:val="00577E21"/>
    <w:rsid w:val="005800A8"/>
    <w:rsid w:val="005805E6"/>
    <w:rsid w:val="00580971"/>
    <w:rsid w:val="005809D2"/>
    <w:rsid w:val="00580D47"/>
    <w:rsid w:val="00580E0E"/>
    <w:rsid w:val="00580F99"/>
    <w:rsid w:val="00581628"/>
    <w:rsid w:val="005817E4"/>
    <w:rsid w:val="00581AB9"/>
    <w:rsid w:val="00581AC8"/>
    <w:rsid w:val="00581CD4"/>
    <w:rsid w:val="00581EED"/>
    <w:rsid w:val="00581F6A"/>
    <w:rsid w:val="0058243B"/>
    <w:rsid w:val="0058254B"/>
    <w:rsid w:val="005826DF"/>
    <w:rsid w:val="005829DE"/>
    <w:rsid w:val="00582A53"/>
    <w:rsid w:val="00582EFF"/>
    <w:rsid w:val="00583443"/>
    <w:rsid w:val="0058353D"/>
    <w:rsid w:val="00583D02"/>
    <w:rsid w:val="00583D55"/>
    <w:rsid w:val="00583E6D"/>
    <w:rsid w:val="00584391"/>
    <w:rsid w:val="005844C1"/>
    <w:rsid w:val="005848B4"/>
    <w:rsid w:val="00584FC8"/>
    <w:rsid w:val="005850BB"/>
    <w:rsid w:val="00585DC7"/>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64D"/>
    <w:rsid w:val="005B1861"/>
    <w:rsid w:val="005B1FE2"/>
    <w:rsid w:val="005B25A1"/>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8EA"/>
    <w:rsid w:val="005D0AAB"/>
    <w:rsid w:val="005D0FF6"/>
    <w:rsid w:val="005D13DF"/>
    <w:rsid w:val="005D13F4"/>
    <w:rsid w:val="005D143A"/>
    <w:rsid w:val="005D18AF"/>
    <w:rsid w:val="005D194B"/>
    <w:rsid w:val="005D198D"/>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88F"/>
    <w:rsid w:val="005D6A0F"/>
    <w:rsid w:val="005D6D5E"/>
    <w:rsid w:val="005D71E5"/>
    <w:rsid w:val="005D7774"/>
    <w:rsid w:val="005D7B1F"/>
    <w:rsid w:val="005D7D2E"/>
    <w:rsid w:val="005E0114"/>
    <w:rsid w:val="005E028F"/>
    <w:rsid w:val="005E0295"/>
    <w:rsid w:val="005E03EC"/>
    <w:rsid w:val="005E1034"/>
    <w:rsid w:val="005E16B2"/>
    <w:rsid w:val="005E1819"/>
    <w:rsid w:val="005E1A06"/>
    <w:rsid w:val="005E1D55"/>
    <w:rsid w:val="005E1F82"/>
    <w:rsid w:val="005E2132"/>
    <w:rsid w:val="005E25EC"/>
    <w:rsid w:val="005E2636"/>
    <w:rsid w:val="005E2651"/>
    <w:rsid w:val="005E29F2"/>
    <w:rsid w:val="005E3009"/>
    <w:rsid w:val="005E3148"/>
    <w:rsid w:val="005E3272"/>
    <w:rsid w:val="005E3513"/>
    <w:rsid w:val="005E389D"/>
    <w:rsid w:val="005E3C3C"/>
    <w:rsid w:val="005E444F"/>
    <w:rsid w:val="005E4794"/>
    <w:rsid w:val="005E4B64"/>
    <w:rsid w:val="005E4C15"/>
    <w:rsid w:val="005E4C4B"/>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2F0C"/>
    <w:rsid w:val="00613293"/>
    <w:rsid w:val="00613331"/>
    <w:rsid w:val="00613418"/>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55"/>
    <w:rsid w:val="0062337B"/>
    <w:rsid w:val="0062361D"/>
    <w:rsid w:val="00623751"/>
    <w:rsid w:val="006237B3"/>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5E"/>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7B1E"/>
    <w:rsid w:val="00637D3A"/>
    <w:rsid w:val="00637E2D"/>
    <w:rsid w:val="00637E83"/>
    <w:rsid w:val="00640651"/>
    <w:rsid w:val="00640D28"/>
    <w:rsid w:val="00640FAF"/>
    <w:rsid w:val="00641066"/>
    <w:rsid w:val="0064137A"/>
    <w:rsid w:val="006413B8"/>
    <w:rsid w:val="006413E2"/>
    <w:rsid w:val="00641C20"/>
    <w:rsid w:val="00641DDF"/>
    <w:rsid w:val="00641E01"/>
    <w:rsid w:val="00641E8A"/>
    <w:rsid w:val="00642146"/>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761"/>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4AE9"/>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4F81"/>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E31"/>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2C08"/>
    <w:rsid w:val="006E317D"/>
    <w:rsid w:val="006E327C"/>
    <w:rsid w:val="006E3405"/>
    <w:rsid w:val="006E3478"/>
    <w:rsid w:val="006E3842"/>
    <w:rsid w:val="006E38E4"/>
    <w:rsid w:val="006E3C14"/>
    <w:rsid w:val="006E3C3C"/>
    <w:rsid w:val="006E3D0C"/>
    <w:rsid w:val="006E3F17"/>
    <w:rsid w:val="006E4414"/>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3B26"/>
    <w:rsid w:val="006F41CF"/>
    <w:rsid w:val="006F43F2"/>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3FA5"/>
    <w:rsid w:val="00704070"/>
    <w:rsid w:val="00704A70"/>
    <w:rsid w:val="00704D06"/>
    <w:rsid w:val="007051CD"/>
    <w:rsid w:val="00705C3F"/>
    <w:rsid w:val="007065C2"/>
    <w:rsid w:val="00706C4E"/>
    <w:rsid w:val="00706D52"/>
    <w:rsid w:val="00707318"/>
    <w:rsid w:val="007078B8"/>
    <w:rsid w:val="00707D86"/>
    <w:rsid w:val="00707EC4"/>
    <w:rsid w:val="0071022D"/>
    <w:rsid w:val="00710444"/>
    <w:rsid w:val="00710BA8"/>
    <w:rsid w:val="00710F7E"/>
    <w:rsid w:val="0071114B"/>
    <w:rsid w:val="007117A7"/>
    <w:rsid w:val="00711931"/>
    <w:rsid w:val="00711C5E"/>
    <w:rsid w:val="00711D01"/>
    <w:rsid w:val="00712317"/>
    <w:rsid w:val="007128E5"/>
    <w:rsid w:val="00713222"/>
    <w:rsid w:val="00713817"/>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AC1"/>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55D"/>
    <w:rsid w:val="007407B5"/>
    <w:rsid w:val="007409BD"/>
    <w:rsid w:val="00740A1D"/>
    <w:rsid w:val="00740C2E"/>
    <w:rsid w:val="00740F80"/>
    <w:rsid w:val="0074106C"/>
    <w:rsid w:val="007412CD"/>
    <w:rsid w:val="00741649"/>
    <w:rsid w:val="00741A43"/>
    <w:rsid w:val="00741AEF"/>
    <w:rsid w:val="00742457"/>
    <w:rsid w:val="00742572"/>
    <w:rsid w:val="0074287A"/>
    <w:rsid w:val="00742B34"/>
    <w:rsid w:val="00742B70"/>
    <w:rsid w:val="00743171"/>
    <w:rsid w:val="007438FA"/>
    <w:rsid w:val="00743967"/>
    <w:rsid w:val="007440C9"/>
    <w:rsid w:val="00744210"/>
    <w:rsid w:val="00744CF4"/>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72F0"/>
    <w:rsid w:val="00767A7A"/>
    <w:rsid w:val="00767AF9"/>
    <w:rsid w:val="00767CC1"/>
    <w:rsid w:val="007700CE"/>
    <w:rsid w:val="007702A7"/>
    <w:rsid w:val="007704B5"/>
    <w:rsid w:val="00770635"/>
    <w:rsid w:val="00770EB7"/>
    <w:rsid w:val="007710A7"/>
    <w:rsid w:val="007710F0"/>
    <w:rsid w:val="0077119B"/>
    <w:rsid w:val="00771E6C"/>
    <w:rsid w:val="00771F63"/>
    <w:rsid w:val="007721C2"/>
    <w:rsid w:val="00772269"/>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3CF"/>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2AD"/>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2F52"/>
    <w:rsid w:val="007D3021"/>
    <w:rsid w:val="007D307D"/>
    <w:rsid w:val="007D3081"/>
    <w:rsid w:val="007D344F"/>
    <w:rsid w:val="007D36F1"/>
    <w:rsid w:val="007D389E"/>
    <w:rsid w:val="007D3B91"/>
    <w:rsid w:val="007D4034"/>
    <w:rsid w:val="007D433B"/>
    <w:rsid w:val="007D446C"/>
    <w:rsid w:val="007D4DB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62ED"/>
    <w:rsid w:val="00816567"/>
    <w:rsid w:val="008172CA"/>
    <w:rsid w:val="00820157"/>
    <w:rsid w:val="00820419"/>
    <w:rsid w:val="00820750"/>
    <w:rsid w:val="00821064"/>
    <w:rsid w:val="008219EB"/>
    <w:rsid w:val="00821EFF"/>
    <w:rsid w:val="0082209F"/>
    <w:rsid w:val="00822231"/>
    <w:rsid w:val="00822378"/>
    <w:rsid w:val="0082244B"/>
    <w:rsid w:val="0082260C"/>
    <w:rsid w:val="00822626"/>
    <w:rsid w:val="008227E7"/>
    <w:rsid w:val="00822EC7"/>
    <w:rsid w:val="008236E8"/>
    <w:rsid w:val="00823997"/>
    <w:rsid w:val="00823D03"/>
    <w:rsid w:val="00824066"/>
    <w:rsid w:val="00824484"/>
    <w:rsid w:val="00824974"/>
    <w:rsid w:val="00824A14"/>
    <w:rsid w:val="00824CCA"/>
    <w:rsid w:val="00824D34"/>
    <w:rsid w:val="0082518B"/>
    <w:rsid w:val="008258E0"/>
    <w:rsid w:val="0082591D"/>
    <w:rsid w:val="00825BF4"/>
    <w:rsid w:val="00825C90"/>
    <w:rsid w:val="00825FF6"/>
    <w:rsid w:val="00826271"/>
    <w:rsid w:val="00826564"/>
    <w:rsid w:val="008265AF"/>
    <w:rsid w:val="0082671C"/>
    <w:rsid w:val="00826A82"/>
    <w:rsid w:val="00826DB2"/>
    <w:rsid w:val="00827199"/>
    <w:rsid w:val="0082727B"/>
    <w:rsid w:val="00827540"/>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4622"/>
    <w:rsid w:val="008353DE"/>
    <w:rsid w:val="00835C83"/>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2D3"/>
    <w:rsid w:val="00867610"/>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1F"/>
    <w:rsid w:val="00877B56"/>
    <w:rsid w:val="00877BF2"/>
    <w:rsid w:val="00877FB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5"/>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04C"/>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452"/>
    <w:rsid w:val="008B49CB"/>
    <w:rsid w:val="008B5089"/>
    <w:rsid w:val="008B5622"/>
    <w:rsid w:val="008B5860"/>
    <w:rsid w:val="008B5927"/>
    <w:rsid w:val="008B5CAE"/>
    <w:rsid w:val="008B5DCA"/>
    <w:rsid w:val="008B626C"/>
    <w:rsid w:val="008B6618"/>
    <w:rsid w:val="008B6922"/>
    <w:rsid w:val="008B7375"/>
    <w:rsid w:val="008B754E"/>
    <w:rsid w:val="008C0127"/>
    <w:rsid w:val="008C036B"/>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3EEC"/>
    <w:rsid w:val="008D4415"/>
    <w:rsid w:val="008D46EF"/>
    <w:rsid w:val="008D4B87"/>
    <w:rsid w:val="008D56C5"/>
    <w:rsid w:val="008D6865"/>
    <w:rsid w:val="008D7013"/>
    <w:rsid w:val="008D73FE"/>
    <w:rsid w:val="008D740C"/>
    <w:rsid w:val="008D75BD"/>
    <w:rsid w:val="008D77CF"/>
    <w:rsid w:val="008D7960"/>
    <w:rsid w:val="008D7E97"/>
    <w:rsid w:val="008E00D0"/>
    <w:rsid w:val="008E00DA"/>
    <w:rsid w:val="008E0B84"/>
    <w:rsid w:val="008E1677"/>
    <w:rsid w:val="008E1B19"/>
    <w:rsid w:val="008E1FF7"/>
    <w:rsid w:val="008E21F4"/>
    <w:rsid w:val="008E2366"/>
    <w:rsid w:val="008E29EC"/>
    <w:rsid w:val="008E2AA5"/>
    <w:rsid w:val="008E2F14"/>
    <w:rsid w:val="008E3481"/>
    <w:rsid w:val="008E34F8"/>
    <w:rsid w:val="008E3526"/>
    <w:rsid w:val="008E37AF"/>
    <w:rsid w:val="008E3860"/>
    <w:rsid w:val="008E4E4C"/>
    <w:rsid w:val="008E5120"/>
    <w:rsid w:val="008E5216"/>
    <w:rsid w:val="008E6543"/>
    <w:rsid w:val="008E6697"/>
    <w:rsid w:val="008E66BF"/>
    <w:rsid w:val="008E6786"/>
    <w:rsid w:val="008E68BE"/>
    <w:rsid w:val="008E71D6"/>
    <w:rsid w:val="008E7706"/>
    <w:rsid w:val="008E7873"/>
    <w:rsid w:val="008E7ADF"/>
    <w:rsid w:val="008F040E"/>
    <w:rsid w:val="008F047A"/>
    <w:rsid w:val="008F0617"/>
    <w:rsid w:val="008F07EC"/>
    <w:rsid w:val="008F0829"/>
    <w:rsid w:val="008F0B96"/>
    <w:rsid w:val="008F1185"/>
    <w:rsid w:val="008F12B0"/>
    <w:rsid w:val="008F163C"/>
    <w:rsid w:val="008F16C7"/>
    <w:rsid w:val="008F17E0"/>
    <w:rsid w:val="008F1981"/>
    <w:rsid w:val="008F1C3C"/>
    <w:rsid w:val="008F1C58"/>
    <w:rsid w:val="008F1E6D"/>
    <w:rsid w:val="008F1F5F"/>
    <w:rsid w:val="008F28E2"/>
    <w:rsid w:val="008F28FE"/>
    <w:rsid w:val="008F2A52"/>
    <w:rsid w:val="008F2FB2"/>
    <w:rsid w:val="008F300A"/>
    <w:rsid w:val="008F339A"/>
    <w:rsid w:val="008F416B"/>
    <w:rsid w:val="008F417A"/>
    <w:rsid w:val="008F4236"/>
    <w:rsid w:val="008F47AE"/>
    <w:rsid w:val="008F4AAC"/>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3FA"/>
    <w:rsid w:val="009016F0"/>
    <w:rsid w:val="009017C3"/>
    <w:rsid w:val="009025BD"/>
    <w:rsid w:val="00902707"/>
    <w:rsid w:val="00903938"/>
    <w:rsid w:val="0090427C"/>
    <w:rsid w:val="0090438E"/>
    <w:rsid w:val="00904727"/>
    <w:rsid w:val="00904A45"/>
    <w:rsid w:val="00904CD9"/>
    <w:rsid w:val="00904CF8"/>
    <w:rsid w:val="00904FB5"/>
    <w:rsid w:val="009053D1"/>
    <w:rsid w:val="00905410"/>
    <w:rsid w:val="0090566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40B"/>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3EF"/>
    <w:rsid w:val="009215F6"/>
    <w:rsid w:val="00921A89"/>
    <w:rsid w:val="00921B69"/>
    <w:rsid w:val="00921BF4"/>
    <w:rsid w:val="009220CB"/>
    <w:rsid w:val="0092253F"/>
    <w:rsid w:val="00922724"/>
    <w:rsid w:val="009229FF"/>
    <w:rsid w:val="00922D51"/>
    <w:rsid w:val="009232D1"/>
    <w:rsid w:val="009234DD"/>
    <w:rsid w:val="00923554"/>
    <w:rsid w:val="00923FF9"/>
    <w:rsid w:val="0092438F"/>
    <w:rsid w:val="0092465A"/>
    <w:rsid w:val="00924917"/>
    <w:rsid w:val="00924ADD"/>
    <w:rsid w:val="00924D25"/>
    <w:rsid w:val="00924F0C"/>
    <w:rsid w:val="0092537A"/>
    <w:rsid w:val="009259B3"/>
    <w:rsid w:val="00925BA7"/>
    <w:rsid w:val="00925C1E"/>
    <w:rsid w:val="00925DAE"/>
    <w:rsid w:val="00925DE7"/>
    <w:rsid w:val="00925E59"/>
    <w:rsid w:val="00926867"/>
    <w:rsid w:val="00926957"/>
    <w:rsid w:val="00927215"/>
    <w:rsid w:val="009272CA"/>
    <w:rsid w:val="009273A3"/>
    <w:rsid w:val="00927BBE"/>
    <w:rsid w:val="00930093"/>
    <w:rsid w:val="00930157"/>
    <w:rsid w:val="009306E9"/>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EE2"/>
    <w:rsid w:val="009460FC"/>
    <w:rsid w:val="00946155"/>
    <w:rsid w:val="0094680A"/>
    <w:rsid w:val="00946DE0"/>
    <w:rsid w:val="0094718C"/>
    <w:rsid w:val="00947483"/>
    <w:rsid w:val="00947ABC"/>
    <w:rsid w:val="00947B2F"/>
    <w:rsid w:val="00947E1E"/>
    <w:rsid w:val="009503B7"/>
    <w:rsid w:val="00950719"/>
    <w:rsid w:val="00950E22"/>
    <w:rsid w:val="00950F1A"/>
    <w:rsid w:val="009510AC"/>
    <w:rsid w:val="0095111A"/>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904"/>
    <w:rsid w:val="00955CEF"/>
    <w:rsid w:val="00955E0A"/>
    <w:rsid w:val="00957163"/>
    <w:rsid w:val="009572A0"/>
    <w:rsid w:val="0095730F"/>
    <w:rsid w:val="009573B9"/>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0BE"/>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0D22"/>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114B"/>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135F"/>
    <w:rsid w:val="009C1806"/>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154"/>
    <w:rsid w:val="009D22CE"/>
    <w:rsid w:val="009D25DB"/>
    <w:rsid w:val="009D2AEB"/>
    <w:rsid w:val="009D2C88"/>
    <w:rsid w:val="009D2D4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5E"/>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944"/>
    <w:rsid w:val="009F0A8E"/>
    <w:rsid w:val="009F0ACC"/>
    <w:rsid w:val="009F0ED4"/>
    <w:rsid w:val="009F1909"/>
    <w:rsid w:val="009F1F5E"/>
    <w:rsid w:val="009F1FC7"/>
    <w:rsid w:val="009F285B"/>
    <w:rsid w:val="009F3277"/>
    <w:rsid w:val="009F33FE"/>
    <w:rsid w:val="009F3718"/>
    <w:rsid w:val="009F3804"/>
    <w:rsid w:val="009F3A56"/>
    <w:rsid w:val="009F3FD2"/>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5F5"/>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D9B"/>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8C3"/>
    <w:rsid w:val="00A12A4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5F40"/>
    <w:rsid w:val="00A16661"/>
    <w:rsid w:val="00A1696F"/>
    <w:rsid w:val="00A169A5"/>
    <w:rsid w:val="00A169D6"/>
    <w:rsid w:val="00A16C3F"/>
    <w:rsid w:val="00A16E4E"/>
    <w:rsid w:val="00A16E67"/>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619"/>
    <w:rsid w:val="00A2487E"/>
    <w:rsid w:val="00A24C92"/>
    <w:rsid w:val="00A24F88"/>
    <w:rsid w:val="00A24F8B"/>
    <w:rsid w:val="00A250C7"/>
    <w:rsid w:val="00A257C7"/>
    <w:rsid w:val="00A258A3"/>
    <w:rsid w:val="00A259F1"/>
    <w:rsid w:val="00A26032"/>
    <w:rsid w:val="00A2658A"/>
    <w:rsid w:val="00A266D8"/>
    <w:rsid w:val="00A2686A"/>
    <w:rsid w:val="00A2738A"/>
    <w:rsid w:val="00A27C2D"/>
    <w:rsid w:val="00A27CCC"/>
    <w:rsid w:val="00A304CC"/>
    <w:rsid w:val="00A305B6"/>
    <w:rsid w:val="00A3081F"/>
    <w:rsid w:val="00A30883"/>
    <w:rsid w:val="00A30C14"/>
    <w:rsid w:val="00A30E3E"/>
    <w:rsid w:val="00A30FA9"/>
    <w:rsid w:val="00A314C1"/>
    <w:rsid w:val="00A31567"/>
    <w:rsid w:val="00A3173C"/>
    <w:rsid w:val="00A31A87"/>
    <w:rsid w:val="00A31ADB"/>
    <w:rsid w:val="00A31B0B"/>
    <w:rsid w:val="00A31D69"/>
    <w:rsid w:val="00A32476"/>
    <w:rsid w:val="00A32498"/>
    <w:rsid w:val="00A3256F"/>
    <w:rsid w:val="00A326BD"/>
    <w:rsid w:val="00A32C56"/>
    <w:rsid w:val="00A32C98"/>
    <w:rsid w:val="00A32D3E"/>
    <w:rsid w:val="00A3310A"/>
    <w:rsid w:val="00A3378D"/>
    <w:rsid w:val="00A33A17"/>
    <w:rsid w:val="00A33CD4"/>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469"/>
    <w:rsid w:val="00A47919"/>
    <w:rsid w:val="00A47A51"/>
    <w:rsid w:val="00A47AC2"/>
    <w:rsid w:val="00A47ADB"/>
    <w:rsid w:val="00A47F69"/>
    <w:rsid w:val="00A501A8"/>
    <w:rsid w:val="00A5045D"/>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AE9"/>
    <w:rsid w:val="00A60C2C"/>
    <w:rsid w:val="00A61088"/>
    <w:rsid w:val="00A61426"/>
    <w:rsid w:val="00A6174E"/>
    <w:rsid w:val="00A61915"/>
    <w:rsid w:val="00A622E4"/>
    <w:rsid w:val="00A62424"/>
    <w:rsid w:val="00A62A08"/>
    <w:rsid w:val="00A62AAC"/>
    <w:rsid w:val="00A630CB"/>
    <w:rsid w:val="00A6336B"/>
    <w:rsid w:val="00A63430"/>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98C"/>
    <w:rsid w:val="00A65E7F"/>
    <w:rsid w:val="00A66562"/>
    <w:rsid w:val="00A66625"/>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41E"/>
    <w:rsid w:val="00A87585"/>
    <w:rsid w:val="00A87982"/>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AAE"/>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E17"/>
    <w:rsid w:val="00AF4F57"/>
    <w:rsid w:val="00AF50EE"/>
    <w:rsid w:val="00AF5562"/>
    <w:rsid w:val="00AF57F1"/>
    <w:rsid w:val="00AF59B6"/>
    <w:rsid w:val="00AF6250"/>
    <w:rsid w:val="00AF633C"/>
    <w:rsid w:val="00AF655B"/>
    <w:rsid w:val="00AF66E5"/>
    <w:rsid w:val="00AF6884"/>
    <w:rsid w:val="00AF6963"/>
    <w:rsid w:val="00AF6C40"/>
    <w:rsid w:val="00AF70FC"/>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75D"/>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68E"/>
    <w:rsid w:val="00B3188F"/>
    <w:rsid w:val="00B31933"/>
    <w:rsid w:val="00B31F33"/>
    <w:rsid w:val="00B324C5"/>
    <w:rsid w:val="00B32875"/>
    <w:rsid w:val="00B32A1B"/>
    <w:rsid w:val="00B32F29"/>
    <w:rsid w:val="00B33813"/>
    <w:rsid w:val="00B33B58"/>
    <w:rsid w:val="00B33C17"/>
    <w:rsid w:val="00B3429B"/>
    <w:rsid w:val="00B343A2"/>
    <w:rsid w:val="00B3446D"/>
    <w:rsid w:val="00B34507"/>
    <w:rsid w:val="00B34524"/>
    <w:rsid w:val="00B348A4"/>
    <w:rsid w:val="00B34B72"/>
    <w:rsid w:val="00B34DF0"/>
    <w:rsid w:val="00B34FD8"/>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7F8"/>
    <w:rsid w:val="00B53D55"/>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4D4"/>
    <w:rsid w:val="00B81541"/>
    <w:rsid w:val="00B817BB"/>
    <w:rsid w:val="00B81BFA"/>
    <w:rsid w:val="00B821BB"/>
    <w:rsid w:val="00B82261"/>
    <w:rsid w:val="00B823AB"/>
    <w:rsid w:val="00B82692"/>
    <w:rsid w:val="00B82938"/>
    <w:rsid w:val="00B82AA2"/>
    <w:rsid w:val="00B82B80"/>
    <w:rsid w:val="00B82BCE"/>
    <w:rsid w:val="00B83F69"/>
    <w:rsid w:val="00B840AB"/>
    <w:rsid w:val="00B845DE"/>
    <w:rsid w:val="00B8462B"/>
    <w:rsid w:val="00B84720"/>
    <w:rsid w:val="00B84CC8"/>
    <w:rsid w:val="00B85430"/>
    <w:rsid w:val="00B85BE9"/>
    <w:rsid w:val="00B86277"/>
    <w:rsid w:val="00B867EA"/>
    <w:rsid w:val="00B86F17"/>
    <w:rsid w:val="00B87479"/>
    <w:rsid w:val="00B87836"/>
    <w:rsid w:val="00B87D55"/>
    <w:rsid w:val="00B90D0E"/>
    <w:rsid w:val="00B913D7"/>
    <w:rsid w:val="00B918EA"/>
    <w:rsid w:val="00B91908"/>
    <w:rsid w:val="00B91D5C"/>
    <w:rsid w:val="00B920B6"/>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F77"/>
    <w:rsid w:val="00B9617D"/>
    <w:rsid w:val="00B9631B"/>
    <w:rsid w:val="00B96B3E"/>
    <w:rsid w:val="00B9737B"/>
    <w:rsid w:val="00B973C6"/>
    <w:rsid w:val="00B97D54"/>
    <w:rsid w:val="00B97E94"/>
    <w:rsid w:val="00BA000A"/>
    <w:rsid w:val="00BA0549"/>
    <w:rsid w:val="00BA0816"/>
    <w:rsid w:val="00BA0BEA"/>
    <w:rsid w:val="00BA10D2"/>
    <w:rsid w:val="00BA1354"/>
    <w:rsid w:val="00BA1400"/>
    <w:rsid w:val="00BA1497"/>
    <w:rsid w:val="00BA17B3"/>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712"/>
    <w:rsid w:val="00BB49B1"/>
    <w:rsid w:val="00BB5374"/>
    <w:rsid w:val="00BB5866"/>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03C"/>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673"/>
    <w:rsid w:val="00BE6761"/>
    <w:rsid w:val="00BE6771"/>
    <w:rsid w:val="00BE6789"/>
    <w:rsid w:val="00BE75C0"/>
    <w:rsid w:val="00BE7613"/>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2DD3"/>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37F"/>
    <w:rsid w:val="00C234EE"/>
    <w:rsid w:val="00C235E3"/>
    <w:rsid w:val="00C238BF"/>
    <w:rsid w:val="00C23A64"/>
    <w:rsid w:val="00C241C5"/>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8B4"/>
    <w:rsid w:val="00C27BA1"/>
    <w:rsid w:val="00C27C65"/>
    <w:rsid w:val="00C27E43"/>
    <w:rsid w:val="00C306EA"/>
    <w:rsid w:val="00C307FF"/>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3BD"/>
    <w:rsid w:val="00C856AD"/>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F02"/>
    <w:rsid w:val="00C90F2E"/>
    <w:rsid w:val="00C9116E"/>
    <w:rsid w:val="00C91201"/>
    <w:rsid w:val="00C914CA"/>
    <w:rsid w:val="00C9228F"/>
    <w:rsid w:val="00C9243C"/>
    <w:rsid w:val="00C930FD"/>
    <w:rsid w:val="00C9356A"/>
    <w:rsid w:val="00C93C4C"/>
    <w:rsid w:val="00C940E3"/>
    <w:rsid w:val="00C94727"/>
    <w:rsid w:val="00C95598"/>
    <w:rsid w:val="00C95991"/>
    <w:rsid w:val="00C95D82"/>
    <w:rsid w:val="00C95E85"/>
    <w:rsid w:val="00C964D1"/>
    <w:rsid w:val="00C9663F"/>
    <w:rsid w:val="00C96A42"/>
    <w:rsid w:val="00C97A1C"/>
    <w:rsid w:val="00C97AEE"/>
    <w:rsid w:val="00C97C55"/>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3112"/>
    <w:rsid w:val="00CA3708"/>
    <w:rsid w:val="00CA3E57"/>
    <w:rsid w:val="00CA3F76"/>
    <w:rsid w:val="00CA4180"/>
    <w:rsid w:val="00CA4439"/>
    <w:rsid w:val="00CA4A70"/>
    <w:rsid w:val="00CA4D52"/>
    <w:rsid w:val="00CA4E95"/>
    <w:rsid w:val="00CA57C9"/>
    <w:rsid w:val="00CA5ED2"/>
    <w:rsid w:val="00CA627A"/>
    <w:rsid w:val="00CA6281"/>
    <w:rsid w:val="00CA628C"/>
    <w:rsid w:val="00CA6563"/>
    <w:rsid w:val="00CA6582"/>
    <w:rsid w:val="00CA673B"/>
    <w:rsid w:val="00CA6755"/>
    <w:rsid w:val="00CA67B4"/>
    <w:rsid w:val="00CA6889"/>
    <w:rsid w:val="00CA6ACD"/>
    <w:rsid w:val="00CA77C1"/>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B17"/>
    <w:rsid w:val="00CB6B56"/>
    <w:rsid w:val="00CB746F"/>
    <w:rsid w:val="00CB7DAC"/>
    <w:rsid w:val="00CC0127"/>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3CC9"/>
    <w:rsid w:val="00CD403A"/>
    <w:rsid w:val="00CD4447"/>
    <w:rsid w:val="00CD4938"/>
    <w:rsid w:val="00CD4B49"/>
    <w:rsid w:val="00CD4C1A"/>
    <w:rsid w:val="00CD54B8"/>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A97"/>
    <w:rsid w:val="00CF1B44"/>
    <w:rsid w:val="00CF1C04"/>
    <w:rsid w:val="00CF1FCC"/>
    <w:rsid w:val="00CF21BF"/>
    <w:rsid w:val="00CF23E8"/>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A0"/>
    <w:rsid w:val="00CF50D8"/>
    <w:rsid w:val="00CF5150"/>
    <w:rsid w:val="00CF53B0"/>
    <w:rsid w:val="00CF6086"/>
    <w:rsid w:val="00CF675B"/>
    <w:rsid w:val="00CF68BB"/>
    <w:rsid w:val="00CF6FF9"/>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DED"/>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C02"/>
    <w:rsid w:val="00D66EF0"/>
    <w:rsid w:val="00D66F2D"/>
    <w:rsid w:val="00D6704D"/>
    <w:rsid w:val="00D673DF"/>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A37"/>
    <w:rsid w:val="00D71C9F"/>
    <w:rsid w:val="00D71ED3"/>
    <w:rsid w:val="00D71F9C"/>
    <w:rsid w:val="00D726D8"/>
    <w:rsid w:val="00D726D9"/>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326"/>
    <w:rsid w:val="00DA0407"/>
    <w:rsid w:val="00DA0598"/>
    <w:rsid w:val="00DA078F"/>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A79BD"/>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98E"/>
    <w:rsid w:val="00DB2E06"/>
    <w:rsid w:val="00DB311A"/>
    <w:rsid w:val="00DB31CD"/>
    <w:rsid w:val="00DB37AA"/>
    <w:rsid w:val="00DB3A8A"/>
    <w:rsid w:val="00DB3E35"/>
    <w:rsid w:val="00DB3F5A"/>
    <w:rsid w:val="00DB406C"/>
    <w:rsid w:val="00DB40BA"/>
    <w:rsid w:val="00DB4526"/>
    <w:rsid w:val="00DB47E1"/>
    <w:rsid w:val="00DB4CD4"/>
    <w:rsid w:val="00DB4D52"/>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4002"/>
    <w:rsid w:val="00DC407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6BC"/>
    <w:rsid w:val="00DD1A93"/>
    <w:rsid w:val="00DD1BFD"/>
    <w:rsid w:val="00DD1C2F"/>
    <w:rsid w:val="00DD2C23"/>
    <w:rsid w:val="00DD2C82"/>
    <w:rsid w:val="00DD2EA0"/>
    <w:rsid w:val="00DD304D"/>
    <w:rsid w:val="00DD33BE"/>
    <w:rsid w:val="00DD3924"/>
    <w:rsid w:val="00DD394C"/>
    <w:rsid w:val="00DD3C4A"/>
    <w:rsid w:val="00DD3D21"/>
    <w:rsid w:val="00DD4580"/>
    <w:rsid w:val="00DD4ABE"/>
    <w:rsid w:val="00DD4B22"/>
    <w:rsid w:val="00DD4B54"/>
    <w:rsid w:val="00DD4D17"/>
    <w:rsid w:val="00DD4E76"/>
    <w:rsid w:val="00DD4F39"/>
    <w:rsid w:val="00DD5254"/>
    <w:rsid w:val="00DD5660"/>
    <w:rsid w:val="00DD575C"/>
    <w:rsid w:val="00DD590A"/>
    <w:rsid w:val="00DD5B7B"/>
    <w:rsid w:val="00DD5D45"/>
    <w:rsid w:val="00DD6175"/>
    <w:rsid w:val="00DD61FD"/>
    <w:rsid w:val="00DD6A2A"/>
    <w:rsid w:val="00DD7C2F"/>
    <w:rsid w:val="00DD7DF2"/>
    <w:rsid w:val="00DE0157"/>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2E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40A9"/>
    <w:rsid w:val="00DF43F0"/>
    <w:rsid w:val="00DF4629"/>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74A"/>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461"/>
    <w:rsid w:val="00E30B63"/>
    <w:rsid w:val="00E30E66"/>
    <w:rsid w:val="00E310DB"/>
    <w:rsid w:val="00E31529"/>
    <w:rsid w:val="00E31967"/>
    <w:rsid w:val="00E31C67"/>
    <w:rsid w:val="00E3205F"/>
    <w:rsid w:val="00E32F6D"/>
    <w:rsid w:val="00E3316B"/>
    <w:rsid w:val="00E33BBD"/>
    <w:rsid w:val="00E33D2A"/>
    <w:rsid w:val="00E33EB9"/>
    <w:rsid w:val="00E34596"/>
    <w:rsid w:val="00E34735"/>
    <w:rsid w:val="00E348C8"/>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62E"/>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960"/>
    <w:rsid w:val="00E619E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E1"/>
    <w:rsid w:val="00E672E1"/>
    <w:rsid w:val="00E673EC"/>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6C72"/>
    <w:rsid w:val="00E76CD1"/>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381"/>
    <w:rsid w:val="00E94CEE"/>
    <w:rsid w:val="00E951C9"/>
    <w:rsid w:val="00E95741"/>
    <w:rsid w:val="00E95B2B"/>
    <w:rsid w:val="00E95BE5"/>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2F07"/>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1CE"/>
    <w:rsid w:val="00EA6359"/>
    <w:rsid w:val="00EA6B8D"/>
    <w:rsid w:val="00EA6BD4"/>
    <w:rsid w:val="00EA7210"/>
    <w:rsid w:val="00EA7571"/>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DF7"/>
    <w:rsid w:val="00EC6E94"/>
    <w:rsid w:val="00EC723D"/>
    <w:rsid w:val="00EC731C"/>
    <w:rsid w:val="00EC78DE"/>
    <w:rsid w:val="00ED022C"/>
    <w:rsid w:val="00ED0867"/>
    <w:rsid w:val="00ED0ABE"/>
    <w:rsid w:val="00ED0EE8"/>
    <w:rsid w:val="00ED0F2B"/>
    <w:rsid w:val="00ED0F5B"/>
    <w:rsid w:val="00ED11CE"/>
    <w:rsid w:val="00ED145A"/>
    <w:rsid w:val="00ED183B"/>
    <w:rsid w:val="00ED184A"/>
    <w:rsid w:val="00ED1931"/>
    <w:rsid w:val="00ED1B37"/>
    <w:rsid w:val="00ED23D2"/>
    <w:rsid w:val="00ED2BC2"/>
    <w:rsid w:val="00ED2E85"/>
    <w:rsid w:val="00ED339B"/>
    <w:rsid w:val="00ED393F"/>
    <w:rsid w:val="00ED3CC9"/>
    <w:rsid w:val="00ED3DA5"/>
    <w:rsid w:val="00ED4336"/>
    <w:rsid w:val="00ED45BD"/>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1E61"/>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56E"/>
    <w:rsid w:val="00F15CD7"/>
    <w:rsid w:val="00F16281"/>
    <w:rsid w:val="00F167D8"/>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3F37"/>
    <w:rsid w:val="00F2420A"/>
    <w:rsid w:val="00F24354"/>
    <w:rsid w:val="00F2439C"/>
    <w:rsid w:val="00F244F9"/>
    <w:rsid w:val="00F247CA"/>
    <w:rsid w:val="00F249EF"/>
    <w:rsid w:val="00F24B4C"/>
    <w:rsid w:val="00F25D5A"/>
    <w:rsid w:val="00F26060"/>
    <w:rsid w:val="00F262F9"/>
    <w:rsid w:val="00F2647C"/>
    <w:rsid w:val="00F2662E"/>
    <w:rsid w:val="00F267AA"/>
    <w:rsid w:val="00F26B2F"/>
    <w:rsid w:val="00F26CA7"/>
    <w:rsid w:val="00F26E5F"/>
    <w:rsid w:val="00F27110"/>
    <w:rsid w:val="00F27F2E"/>
    <w:rsid w:val="00F30226"/>
    <w:rsid w:val="00F3072F"/>
    <w:rsid w:val="00F30B49"/>
    <w:rsid w:val="00F30C25"/>
    <w:rsid w:val="00F313E1"/>
    <w:rsid w:val="00F318B5"/>
    <w:rsid w:val="00F31B63"/>
    <w:rsid w:val="00F3221A"/>
    <w:rsid w:val="00F32FAC"/>
    <w:rsid w:val="00F330F1"/>
    <w:rsid w:val="00F3315B"/>
    <w:rsid w:val="00F3382B"/>
    <w:rsid w:val="00F338BB"/>
    <w:rsid w:val="00F33A8D"/>
    <w:rsid w:val="00F33CD3"/>
    <w:rsid w:val="00F34327"/>
    <w:rsid w:val="00F34332"/>
    <w:rsid w:val="00F362AF"/>
    <w:rsid w:val="00F363F7"/>
    <w:rsid w:val="00F3691A"/>
    <w:rsid w:val="00F36D98"/>
    <w:rsid w:val="00F37284"/>
    <w:rsid w:val="00F372D1"/>
    <w:rsid w:val="00F374C0"/>
    <w:rsid w:val="00F37A59"/>
    <w:rsid w:val="00F37AC4"/>
    <w:rsid w:val="00F37EE7"/>
    <w:rsid w:val="00F400D7"/>
    <w:rsid w:val="00F4049B"/>
    <w:rsid w:val="00F40DD9"/>
    <w:rsid w:val="00F41440"/>
    <w:rsid w:val="00F415EE"/>
    <w:rsid w:val="00F416A0"/>
    <w:rsid w:val="00F420C1"/>
    <w:rsid w:val="00F42233"/>
    <w:rsid w:val="00F42496"/>
    <w:rsid w:val="00F424B2"/>
    <w:rsid w:val="00F424BA"/>
    <w:rsid w:val="00F42854"/>
    <w:rsid w:val="00F4298B"/>
    <w:rsid w:val="00F42F06"/>
    <w:rsid w:val="00F431AB"/>
    <w:rsid w:val="00F43F22"/>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BCD"/>
    <w:rsid w:val="00F50FE2"/>
    <w:rsid w:val="00F511FB"/>
    <w:rsid w:val="00F5186B"/>
    <w:rsid w:val="00F51A41"/>
    <w:rsid w:val="00F51D23"/>
    <w:rsid w:val="00F524AD"/>
    <w:rsid w:val="00F526CC"/>
    <w:rsid w:val="00F52737"/>
    <w:rsid w:val="00F52741"/>
    <w:rsid w:val="00F52877"/>
    <w:rsid w:val="00F528DF"/>
    <w:rsid w:val="00F52BA7"/>
    <w:rsid w:val="00F52E2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C88"/>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6F55"/>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2FAA"/>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2FEB"/>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45"/>
    <w:rsid w:val="00FA6A98"/>
    <w:rsid w:val="00FA6AAC"/>
    <w:rsid w:val="00FA6F04"/>
    <w:rsid w:val="00FA6F1F"/>
    <w:rsid w:val="00FA7163"/>
    <w:rsid w:val="00FA7C19"/>
    <w:rsid w:val="00FB0309"/>
    <w:rsid w:val="00FB0496"/>
    <w:rsid w:val="00FB06FF"/>
    <w:rsid w:val="00FB08E5"/>
    <w:rsid w:val="00FB12B3"/>
    <w:rsid w:val="00FB16AC"/>
    <w:rsid w:val="00FB1717"/>
    <w:rsid w:val="00FB172B"/>
    <w:rsid w:val="00FB1C7A"/>
    <w:rsid w:val="00FB1DC5"/>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AC7"/>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E7"/>
    <w:rsid w:val="00FC6FDB"/>
    <w:rsid w:val="00FC772D"/>
    <w:rsid w:val="00FC7A92"/>
    <w:rsid w:val="00FC7C5D"/>
    <w:rsid w:val="00FD0025"/>
    <w:rsid w:val="00FD0029"/>
    <w:rsid w:val="00FD0431"/>
    <w:rsid w:val="00FD04E1"/>
    <w:rsid w:val="00FD0578"/>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3F59"/>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uiPriority w:val="9"/>
    <w:unhideWhenUsed/>
    <w:qFormat/>
    <w:rsid w:val="00547872"/>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EC6DF7"/>
    <w:pPr>
      <w:spacing w:before="80" w:after="80" w:line="240" w:lineRule="auto"/>
    </w:pPr>
    <w:rPr>
      <w:bCs/>
      <w:sz w:val="18"/>
    </w:rPr>
  </w:style>
  <w:style w:type="character" w:customStyle="1" w:styleId="BodyText2Char">
    <w:name w:val="Body Text 2 Char"/>
    <w:basedOn w:val="DefaultParagraphFont"/>
    <w:link w:val="BodyText2"/>
    <w:uiPriority w:val="99"/>
    <w:rsid w:val="00EC6DF7"/>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547872"/>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397DAF"/>
    <w:pPr>
      <w:shd w:val="clear" w:color="auto" w:fill="DBEFF9" w:themeFill="background2"/>
      <w:spacing w:before="0" w:after="0" w:line="240" w:lineRule="auto"/>
      <w:contextualSpacing/>
    </w:pPr>
    <w:rPr>
      <w:color w:val="17406D" w:themeColor="text2"/>
      <w:sz w:val="14"/>
    </w:rPr>
  </w:style>
  <w:style w:type="character" w:customStyle="1" w:styleId="CodeChar">
    <w:name w:val="Code Char"/>
    <w:basedOn w:val="BodyTextChar"/>
    <w:link w:val="Code"/>
    <w:rsid w:val="00397DAF"/>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A6C36"/>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6252E"/>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E65B54"/>
    <w:rPr>
      <w:bCs/>
      <w:sz w:val="14"/>
    </w:rPr>
  </w:style>
  <w:style w:type="paragraph" w:customStyle="1" w:styleId="TableTextHeader">
    <w:name w:val="TableTextHeader"/>
    <w:basedOn w:val="TableText"/>
    <w:autoRedefine/>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rsid w:val="001E3153"/>
    <w:pPr>
      <w:spacing w:before="120"/>
    </w:pPr>
    <w:rPr>
      <w:color w:val="CC0000"/>
      <w:sz w:val="16"/>
    </w:rPr>
  </w:style>
  <w:style w:type="paragraph" w:customStyle="1" w:styleId="Unix">
    <w:name w:val="_Unix"/>
    <w:basedOn w:val="Code"/>
    <w:autoRedefin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rsid w:val="009B4392"/>
    <w:pPr>
      <w:shd w:val="clear" w:color="auto" w:fill="FFF0F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 w:type="paragraph" w:customStyle="1" w:styleId="Equation">
    <w:name w:val="Equation"/>
    <w:basedOn w:val="BodyText2"/>
    <w:qFormat/>
    <w:rsid w:val="00EC6DF7"/>
    <w:pPr>
      <w:shd w:val="clear" w:color="auto" w:fill="E4F4DF" w:themeFill="accent5" w:themeFillTint="33"/>
      <w:spacing w:before="240" w:after="240"/>
      <w:ind w:firstLine="720"/>
      <w:contextualSpacing/>
      <w:mirrorIndents/>
    </w:pPr>
    <w:rPr>
      <w:color w:val="4389D7" w:themeColor="text2" w:themeTint="9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595555062">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36996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hyperlink" Target="https://ee-api.appspot.com/cb85753d8c78ef6af3165015faae2e90" TargetMode="External"/><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hyperlink" Target="https://github.com/google/earthengine-api/tree/master/demos/server-auth" TargetMode="External"/><Relationship Id="rId987" Type="http://schemas.openxmlformats.org/officeDocument/2006/relationships/hyperlink" Target="http://postgis.org/docs/using_postgis_dbmanagement.html" TargetMode="External"/><Relationship Id="rId1172" Type="http://schemas.openxmlformats.org/officeDocument/2006/relationships/hyperlink" Target="https://mapzen.com/documentation/tangram/sources/" TargetMode="External"/><Relationship Id="rId402" Type="http://schemas.openxmlformats.org/officeDocument/2006/relationships/hyperlink" Target="http://h03-dev-vm7/cgi-bin/eSpecies/getQuadkeyXY/27025,16972" TargetMode="External"/><Relationship Id="rId847" Type="http://schemas.openxmlformats.org/officeDocument/2006/relationships/hyperlink" Target="http://www.youtube.com/watch?v=pJ4ahwABPRs&amp;feature=youtu.be" TargetMode="External"/><Relationship Id="rId1032" Type="http://schemas.openxmlformats.org/officeDocument/2006/relationships/hyperlink" Target="http://crunchify.com/step-by-step-guide-to-setup-and-install-apache-tomcat-server-in-eclipse-development-environment-ide/" TargetMode="External"/><Relationship Id="rId707" Type="http://schemas.openxmlformats.org/officeDocument/2006/relationships/image" Target="media/image107.png"/><Relationship Id="rId914" Type="http://schemas.openxmlformats.org/officeDocument/2006/relationships/hyperlink" Target="http://hbase.apache.org/book/trouble.log.html" TargetMode="External"/><Relationship Id="rId1337" Type="http://schemas.openxmlformats.org/officeDocument/2006/relationships/hyperlink" Target="https://www.swetswise.com/public/login.do" TargetMode="External"/><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hyperlink" Target="https://mapbox.github.io/rasterio/index.html" TargetMode="External"/><Relationship Id="rId217" Type="http://schemas.openxmlformats.org/officeDocument/2006/relationships/hyperlink" Target="http://ecat-dev.gbif.org/ws/usage/?rkey=1007&amp;q=Turdus" TargetMode="External"/><Relationship Id="rId564" Type="http://schemas.openxmlformats.org/officeDocument/2006/relationships/image" Target="media/image46.png"/><Relationship Id="rId771" Type="http://schemas.openxmlformats.org/officeDocument/2006/relationships/hyperlink" Target="http://data.aad.gov.au/aadc/calc/dms_decimal.cfm" TargetMode="External"/><Relationship Id="rId869" Type="http://schemas.openxmlformats.org/officeDocument/2006/relationships/hyperlink" Target="http://hadoop-m1:50070/" TargetMode="External"/><Relationship Id="rId424" Type="http://schemas.openxmlformats.org/officeDocument/2006/relationships/hyperlink" Target="http://h03-dev-vm7/cgi-bin/eSpecies/quadkeydata/map/1/17975" TargetMode="External"/><Relationship Id="rId631" Type="http://schemas.openxmlformats.org/officeDocument/2006/relationships/hyperlink" Target="https://github.com/andrewcottam/water_detection_python_scripts/blob/master/validateSWDBPoints.py" TargetMode="External"/><Relationship Id="rId729" Type="http://schemas.openxmlformats.org/officeDocument/2006/relationships/hyperlink" Target="https://gist.github.com/andrewcottam/bbc98724787e05a693e5" TargetMode="External"/><Relationship Id="rId1054" Type="http://schemas.openxmlformats.org/officeDocument/2006/relationships/hyperlink" Target="https://classroom.udacity.com/courses/ud730" TargetMode="External"/><Relationship Id="rId1261" Type="http://schemas.openxmlformats.org/officeDocument/2006/relationships/hyperlink" Target="file:///C:\Users\cottaan\AppData\Roaming\Microsoft\Word\http%20and%20ssh" TargetMode="External"/><Relationship Id="rId1359" Type="http://schemas.openxmlformats.org/officeDocument/2006/relationships/hyperlink" Target="https://github.com/pymc-devs/pymc" TargetMode="External"/><Relationship Id="rId936" Type="http://schemas.openxmlformats.org/officeDocument/2006/relationships/hyperlink" Target="https://github.com/andrewcottam/apache-hive-files/blob/master/create_permanent_st_functions.txt" TargetMode="External"/><Relationship Id="rId1121" Type="http://schemas.openxmlformats.org/officeDocument/2006/relationships/hyperlink" Target="https://tecadmin.net/install-oracle-java-8-ubuntu-via-ppa/" TargetMode="External"/><Relationship Id="rId1219" Type="http://schemas.openxmlformats.org/officeDocument/2006/relationships/hyperlink" Target="http://www.tightvnc.com/winst.php"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image" Target="media/image61.png"/><Relationship Id="rId793"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image" Target="media/image82.png"/><Relationship Id="rId1076" Type="http://schemas.openxmlformats.org/officeDocument/2006/relationships/hyperlink" Target="http://your-server/geoserver/rest" TargetMode="External"/><Relationship Id="rId1283" Type="http://schemas.openxmlformats.org/officeDocument/2006/relationships/hyperlink" Target="https://help.github.com/articles/securing-your-github-pages-site-with-https/" TargetMode="External"/><Relationship Id="rId306" Type="http://schemas.openxmlformats.org/officeDocument/2006/relationships/hyperlink" Target="mailto:speciescharisma6@gmail.com" TargetMode="External"/><Relationship Id="rId860" Type="http://schemas.openxmlformats.org/officeDocument/2006/relationships/hyperlink" Target="https://github.com/Esri/spatial-framework-for-hadoop/blob/master/hive/src/main/java/com/esri/hadoop/hive/ST_NumGeometries.java" TargetMode="External"/><Relationship Id="rId958" Type="http://schemas.openxmlformats.org/officeDocument/2006/relationships/hyperlink" Target="https://cwiki.apache.org/confluence/display/Hive/LanguageManual+Explain" TargetMode="External"/><Relationship Id="rId1143" Type="http://schemas.openxmlformats.org/officeDocument/2006/relationships/hyperlink" Target="http://dojotoolkit.org/reference-guide/dijit/themes.html"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image" Target="media/image41.png"/><Relationship Id="rId720" Type="http://schemas.openxmlformats.org/officeDocument/2006/relationships/hyperlink" Target="mailto:webuser@h05-prod-vm3:/home/webuser/.config/" TargetMode="External"/><Relationship Id="rId818" Type="http://schemas.openxmlformats.org/officeDocument/2006/relationships/hyperlink" Target="http://api.gbif.org/v1/dataset/19491596-35ae-4a91-9a98-85cf505f1bd3" TargetMode="External"/><Relationship Id="rId1350" Type="http://schemas.openxmlformats.org/officeDocument/2006/relationships/hyperlink" Target="http://79.125.16.106/arcgis/manager/default.aspx" TargetMode="External"/><Relationship Id="rId1003" Type="http://schemas.openxmlformats.org/officeDocument/2006/relationships/hyperlink" Target="http://maven.apache.org/guides/introduction/introduction-to-the-lifecycle.html" TargetMode="External"/><Relationship Id="rId1210" Type="http://schemas.openxmlformats.org/officeDocument/2006/relationships/hyperlink" Target="https://pip.pypa.io/en/latest/installing.html" TargetMode="External"/><Relationship Id="rId1308" Type="http://schemas.openxmlformats.org/officeDocument/2006/relationships/hyperlink" Target="http://maps.iucnredlist.org/map.html?id=56065"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image" Target="media/image93.png"/><Relationship Id="rId882" Type="http://schemas.openxmlformats.org/officeDocument/2006/relationships/hyperlink" Target="https://github.com/Esri/geoprocessing-tools-for-hadoop" TargetMode="External"/><Relationship Id="rId1098" Type="http://schemas.openxmlformats.org/officeDocument/2006/relationships/hyperlink" Target="https://www.openstreetmap.org/way/339595997" TargetMode="External"/><Relationship Id="rId328" Type="http://schemas.openxmlformats.org/officeDocument/2006/relationships/image" Target="media/image31.jpeg"/><Relationship Id="rId535" Type="http://schemas.openxmlformats.org/officeDocument/2006/relationships/hyperlink" Target="https://cloud.google.com/sdk/downloads" TargetMode="External"/><Relationship Id="rId742" Type="http://schemas.openxmlformats.org/officeDocument/2006/relationships/image" Target="media/image113.png"/><Relationship Id="rId1165" Type="http://schemas.openxmlformats.org/officeDocument/2006/relationships/hyperlink" Target="https://www.mapbox.com/mapbox-gl-js/api/" TargetMode="External"/><Relationship Id="rId1372" Type="http://schemas.openxmlformats.org/officeDocument/2006/relationships/hyperlink" Target="https://console.aws.amazon.com/ses/home" TargetMode="External"/><Relationship Id="rId602" Type="http://schemas.openxmlformats.org/officeDocument/2006/relationships/hyperlink" Target="http://dopa-services.jrc.ec.europa.eu/gee/updatehsv?hsv=754" TargetMode="External"/><Relationship Id="rId1025" Type="http://schemas.openxmlformats.org/officeDocument/2006/relationships/hyperlink" Target="http://help.arcgis.com/en/arcgisdesktop/10.0/help/index.html" TargetMode="External"/><Relationship Id="rId1232" Type="http://schemas.openxmlformats.org/officeDocument/2006/relationships/hyperlink" Target="https://github.com/fabric/fabric" TargetMode="External"/><Relationship Id="rId907" Type="http://schemas.openxmlformats.org/officeDocument/2006/relationships/hyperlink" Target="http://h05-nn01.jrc.it/"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image" Target="media/image101.png"/><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https://pypi.python.org/packages/source/l/lxml/lxml-3.4.3.tar.gz"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hyperlink" Target="https://github.com/google/google-api-python-client" TargetMode="External"/><Relationship Id="rId764" Type="http://schemas.openxmlformats.org/officeDocument/2006/relationships/hyperlink" Target="https://andrewcottam.cartodb.com/api/v2/sql?q=select%20name,ST_AsGeoJSON(the_geom)%20as%20the_geom%20from%20countries%20where%20iso3='MYS'" TargetMode="External"/><Relationship Id="rId971" Type="http://schemas.openxmlformats.org/officeDocument/2006/relationships/hyperlink" Target="http://dopa-services.jrc.ec.europa.eu/services/especies/get_pa_species_list?wdpa_id=785" TargetMode="External"/><Relationship Id="rId417" Type="http://schemas.openxmlformats.org/officeDocument/2006/relationships/hyperlink" Target="http://h03-dev-vm7/cgi-bin/eSpecies/bbox/25728,16008,27776,17032/specieslist" TargetMode="External"/><Relationship Id="rId624" Type="http://schemas.openxmlformats.org/officeDocument/2006/relationships/hyperlink" Target="https://github.com/andrewcottam/postgis_scripts/blob/master/water%20omission%20stratify%20by%20grid.sql" TargetMode="External"/><Relationship Id="rId831"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1047" Type="http://schemas.openxmlformats.org/officeDocument/2006/relationships/hyperlink" Target="http://docs.qgis.org/testing/en/docs/pyqgis_developer_cookbook/intro.html" TargetMode="External"/><Relationship Id="rId1254" Type="http://schemas.openxmlformats.org/officeDocument/2006/relationships/hyperlink" Target="http://www.clw.csiro.au/division/adelaide/seminars/Brett-Bryan-seminar-Nov2010.pdf" TargetMode="External"/><Relationship Id="rId929" Type="http://schemas.openxmlformats.org/officeDocument/2006/relationships/hyperlink" Target="http://www.cloudera.com/documentation/enterprise/latest/topics/cm_mc_hive_udf.html" TargetMode="External"/><Relationship Id="rId1114" Type="http://schemas.openxmlformats.org/officeDocument/2006/relationships/hyperlink" Target="https://web-apps-blishten.c9users.io/tilemaker/bern_tiles/13/4265/2883.pbf" TargetMode="External"/><Relationship Id="rId1321" Type="http://schemas.openxmlformats.org/officeDocument/2006/relationships/hyperlink" Target="https://intracomm.ec.europa.eu/dgintranet/jrc/iesnet_pims/communication/templates/index_en.htm"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hyperlink" Target="http://imagecolorpicker.com/" TargetMode="External"/><Relationship Id="rId786" Type="http://schemas.openxmlformats.org/officeDocument/2006/relationships/hyperlink" Target="http://www.picloud.com/docs/base_environment/1/installed/" TargetMode="External"/><Relationship Id="rId993" Type="http://schemas.openxmlformats.org/officeDocument/2006/relationships/hyperlink" Target="http://pydev.org/download.html" TargetMode="External"/><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image" Target="media/image77.png"/><Relationship Id="rId1069" Type="http://schemas.openxmlformats.org/officeDocument/2006/relationships/hyperlink" Target="http://docs.geoserver.org/latest/en/user/installation/war.html" TargetMode="External"/><Relationship Id="rId1276" Type="http://schemas.openxmlformats.org/officeDocument/2006/relationships/hyperlink" Target="https://github.com/andrewcottam/python-rest-server/releases" TargetMode="External"/><Relationship Id="rId201" Type="http://schemas.openxmlformats.org/officeDocument/2006/relationships/image" Target="media/image20.png"/><Relationship Id="rId506" Type="http://schemas.openxmlformats.org/officeDocument/2006/relationships/hyperlink" Target="http://dopa-services.jrc.it/services/ecasLogin" TargetMode="External"/><Relationship Id="rId853" Type="http://schemas.openxmlformats.org/officeDocument/2006/relationships/hyperlink" Target="http://h05-nn01.jrc.it:50030/" TargetMode="External"/><Relationship Id="rId1136" Type="http://schemas.openxmlformats.org/officeDocument/2006/relationships/image" Target="media/image129.png"/><Relationship Id="rId713" Type="http://schemas.openxmlformats.org/officeDocument/2006/relationships/hyperlink" Target="https://groups.google.com/forum/?fromgroups" TargetMode="External"/><Relationship Id="rId920" Type="http://schemas.openxmlformats.org/officeDocument/2006/relationships/hyperlink" Target="https://cwiki.apache.org/confluence/display/Hive/Configuration+Properties" TargetMode="External"/><Relationship Id="rId1343" Type="http://schemas.openxmlformats.org/officeDocument/2006/relationships/hyperlink" Target="http://isihighlycited.com/" TargetMode="External"/><Relationship Id="rId1203" Type="http://schemas.openxmlformats.org/officeDocument/2006/relationships/hyperlink" Target="https://www.tensorflow.org/install/install_windows" TargetMode="External"/><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6.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image" Target="media/image51.png"/><Relationship Id="rId223" Type="http://schemas.openxmlformats.org/officeDocument/2006/relationships/image" Target="media/image24.jpeg"/><Relationship Id="rId430" Type="http://schemas.openxmlformats.org/officeDocument/2006/relationships/hyperlink" Target="http://h03-dev-vm15:8080/geonetwork/srv/en/main.home" TargetMode="External"/><Relationship Id="rId668" Type="http://schemas.openxmlformats.org/officeDocument/2006/relationships/hyperlink" Target="https://code.earthengine.google.com/24d1de0e3559340c316eb7f9967ac92c" TargetMode="External"/><Relationship Id="rId875" Type="http://schemas.openxmlformats.org/officeDocument/2006/relationships/hyperlink" Target="http://hadoop.apache.org/docs/r0.20.0/hdfs_shell.html" TargetMode="External"/><Relationship Id="rId1060" Type="http://schemas.openxmlformats.org/officeDocument/2006/relationships/hyperlink" Target="http://172.17.0.6:8081" TargetMode="External"/><Relationship Id="rId1298" Type="http://schemas.openxmlformats.org/officeDocument/2006/relationships/hyperlink" Target="http://webpy.org/static/web.py-0.37.tar.gz" TargetMode="External"/><Relationship Id="rId528" Type="http://schemas.openxmlformats.org/officeDocument/2006/relationships/hyperlink" Target="https://community.c9.io/t/starting-postgres-automatically/5477/4" TargetMode="External"/><Relationship Id="rId735" Type="http://schemas.openxmlformats.org/officeDocument/2006/relationships/image" Target="media/image110.png"/><Relationship Id="rId942" Type="http://schemas.openxmlformats.org/officeDocument/2006/relationships/hyperlink" Target="http://hadoop-m2:8888/" TargetMode="External"/><Relationship Id="rId1158" Type="http://schemas.openxmlformats.org/officeDocument/2006/relationships/hyperlink" Target="http://dojo-toolkit.33424.n3.nabble.com/Fwd-How-to-send-a-jsonp-request-to-server-in-dojo-toolkit-td3993684.html" TargetMode="External"/><Relationship Id="rId1365" Type="http://schemas.openxmlformats.org/officeDocument/2006/relationships/hyperlink" Target="http://proceedings.esri.com/library/userconf/proc11/uc/papers/3278_144.pdf" TargetMode="External"/><Relationship Id="rId1018" Type="http://schemas.openxmlformats.org/officeDocument/2006/relationships/hyperlink" Target="http://help.arcgis.com/en/arcgisdesktop/10.0/help/index.html" TargetMode="External"/><Relationship Id="rId1225" Type="http://schemas.openxmlformats.org/officeDocument/2006/relationships/hyperlink" Target="http://en.wikipedia.org/wiki/GNU/Linux_distributions%20-%20some%20commercial,%20some%20not.%20Which%20do%20we%20have?%20Not%20sure." TargetMode="External"/><Relationship Id="rId71" Type="http://schemas.openxmlformats.org/officeDocument/2006/relationships/image" Target="media/image6.png"/><Relationship Id="rId802" Type="http://schemas.openxmlformats.org/officeDocument/2006/relationships/hyperlink" Target="mailto:a.cottam@gmail.com"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image" Target="media/image67.png"/><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http://thunderheadxpler.blogspot.it/2013/05/export-featureclass-to-hadoop-run.html" TargetMode="External"/><Relationship Id="rId1082"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05" Type="http://schemas.openxmlformats.org/officeDocument/2006/relationships/image" Target="media/image14.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hyperlink" Target="https://dev.elsevier.com/apikey/managehome" TargetMode="External"/><Relationship Id="rId964" Type="http://schemas.openxmlformats.org/officeDocument/2006/relationships/image" Target="media/image123.png"/><Relationship Id="rId93" Type="http://schemas.openxmlformats.org/officeDocument/2006/relationships/hyperlink" Target="http://forums.arcgis.com/threads/41104-polygon-with-holes-arcpy.AsShape-is-broken?highlight=arcpy+geometry+part" TargetMode="External"/><Relationship Id="rId617" Type="http://schemas.openxmlformats.org/officeDocument/2006/relationships/hyperlink" Target="https://github.com/andrewcottam/water_detection_python_scripts/blob/a629eeee2be081617b603a156a284ac969d7baa6/validateAllWaterSites.py" TargetMode="External"/><Relationship Id="rId824" Type="http://schemas.openxmlformats.org/officeDocument/2006/relationships/hyperlink" Target="http://www.xeno-canto.org/article/153" TargetMode="External"/><Relationship Id="rId1247" Type="http://schemas.openxmlformats.org/officeDocument/2006/relationships/hyperlink" Target="http://www.microsoft.com/en-us/download/details.aspx?id=25129" TargetMode="External"/><Relationship Id="rId1107" Type="http://schemas.openxmlformats.org/officeDocument/2006/relationships/hyperlink" Target="https://mapzen.com/data/metro-extracts/metro/london_england/" TargetMode="External"/><Relationship Id="rId1314" Type="http://schemas.openxmlformats.org/officeDocument/2006/relationships/hyperlink" Target="http://especies.jrc.ec.europa.eu"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hyperlink" Target="https://code.earthengine.google.com/084362af5b55a6ef40b1112f8d3dc840" TargetMode="External"/><Relationship Id="rId779"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986" Type="http://schemas.openxmlformats.org/officeDocument/2006/relationships/hyperlink" Target="http://lwn.net/Articles/400629/" TargetMode="External"/><Relationship Id="rId334" Type="http://schemas.openxmlformats.org/officeDocument/2006/relationships/hyperlink" Target="ftp://h05-ftp.jrc.it/cottaan/European_10km_Red_List_Species.mdb" TargetMode="External"/><Relationship Id="rId541" Type="http://schemas.openxmlformats.org/officeDocument/2006/relationships/hyperlink" Target="https://cloud.google.com/appengine/docs/python/tools/libraries27" TargetMode="External"/><Relationship Id="rId639" Type="http://schemas.openxmlformats.org/officeDocument/2006/relationships/hyperlink" Target="https://github.com/andrewcottam/postgis_scripts/blob/master/all_swdb_validation_points_query.sql" TargetMode="External"/><Relationship Id="rId1171" Type="http://schemas.openxmlformats.org/officeDocument/2006/relationships/hyperlink" Target="https://mapzen.com/documentation/tangram/Scene-file/" TargetMode="External"/><Relationship Id="rId1269" Type="http://schemas.openxmlformats.org/officeDocument/2006/relationships/hyperlink" Target="http://stackoverflow.com/questions/7438313/pushing-to-git-returning-error-code-403-fatal-http-request-failed" TargetMode="External"/><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www.cloudera.com/content/cloudera/en/resources/library/recordedwebinar/from-zero-to-big-data-answers-in-less-than-one-hour.html" TargetMode="External"/><Relationship Id="rId1031" Type="http://schemas.openxmlformats.org/officeDocument/2006/relationships/image" Target="media/image127.png"/><Relationship Id="rId1129" Type="http://schemas.openxmlformats.org/officeDocument/2006/relationships/hyperlink" Target="http://dojotoolkit.org/documentation/tutorials/1.6/build/" TargetMode="External"/><Relationship Id="rId706" Type="http://schemas.openxmlformats.org/officeDocument/2006/relationships/hyperlink" Target="https://www.google.com/fusiontables/DataSource?docid=1iaDSeBv1p13wlwcB7wG4cMMpWF5URPE-bmOWUGD1" TargetMode="External"/><Relationship Id="rId913" Type="http://schemas.openxmlformats.org/officeDocument/2006/relationships/hyperlink" Target="mailto:cottaan@cruise:/exports/monde/GBIFSpeciesFiles/17975.gz%2017975.gz" TargetMode="External"/><Relationship Id="rId1336" Type="http://schemas.openxmlformats.org/officeDocument/2006/relationships/hyperlink" Target="http://onlinelibrary.wiley.com/doi/10.1111/j.1467-9671.2009.01170.x/full" TargetMode="External"/><Relationship Id="rId42" Type="http://schemas.openxmlformats.org/officeDocument/2006/relationships/hyperlink" Target="http://protectedplanet.net/sites/2574" TargetMode="External"/><Relationship Id="rId191" Type="http://schemas.openxmlformats.org/officeDocument/2006/relationships/hyperlink" Target="http://code.google.com/edu/parallel/mapreduce-tutorial.html"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hyperlink" Target="https://cloud.google.com/compute/docs/instances/connecting-to-instance" TargetMode="External"/><Relationship Id="rId770" Type="http://schemas.openxmlformats.org/officeDocument/2006/relationships/hyperlink" Target="http://blog.programmableweb.com/2012/06/21/7-free-geocoding-apis-google-bing-yahoo-and-mapquest/" TargetMode="External"/><Relationship Id="rId1193" Type="http://schemas.openxmlformats.org/officeDocument/2006/relationships/hyperlink" Target="https://github.com/JazzCore/python-pdfkit" TargetMode="External"/><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blog.cloudera.com/blog/2012/02/cloudera-manager-log-management-event-management-and-alerting-demo-video/" TargetMode="External"/><Relationship Id="rId1053" Type="http://schemas.openxmlformats.org/officeDocument/2006/relationships/hyperlink" Target="mailto:a.cottam@gmail.com" TargetMode="External"/><Relationship Id="rId1260" Type="http://schemas.openxmlformats.org/officeDocument/2006/relationships/hyperlink" Target="https://andrewcottam@github.com/andrewcottam/ArcGIS-Geoprocessing-Scripts.git" TargetMode="External"/><Relationship Id="rId630" Type="http://schemas.openxmlformats.org/officeDocument/2006/relationships/hyperlink" Target="file:///E:\cottaan\My%20Documents\github%20repos\test\mergeCSVFiles2.py" TargetMode="External"/><Relationship Id="rId728" Type="http://schemas.openxmlformats.org/officeDocument/2006/relationships/hyperlink" Target="https://code.google.com/p/earthengine-api" TargetMode="External"/><Relationship Id="rId935" Type="http://schemas.openxmlformats.org/officeDocument/2006/relationships/hyperlink" Target="https://cwiki.apache.org/confluence/display/Hive/LanguageManual+DDL" TargetMode="External"/><Relationship Id="rId1358" Type="http://schemas.openxmlformats.org/officeDocument/2006/relationships/hyperlink" Target="http://www.eea.europa.eu/data-and-maps/data/european-red-lists-2" TargetMode="External"/><Relationship Id="rId64" Type="http://schemas.openxmlformats.org/officeDocument/2006/relationships/hyperlink" Target="http://landsat.usgs.gov/tools_L8_acquisition_calendar.php" TargetMode="External"/><Relationship Id="rId1120" Type="http://schemas.openxmlformats.org/officeDocument/2006/relationships/hyperlink" Target="https://wiki.appcelerator.org/display/guides2/Installing+the+Java+Development+Tools" TargetMode="External"/><Relationship Id="rId1218" Type="http://schemas.openxmlformats.org/officeDocument/2006/relationships/hyperlink" Target="http://h03-dev-vm7:5801" TargetMode="External"/><Relationship Id="rId280" Type="http://schemas.openxmlformats.org/officeDocument/2006/relationships/hyperlink" Target="http://help.arcgis.com/en/arcgisserver/10.0/help/arcgis_server_dotnet_help/index.html"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image" Target="media/image60.png"/><Relationship Id="rId792" Type="http://schemas.openxmlformats.org/officeDocument/2006/relationships/hyperlink" Target="http://spatialreference.org/ref/sr-org/7150/"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image" Target="media/image81.png"/><Relationship Id="rId1075" Type="http://schemas.openxmlformats.org/officeDocument/2006/relationships/hyperlink" Target="http://docs.geoserver.org/2.2.0/user/data/database/postgis.html" TargetMode="External"/><Relationship Id="rId1282" Type="http://schemas.openxmlformats.org/officeDocument/2006/relationships/hyperlink" Target="https://earthengine.googlesource.com/new-password" TargetMode="External"/><Relationship Id="rId305" Type="http://schemas.openxmlformats.org/officeDocument/2006/relationships/hyperlink" Target="mailto:speciescharisma2@yahoo.co.uk" TargetMode="External"/><Relationship Id="rId512" Type="http://schemas.openxmlformats.org/officeDocument/2006/relationships/hyperlink" Target="mailto:A.cottam@gmail.com" TargetMode="External"/><Relationship Id="rId957" Type="http://schemas.openxmlformats.org/officeDocument/2006/relationships/hyperlink" Target="http://sqoop.apache.org/docs/1.99.5/Sqoop5MinutesDemo.html" TargetMode="External"/><Relationship Id="rId1142" Type="http://schemas.openxmlformats.org/officeDocument/2006/relationships/hyperlink" Target="file:///C:\Users\cottaan\AppData\Roaming\Microsoft\Word\eSpecies\speciesValidator.html%3fwdpa=785" TargetMode="External"/><Relationship Id="rId86" Type="http://schemas.openxmlformats.org/officeDocument/2006/relationships/hyperlink" Target="http://104.197.204.126:8080/service?REQUEST=GetCapabilities" TargetMode="External"/><Relationship Id="rId817" Type="http://schemas.openxmlformats.org/officeDocument/2006/relationships/hyperlink" Target="http://www.gbif.org/developer/occurrence" TargetMode="External"/><Relationship Id="rId1002" Type="http://schemas.openxmlformats.org/officeDocument/2006/relationships/image" Target="media/image126.png"/><Relationship Id="rId1307" Type="http://schemas.openxmlformats.org/officeDocument/2006/relationships/hyperlink" Target="http://sedac.ciesin.columbia.edu/maps/services/wms" TargetMode="External"/><Relationship Id="rId13" Type="http://schemas.openxmlformats.org/officeDocument/2006/relationships/image" Target="media/image1.jpeg"/><Relationship Id="rId162" Type="http://schemas.openxmlformats.org/officeDocument/2006/relationships/hyperlink" Target="https://gist.github.com/andrewcottam/5db8f3f3a0d86c2fc89a" TargetMode="External"/><Relationship Id="rId467" Type="http://schemas.openxmlformats.org/officeDocument/2006/relationships/image" Target="media/image39.png"/><Relationship Id="rId1097" Type="http://schemas.openxmlformats.org/officeDocument/2006/relationships/hyperlink" Target="https://tile.mapzen.com/mapzen/vector/v1/all/15/17167/11672.topojson?api_key=vector-tiles-VyYjZGS" TargetMode="External"/><Relationship Id="rId674" Type="http://schemas.openxmlformats.org/officeDocument/2006/relationships/image" Target="media/image92.png"/><Relationship Id="rId881" Type="http://schemas.openxmlformats.org/officeDocument/2006/relationships/hyperlink" Target="http://hadoop.apache.org/docs/current/hadoop-project-dist/hadoop-common/FileSystemShell.html" TargetMode="External"/><Relationship Id="rId979" Type="http://schemas.openxmlformats.org/officeDocument/2006/relationships/hyperlink" Target="http://www.postgresql.org/docs/9.0/interactive/plpython-funcs.html" TargetMode="External"/><Relationship Id="rId327" Type="http://schemas.openxmlformats.org/officeDocument/2006/relationships/image" Target="media/image30.jpeg"/><Relationship Id="rId534" Type="http://schemas.openxmlformats.org/officeDocument/2006/relationships/hyperlink" Target="https://cloud.google.com/appengine/docs/python/download" TargetMode="External"/><Relationship Id="rId741" Type="http://schemas.openxmlformats.org/officeDocument/2006/relationships/image" Target="media/image112.png"/><Relationship Id="rId839" Type="http://schemas.openxmlformats.org/officeDocument/2006/relationships/hyperlink" Target="http://vimeo.com/44715954" TargetMode="External"/><Relationship Id="rId1164" Type="http://schemas.openxmlformats.org/officeDocument/2006/relationships/hyperlink" Target="https://github.com/mapbox/mapbox-gl-leaflet" TargetMode="External"/><Relationship Id="rId1371" Type="http://schemas.openxmlformats.org/officeDocument/2006/relationships/hyperlink" Target="https://github.com/awahlig/skype4py" TargetMode="External"/><Relationship Id="rId601" Type="http://schemas.openxmlformats.org/officeDocument/2006/relationships/hyperlink" Target="https://github.com/andrewcottam/postgis_scripts/commit/520b7298b9e289911def4a962708b335902de064" TargetMode="External"/><Relationship Id="rId1024" Type="http://schemas.openxmlformats.org/officeDocument/2006/relationships/hyperlink" Target="http://resourcesbeta.arcgis.com/en/help/pdf/whats_new_in_arcgis.pdf" TargetMode="External"/><Relationship Id="rId1231" Type="http://schemas.openxmlformats.org/officeDocument/2006/relationships/hyperlink" Target="http://www.linuxproblem.org/art_9.html" TargetMode="External"/><Relationship Id="rId906" Type="http://schemas.openxmlformats.org/officeDocument/2006/relationships/hyperlink" Target="http://docs.aws.amazon.com/ElasticMapReduce/latest/DeveloperGuide/emr-hbase.html" TargetMode="External"/><Relationship Id="rId1329" Type="http://schemas.openxmlformats.org/officeDocument/2006/relationships/image" Target="media/image144.png"/><Relationship Id="rId35" Type="http://schemas.openxmlformats.org/officeDocument/2006/relationships/hyperlink" Target="http://www.gbif.org/occurrence/download/0003345-150831095807960" TargetMode="External"/><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https://help.github.com/articles/duplicating-a-repository/" TargetMode="External"/><Relationship Id="rId696" Type="http://schemas.openxmlformats.org/officeDocument/2006/relationships/hyperlink" Target="http://www.esri.com/news/arcuser/0111/geodesic.html" TargetMode="External"/><Relationship Id="rId46" Type="http://schemas.openxmlformats.org/officeDocument/2006/relationships/hyperlink" Target="http://www.glims.org/RGI/rgi_files/RGI_latest.zip" TargetMode="External"/><Relationship Id="rId349" Type="http://schemas.openxmlformats.org/officeDocument/2006/relationships/hyperlink" Target="http://webpy.org/cookbook/cgi-apache" TargetMode="External"/><Relationship Id="rId556" Type="http://schemas.openxmlformats.org/officeDocument/2006/relationships/hyperlink" Target="https://cloud.google.com/appengine/docs/python/tools/using-libraries-python-27" TargetMode="External"/><Relationship Id="rId763" Type="http://schemas.openxmlformats.org/officeDocument/2006/relationships/hyperlink" Target="https://andrewcottam.cartodb.com/api/v2/sql?q=select%20*%20from%20countries%20where%20iso3='MYS'&amp;format=GeoJSON" TargetMode="External"/><Relationship Id="rId1186" Type="http://schemas.openxmlformats.org/officeDocument/2006/relationships/hyperlink" Target="https://github.com/geopy/geopy" TargetMode="External"/><Relationship Id="rId111" Type="http://schemas.openxmlformats.org/officeDocument/2006/relationships/hyperlink" Target="http://help.arcgis.com/en/arcgisdesktop/10.0/help/index.html" TargetMode="External"/><Relationship Id="rId195" Type="http://schemas.openxmlformats.org/officeDocument/2006/relationships/hyperlink" Target="http://ieeexplore.ieee.org/stamp/stamp.jsp?tp=&amp;arnumber=787289"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hyperlink" Target="https://github.com/andrewcottam/apache-hive-files/blob/ebe7f2131d95456e80d8662e8ae16e6a1e09eef2/species_preprocessing_2.sql" TargetMode="External"/><Relationship Id="rId1046" Type="http://schemas.openxmlformats.org/officeDocument/2006/relationships/hyperlink" Target="http://docs.qgis.org/testing/en/docs/pyqgis_developer_cookbook/raster.html" TargetMode="External"/><Relationship Id="rId1253" Type="http://schemas.openxmlformats.org/officeDocument/2006/relationships/hyperlink" Target="http://www.nathankerr.com/projects/parallel-gis-processing/alternative_approaches_to_parallel_gis_processing.pdf" TargetMode="External"/><Relationship Id="rId623" Type="http://schemas.openxmlformats.org/officeDocument/2006/relationships/hyperlink" Target="https://github.com/andrewcottam/ArcGIS-Geoprocessing-Scripts/blob/master/src/UpdateWaterClass.py" TargetMode="External"/><Relationship Id="rId830" Type="http://schemas.openxmlformats.org/officeDocument/2006/relationships/hyperlink" Target="http://www.cloudera.com/content/cloudera/en/resources/library/training/cloudera-essentials-for-apache-hadoop-3-of-6-solving-business-challenges-with-apache-hadoop.html" TargetMode="External"/><Relationship Id="rId928" Type="http://schemas.openxmlformats.org/officeDocument/2006/relationships/hyperlink" Target="https://github.com/Esri/spatial-framework-for-hadoop"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image" Target="media/image49.png"/><Relationship Id="rId1113" Type="http://schemas.openxmlformats.org/officeDocument/2006/relationships/hyperlink" Target="https://web-apps-blishten.c9users.io/tilemaker/bern_tiles/13/4265/2883.pbf" TargetMode="External"/><Relationship Id="rId1197" Type="http://schemas.openxmlformats.org/officeDocument/2006/relationships/hyperlink" Target="https://github.com/mapbox/rasterio" TargetMode="External"/><Relationship Id="rId1320" Type="http://schemas.openxmlformats.org/officeDocument/2006/relationships/hyperlink" Target="http://www.cc.cec/dgintranet/jrc/iesnet_pims/communication/templates/index_en.htm"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hyperlink" Target="https://c.tiles.mapbox.com/v4/digitalglobe.nmmhkk79/10/501/467.png?access_token=pk.eyJ1IjoiZGlnaXRhbGdsb2JlIiwiYSI6ImNpbmJscnhhZTBudmp0cWx3MXI5bWt0djgifQ.9DibR63tG-LY6FvjDLhCXg" TargetMode="External"/><Relationship Id="rId981" Type="http://schemas.openxmlformats.org/officeDocument/2006/relationships/hyperlink" Target="http://www.postgresql.org/docs/9.0/static/indexes-intro.html" TargetMode="External"/><Relationship Id="rId1057" Type="http://schemas.openxmlformats.org/officeDocument/2006/relationships/hyperlink" Target="https://www.tensorflow.org"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hyperlink" Target="https://github.com/andrewcottam/postgis_scripts/blob/6934bd9b0f3e2f8a7f3c5fa8f1000abf856378de/water_validation_create_points_for_validation.sql" TargetMode="External"/><Relationship Id="rId841" Type="http://schemas.openxmlformats.org/officeDocument/2006/relationships/hyperlink" Target="http://www.youtube.com/watch?v=xHvJhuGGOKc" TargetMode="External"/><Relationship Id="rId1264" Type="http://schemas.openxmlformats.org/officeDocument/2006/relationships/hyperlink" Target="file:///C:\Users\cottaan\AppData\Roaming\Microsoft\Word\http%20link" TargetMode="External"/><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701" Type="http://schemas.openxmlformats.org/officeDocument/2006/relationships/image" Target="media/image103.png"/><Relationship Id="rId939" Type="http://schemas.openxmlformats.org/officeDocument/2006/relationships/hyperlink" Target="http://www.yourkit.com/" TargetMode="External"/><Relationship Id="rId1124" Type="http://schemas.openxmlformats.org/officeDocument/2006/relationships/hyperlink" Target="http://infoheap.com/tool/svg-sandbox/" TargetMode="External"/><Relationship Id="rId1331" Type="http://schemas.openxmlformats.org/officeDocument/2006/relationships/hyperlink" Target="https://community.c9.io/search?q=Bluecoat"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image" Target="media/image55.png"/><Relationship Id="rId785" Type="http://schemas.openxmlformats.org/officeDocument/2006/relationships/hyperlink" Target="https://www.picloud.com/accounts/jobs/" TargetMode="External"/><Relationship Id="rId992" Type="http://schemas.openxmlformats.org/officeDocument/2006/relationships/hyperlink" Target="https://wiki.appcelerator.org/display/guides2/Changing+the+Update+Type" TargetMode="External"/><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hyperlink" Target="file:///E:\cottaan\My%20Documents\github%20repos\test\mergeCSVFiles3.py" TargetMode="External"/><Relationship Id="rId852" Type="http://schemas.openxmlformats.org/officeDocument/2006/relationships/hyperlink" Target="http://h05-nn01.jrc.it:50070/" TargetMode="External"/><Relationship Id="rId1068" Type="http://schemas.openxmlformats.org/officeDocument/2006/relationships/hyperlink" Target="https://www.kaggle.com/c/planet-understanding-the-amazon-from-space" TargetMode="External"/><Relationship Id="rId1275" Type="http://schemas.openxmlformats.org/officeDocument/2006/relationships/hyperlink" Target="https://git-scm.com/book/en/v2/Git-Basics-Tagging"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hyperlink" Target="http://www.jasig.org/cas/protocol" TargetMode="External"/><Relationship Id="rId505" Type="http://schemas.openxmlformats.org/officeDocument/2006/relationships/hyperlink" Target="http://dopa-services.jrc.it/services/especies/_set_test?param1=1" TargetMode="External"/><Relationship Id="rId712" Type="http://schemas.openxmlformats.org/officeDocument/2006/relationships/hyperlink" Target="https://www.google.com/fusiontables/DataSource?dsrcid=implicit&amp;redirectPath=data&amp;usp=apps_start&amp;hl=en" TargetMode="External"/><Relationship Id="rId1135" Type="http://schemas.openxmlformats.org/officeDocument/2006/relationships/hyperlink" Target="https://developers.arcgis.com/en/javascript/jshelp/inside_dojoversion.html" TargetMode="External"/><Relationship Id="rId1342" Type="http://schemas.openxmlformats.org/officeDocument/2006/relationships/hyperlink" Target="http://wokinfo.com/" TargetMode="External"/><Relationship Id="rId79" Type="http://schemas.openxmlformats.org/officeDocument/2006/relationships/hyperlink" Target="https://console.cloud.google.com/storage/browser/global-surface-water/downloads/"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image" Target="media/image64.png"/><Relationship Id="rId796" Type="http://schemas.openxmlformats.org/officeDocument/2006/relationships/hyperlink" Target="http://gdal.org/python/osgeo.ogr.Layer-class.html" TargetMode="External"/><Relationship Id="rId1202" Type="http://schemas.openxmlformats.org/officeDocument/2006/relationships/hyperlink" Target="https://storage.googleapis.com/tensorflow/linux/cpu/tensorflow-1.1.0-cp27-none-linux_x86_64.whl" TargetMode="External"/><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image" Target="media/image84.png"/><Relationship Id="rId863" Type="http://schemas.openxmlformats.org/officeDocument/2006/relationships/hyperlink" Target="http://www.cs.brandeis.edu/~rshaull/cs147a-fall-2008/hadoop-example/" TargetMode="External"/><Relationship Id="rId1079"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286" Type="http://schemas.openxmlformats.org/officeDocument/2006/relationships/hyperlink" Target="https://code.google.com/p/earthengine-api/" TargetMode="External"/><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hyperlink" Target="https://python-blishten.c9users.io/" TargetMode="External"/><Relationship Id="rId1146" Type="http://schemas.openxmlformats.org/officeDocument/2006/relationships/hyperlink" Target="https://rawgit.com/" TargetMode="External"/><Relationship Id="rId723" Type="http://schemas.openxmlformats.org/officeDocument/2006/relationships/hyperlink" Target="https://raw.githubusercontent.com/Homebrew/install/master/install" TargetMode="External"/><Relationship Id="rId930" Type="http://schemas.openxmlformats.org/officeDocument/2006/relationships/hyperlink" Target="http://blog.matthewrathbone.com/2013/08/10/guide-to-writing-hive-udfs.html" TargetMode="External"/><Relationship Id="rId1006" Type="http://schemas.openxmlformats.org/officeDocument/2006/relationships/hyperlink" Target="http://blogs.esri.com/esri/arcgis/2011/08/29/multiprocessing/" TargetMode="External"/><Relationship Id="rId1353"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155" Type="http://schemas.openxmlformats.org/officeDocument/2006/relationships/image" Target="media/image15.jpeg"/><Relationship Id="rId362" Type="http://schemas.openxmlformats.org/officeDocument/2006/relationships/hyperlink" Target="http://h03-dev-vm7/cgi-bin/eSpecies.py/qk/323r35" TargetMode="External"/><Relationship Id="rId1213" Type="http://schemas.openxmlformats.org/officeDocument/2006/relationships/hyperlink" Target="http://www.ee.surrey.ac.uk/Teaching/Unix/unixintro.html" TargetMode="External"/><Relationship Id="rId1297" Type="http://schemas.openxmlformats.org/officeDocument/2006/relationships/hyperlink" Target="http://www.saddi.com/software/flup/dist/flup-1.0.2.tar.gz" TargetMode="External"/><Relationship Id="rId222" Type="http://schemas.openxmlformats.org/officeDocument/2006/relationships/image" Target="media/image23.jpeg"/><Relationship Id="rId667" Type="http://schemas.openxmlformats.org/officeDocument/2006/relationships/hyperlink" Target="file:///E:\cottaan\My%20Documents\Downloads\russian_border_water_stats.csv" TargetMode="External"/><Relationship Id="rId874" Type="http://schemas.openxmlformats.org/officeDocument/2006/relationships/hyperlink" Target="http://hadoop.apache.org/docs/r0.20.0/hdfs_user_guide.html" TargetMode="External"/><Relationship Id="rId17" Type="http://schemas.openxmlformats.org/officeDocument/2006/relationships/hyperlink" Target="http://www.gd-ais.com/index.cfm?acronym=gmbd" TargetMode="External"/><Relationship Id="rId527" Type="http://schemas.openxmlformats.org/officeDocument/2006/relationships/hyperlink" Target="https://python-blishten.c9users.io:8081/getValuesForPoint?sceneid=LANDSAT/LC8_L1T_TOA/LC81970502016195LGN00&amp;lng=-3.9785914394893998&amp;lat=14.570051011329882" TargetMode="External"/><Relationship Id="rId734" Type="http://schemas.openxmlformats.org/officeDocument/2006/relationships/image" Target="media/image109.png"/><Relationship Id="rId941" Type="http://schemas.openxmlformats.org/officeDocument/2006/relationships/hyperlink" Target="http://hadoop-h05:8888/about/" TargetMode="External"/><Relationship Id="rId1157" Type="http://schemas.openxmlformats.org/officeDocument/2006/relationships/hyperlink" Target="http://developers.arcgis.com/en/javascript/sandbox/sandbox.html" TargetMode="External"/><Relationship Id="rId1364" Type="http://schemas.openxmlformats.org/officeDocument/2006/relationships/hyperlink" Target="http://www.diva-gis.org/" TargetMode="External"/><Relationship Id="rId70" Type="http://schemas.openxmlformats.org/officeDocument/2006/relationships/image" Target="media/image5.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hyperlink" Target="http://pveducation.org/pvcdrom/properties-of-sunlight/solar-radiation-on-tilted-surface" TargetMode="External"/><Relationship Id="rId801" Type="http://schemas.openxmlformats.org/officeDocument/2006/relationships/hyperlink" Target="https://datamarket.azure.com/" TargetMode="External"/><Relationship Id="rId1017" Type="http://schemas.openxmlformats.org/officeDocument/2006/relationships/hyperlink" Target="http://blogs.esri.com/esri/arcgis/2012/06/08/using-a-binning-technique-for-point-based-multiscale-web-maps/" TargetMode="External"/><Relationship Id="rId1224" Type="http://schemas.openxmlformats.org/officeDocument/2006/relationships/hyperlink" Target="httpd:%20get%20''%20for%20139.191.147.152%20%20%20%20--%20HOORAY%20THIS%20IS%20MY%20DESKTOP%20MACHINE!"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hyperlink" Target="http://www.google.com/earth/outreach/tutorials/eartheng_gettingstarted.html" TargetMode="External"/><Relationship Id="rId885" Type="http://schemas.openxmlformats.org/officeDocument/2006/relationships/hyperlink" Target="http://hadoop-m1:50070/webhdfs/v1/user/hive/warehouse/tmp.db/st_geometry_data?op=LISTSTATUS" TargetMode="External"/><Relationship Id="rId1070" Type="http://schemas.openxmlformats.org/officeDocument/2006/relationships/hyperlink" Target="http://h05-dev-vm100.jrc.it:8080/geoserver/web/"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image" Target="media/image44.png"/><Relationship Id="rId745" Type="http://schemas.openxmlformats.org/officeDocument/2006/relationships/hyperlink" Target="https://earthengine.googlesource.com/new-password" TargetMode="External"/><Relationship Id="rId952" Type="http://schemas.openxmlformats.org/officeDocument/2006/relationships/hyperlink" Target="https://issues.cloudera.org/browse/IMPALA-695" TargetMode="External"/><Relationship Id="rId1168" Type="http://schemas.openxmlformats.org/officeDocument/2006/relationships/image" Target="media/image132.png"/><Relationship Id="rId1375"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81" Type="http://schemas.openxmlformats.org/officeDocument/2006/relationships/hyperlink" Target="http://desktop.arcgis.com/en/arcmap/10.3/manage-data/metadata/creating-a-metadata-template.htm"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image" Target="media/image66.png"/><Relationship Id="rId605" Type="http://schemas.openxmlformats.org/officeDocument/2006/relationships/hyperlink" Target="https://github.com/andrewcottam/postgis_scripts/blob/master/water_validation_get_water_class.sql" TargetMode="External"/><Relationship Id="rId812" Type="http://schemas.openxmlformats.org/officeDocument/2006/relationships/hyperlink" Target="http://api.gbif.org/v0.9/species?name=Pongo%20pygmaeus&amp;datasetKey=d7dddbf4-2cf0-4f39-9b2a-bb099caae36c" TargetMode="External"/><Relationship Id="rId1028"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235" Type="http://schemas.openxmlformats.org/officeDocument/2006/relationships/image" Target="media/image137.png"/><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image" Target="media/image97.png"/><Relationship Id="rId896" Type="http://schemas.openxmlformats.org/officeDocument/2006/relationships/hyperlink" Target="https://github.com/Esri/geometry-api-java" TargetMode="External"/><Relationship Id="rId1081"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02" Type="http://schemas.openxmlformats.org/officeDocument/2006/relationships/hyperlink" Target="https://github.com/andrewcottam/python-rest-server.git"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hyperlink" Target="https://cloud.google.com/appengine/docs/python/tools/libraries27" TargetMode="External"/><Relationship Id="rId756" Type="http://schemas.openxmlformats.org/officeDocument/2006/relationships/hyperlink" Target="leaflet_map/references.html" TargetMode="External"/><Relationship Id="rId1179" Type="http://schemas.openxmlformats.org/officeDocument/2006/relationships/image" Target="media/image135.png"/><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image" Target="media/image122.png"/><Relationship Id="rId1039" Type="http://schemas.openxmlformats.org/officeDocument/2006/relationships/hyperlink" Target="http://help.eclipse.org/mars/index.jsp" TargetMode="External"/><Relationship Id="rId1246" Type="http://schemas.openxmlformats.org/officeDocument/2006/relationships/hyperlink" Target="http://www.tomshardware.co.uk/faq/id-1853121/setting-virtual-windows-machine-virtualbox.html" TargetMode="External"/><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hyperlink" Target="https://github.com/andrewcottam/water_detection_python_scripts/blob/c4f80fbf2c1a2b0c7d1fcbaaa2e5f87a5f65bc74/getGeePixelValues.py" TargetMode="External"/><Relationship Id="rId823" Type="http://schemas.openxmlformats.org/officeDocument/2006/relationships/hyperlink" Target="https://github.com/andrewcottam/water_detection_python_scripts/blob/master/iucnRedListAPI.py"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esri.github.io/arcgis-vectortile-style-editor/" TargetMode="External"/><Relationship Id="rId1106" Type="http://schemas.openxmlformats.org/officeDocument/2006/relationships/hyperlink" Target="http://gdunlop.github.io/Vector-tiles-remixed/" TargetMode="External"/><Relationship Id="rId1313" Type="http://schemas.openxmlformats.org/officeDocument/2006/relationships/hyperlink" Target="http://observatoire-comifac.net:8080/comifac/"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hyperlink" Target="http://citusdata.com/blog/63-real-time-sql-queries-on-hadoop" TargetMode="External"/><Relationship Id="rId974" Type="http://schemas.openxmlformats.org/officeDocument/2006/relationships/hyperlink" Target="http://wiki.openstreetmap.org/wiki/PostGIS/Installation" TargetMode="External"/><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hyperlink" Target="https://github.com/andrewcottam/postgis_scripts/blob/master/water%20omission%20delete%20nulls.sql" TargetMode="External"/><Relationship Id="rId834" Type="http://schemas.openxmlformats.org/officeDocument/2006/relationships/hyperlink" Target="http://www.cloudera.com/content/cloudera/en/resources/library/training/intorduction-hbase-todd-lipcon.html" TargetMode="External"/><Relationship Id="rId1257" Type="http://schemas.openxmlformats.org/officeDocument/2006/relationships/hyperlink" Target="http://help.arcgis.com/en/webapi/javascript/arcgis/help/jshelp_start.htm"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hyperlink" Target="http://earthexplorer.usgs.gov/" TargetMode="External"/><Relationship Id="rId901" Type="http://schemas.openxmlformats.org/officeDocument/2006/relationships/hyperlink" Target="http://hadoop-h05:50030/logs/hadoop-cmf-mapreduce1-JOBTRACKER-hadoop-h05.log.out" TargetMode="External"/><Relationship Id="rId1117" Type="http://schemas.openxmlformats.org/officeDocument/2006/relationships/hyperlink" Target="https://storage.googleapis.com/geeimageserver.appspot.com/vectorTiles/bern_tiles/13/4264/2882.pbf" TargetMode="External"/><Relationship Id="rId1324" Type="http://schemas.openxmlformats.org/officeDocument/2006/relationships/hyperlink" Target="https://webgate.ec.europa.eu/RCAM"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5.png"/><Relationship Id="rId540" Type="http://schemas.openxmlformats.org/officeDocument/2006/relationships/hyperlink" Target="https://cloud.google.com/appengine/downloads" TargetMode="External"/><Relationship Id="rId778" Type="http://schemas.openxmlformats.org/officeDocument/2006/relationships/hyperlink" Target="http://www.flickr.com/services/developer/api/" TargetMode="External"/><Relationship Id="rId985" Type="http://schemas.openxmlformats.org/officeDocument/2006/relationships/hyperlink" Target="http://www.postgresql.org/docs/8.3/static/sql-analyze.html):%20A%20common%20strategy%20is%20to%20run%20VACUUM%20and%20ANALYZE%20once%20a%20day%20during%20a%20low-usage%20time%20of%20day." TargetMode="External"/><Relationship Id="rId1170" Type="http://schemas.openxmlformats.org/officeDocument/2006/relationships/hyperlink" Target="https://mapzen.com/products/tangram/" TargetMode="External"/><Relationship Id="rId638" Type="http://schemas.openxmlformats.org/officeDocument/2006/relationships/hyperlink" Target="https://www.google.com/fusiontables/DataSource?docid=1QxleuQgITUALCnLHSLRp6UnUe35WTTsCs_kdEf_j" TargetMode="External"/><Relationship Id="rId845" Type="http://schemas.openxmlformats.org/officeDocument/2006/relationships/hyperlink" Target="http://www.cloudera.com/content/cloudera/en/resources/library/productdemo/cloudera-manager-demo-cdh-deployment.html" TargetMode="External"/><Relationship Id="rId1030" Type="http://schemas.openxmlformats.org/officeDocument/2006/relationships/hyperlink" Target="http://www.pydev.org/manual_101_install.html" TargetMode="External"/><Relationship Id="rId1268" Type="http://schemas.openxmlformats.org/officeDocument/2006/relationships/hyperlink" Target="https://andrewcottam@github.com/andrewcottam/ArcGIS-Geoprocessing-Scripts.git" TargetMode="External"/><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image" Target="media/image106.png"/><Relationship Id="rId1128" Type="http://schemas.openxmlformats.org/officeDocument/2006/relationships/hyperlink" Target="http://www.sitepen.com/blog/2010/07/12/dive-into-dijit/" TargetMode="External"/><Relationship Id="rId1335" Type="http://schemas.openxmlformats.org/officeDocument/2006/relationships/hyperlink" Target="http://atoz.ebsco.com/Titles/K09328?lang=en&amp;lang.menu=en&amp;lang.subject=en" TargetMode="External"/><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hyperlink" Target="https://code.earthengine.google.com/05b20582385397a5b853b1f650edf1bc" TargetMode="External"/><Relationship Id="rId789" Type="http://schemas.openxmlformats.org/officeDocument/2006/relationships/hyperlink" Target="http://mappingcenter.esri.com/index.cfm?fa=arcgisResources.more" TargetMode="External"/><Relationship Id="rId912" Type="http://schemas.openxmlformats.org/officeDocument/2006/relationships/hyperlink" Target="http://blog.cloudera.com/blog/2013/03/how-to-use-the-apache-hbase-rest-interface-part-1/" TargetMode="External"/><Relationship Id="rId996" Type="http://schemas.openxmlformats.org/officeDocument/2006/relationships/hyperlink" Target="http://support.apple.com/kb/DL1572?viewlocale=en_US&amp;locale=en_US" TargetMode="External"/><Relationship Id="rId41" Type="http://schemas.openxmlformats.org/officeDocument/2006/relationships/hyperlink" Target="http://www.protectedplanet.net/sites/7" TargetMode="External"/><Relationship Id="rId551" Type="http://schemas.openxmlformats.org/officeDocument/2006/relationships/hyperlink" Target="mailto:a.cottam@gmail.com" TargetMode="External"/><Relationship Id="rId649" Type="http://schemas.openxmlformats.org/officeDocument/2006/relationships/image" Target="media/image78.png"/><Relationship Id="rId856" Type="http://schemas.openxmlformats.org/officeDocument/2006/relationships/hyperlink" Target="https://github.com/Esri/geometry-api-java" TargetMode="External"/><Relationship Id="rId1181" Type="http://schemas.openxmlformats.org/officeDocument/2006/relationships/hyperlink" Target="https://groups.google.com/forum/?fromgroups=" TargetMode="External"/><Relationship Id="rId1279" Type="http://schemas.openxmlformats.org/officeDocument/2006/relationships/hyperlink" Target="https://github.com/andrewcottam/general"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29.png"/><Relationship Id="rId411" Type="http://schemas.openxmlformats.org/officeDocument/2006/relationships/hyperlink" Target="http://h03-dev-vm7/cgi-bin/eSpecies/richness/map/aves" TargetMode="External"/><Relationship Id="rId509" Type="http://schemas.openxmlformats.org/officeDocument/2006/relationships/hyperlink" Target="https://code.google.com/r/edmundcrewe-proxypatch/source/browse/django_cas/tests/cas_tests.py" TargetMode="External"/><Relationship Id="rId1041"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139" Type="http://schemas.openxmlformats.org/officeDocument/2006/relationships/hyperlink" Target="http://download.dojotoolkit.org/release-1.8.4/dojo-release-1.8.4-src.zip" TargetMode="External"/><Relationship Id="rId1346" Type="http://schemas.openxmlformats.org/officeDocument/2006/relationships/hyperlink" Target="http://h05-dev-vm14.jrc.it/" TargetMode="External"/><Relationship Id="rId495" Type="http://schemas.openxmlformats.org/officeDocument/2006/relationships/hyperlink" Target="https://intragate.ec.europa.eu/cas/login?service=http://localhost/test" TargetMode="External"/><Relationship Id="rId716" Type="http://schemas.openxmlformats.org/officeDocument/2006/relationships/hyperlink" Target="https://sites.google.com/site/earthengineapidocs/creating-oauth2-service-account" TargetMode="External"/><Relationship Id="rId923" Type="http://schemas.openxmlformats.org/officeDocument/2006/relationships/hyperlink" Target="https://cwiki.apache.org/confluence/display/Hive/LanguageManual+Cli" TargetMode="External"/><Relationship Id="rId52" Type="http://schemas.openxmlformats.org/officeDocument/2006/relationships/image" Target="media/image3.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hyperlink" Target="https://console.cloud.google.com/storage/browser/geeimageserver.appspot.com/" TargetMode="External"/><Relationship Id="rId1192" Type="http://schemas.openxmlformats.org/officeDocument/2006/relationships/hyperlink" Target="https://pypi.python.org/packages/source/o/ordereddict/ordereddict-1.1.tar.gz" TargetMode="External"/><Relationship Id="rId1206" Type="http://schemas.openxmlformats.org/officeDocument/2006/relationships/hyperlink" Target="http://webpy.org/static/web.py-0.37.tar.gz" TargetMode="External"/><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www.cloudera.com/content/cloudera/en/resources/library/recordedwebinar/what-the-enterprise-requires-usability-video.html" TargetMode="External"/><Relationship Id="rId1052" Type="http://schemas.openxmlformats.org/officeDocument/2006/relationships/hyperlink" Target="http://nbviewer.jupyter.org/github/ghislainv/deforestprob/blob/master/notebook/notebook.ipynb" TargetMode="External"/><Relationship Id="rId299" Type="http://schemas.openxmlformats.org/officeDocument/2006/relationships/hyperlink" Target="https://datamarket.azure.com/" TargetMode="External"/><Relationship Id="rId727" Type="http://schemas.openxmlformats.org/officeDocument/2006/relationships/hyperlink" Target="http://stackoverflow.com/questions/20881768/fastmath-error-in-python-have-decl-mpz-powm-sec" TargetMode="External"/><Relationship Id="rId934" Type="http://schemas.openxmlformats.org/officeDocument/2006/relationships/hyperlink" Target="http://stackoverflow.com/questions/28628975/cloudera-manager-cluster-configuration-getting-overriden" TargetMode="External"/><Relationship Id="rId1357"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19.png"/><Relationship Id="rId366" Type="http://schemas.openxmlformats.org/officeDocument/2006/relationships/hyperlink" Target="http://...api/person-by-id/1/pets.json" TargetMode="External"/><Relationship Id="rId573" Type="http://schemas.openxmlformats.org/officeDocument/2006/relationships/image" Target="media/image54.png"/><Relationship Id="rId780" Type="http://schemas.openxmlformats.org/officeDocument/2006/relationships/hyperlink" Target="https://github.com/andrewcottam/python_web_api_clients/blob/master/panoramio_client.py" TargetMode="External"/><Relationship Id="rId1217" Type="http://schemas.openxmlformats.org/officeDocument/2006/relationships/hyperlink" Target="http://www.tightvnc.com/%20for%20information%20on%20TightVNC" TargetMode="External"/><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pydoop.sourceforge.net/docs/index.html" TargetMode="External"/><Relationship Id="rId1063" Type="http://schemas.openxmlformats.org/officeDocument/2006/relationships/hyperlink" Target="https://www.tensorflow.org/api_guides/python/control_flow_ops" TargetMode="External"/><Relationship Id="rId1270" Type="http://schemas.openxmlformats.org/officeDocument/2006/relationships/hyperlink" Target="https://github.com/kriszyp/xstyle.git" TargetMode="External"/><Relationship Id="rId640" Type="http://schemas.openxmlformats.org/officeDocument/2006/relationships/hyperlink" Target="https://raw.githubusercontent.com/andrewcottam/postgis_scripts/858267b453c834fe173efc7a35a6ceff6223987a/water_confusion_matrix_for_publication.sql" TargetMode="External"/><Relationship Id="rId738" Type="http://schemas.openxmlformats.org/officeDocument/2006/relationships/hyperlink" Target="https://github.com/andrewcottam/water_detection_python_scripts/blob/38f56249cb30e4c594790b3b2cf3a46aa2dca840/getGeePixelValues.py" TargetMode="External"/><Relationship Id="rId945" Type="http://schemas.openxmlformats.org/officeDocument/2006/relationships/hyperlink" Target="http://hadoop-m2:8888/" TargetMode="External"/><Relationship Id="rId1368" Type="http://schemas.openxmlformats.org/officeDocument/2006/relationships/hyperlink" Target="http://academic.sun.ac.za/iasi/index.asp" TargetMode="External"/><Relationship Id="rId74" Type="http://schemas.openxmlformats.org/officeDocument/2006/relationships/hyperlink" Target="https://console.cloud.google.com/storage/browser/global-surface-water/maptiles/"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s://developers.google.com/api-client-library/javascript/" TargetMode="External"/><Relationship Id="rId584" Type="http://schemas.openxmlformats.org/officeDocument/2006/relationships/image" Target="media/image59.png"/><Relationship Id="rId805" Type="http://schemas.openxmlformats.org/officeDocument/2006/relationships/hyperlink" Target="https://github.com/ropensci/rgbif/tree/newapi" TargetMode="External"/><Relationship Id="rId1130" Type="http://schemas.openxmlformats.org/officeDocument/2006/relationships/hyperlink" Target="http://dojotoolkit.org/download/" TargetMode="External"/><Relationship Id="rId1228" Type="http://schemas.openxmlformats.org/officeDocument/2006/relationships/hyperlink" Target="https://community.c9.io/t/how-do-i-clear-up-disk-space-after-its-full/213/2" TargetMode="External"/><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forums.esri.com/Thread.asp?c=93&amp;f=984&amp;t=288607" TargetMode="External"/><Relationship Id="rId889" Type="http://schemas.openxmlformats.org/officeDocument/2006/relationships/hyperlink" Target="http://www.michael-noll.com/tutorials/writing-an-hadoop-mapreduce-program-in-python/" TargetMode="External"/><Relationship Id="rId1074" Type="http://schemas.openxmlformats.org/officeDocument/2006/relationships/hyperlink" Target="http://lrm-maps.jrc.ec.europa.eu/geoserver/lrm-especies/wms"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image" Target="media/image80.png"/><Relationship Id="rId749" Type="http://schemas.openxmlformats.org/officeDocument/2006/relationships/image" Target="media/image118.png"/><Relationship Id="rId1281" Type="http://schemas.openxmlformats.org/officeDocument/2006/relationships/hyperlink" Target="http://10.168.209.73:8012" TargetMode="External"/><Relationship Id="rId1379" Type="http://schemas.openxmlformats.org/officeDocument/2006/relationships/footer" Target="footer1.xml"/><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s://c9.io/" TargetMode="External"/><Relationship Id="rId609" Type="http://schemas.openxmlformats.org/officeDocument/2006/relationships/image" Target="media/image72.png"/><Relationship Id="rId956" Type="http://schemas.openxmlformats.org/officeDocument/2006/relationships/hyperlink" Target="http://sqoop.apache.org/docs/1.4.5/index.html" TargetMode="External"/><Relationship Id="rId1141"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239" Type="http://schemas.openxmlformats.org/officeDocument/2006/relationships/hyperlink" Target="http://markdalgleish.com/projects/fathom/" TargetMode="External"/><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image" Target="media/image70.jpeg"/><Relationship Id="rId816" Type="http://schemas.openxmlformats.org/officeDocument/2006/relationships/hyperlink" Target="http://dev.gbif.org/issues/browse/PF-1275" TargetMode="External"/><Relationship Id="rId1001" Type="http://schemas.openxmlformats.org/officeDocument/2006/relationships/hyperlink" Target="http://stackoverflow.com/questions/11118070/buiding-hadoop-with-eclipse-maven-missing-artifact-jdk-toolsjdk-toolsjar1" TargetMode="External"/><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image" Target="media/image88.png"/><Relationship Id="rId1085" Type="http://schemas.openxmlformats.org/officeDocument/2006/relationships/hyperlink" Target="http://geonode.org/" TargetMode="External"/><Relationship Id="rId1292" Type="http://schemas.openxmlformats.org/officeDocument/2006/relationships/hyperlink" Target="https://code.google.com/p/webgl-globe/" TargetMode="External"/><Relationship Id="rId1306" Type="http://schemas.openxmlformats.org/officeDocument/2006/relationships/hyperlink" Target="http://www.mappinglife.org/" TargetMode="External"/><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hyperlink" Target="https://github.com/translate/translate/issues/3384" TargetMode="External"/><Relationship Id="rId967" Type="http://schemas.openxmlformats.org/officeDocument/2006/relationships/hyperlink" Target="https://github.com/andrewcottam/apache-hive-files/blob/075659bcb33653468aaa447baccdf5022f654e71/species_preprocessing_3.sql" TargetMode="External"/><Relationship Id="rId1152" Type="http://schemas.openxmlformats.org/officeDocument/2006/relationships/hyperlink" Target="http://dojotoolkit.org/documentation/tutorials/1.8/templated/" TargetMode="External"/><Relationship Id="rId96" Type="http://schemas.openxmlformats.org/officeDocument/2006/relationships/image" Target="media/image9.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ajax.googleapis.com/ajax/libs/dojo/1.10.4/dojo/dojo.js" TargetMode="External"/><Relationship Id="rId1012" Type="http://schemas.openxmlformats.org/officeDocument/2006/relationships/hyperlink" Target="http://geeohspatial.blogspot.it/2013/12/dealing-with-arcpy-memory-leaks.html"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38.png"/><Relationship Id="rId673" Type="http://schemas.openxmlformats.org/officeDocument/2006/relationships/image" Target="media/image91.png"/><Relationship Id="rId880" Type="http://schemas.openxmlformats.org/officeDocument/2006/relationships/hyperlink" Target="http://developer.yahoo.com/hadoop/tutorial/module2.html" TargetMode="External"/><Relationship Id="rId1096" Type="http://schemas.openxmlformats.org/officeDocument/2006/relationships/hyperlink" Target="https://mapzen.com/documentation/vector-tiles/data-sources/" TargetMode="External"/><Relationship Id="rId1317" Type="http://schemas.openxmlformats.org/officeDocument/2006/relationships/hyperlink" Target="mailto:jrc-helpdesk@ec.europa.eu" TargetMode="External"/><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hyperlink" Target="https://cloud.google.com/sdk/" TargetMode="External"/><Relationship Id="rId978" Type="http://schemas.openxmlformats.org/officeDocument/2006/relationships/hyperlink" Target="http://www.postgresql.org/docs/8.1/static/plpython.html" TargetMode="External"/><Relationship Id="rId1163" Type="http://schemas.openxmlformats.org/officeDocument/2006/relationships/hyperlink" Target="https://github.com/andrewcottam/eSpecies-Client-Demo/blob/master/scripts/geeResults.js" TargetMode="External"/><Relationship Id="rId1370" Type="http://schemas.openxmlformats.org/officeDocument/2006/relationships/hyperlink" Target="https://demo.twilio.com/welcome/sms/reply/" TargetMode="External"/><Relationship Id="rId740" Type="http://schemas.openxmlformats.org/officeDocument/2006/relationships/hyperlink" Target="https://github.com/andrewcottam/water_detection_python_scripts/blob/0add4f66d90c615ec70ed953a69e8372387cde06/refetchValidationSiteValues.py" TargetMode="External"/><Relationship Id="rId838" Type="http://schemas.openxmlformats.org/officeDocument/2006/relationships/hyperlink" Target="http://vimeo.com/44718913" TargetMode="External"/><Relationship Id="rId1023" Type="http://schemas.openxmlformats.org/officeDocument/2006/relationships/hyperlink" Target="http://help.arcgis.com/en/arcgisserver/10.0/help/arcgis_server_dotnet_help/index.html" TargetMode="External"/><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hyperlink" Target="https://github.com/andrewcottam/water_detection_python_scripts/blob/d277440918304476c35fed12dc0d0354de24254e/getGeePixelValues.py" TargetMode="External"/><Relationship Id="rId684" Type="http://schemas.openxmlformats.org/officeDocument/2006/relationships/hyperlink" Target="https://github.com/andrewcottam/water_detection_python_scripts/commit/7a44b03ea9a1ee9d6244817d38ca77e792a67842" TargetMode="External"/><Relationship Id="rId1230" Type="http://schemas.openxmlformats.org/officeDocument/2006/relationships/hyperlink" Target="https://tecadmin.net/install-phppgadmin-in-ubuntu/" TargetMode="External"/><Relationship Id="rId1328" Type="http://schemas.openxmlformats.org/officeDocument/2006/relationships/hyperlink" Target="http://localhost:8000"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image" Target="media/image119.png"/><Relationship Id="rId905" Type="http://schemas.openxmlformats.org/officeDocument/2006/relationships/hyperlink" Target="http://blog.cloudera.com/blog/2013/04/how-scaling-really-works-in-apache-hbase/" TargetMode="External"/><Relationship Id="rId989" Type="http://schemas.openxmlformats.org/officeDocument/2006/relationships/hyperlink" Target="http://www.postgresql.org/docs/9.1/static/triggers.html%20for%209.1" TargetMode="External"/><Relationship Id="rId34" Type="http://schemas.openxmlformats.org/officeDocument/2006/relationships/hyperlink" Target="http://gbif.blogspot.it/" TargetMode="External"/><Relationship Id="rId544" Type="http://schemas.openxmlformats.org/officeDocument/2006/relationships/hyperlink" Target="https://github.com/google/earthengine-api" TargetMode="External"/><Relationship Id="rId751" Type="http://schemas.openxmlformats.org/officeDocument/2006/relationships/hyperlink" Target="https://github.com/ElsevierDev/elsapy" TargetMode="External"/><Relationship Id="rId849" Type="http://schemas.openxmlformats.org/officeDocument/2006/relationships/hyperlink" Target="http://cloudera.com/content/cloudera/en/training/courses/data-analyst-training.html" TargetMode="External"/><Relationship Id="rId1174" Type="http://schemas.openxmlformats.org/officeDocument/2006/relationships/hyperlink" Target="https://mapzen.com/tangram/view/?scene=https://mapzen.com/api/scenes/43045/224/resources/basic.yaml" TargetMode="External"/><Relationship Id="rId1381" Type="http://schemas.openxmlformats.org/officeDocument/2006/relationships/glossaryDocument" Target="glossary/document.xml"/><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hyperlink" Target="http://docs.safe.com/fme/html/FME_Transformers/Default.htm" TargetMode="External"/><Relationship Id="rId1034" Type="http://schemas.openxmlformats.org/officeDocument/2006/relationships/hyperlink" Target="http://localhost:8080/" TargetMode="External"/><Relationship Id="rId1241" Type="http://schemas.openxmlformats.org/officeDocument/2006/relationships/hyperlink" Target="file:///C:\Users\cottaan\AppData\Roaming\Microsoft\Word\smathermather.wordpress.com\2013\08\24\a-public-sector-use-for-geojson-io\" TargetMode="External"/><Relationship Id="rId1339" Type="http://schemas.openxmlformats.org/officeDocument/2006/relationships/hyperlink" Target="mailto:a.cottam@gmail.com" TargetMode="Externa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s://github.com/andrewcottam/postgis_scripts/blob/master/roadless_create_validation_table.sql" TargetMode="External"/><Relationship Id="rId695"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709" Type="http://schemas.openxmlformats.org/officeDocument/2006/relationships/hyperlink" Target="https://drive.google.com/" TargetMode="External"/><Relationship Id="rId916" Type="http://schemas.openxmlformats.org/officeDocument/2006/relationships/hyperlink" Target="https://cwiki.apache.org/confluence/display/Hive/Home" TargetMode="External"/><Relationship Id="rId1101" Type="http://schemas.openxmlformats.org/officeDocument/2006/relationships/hyperlink" Target="https://openmaptiles.com/hosting/?_ga=1.63191535.1515454038.1485937221" TargetMode="External"/><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hyperlink" Target="https://cloud.google.com/storage/docs/json_api/v1/libraries" TargetMode="External"/><Relationship Id="rId762" Type="http://schemas.openxmlformats.org/officeDocument/2006/relationships/hyperlink" Target="https://andrewcottam.cartodb.com/api/v2/sql?q=select%20*%20from%20countries%20where%20iso3='MYS'" TargetMode="External"/><Relationship Id="rId1185" Type="http://schemas.openxmlformats.org/officeDocument/2006/relationships/hyperlink" Target="http://www.saddi.com/software/flup/dist/flup-1.0.2.tar.gz" TargetMode="External"/><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hyperlink" Target="https://github.com/andrewcottam/ArcGIS-Geoprocessing-Scripts/blob/master/src/UpdateWaterClass.py" TargetMode="External"/><Relationship Id="rId1045" Type="http://schemas.openxmlformats.org/officeDocument/2006/relationships/hyperlink" Target="http://qgis.org/api/" TargetMode="External"/><Relationship Id="rId1252" Type="http://schemas.openxmlformats.org/officeDocument/2006/relationships/image" Target="media/image139.png"/><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ehabitat-wps.jrc.ec.europa.eu/eSpecies/speciesValidator.html?wdpaid=785" TargetMode="External"/><Relationship Id="rId927" Type="http://schemas.openxmlformats.org/officeDocument/2006/relationships/hyperlink" Target="https://github.com/Esri/geometry-api-java" TargetMode="External"/><Relationship Id="rId1112" Type="http://schemas.openxmlformats.org/officeDocument/2006/relationships/hyperlink" Target="https://web-apps-blishten.c9users.io/tilemaker/bern_tiles/"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image" Target="media/image48.png"/><Relationship Id="rId773" Type="http://schemas.openxmlformats.org/officeDocument/2006/relationships/hyperlink" Target="http://mapsapidocs.digitalglobe.com/v1.0/discuss/5737860cc6c1690e003932e4" TargetMode="External"/><Relationship Id="rId1196" Type="http://schemas.openxmlformats.org/officeDocument/2006/relationships/hyperlink" Target="https://github.com/conda-forge/rasterio-feedstock" TargetMode="External"/><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hyperlink" Target="https://github.com/andrewcottam/postgis_scripts/blob/master/water%20validation%20stratify%20by%20grid_feng.sql" TargetMode="External"/><Relationship Id="rId980" Type="http://schemas.openxmlformats.org/officeDocument/2006/relationships/hyperlink" Target="http://suite.opengeo.org/4.1/dataadmin/pgGettingStarted/shp2pgsql.html" TargetMode="External"/><Relationship Id="rId1056" Type="http://schemas.openxmlformats.org/officeDocument/2006/relationships/hyperlink" Target="https://www.coursera.org/learn/neural-networks/lecture/V1GXW/what-are-neural-networks-8-min" TargetMode="External"/><Relationship Id="rId1263" Type="http://schemas.openxmlformats.org/officeDocument/2006/relationships/hyperlink" Target="http://help.github.com/win-set-up-git/" TargetMode="External"/><Relationship Id="rId840" Type="http://schemas.openxmlformats.org/officeDocument/2006/relationships/hyperlink" Target="http://www.youtube.com/watch?v=_HLoH_PgrLk" TargetMode="External"/><Relationship Id="rId938" Type="http://schemas.openxmlformats.org/officeDocument/2006/relationships/hyperlink" Target="http://blog.cloudera.com/blog/2009/12/7-tips-for-improving-mapreduce-performance/"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hyperlink" Target="https://ee-api.appspot.com/5cb2a329782cb94ac335d42e0becf414" TargetMode="External"/><Relationship Id="rId700" Type="http://schemas.openxmlformats.org/officeDocument/2006/relationships/hyperlink" Target="https://mail.google.com/mail/u/0/" TargetMode="External"/><Relationship Id="rId1123" Type="http://schemas.openxmlformats.org/officeDocument/2006/relationships/hyperlink" Target="https://developers.arcgis.com/en/javascript/jstutorials/intro_javascript_classes.html" TargetMode="External"/><Relationship Id="rId1330" Type="http://schemas.openxmlformats.org/officeDocument/2006/relationships/hyperlink" Target="http://www.cc.cec/itservices/en/content/access-internet" TargetMode="External"/><Relationship Id="rId132" Type="http://schemas.openxmlformats.org/officeDocument/2006/relationships/hyperlink" Target="http://79.125.16.106/IUCN/mapper/index.html?ID_NO=2358" TargetMode="External"/><Relationship Id="rId784" Type="http://schemas.openxmlformats.org/officeDocument/2006/relationships/hyperlink" Target="http://docs.picloud.com/quickstart.html" TargetMode="External"/><Relationship Id="rId991" Type="http://schemas.openxmlformats.org/officeDocument/2006/relationships/hyperlink" Target="http://download.eclipse.org/tm/updates/3.3/%20as%20a%20new%20software%20update%20site%20" TargetMode="External"/><Relationship Id="rId1067" Type="http://schemas.openxmlformats.org/officeDocument/2006/relationships/hyperlink" Target="mailto:a.cottam@gmail.com" TargetMode="External"/><Relationship Id="rId437" Type="http://schemas.openxmlformats.org/officeDocument/2006/relationships/hyperlink" Target="https://gist.github.com/andrewcottam/6353997" TargetMode="External"/><Relationship Id="rId644" Type="http://schemas.openxmlformats.org/officeDocument/2006/relationships/hyperlink" Target="file:///E:\cottaan\My%20Documents\ArcGIS\Google%20Earth%20Engine%20Downloads\final%20validation%20results" TargetMode="External"/><Relationship Id="rId851" Type="http://schemas.openxmlformats.org/officeDocument/2006/relationships/hyperlink" Target="http://www.cloudera.com/content/cloudera/en/downloads/quickstart_vms/cdh-5-2-x.html" TargetMode="External"/><Relationship Id="rId1274" Type="http://schemas.openxmlformats.org/officeDocument/2006/relationships/hyperlink" Target="http://git-scm.com/book/en/Git-Branching-Basic-Branching-and-Merging"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hyperlink" Target="http://fise.jrc.ec.europa.eu/canhemon/slippy_map_ol2/" TargetMode="External"/><Relationship Id="rId504"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11" Type="http://schemas.openxmlformats.org/officeDocument/2006/relationships/hyperlink" Target="https://www.google.com/fusiontables/DataSource?dsrcid=implicit&amp;redirectPath=data&amp;usp=apps_start&amp;hl=en" TargetMode="External"/><Relationship Id="rId949" Type="http://schemas.openxmlformats.org/officeDocument/2006/relationships/hyperlink" Target="http://www.cloudera.com/content/cloudera/en/resources/library/recordedwebinar/impala-real-time-queries-in-hadoop-video-recording.html" TargetMode="External"/><Relationship Id="rId1134" Type="http://schemas.openxmlformats.org/officeDocument/2006/relationships/hyperlink" Target="http://video.esri.com/watch/2398/debugging-applications-built-with-arcgis-api-for-javascripthttp:/video.esri.com/watch/2398/debugging-applications-built-with-arcgis-api-for-javascript" TargetMode="External"/><Relationship Id="rId1341" Type="http://schemas.openxmlformats.org/officeDocument/2006/relationships/hyperlink" Target="http://www.cc.cec/dgintranet/jrc/intranet/km/pubsy/documents/eur_22191_en.pdf" TargetMode="External"/><Relationship Id="rId78" Type="http://schemas.openxmlformats.org/officeDocument/2006/relationships/hyperlink" Target="https://storage.googleapis.com/global-surface-water/downloads_ancillary/downloadWaterDatasets.7z"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image" Target="media/image63.png"/><Relationship Id="rId795" Type="http://schemas.openxmlformats.org/officeDocument/2006/relationships/hyperlink" Target="http://svn.osgeo.org/gdal/trunk/autotest/ogr/ogr_wfs.py" TargetMode="External"/><Relationship Id="rId809" Type="http://schemas.openxmlformats.org/officeDocument/2006/relationships/hyperlink" Target="http://api.gbif.org/v0.9/occurrence/search?GEOMETRY=POLYGON((116.488037+6.249776%2C116.488037+5.993070%2C116.735229+5.993070%2C116.735229+6.249776%2C116.488037+6.249776))&amp;TAXON_KEY=5227762" TargetMode="External"/><Relationship Id="rId1201" Type="http://schemas.openxmlformats.org/officeDocument/2006/relationships/hyperlink" Target="https://www.tensorflow.org/install/install_linux"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hyperlink" Target="https://ee-api.appspot.com/a90c7ad11dc079223d79eb11dd800c73" TargetMode="External"/><Relationship Id="rId862" Type="http://schemas.openxmlformats.org/officeDocument/2006/relationships/hyperlink" Target="http://blog.cloudera.com/blog/2013/01/a-guide-to-python-frameworks-for-hadoop/" TargetMode="External"/><Relationship Id="rId1078" Type="http://schemas.openxmlformats.org/officeDocument/2006/relationships/hyperlink" Target="http://QGis.org" TargetMode="External"/><Relationship Id="rId1285" Type="http://schemas.openxmlformats.org/officeDocument/2006/relationships/hyperlink" Target="https://code.google.com/p/earthengine-api/source/checkout" TargetMode="External"/><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mailto:git@github.com:andrewcottam/geeImageServer.git" TargetMode="External"/><Relationship Id="rId722" Type="http://schemas.openxmlformats.org/officeDocument/2006/relationships/hyperlink" Target="http://conda.pydata.org/docs/install/full.html" TargetMode="External"/><Relationship Id="rId1145" Type="http://schemas.openxmlformats.org/officeDocument/2006/relationships/hyperlink" Target="http://dojotoolkit.org/reference-guide/loader/amd.html" TargetMode="External"/><Relationship Id="rId1352" Type="http://schemas.openxmlformats.org/officeDocument/2006/relationships/hyperlink" Target="http://ehabitat-wps.jrc.ec.europa.eu/cgi-bin/wdpa2011" TargetMode="External"/><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hyperlink" Target="http://ehabitat-wps.jrc.ec.europa.eu/eSpecies/spectral_gee.html" TargetMode="External"/><Relationship Id="rId1005" Type="http://schemas.openxmlformats.org/officeDocument/2006/relationships/hyperlink" Target="http://www.postgresql.org/ftp/odbc/versions/msi/)" TargetMode="External"/><Relationship Id="rId1212" Type="http://schemas.openxmlformats.org/officeDocument/2006/relationships/hyperlink" Target="http://resources.arcgis.com/gallery/file/geoprocessing/details?entryID=F855D6D1-1422-2418-A0B2-643E624A8925" TargetMode="External"/><Relationship Id="rId459" Type="http://schemas.openxmlformats.org/officeDocument/2006/relationships/hyperlink" Target="http://help.arcgis.com/en/webapi/javascript/arcgis/help/jsapi_start.htm" TargetMode="External"/><Relationship Id="rId666" Type="http://schemas.openxmlformats.org/officeDocument/2006/relationships/hyperlink" Target="https://raw.githubusercontent.com/andrewcottam/postgis_scripts/a763d41b13322d80b5ec519d5bace462232b6573/gaul_areas_csv_to_postgresql.fmw" TargetMode="External"/><Relationship Id="rId873" Type="http://schemas.openxmlformats.org/officeDocument/2006/relationships/hyperlink" Target="http://www.teckstory.com/hadoop-ecosystem/hive-new-cli-beeline-for-hive/" TargetMode="External"/><Relationship Id="rId1089" Type="http://schemas.openxmlformats.org/officeDocument/2006/relationships/hyperlink" Target="https://www.mapbox.com/blog/vector-tile-spec-changes/" TargetMode="External"/><Relationship Id="rId1296" Type="http://schemas.openxmlformats.org/officeDocument/2006/relationships/hyperlink" Target="https://raw.githubusercontent.com/andrewcottam/python-rest-server/master/cgi-bin/database_objects.sql" TargetMode="External"/><Relationship Id="rId16" Type="http://schemas.openxmlformats.org/officeDocument/2006/relationships/hyperlink" Target="http://protectedplanet.net/help" TargetMode="External"/><Relationship Id="rId221" Type="http://schemas.openxmlformats.org/officeDocument/2006/relationships/image" Target="media/image22.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hyperlink" Target="https://python-blishten.c9users.io:8081" TargetMode="External"/><Relationship Id="rId1156" Type="http://schemas.openxmlformats.org/officeDocument/2006/relationships/hyperlink" Target="http://help.arcgis.com/en/webapi/javascript/arcgis/help/jsapi/api_codeassist.htm" TargetMode="External"/><Relationship Id="rId1363" Type="http://schemas.openxmlformats.org/officeDocument/2006/relationships/hyperlink" Target="http://www.gnome-hovel.com/index.php?p=comments&amp;e=129" TargetMode="External"/><Relationship Id="rId733" Type="http://schemas.openxmlformats.org/officeDocument/2006/relationships/hyperlink" Target="https://sites.google.com/site/earthengineapidocs/javascript-api/javascript-developers-guide/image-methods" TargetMode="External"/><Relationship Id="rId940" Type="http://schemas.openxmlformats.org/officeDocument/2006/relationships/hyperlink" Target="https://cwiki.apache.org/confluence/display/Hive/GettingStarted" TargetMode="External"/><Relationship Id="rId1016" Type="http://schemas.openxmlformats.org/officeDocument/2006/relationships/hyperlink" Target="http://desktop.arcgis.com/en/arcmap/latest/tools/conversion-toolbox/xslt-transformation.htm"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hyperlink" Target="http://earthengine.google.org/" TargetMode="External"/><Relationship Id="rId800" Type="http://schemas.openxmlformats.org/officeDocument/2006/relationships/hyperlink" Target="https://api.protectedplanet.net/documentation" TargetMode="External"/><Relationship Id="rId1223" Type="http://schemas.openxmlformats.org/officeDocument/2006/relationships/hyperlink" Target="httpd:%20premature%20connection%20close" TargetMode="External"/><Relationship Id="rId232" Type="http://schemas.openxmlformats.org/officeDocument/2006/relationships/hyperlink" Target="http://www.iucnredlist.org/details/4265/0" TargetMode="External"/><Relationship Id="rId884" Type="http://schemas.openxmlformats.org/officeDocument/2006/relationships/hyperlink" Target="http://hadoop-m1:50070/webhdfs/v1/user/hive/warehouse/wdpa?op=LISTSTATUS"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console.developers.google.com/project/_/apiui/credential" TargetMode="External"/><Relationship Id="rId744" Type="http://schemas.openxmlformats.org/officeDocument/2006/relationships/image" Target="media/image114.png"/><Relationship Id="rId951" Type="http://schemas.openxmlformats.org/officeDocument/2006/relationships/hyperlink" Target="http://www.cloudera.com/content/cloudera/en/resources/library/recordedwebinar/cloudera-impala-a-modern-sql-engine-for-hadoop-video-recording.html" TargetMode="External"/><Relationship Id="rId1167" Type="http://schemas.openxmlformats.org/officeDocument/2006/relationships/image" Target="media/image131.png"/><Relationship Id="rId1374" Type="http://schemas.openxmlformats.org/officeDocument/2006/relationships/hyperlink" Target="http://ehabitat-wps.jrc.ec.europa.eu/eSpecies/geeClient.html?wdpaid=8810" TargetMode="External"/><Relationship Id="rId80" Type="http://schemas.openxmlformats.org/officeDocument/2006/relationships/hyperlink" Target="https://console.cloud.google.com/storage/browser/global-surface-water/downloads_ancillary/"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image" Target="media/image65.png"/><Relationship Id="rId604" Type="http://schemas.openxmlformats.org/officeDocument/2006/relationships/hyperlink" Target="https://github.com/andrewcottam/water_detection_python_scripts/blob/master/createWaterPoints.py" TargetMode="External"/><Relationship Id="rId811" Type="http://schemas.openxmlformats.org/officeDocument/2006/relationships/hyperlink" Target="http://api.gbif.org/v0.9/species/search?q=Argusianus%20argus&amp;datasetKey=d7dddbf4-2cf0-4f39-9b2a-bb099caae36c" TargetMode="External"/><Relationship Id="rId102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1234" Type="http://schemas.openxmlformats.org/officeDocument/2006/relationships/image" Target="media/image136.png"/><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image" Target="media/image96.png"/><Relationship Id="rId895" Type="http://schemas.openxmlformats.org/officeDocument/2006/relationships/hyperlink" Target="http://www.datasalt.com/2011/05/handling-dependencies-and-configuration-in-java-hadoop-projects-efficiently/" TargetMode="External"/><Relationship Id="rId909" Type="http://schemas.openxmlformats.org/officeDocument/2006/relationships/hyperlink" Target="http://h05-dn01.jrc.it:60030/rs-status" TargetMode="External"/><Relationship Id="rId1080"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301" Type="http://schemas.openxmlformats.org/officeDocument/2006/relationships/hyperlink" Target="https://pypi.python.org/packages/source/l/lxml/lxml-3.4.3.tar.gz"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3.png"/><Relationship Id="rId310" Type="http://schemas.openxmlformats.org/officeDocument/2006/relationships/hyperlink" Target="http://www.flickr.com/services/api/explore/flickr.photos.search" TargetMode="External"/><Relationship Id="rId548" Type="http://schemas.openxmlformats.org/officeDocument/2006/relationships/hyperlink" Target="https://developers.google.com/earth-engine/app_engine_intro" TargetMode="External"/><Relationship Id="rId755" Type="http://schemas.openxmlformats.org/officeDocument/2006/relationships/hyperlink" Target="https://api.elsevier.com/content/abstract/doi/10.1038/nature14518?apiKey=b3a71de2bde04544495881ed9d2f9c5b&amp;httpAccept=application/json" TargetMode="External"/><Relationship Id="rId962" Type="http://schemas.openxmlformats.org/officeDocument/2006/relationships/hyperlink" Target="http://maps.iucnredlist.org/map.html?id=22725044" TargetMode="External"/><Relationship Id="rId1178" Type="http://schemas.openxmlformats.org/officeDocument/2006/relationships/image" Target="media/image134.png"/><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hyperlink" Target="https://github.com/andrewcottam/water_detection_python_scripts/blob/master/comparePixelValues.py" TargetMode="External"/><Relationship Id="rId822" Type="http://schemas.openxmlformats.org/officeDocument/2006/relationships/hyperlink" Target="https://github.com/andrewcottam/SpeciesCharismaIndex/blob/master/redListClient.py" TargetMode="External"/><Relationship Id="rId1038" Type="http://schemas.openxmlformats.org/officeDocument/2006/relationships/hyperlink" Target="https://localhost:8443/leaflet_map/index.html" TargetMode="External"/><Relationship Id="rId1245" Type="http://schemas.openxmlformats.org/officeDocument/2006/relationships/hyperlink" Target="https://www.modern.ie/en-us/virtualization-tools" TargetMode="External"/><Relationship Id="rId254" Type="http://schemas.openxmlformats.org/officeDocument/2006/relationships/hyperlink" Target="http://www.postgresql.org/docs/8.3/static/runtime-config-client.html" TargetMode="External"/><Relationship Id="rId699"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091" Type="http://schemas.openxmlformats.org/officeDocument/2006/relationships/hyperlink" Target="https://blogs.esri.com/esri/arcgis/2015/12/02/understanding-esri-vector-basemap-file-structure/" TargetMode="External"/><Relationship Id="rId1105" Type="http://schemas.openxmlformats.org/officeDocument/2006/relationships/hyperlink" Target="http://blog.systemed.net/post/13" TargetMode="External"/><Relationship Id="rId1312" Type="http://schemas.openxmlformats.org/officeDocument/2006/relationships/hyperlink" Target="http://www.onezoom.org/mammals.htm"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hyperlink" Target="http://google-cloud-python.readthedocs.io/en/latest/google-cloud-auth.html" TargetMode="External"/><Relationship Id="rId766" Type="http://schemas.openxmlformats.org/officeDocument/2006/relationships/hyperlink" Target="https://andrewcottam.cartodb.com/api/v2/sql?q=SELECT%20ST_Area(the_geom)%20FROM%20countries" TargetMode="External"/><Relationship Id="rId1189" Type="http://schemas.openxmlformats.org/officeDocument/2006/relationships/hyperlink" Target="http://matplotlib.org/api/pyplot_api.html" TargetMode="External"/><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hyperlink" Target="https://github.com/andrewcottam/water_detection_python_scripts/blob/master/updateSceneMetadata.py" TargetMode="External"/><Relationship Id="rId973"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049" Type="http://schemas.openxmlformats.org/officeDocument/2006/relationships/hyperlink" Target="https://wolfscie.wordpress.com/2016/04/01/home-directory-in-jupyter/" TargetMode="External"/><Relationship Id="rId1256" Type="http://schemas.openxmlformats.org/officeDocument/2006/relationships/hyperlink" Target="http://www.allthingsdistributed.com/2012/01/amazon-dynamodb.html" TargetMode="External"/><Relationship Id="rId833" Type="http://schemas.openxmlformats.org/officeDocument/2006/relationships/hyperlink" Target="http://www.cloudera.com/content/cloudera/en/resources/library/training/cloudera-essentials-for-apache-hadoop-6-of-6-managing-the-elephant-in-the-room.html" TargetMode="External"/><Relationship Id="rId1116" Type="http://schemas.openxmlformats.org/officeDocument/2006/relationships/hyperlink" Target="https://mapzen.com" TargetMode="External"/><Relationship Id="rId265" Type="http://schemas.openxmlformats.org/officeDocument/2006/relationships/image" Target="media/image27.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www.mapr.com/blog/how-to-avoid-java-heap-space-errors-understanding-and-managing-task-attempt-memory" TargetMode="External"/><Relationship Id="rId1323" Type="http://schemas.openxmlformats.org/officeDocument/2006/relationships/hyperlink" Target="https://remi.webmail.ec.europa.eu/owa/"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4.png"/><Relationship Id="rId777" Type="http://schemas.openxmlformats.org/officeDocument/2006/relationships/hyperlink" Target="http://api.flickr.com/services/rest/?format=json&amp;method=flickr.photos.search&amp;text=wibble&amp;api_key=6d3e521646cdd1391a6dee32d8e54d62" TargetMode="External"/><Relationship Id="rId984" Type="http://schemas.openxmlformats.org/officeDocument/2006/relationships/hyperlink" Target="http://www.postgresql.org/docs/9.0/static/using-explain.html" TargetMode="External"/><Relationship Id="rId637" Type="http://schemas.openxmlformats.org/officeDocument/2006/relationships/hyperlink" Target="https://raw.githubusercontent.com/andrewcottam/postgis_scripts/ff639d52f70d73a707973435cbba834a55bb307c/all_validation_points_query.sql" TargetMode="External"/><Relationship Id="rId844" Type="http://schemas.openxmlformats.org/officeDocument/2006/relationships/hyperlink" Target="http://www.cloudera.com/content/cloudera/en/resources/library/hadoopworld/hadoop-world-2011-keynote-presentation-video-ebay-keynote-hugh-e-williams-ebay.html" TargetMode="External"/><Relationship Id="rId1267" Type="http://schemas.openxmlformats.org/officeDocument/2006/relationships/hyperlink" Target="file:///C:\Users\cottaan\AppData\Roaming\Microsoft\Word\http.sslcainfo=\bin\curl-ca-bundle.crt" TargetMode="External"/><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image" Target="media/image98.png"/><Relationship Id="rId704" Type="http://schemas.openxmlformats.org/officeDocument/2006/relationships/image" Target="media/image105.png"/><Relationship Id="rId911" Type="http://schemas.openxmlformats.org/officeDocument/2006/relationships/hyperlink" Target="https://issues.apache.org/jira/secure/attachment/12493983/Filter%20Language.docx" TargetMode="External"/><Relationship Id="rId1127" Type="http://schemas.openxmlformats.org/officeDocument/2006/relationships/hyperlink" Target="http://docs.dojocampus.org/dijit/info" TargetMode="External"/><Relationship Id="rId1334" Type="http://schemas.openxmlformats.org/officeDocument/2006/relationships/hyperlink" Target="http://elibrary.jrc.cec.eu.int/portal/journals" TargetMode="External"/><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image" Target="media/image45.png"/><Relationship Id="rId788" Type="http://schemas.openxmlformats.org/officeDocument/2006/relationships/hyperlink" Target="http://www.paolocorti.net/2011/03/23/a-quick-look-at-the-wfs-gdal-driver/" TargetMode="External"/><Relationship Id="rId995" Type="http://schemas.openxmlformats.org/officeDocument/2006/relationships/hyperlink" Target="http://mevenide.codehaus.org/release/eclipse/update" TargetMode="External"/><Relationship Id="rId1180" Type="http://schemas.openxmlformats.org/officeDocument/2006/relationships/hyperlink" Target="http://stackoverflow.com/questions/13547912/gae-doesnt-import-gflags" TargetMode="External"/><Relationship Id="rId203" Type="http://schemas.openxmlformats.org/officeDocument/2006/relationships/hyperlink" Target="http://www.sciencemag.org/content/342/6160/803.full" TargetMode="External"/><Relationship Id="rId648" Type="http://schemas.openxmlformats.org/officeDocument/2006/relationships/hyperlink" Target="https://ee-api.appspot.com/4e977aea2f63647a4300c0fe783b756c" TargetMode="External"/><Relationship Id="rId855" Type="http://schemas.openxmlformats.org/officeDocument/2006/relationships/hyperlink" Target="http://www.gutenberg.org/etext/20417" TargetMode="External"/><Relationship Id="rId1040" Type="http://schemas.openxmlformats.org/officeDocument/2006/relationships/hyperlink" Target="https://groups.google.com/forum/" TargetMode="External"/><Relationship Id="rId1278" Type="http://schemas.openxmlformats.org/officeDocument/2006/relationships/hyperlink" Target="https://github.com/Esri/geometry-api-java.git" TargetMode="External"/><Relationship Id="rId287" Type="http://schemas.openxmlformats.org/officeDocument/2006/relationships/image" Target="media/image28.png"/><Relationship Id="rId410" Type="http://schemas.openxmlformats.org/officeDocument/2006/relationships/hyperlink" Target="http://h03-dev-vm7/cgi-bin/eSpecies/pa/specieslist/785" TargetMode="External"/><Relationship Id="rId494" Type="http://schemas.openxmlformats.org/officeDocument/2006/relationships/hyperlink" Target="https://intragate.ec.europa.eu/cas/login" TargetMode="External"/><Relationship Id="rId508" Type="http://schemas.openxmlformats.org/officeDocument/2006/relationships/hyperlink" Target="http://dopa-services.jrc.it/services/ecasLogout" TargetMode="External"/><Relationship Id="rId715" Type="http://schemas.openxmlformats.org/officeDocument/2006/relationships/hyperlink" Target="https://ee-api.appspot.com/api/algorithms" TargetMode="External"/><Relationship Id="rId922" Type="http://schemas.openxmlformats.org/officeDocument/2006/relationships/hyperlink" Target="https://github.com/andrewcottam/ArcGIS-Geoprocessing-Scripts/blob/master/src/FeatureClassToAvro.py" TargetMode="External"/><Relationship Id="rId1138" Type="http://schemas.openxmlformats.org/officeDocument/2006/relationships/hyperlink" Target="http://www.sitepen.com/blog/2013/05/22/dojofaq-mouse-event-properties/" TargetMode="External"/><Relationship Id="rId1345" Type="http://schemas.openxmlformats.org/officeDocument/2006/relationships/hyperlink" Target="mailto:Andrew.cottam@jrc.ec.europa.eu" TargetMode="External"/><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http://downloads.wdpa.org/ArcGIS/rest/services/EuroGEOSS/EuroGEOSS_WDPA/MapServer/1/query/query?where=Site_ID%3D785&amp;returnGeometry=false&amp;outSR=&amp;outFields=Name&amp;f=pjson" TargetMode="External"/><Relationship Id="rId1191" Type="http://schemas.openxmlformats.org/officeDocument/2006/relationships/hyperlink" Target="https://pypi.python.org/pypi/moviepy/0.2.1.6.4" TargetMode="External"/><Relationship Id="rId1205" Type="http://schemas.openxmlformats.org/officeDocument/2006/relationships/hyperlink" Target="https://cloud.google.com/appengine/docs/python/tools/webapp2" TargetMode="External"/><Relationship Id="rId51" Type="http://schemas.openxmlformats.org/officeDocument/2006/relationships/hyperlink" Target="http://www.tandfonline.com/doi/pdf/10.1080/17538947.2015.1026420" TargetMode="External"/><Relationship Id="rId561" Type="http://schemas.openxmlformats.org/officeDocument/2006/relationships/hyperlink" Target="https://cloud.google.com/appengine/docs/quotas" TargetMode="External"/><Relationship Id="rId659" Type="http://schemas.openxmlformats.org/officeDocument/2006/relationships/image" Target="media/image86.png"/><Relationship Id="rId866" Type="http://schemas.openxmlformats.org/officeDocument/2006/relationships/hyperlink" Target="http://www.cloudera.com/content/cloudera-content/cloudera-docs/CM4Ent/4.7.2/Cloudera-Manager-Introduction/cmi_home.html" TargetMode="External"/><Relationship Id="rId1289" Type="http://schemas.openxmlformats.org/officeDocument/2006/relationships/image" Target="media/image141.png"/><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image" Target="media/image42.png"/><Relationship Id="rId1051" Type="http://schemas.openxmlformats.org/officeDocument/2006/relationships/hyperlink" Target="http://localhost:8888/notebooks/deforestprob/notebook/notebook.ipynb" TargetMode="External"/><Relationship Id="rId1149" Type="http://schemas.openxmlformats.org/officeDocument/2006/relationships/hyperlink" Target="http://archive.dojotoolkit.org/nightly/dojotoolkit/dojox/charting/tests/test_themes.html" TargetMode="External"/><Relationship Id="rId1356" Type="http://schemas.openxmlformats.org/officeDocument/2006/relationships/hyperlink" Target="http://help.arcgis.com/en/webapi/javascript/arcgis/help/jsapi/arcgisdynamicmapservicelayer.htm" TargetMode="External"/><Relationship Id="rId158" Type="http://schemas.openxmlformats.org/officeDocument/2006/relationships/image" Target="media/image18.jpeg"/><Relationship Id="rId726" Type="http://schemas.openxmlformats.org/officeDocument/2006/relationships/hyperlink" Target="https://pypi.python.org/packages/1e/b7/f1814d8f2bbf6411d03f837266cea2c3c70c89b95c8700a71f429ec8f555/earthengine-api-0.1.104.tar.gz" TargetMode="External"/><Relationship Id="rId933" Type="http://schemas.openxmlformats.org/officeDocument/2006/relationships/hyperlink" Target="http://www.cloudera.com/documentation/enterprise/latest/topics/cm_mc_hive_udf.html" TargetMode="External"/><Relationship Id="rId1009" Type="http://schemas.openxmlformats.org/officeDocument/2006/relationships/hyperlink" Target="http://support.esri.com/es/knowledgebase/techarticles/detail/34668"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image" Target="media/image53.png"/><Relationship Id="rId1216" Type="http://schemas.openxmlformats.org/officeDocument/2006/relationships/hyperlink" Target="http://en.wikipedia.org/wiki/Virtual_Network_Computing" TargetMode="External"/><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developer.yahoo.com/hadoop/tutorial/module2.html" TargetMode="External"/><Relationship Id="rId1062" Type="http://schemas.openxmlformats.org/officeDocument/2006/relationships/hyperlink" Target="https://www.tensorflow.org/get_started/summaries_and_tensorboard" TargetMode="External"/><Relationship Id="rId737" Type="http://schemas.openxmlformats.org/officeDocument/2006/relationships/hyperlink" Target="http://gis.stackexchange.com/questions/8650/how-to-measure-the-accuracy-of-latitude-and-longitude" TargetMode="External"/><Relationship Id="rId944" Type="http://schemas.openxmlformats.org/officeDocument/2006/relationships/hyperlink" Target="http://hadoop-h05:8888/" TargetMode="External"/><Relationship Id="rId1367" Type="http://schemas.openxmlformats.org/officeDocument/2006/relationships/hyperlink" Target="http://datamarket.azure.com/dataset/unitednations/wto" TargetMode="Externa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image" Target="media/image58.png"/><Relationship Id="rId790" Type="http://schemas.openxmlformats.org/officeDocument/2006/relationships/hyperlink" Target="http://help.arcgis.com/en/arcgisdesktop/10.0/help/003r/pdf/projected_coordinate_systems.pdf" TargetMode="External"/><Relationship Id="rId804" Type="http://schemas.openxmlformats.org/officeDocument/2006/relationships/hyperlink" Target="http://ecat-dev.gbif.org/ws/usage/?id=116596410&amp;showVernaculars=en" TargetMode="External"/><Relationship Id="rId1227" Type="http://schemas.openxmlformats.org/officeDocument/2006/relationships/hyperlink" Target="http://www.ee.surrey.ac.uk/Teaching/Unix/unix5.html"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image" Target="media/image79.png"/><Relationship Id="rId888" Type="http://schemas.openxmlformats.org/officeDocument/2006/relationships/hyperlink" Target="http://wiki.apache.org/hadoop/HadoopMapReduce" TargetMode="External"/><Relationship Id="rId1073" Type="http://schemas.openxmlformats.org/officeDocument/2006/relationships/hyperlink" Target="http://lrm-maps.jrc.ec.europa.eu/geoserver/" TargetMode="External"/><Relationship Id="rId1280" Type="http://schemas.openxmlformats.org/officeDocument/2006/relationships/hyperlink" Target="https://github.com/" TargetMode="External"/><Relationship Id="rId303" Type="http://schemas.openxmlformats.org/officeDocument/2006/relationships/hyperlink" Target="mailto:speciescharisma2@gmail.com" TargetMode="External"/><Relationship Id="rId748" Type="http://schemas.openxmlformats.org/officeDocument/2006/relationships/image" Target="media/image117.png"/><Relationship Id="rId955" Type="http://schemas.openxmlformats.org/officeDocument/2006/relationships/hyperlink" Target="http://sqoop.apache.org/docs/1.4.5/SqoopUserGuide.html" TargetMode="External"/><Relationship Id="rId1140" Type="http://schemas.openxmlformats.org/officeDocument/2006/relationships/hyperlink" Target="https://github.com/andrewcottam/eSpecies-Client-Demo/blob/master/scripts/geeResults.js" TargetMode="External"/><Relationship Id="rId1378" Type="http://schemas.openxmlformats.org/officeDocument/2006/relationships/hyperlink" Target="http://protectedplanet.net/sites/220101" TargetMode="External"/><Relationship Id="rId84" Type="http://schemas.openxmlformats.org/officeDocument/2006/relationships/hyperlink" Target="http://desktop.arcgis.com/en/arcmap/10.3/manage-data/raster-and-images/key-concepts-of-raster-dataset-color-maps.htm"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http://forecast.io/" TargetMode="External"/><Relationship Id="rId594" Type="http://schemas.openxmlformats.org/officeDocument/2006/relationships/image" Target="media/image69.png"/><Relationship Id="rId608" Type="http://schemas.openxmlformats.org/officeDocument/2006/relationships/hyperlink" Target="https://github.com/andrewcottam/postgis_scripts/blob/master/water%20validation%20stratify%20by%20grid2.sql" TargetMode="External"/><Relationship Id="rId815" Type="http://schemas.openxmlformats.org/officeDocument/2006/relationships/hyperlink" Target="http://api.gbif.org/v0.9/species/match?name=Argusianus%20argus&amp;callback=dojo_request_script_callbacks.dojo_request_script35" TargetMode="External"/><Relationship Id="rId1238" Type="http://schemas.openxmlformats.org/officeDocument/2006/relationships/hyperlink" Target="http://selection.datavisualization.ch/" TargetMode="External"/><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s://hadoop.apache.org/docs/r2.2.0/api/org/apache/hadoop/filecache/DistributedCache.html" TargetMode="External"/><Relationship Id="rId1000" Type="http://schemas.openxmlformats.org/officeDocument/2006/relationships/hyperlink" Target="http://stackoverflow.com/questions/11118070/buiding-hadoop-with-eclipse-maven-missing-artifact-jdk-toolsjdk-toolsjar1" TargetMode="External"/><Relationship Id="rId1084" Type="http://schemas.openxmlformats.org/officeDocument/2006/relationships/hyperlink" Target="http://h05-dev-vm36.jrc.it/" TargetMode="External"/><Relationship Id="rId1305" Type="http://schemas.openxmlformats.org/officeDocument/2006/relationships/hyperlink" Target="http://vbrant.eu/"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image" Target="media/image87.png"/><Relationship Id="rId759" Type="http://schemas.openxmlformats.org/officeDocument/2006/relationships/hyperlink" Target="https://dev.elsevier.com/api_key_settings.html" TargetMode="External"/><Relationship Id="rId966" Type="http://schemas.openxmlformats.org/officeDocument/2006/relationships/hyperlink" Target="https://github.com/andrewcottam/apache-hive-files/blob/f6160d1a0c45fd839000afc65a03d5ce6c435385/species_preprocessing_2.sql" TargetMode="External"/><Relationship Id="rId1291" Type="http://schemas.openxmlformats.org/officeDocument/2006/relationships/hyperlink" Target="http://cbes.javaforge.com/update"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hyperlink" Target="http://localhost:8888/" TargetMode="External"/><Relationship Id="rId619" Type="http://schemas.openxmlformats.org/officeDocument/2006/relationships/hyperlink" Target="https://github.com/andrewcottam/postgis_scripts/commit/f9dc348fcc08541d68bd4ecf2f8633b944860f24" TargetMode="External"/><Relationship Id="rId1151" Type="http://schemas.openxmlformats.org/officeDocument/2006/relationships/hyperlink" Target="http://dojotoolkit.org/documentation/tutorials/1.8/modules/" TargetMode="External"/><Relationship Id="rId1249" Type="http://schemas.openxmlformats.org/officeDocument/2006/relationships/hyperlink" Target="http://fortawesome.github.io/Font-Awesome/" TargetMode="External"/><Relationship Id="rId95" Type="http://schemas.openxmlformats.org/officeDocument/2006/relationships/image" Target="media/image8.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mailto:andrew.cottam@jrc.ec.europa.eu/thargal88" TargetMode="External"/><Relationship Id="rId1011" Type="http://schemas.openxmlformats.org/officeDocument/2006/relationships/hyperlink" Target="http://resources.arcgis.com/en/help/main/10.2/" TargetMode="External"/><Relationship Id="rId1109" Type="http://schemas.openxmlformats.org/officeDocument/2006/relationships/hyperlink" Target="https://github.com/andrewcottam/web_apps/commit/da66e68026fa47b965d6e6b10370a6dc04e41b45"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7.png"/><Relationship Id="rId672" Type="http://schemas.openxmlformats.org/officeDocument/2006/relationships/hyperlink" Target="https://water-world-v1-1.appspot.com/" TargetMode="External"/><Relationship Id="rId1095" Type="http://schemas.openxmlformats.org/officeDocument/2006/relationships/hyperlink" Target="https://a.tiles.mapbox.com/v4/mapbox.mapbox-streets-v6/7/74/64.vector.pbf?access_token=pk.eyJ1IjoiY3Jvd2Rjb3ZlciIsImEiOiI3akYtNERRIn0.uwBAdtR6Zk60Bp3vTKj-kg" TargetMode="External"/><Relationship Id="rId1316" Type="http://schemas.openxmlformats.org/officeDocument/2006/relationships/hyperlink" Target="http://wab.jrc.cec.eu.int/vcs/"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hyperlink" Target="https://db-server-blishten.c9users.io/cgi-bin/services.py/" TargetMode="External"/><Relationship Id="rId977" Type="http://schemas.openxmlformats.org/officeDocument/2006/relationships/hyperlink" Target="https://help.ubuntu.com/community/PostgreSQL" TargetMode="External"/><Relationship Id="rId1162" Type="http://schemas.openxmlformats.org/officeDocument/2006/relationships/hyperlink" Target="https://developers.arcgis.com/javascript/jsapi/wmslayer-amd.html" TargetMode="External"/><Relationship Id="rId171" Type="http://schemas.openxmlformats.org/officeDocument/2006/relationships/hyperlink" Target="https://developers.arcgis.com/en/downloads/" TargetMode="External"/><Relationship Id="rId837" Type="http://schemas.openxmlformats.org/officeDocument/2006/relationships/hyperlink" Target="http://www.cloudera.com/content/cloudera/en/resources/library/hadoopworld/Live_from_Strata_Hadoop_World_2012_Lars_George_Cloudera.html" TargetMode="External"/><Relationship Id="rId1022" Type="http://schemas.openxmlformats.org/officeDocument/2006/relationships/hyperlink" Target="http://desktop.arcgis.com/en/desktop/latest/analyze/python/extending-geoprocessing-through-python-modules.htm" TargetMode="External"/><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hyperlink" Target="https://ee-api.appspot.com/b3ed5496bfdb08d734c4f3a28a8e172b" TargetMode="External"/><Relationship Id="rId890" Type="http://schemas.openxmlformats.org/officeDocument/2006/relationships/hyperlink" Target="http://en.wikipedia.org/wiki/Sort_(Unix)" TargetMode="External"/><Relationship Id="rId904" Type="http://schemas.openxmlformats.org/officeDocument/2006/relationships/hyperlink" Target="http://blog.cloudera.com/blog/2009/12/7-tips-for-improving-mapreduce-performance/" TargetMode="External"/><Relationship Id="rId1327" Type="http://schemas.openxmlformats.org/officeDocument/2006/relationships/hyperlink" Target="http://serverfault.com/questions/309357/ping-a-specific-port" TargetMode="External"/><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hyperlink" Target="https://github.com/google/earthengine-api/tree/master/demos/server-auth" TargetMode="External"/><Relationship Id="rId988" Type="http://schemas.openxmlformats.org/officeDocument/2006/relationships/hyperlink" Target="http://spatialreference.org/ref/sr-org/7099/postgis/" TargetMode="External"/><Relationship Id="rId1173" Type="http://schemas.openxmlformats.org/officeDocument/2006/relationships/hyperlink" Target="https://mapzen.com/blog/tangram-labels/" TargetMode="External"/><Relationship Id="rId1380" Type="http://schemas.openxmlformats.org/officeDocument/2006/relationships/fontTable" Target="fontTable.xml"/><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hyperlink" Target="https://support.google.com/fusiontables/answer/171181?hl=en" TargetMode="External"/><Relationship Id="rId848" Type="http://schemas.openxmlformats.org/officeDocument/2006/relationships/hyperlink" Target="http://cloudera.com/content/cloudera/en/training/courses/data-science-training.html" TargetMode="External"/><Relationship Id="rId1033" Type="http://schemas.openxmlformats.org/officeDocument/2006/relationships/hyperlink" Target="http://tomcat.apache.org/download-80.cgi" TargetMode="External"/><Relationship Id="rId487" Type="http://schemas.openxmlformats.org/officeDocument/2006/relationships/hyperlink" Target="general/fme_scripts/roadless_asia_csv_to_postgresql.fmw" TargetMode="External"/><Relationship Id="rId610" Type="http://schemas.openxmlformats.org/officeDocument/2006/relationships/image" Target="media/image73.jpeg"/><Relationship Id="rId694"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708" Type="http://schemas.openxmlformats.org/officeDocument/2006/relationships/hyperlink" Target="http://ee-api.appspot.com/" TargetMode="External"/><Relationship Id="rId915" Type="http://schemas.openxmlformats.org/officeDocument/2006/relationships/hyperlink" Target="http://www.cloudera.com/content/cloudera/en/resources/library/training/introduction-to-apache-hive.html" TargetMode="External"/><Relationship Id="rId1240" Type="http://schemas.openxmlformats.org/officeDocument/2006/relationships/hyperlink" Target="http://geojson.io/" TargetMode="External"/><Relationship Id="rId1338" Type="http://schemas.openxmlformats.org/officeDocument/2006/relationships/hyperlink" Target="https://connected.cnect.cec.eu.int/community/jrc/ict/jrc-e-library/blog/2015/10/26/online-access-to-licensed-content-from-ispra-scientific-workstations" TargetMode="Externa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mevenide.codehaus.org/release/eclipse/update" TargetMode="External"/><Relationship Id="rId1100" Type="http://schemas.openxmlformats.org/officeDocument/2006/relationships/hyperlink" Target="openmaptiles.org/" TargetMode="External"/><Relationship Id="rId1184" Type="http://schemas.openxmlformats.org/officeDocument/2006/relationships/hyperlink" Target="http://toblerity.org/fiona/manual.html" TargetMode="External"/><Relationship Id="rId44" Type="http://schemas.openxmlformats.org/officeDocument/2006/relationships/hyperlink" Target="https://github.com/nvkelso/natural-earth-vector/tree/master/geojson" TargetMode="External"/><Relationship Id="rId554" Type="http://schemas.openxmlformats.org/officeDocument/2006/relationships/hyperlink" Target="https://code.google.com/p/googleappengine/issues/detail?id=7053" TargetMode="External"/><Relationship Id="rId761" Type="http://schemas.openxmlformats.org/officeDocument/2006/relationships/hyperlink" Target="https://EU-Commission.maps.arcgis.com" TargetMode="External"/><Relationship Id="rId859" Type="http://schemas.openxmlformats.org/officeDocument/2006/relationships/hyperlink" Target="http://esri.github.io/geometry-api-java/doc/Polygon.html" TargetMode="External"/><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dopa-services.jrc.ec.europa.eu/services" TargetMode="External"/><Relationship Id="rId621" Type="http://schemas.openxmlformats.org/officeDocument/2006/relationships/hyperlink" Target="https://github.com/andrewcottam/ArcGIS-Geoprocessing-Scripts/blob/master/src/downloadSWDB.py" TargetMode="External"/><Relationship Id="rId1044" Type="http://schemas.openxmlformats.org/officeDocument/2006/relationships/hyperlink" Target="http://services.arcgisonline.com/arcgis/rest/services/World_Topo_Map/MapServer/WMTS/" TargetMode="External"/><Relationship Id="rId1251" Type="http://schemas.openxmlformats.org/officeDocument/2006/relationships/image" Target="media/image138.png"/><Relationship Id="rId1349" Type="http://schemas.openxmlformats.org/officeDocument/2006/relationships/hyperlink" Target="http://server.arcgisonline.com/ArcGIS/rest/services/World_Topo_Map/MapServer?f=json&amp;callback=dojo.io.script.jsonp_dojoIoScript8._jsonpCallback"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hyperlink" Target="https://sites.google.com/site/earthengineapidocs/python-api" TargetMode="External"/><Relationship Id="rId926" Type="http://schemas.openxmlformats.org/officeDocument/2006/relationships/hyperlink" Target="https://cwiki.apache.org/confluence/display/Hive/LanguageManual+DML" TargetMode="External"/><Relationship Id="rId1111" Type="http://schemas.openxmlformats.org/officeDocument/2006/relationships/hyperlink" Target="https://mapzen.com/tangram/play" TargetMode="External"/><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image" Target="media/image47.png"/><Relationship Id="rId772" Type="http://schemas.openxmlformats.org/officeDocument/2006/relationships/hyperlink" Target="mailto:a.cottam@gmail.com" TargetMode="External"/><Relationship Id="rId1195" Type="http://schemas.openxmlformats.org/officeDocument/2006/relationships/hyperlink" Target="http://vimeo.com/106220666" TargetMode="External"/><Relationship Id="rId1209" Type="http://schemas.openxmlformats.org/officeDocument/2006/relationships/hyperlink" Target="https://repo.continuum.io/archive/Anaconda2-4.3.1-Linux-x86_64.sh" TargetMode="External"/><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hyperlink" Target="ftp://ftp.glcf.umd.edu/glcf/GlobalInlandWater/WRS2" TargetMode="External"/><Relationship Id="rId1055" Type="http://schemas.openxmlformats.org/officeDocument/2006/relationships/hyperlink" Target="mailto:a.cottam@gmail.com" TargetMode="External"/><Relationship Id="rId1262" Type="http://schemas.openxmlformats.org/officeDocument/2006/relationships/hyperlink" Target="file:///C:\Users\cottaan\AppData\Roaming\Microsoft\Word\http%20-%20nothing!%20No%20messag,%20nothing.%20Reverting%20to%20Aptana" TargetMode="External"/><Relationship Id="rId271" Type="http://schemas.openxmlformats.org/officeDocument/2006/relationships/hyperlink" Target="http://www.initd.org/psycopg/docs/usage.html" TargetMode="External"/><Relationship Id="rId937" Type="http://schemas.openxmlformats.org/officeDocument/2006/relationships/image" Target="media/image121.png"/><Relationship Id="rId1122" Type="http://schemas.openxmlformats.org/officeDocument/2006/relationships/hyperlink" Target="http://www.vogella.com/tutorials/JUnit/article.html" TargetMode="External"/><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hyperlink" Target="http://www.fullerlab.org/wp-content/uploads/2014/05/Murray-et-al-2014.pdf" TargetMode="External"/><Relationship Id="rId783" Type="http://schemas.openxmlformats.org/officeDocument/2006/relationships/hyperlink" Target="http://www.cyberciti.biz/tips/postgres-allow-remote-access-tcp-connection.html" TargetMode="External"/><Relationship Id="rId990" Type="http://schemas.openxmlformats.org/officeDocument/2006/relationships/hyperlink" Target="https://community.c9.io/t/setting-up-postgresql/1573" TargetMode="External"/><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hyperlink" Target="file:///E:\cottaan\My%20Documents\github%20repos\private_ee_scripts\Water%20Detection\Water%20Validation%20Points" TargetMode="External"/><Relationship Id="rId1066" Type="http://schemas.openxmlformats.org/officeDocument/2006/relationships/hyperlink" Target="https://www.kaggle.com" TargetMode="External"/><Relationship Id="rId1273" Type="http://schemas.openxmlformats.org/officeDocument/2006/relationships/hyperlink" Target="https://makandracards.com/ff-it/21967-git-temporarily-revert-to-previous-commit" TargetMode="External"/><Relationship Id="rId850" Type="http://schemas.openxmlformats.org/officeDocument/2006/relationships/hyperlink" Target="http://cloudera.com/content/cloudera/en/training/courses/developer-training.html" TargetMode="External"/><Relationship Id="rId948" Type="http://schemas.openxmlformats.org/officeDocument/2006/relationships/hyperlink" Target="https://github.com/cloudera/impala" TargetMode="External"/><Relationship Id="rId1133" Type="http://schemas.openxmlformats.org/officeDocument/2006/relationships/hyperlink" Target="http://jamesthom.as/blog/2012/04/22/debugging-optimised-dojo-apps/" TargetMode="External"/><Relationship Id="rId77" Type="http://schemas.openxmlformats.org/officeDocument/2006/relationships/hyperlink" Target="https://storage.googleapis.com/global-surface-water/maptiles/occurrence/8/125/116.png"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587" Type="http://schemas.openxmlformats.org/officeDocument/2006/relationships/image" Target="media/image62.png"/><Relationship Id="rId710" Type="http://schemas.openxmlformats.org/officeDocument/2006/relationships/hyperlink" Target="https://www.google.com/fusiontables/DataSource?docid=1CwYznUQU5xrGNaxptfAuYyIrFd-ppC3MWvtb2Cw" TargetMode="External"/><Relationship Id="rId808" Type="http://schemas.openxmlformats.org/officeDocument/2006/relationships/hyperlink" Target="http://www.gbif.org/occurrence/search?GEOMETRY=116.488037+6.249776%2C116.488037+5.993070%2C116.735229+5.993070%2C116.735229+6.249776%2C116.488037+6.249776&amp;TAXON_KEY=5227762" TargetMode="External"/><Relationship Id="rId1340" Type="http://schemas.openxmlformats.org/officeDocument/2006/relationships/hyperlink" Target="http://support.mendeley.com/customer/portal/questions/340841-desktop-search-options-results-in-error"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1077" Type="http://schemas.openxmlformats.org/officeDocument/2006/relationships/hyperlink" Target="http://lrm-maps.jrc.ec.europa.eu/geoserver/rest" TargetMode="External"/><Relationship Id="rId1200" Type="http://schemas.openxmlformats.org/officeDocument/2006/relationships/hyperlink" Target="https://www.tensorflow.org/install/install_linux" TargetMode="External"/><Relationship Id="rId654" Type="http://schemas.openxmlformats.org/officeDocument/2006/relationships/image" Target="media/image83.png"/><Relationship Id="rId861" Type="http://schemas.openxmlformats.org/officeDocument/2006/relationships/hyperlink" Target="http://www.youtube.com/watch?v=i0FCn889ucs" TargetMode="External"/><Relationship Id="rId959" Type="http://schemas.openxmlformats.org/officeDocument/2006/relationships/hyperlink" Target="http://hadoop-h05:8088/cluster" TargetMode="External"/><Relationship Id="rId1284" Type="http://schemas.openxmlformats.org/officeDocument/2006/relationships/hyperlink" Target="https://github.com/ghislainv/deforestprob/blob/master/docs/index.html"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hyperlink" Target="https://leaflet-map-blishten.c9users.io/index.html" TargetMode="External"/><Relationship Id="rId721" Type="http://schemas.openxmlformats.org/officeDocument/2006/relationships/hyperlink" Target="https://pypi.python.org/packages/source/e/earthengine-api/" TargetMode="External"/><Relationship Id="rId1144" Type="http://schemas.openxmlformats.org/officeDocument/2006/relationships/hyperlink" Target="http://www.sitepen.com/blog/2012/05/03/css-styling-of-dgrid/" TargetMode="External"/><Relationship Id="rId1351" Type="http://schemas.openxmlformats.org/officeDocument/2006/relationships/hyperlink" Target="http://mapservices.iucnredlist.org/arcgis/manager"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hyperlink" Target="https://github.com/andrewcottam/water_detection_python_scripts/blob/bfc669514fdc956aa1991305fc9f4ef5c8b9f870/getGeePixelValuesForL5.py" TargetMode="External"/><Relationship Id="rId819" Type="http://schemas.openxmlformats.org/officeDocument/2006/relationships/hyperlink" Target="https://www.assembla.com/spaces/sis/wiki/Red_List_API" TargetMode="External"/><Relationship Id="rId1004" Type="http://schemas.openxmlformats.org/officeDocument/2006/relationships/hyperlink" Target="http://help.arcgis.com/en/arcgisdesktop/10.0/help/index.html" TargetMode="External"/><Relationship Id="rId1211" Type="http://schemas.openxmlformats.org/officeDocument/2006/relationships/hyperlink" Target="https://bootstrap.pypa.io/get-pip.py" TargetMode="External"/><Relationship Id="rId220" Type="http://schemas.openxmlformats.org/officeDocument/2006/relationships/image" Target="media/image21.jpeg"/><Relationship Id="rId458" Type="http://schemas.openxmlformats.org/officeDocument/2006/relationships/hyperlink" Target="http://enable-cors.org/" TargetMode="External"/><Relationship Id="rId665"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72" Type="http://schemas.openxmlformats.org/officeDocument/2006/relationships/hyperlink" Target="https://blog.cloudera.com/blog/2014/02/migrating-from-hive-cli-to-beeline-a-primer/" TargetMode="External"/><Relationship Id="rId1088" Type="http://schemas.openxmlformats.org/officeDocument/2006/relationships/hyperlink" Target="https://github.com/mapbox/awesome-vector-tiles/" TargetMode="External"/><Relationship Id="rId1295" Type="http://schemas.openxmlformats.org/officeDocument/2006/relationships/hyperlink" Target="https://help.ubuntu.com/community/PostgreSQL" TargetMode="External"/><Relationship Id="rId1309" Type="http://schemas.openxmlformats.org/officeDocument/2006/relationships/hyperlink" Target="http://sedac.ciesin.columbia.edu/species/"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hyperlink" Target="https://community.c9.io/t/google-app-engine-dev-appserver-py/783" TargetMode="External"/><Relationship Id="rId732" Type="http://schemas.openxmlformats.org/officeDocument/2006/relationships/hyperlink" Target="https://sites.google.com/site/earthengineapidocs/reference/functions" TargetMode="External"/><Relationship Id="rId1155" Type="http://schemas.openxmlformats.org/officeDocument/2006/relationships/hyperlink" Target="http://swingley.github.io/arg/" TargetMode="External"/><Relationship Id="rId1362" Type="http://schemas.openxmlformats.org/officeDocument/2006/relationships/hyperlink" Target="http://help.arcgis.com/en/arcgisdesktop/10.0/help/index.html"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s://sites.google.com/site/advancedgisprog/other-resources/arcgis-anaconda-packages" TargetMode="External"/><Relationship Id="rId1222" Type="http://schemas.openxmlformats.org/officeDocument/2006/relationships/hyperlink" Target="http://h03-dev-vm7:5801" TargetMode="External"/><Relationship Id="rId469" Type="http://schemas.openxmlformats.org/officeDocument/2006/relationships/hyperlink" Target="http://ehabitat-wps.jrc.ec.europa.eu/cgi-bin/REST/eSpecies" TargetMode="External"/><Relationship Id="rId676" Type="http://schemas.openxmlformats.org/officeDocument/2006/relationships/hyperlink" Target="https://github.com/andrewcottam/ArcGIS-Geoprocessing-Scripts/blob/master/src/JRC%20Toolbox.pyt" TargetMode="External"/><Relationship Id="rId883" Type="http://schemas.openxmlformats.org/officeDocument/2006/relationships/hyperlink" Target="https://github.com/Esri/spatial-framework-for-hadoop/wiki/JSON-Formats" TargetMode="External"/><Relationship Id="rId1099" Type="http://schemas.openxmlformats.org/officeDocument/2006/relationships/hyperlink" Target="http://tangrams.github.io/explorer"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2.jpeg"/><Relationship Id="rId536" Type="http://schemas.openxmlformats.org/officeDocument/2006/relationships/hyperlink" Target="https://github.com/zweiven/remotebiodiversity" TargetMode="External"/><Relationship Id="rId1166" Type="http://schemas.openxmlformats.org/officeDocument/2006/relationships/image" Target="media/image130.png"/><Relationship Id="rId1373" Type="http://schemas.openxmlformats.org/officeDocument/2006/relationships/hyperlink" Target="mailto:a.cottam@gmail.com"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hyperlink" Target="https://groups.google.com/forum/" TargetMode="External"/><Relationship Id="rId950" Type="http://schemas.openxmlformats.org/officeDocument/2006/relationships/hyperlink" Target="http://training.cloudera.com/elearning/impala/" TargetMode="External"/><Relationship Id="rId102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hyperlink" Target="https://drive.google.com/?ddrp=1" TargetMode="External"/><Relationship Id="rId687" Type="http://schemas.openxmlformats.org/officeDocument/2006/relationships/image" Target="media/image95.png"/><Relationship Id="rId810" Type="http://schemas.openxmlformats.org/officeDocument/2006/relationships/hyperlink" Target="http://api.gbif.org/v0.9/species/match?name=Argusianus%20argus" TargetMode="External"/><Relationship Id="rId908" Type="http://schemas.openxmlformats.org/officeDocument/2006/relationships/hyperlink" Target="http://h05-nn01.jrc.it:60010/master-status" TargetMode="External"/><Relationship Id="rId1233" Type="http://schemas.openxmlformats.org/officeDocument/2006/relationships/hyperlink" Target="http://www.postgresonline.com/journal/archives/38-PuTTY-for-SSH-Tunneling-to-PostgreSQL-Server.html" TargetMode="External"/><Relationship Id="rId242" Type="http://schemas.openxmlformats.org/officeDocument/2006/relationships/hyperlink" Target="http://www.iucnredlist.org/details/39895/0" TargetMode="External"/><Relationship Id="rId894" Type="http://schemas.openxmlformats.org/officeDocument/2006/relationships/hyperlink" Target="https://github.com/willtemperley/hadoop-client-template" TargetMode="External"/><Relationship Id="rId1177" Type="http://schemas.openxmlformats.org/officeDocument/2006/relationships/hyperlink" Target="http://leafletjs.com/download.html" TargetMode="External"/><Relationship Id="rId1300" Type="http://schemas.openxmlformats.org/officeDocument/2006/relationships/hyperlink" Target="https://pypi.python.org/packages/source/o/ordereddict/ordereddict-1.1.tar.gz"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2.png"/><Relationship Id="rId547" Type="http://schemas.openxmlformats.org/officeDocument/2006/relationships/hyperlink" Target="http://geeimageserver.appspot.com/" TargetMode="External"/><Relationship Id="rId754" Type="http://schemas.openxmlformats.org/officeDocument/2006/relationships/hyperlink" Target="https://api.elsevier.com/content/abstract/doi/10.1038/nature20584?apiKey=b3a71de2bde04544495881ed9d2f9c5b&amp;httpAccept=application/json" TargetMode="External"/><Relationship Id="rId961" Type="http://schemas.openxmlformats.org/officeDocument/2006/relationships/hyperlink" Target="https://github.com/andrewcottam/apache-hive-files/blob/master/species_preprocessing_2.sql" TargetMode="External"/><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hyperlink" Target="https://github.com/andrewcottam/water_detection_python_scripts/blob/master/validateWaterSites.py" TargetMode="External"/><Relationship Id="rId821" Type="http://schemas.openxmlformats.org/officeDocument/2006/relationships/hyperlink" Target="https://github.com/andrewcottam/SpeciesCharismaIndex/blob/master/api_client_library.py" TargetMode="External"/><Relationship Id="rId1037" Type="http://schemas.openxmlformats.org/officeDocument/2006/relationships/hyperlink" Target="https://localhost:8443/" TargetMode="External"/><Relationship Id="rId1244" Type="http://schemas.openxmlformats.org/officeDocument/2006/relationships/hyperlink" Target="http://www.makeuseof.com/tag/download-windows-xp-for-free-and-legally-straight-from-microsoft-si/"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image" Target="media/image102.png"/><Relationship Id="rId919" Type="http://schemas.openxmlformats.org/officeDocument/2006/relationships/hyperlink" Target="https://cwiki.apache.org/confluence/display/Hive/Configuration+Properties" TargetMode="External"/><Relationship Id="rId1090" Type="http://schemas.openxmlformats.org/officeDocument/2006/relationships/hyperlink" Target="https://basemaps.arcgis.com/v1/arcgis/rest/services/World_Basemap/VectorTileServer/tile/9/253/276.pbf" TargetMode="External"/><Relationship Id="rId1104" Type="http://schemas.openxmlformats.org/officeDocument/2006/relationships/hyperlink" Target="https://github.com/tilezen/vector-datasource/wiki/Mapzen-Vector-Tile-Service" TargetMode="External"/><Relationship Id="rId1311" Type="http://schemas.openxmlformats.org/officeDocument/2006/relationships/hyperlink" Target="http://www.aquamaps.org/" TargetMode="External"/><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hyperlink" Target="https://github.com/GoogleCloudPlatform/google-cloud-python/tree/master/storage/google/cloud/storage" TargetMode="External"/><Relationship Id="rId765" Type="http://schemas.openxmlformats.org/officeDocument/2006/relationships/hyperlink" Target="https://andrewcottam.cartodb.com/api/v2/sql?q=select%20name,ST_AsText(the_geom)%20as%20the_geom%20from%20countries%20where%20iso3='MYS'" TargetMode="External"/><Relationship Id="rId972" Type="http://schemas.openxmlformats.org/officeDocument/2006/relationships/hyperlink" Target="http://www.slideshare.net/Hadoop_Summit/grailer-hochmuth-june27515pmroom212v3" TargetMode="External"/><Relationship Id="rId1188" Type="http://schemas.openxmlformats.org/officeDocument/2006/relationships/hyperlink" Target="http://stackoverflow.com/questions/24455238/lxml-installation-error-ubuntu-14-04-internal-compiler-error" TargetMode="External"/><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https://github.com/andrewcottam/water_detection_python_scripts/blob/master/getBestScenesForPoints.py" TargetMode="External"/><Relationship Id="rId832" Type="http://schemas.openxmlformats.org/officeDocument/2006/relationships/hyperlink" Target="http://www.cloudera.com/content/cloudera/en/resources/library/training/cloudera-essentials-for-apache-hadoop-5-of-6-preparing-your-data-center-for-hadoop.html" TargetMode="External"/><Relationship Id="rId1048" Type="http://schemas.openxmlformats.org/officeDocument/2006/relationships/hyperlink" Target="http://jupyter.org/install.html" TargetMode="External"/><Relationship Id="rId1255" Type="http://schemas.openxmlformats.org/officeDocument/2006/relationships/hyperlink" Target="https://plus.google.com/116969159384245484847/posts/6SXDRWXFWkN"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s://c9users.io/_user_content/authorize?redirect=https%3A%2F%2Fweb-apps-blishten.c9users.io%2Ftilemaker%2Fbern_tiles%2F13%2F4265%2F2883.pbf'%20" TargetMode="External"/><Relationship Id="rId1322" Type="http://schemas.openxmlformats.org/officeDocument/2006/relationships/hyperlink" Target="https://m-mail.jrc.ec.europa.eu/login.php"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image" Target="media/image50.png"/><Relationship Id="rId776" Type="http://schemas.openxmlformats.org/officeDocument/2006/relationships/hyperlink" Target="https://data.aad.gov.au/aadc/calc/dms_decimal.cfm" TargetMode="External"/><Relationship Id="rId983" Type="http://schemas.openxmlformats.org/officeDocument/2006/relationships/hyperlink" Target="http://www.postgresql.org/docs/9.0/static/ddl-partitioning.html" TargetMode="External"/><Relationship Id="rId1199" Type="http://schemas.openxmlformats.org/officeDocument/2006/relationships/hyperlink" Target="http://toblerity.org/shapely/manual.html" TargetMode="External"/><Relationship Id="rId331" Type="http://schemas.openxmlformats.org/officeDocument/2006/relationships/image" Target="media/image33.jpeg"/><Relationship Id="rId429" Type="http://schemas.openxmlformats.org/officeDocument/2006/relationships/hyperlink" Target="https://github.com/andrewcottam/leaflet_map" TargetMode="External"/><Relationship Id="rId636" Type="http://schemas.openxmlformats.org/officeDocument/2006/relationships/hyperlink" Target="https://raw.githubusercontent.com/andrewcottam/postgis_scripts/ff639d52f70d73a707973435cbba834a55bb307c/all_validation_points_query.sql" TargetMode="External"/><Relationship Id="rId1059" Type="http://schemas.openxmlformats.org/officeDocument/2006/relationships/hyperlink" Target="https://github.com/MaxKHK/Udacity_DeepLearningAssignments/blob/master/Assignment1/1_notmnist.ipynb" TargetMode="External"/><Relationship Id="rId1266" Type="http://schemas.openxmlformats.org/officeDocument/2006/relationships/hyperlink" Target="file:///C:\Users\cottaan\AppData\Roaming\Microsoft\Word\https%20url%20to%20paste%20into%20Aptana" TargetMode="External"/><Relationship Id="rId843" Type="http://schemas.openxmlformats.org/officeDocument/2006/relationships/hyperlink" Target="http://www.cloudera.com/content/cloudera/en/resources/library/training/cloudera-manager-training-part-ii.html" TargetMode="External"/><Relationship Id="rId1126" Type="http://schemas.openxmlformats.org/officeDocument/2006/relationships/hyperlink" Target="http://dojotoolkit.org/reference-guide/dojo/topic.html"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image" Target="media/image104.png"/><Relationship Id="rId910" Type="http://schemas.openxmlformats.org/officeDocument/2006/relationships/hyperlink" Target="http://wiki.apache.org/hadoop/Hbase/Shell" TargetMode="External"/><Relationship Id="rId1333" Type="http://schemas.openxmlformats.org/officeDocument/2006/relationships/hyperlink" Target="https://apps.jrc.cec.eu.int/navette"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www.cyberciti.biz/tips/postgres-allow-remote-access-tcp-connection.html" TargetMode="External"/><Relationship Id="rId994" Type="http://schemas.openxmlformats.org/officeDocument/2006/relationships/hyperlink" Target="https://wiki.appcelerator.org/display/guides2/Installing+the+Java+Development+Tools" TargetMode="External"/><Relationship Id="rId202" Type="http://schemas.openxmlformats.org/officeDocument/2006/relationships/hyperlink" Target="http://www.sciencemag.org/content/suppl/2013/11/14/342.6160.803.DC1/1239268.LeSaouet.SM.pdf" TargetMode="External"/><Relationship Id="rId647" Type="http://schemas.openxmlformats.org/officeDocument/2006/relationships/hyperlink" Target="https://ee-api.appspot.com/0e048d3a0b685ca495b6769bde5fe8b6" TargetMode="External"/><Relationship Id="rId854" Type="http://schemas.openxmlformats.org/officeDocument/2006/relationships/hyperlink" Target="http://h05-dn01.jrc.it:50060/" TargetMode="External"/><Relationship Id="rId1277" Type="http://schemas.openxmlformats.org/officeDocument/2006/relationships/hyperlink" Target="https://help.github.com/articles/merging-an-upstream-repository-into-your-fork/" TargetMode="External"/><Relationship Id="rId286" Type="http://schemas.openxmlformats.org/officeDocument/2006/relationships/hyperlink" Target="http://79.125.16.106/IUCN/mapper/index.html?ID_NO=60225" TargetMode="External"/><Relationship Id="rId493" Type="http://schemas.openxmlformats.org/officeDocument/2006/relationships/image" Target="media/image40.jpeg"/><Relationship Id="rId507" Type="http://schemas.openxmlformats.org/officeDocument/2006/relationships/hyperlink" Target="http://dopa-services.jrc.it/services/endSession" TargetMode="External"/><Relationship Id="rId714" Type="http://schemas.openxmlformats.org/officeDocument/2006/relationships/image" Target="media/image108.png"/><Relationship Id="rId921" Type="http://schemas.openxmlformats.org/officeDocument/2006/relationships/hyperlink" Target="http://www.cloudera.com/content/cloudera/en/documentation/cdh4/latest/CDH4-Installation-Guide/cdh4ig_topic_26_9.html" TargetMode="External"/><Relationship Id="rId1137" Type="http://schemas.openxmlformats.org/officeDocument/2006/relationships/hyperlink" Target="http://dojotoolkit.org/documentation/tutorials/1.8/declarative/" TargetMode="External"/><Relationship Id="rId1344" Type="http://schemas.openxmlformats.org/officeDocument/2006/relationships/hyperlink" Target="ftp://h05-ftp.jrc.it/cottaan" TargetMode="External"/><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hyperlink" Target="https://cloud.google.com/appengine/docs/python/googlecloudstorageclient/setting-up-cloud-storage" TargetMode="External"/><Relationship Id="rId798"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190" Type="http://schemas.openxmlformats.org/officeDocument/2006/relationships/hyperlink" Target="http://docs.opencv.org/doc/tutorials/introduction/linux_install/linux_install.html" TargetMode="External"/><Relationship Id="rId1204" Type="http://schemas.openxmlformats.org/officeDocument/2006/relationships/hyperlink" Target="https://webapp-improved.appspot.com/" TargetMode="Externa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image" Target="media/image85.png"/><Relationship Id="rId865" Type="http://schemas.openxmlformats.org/officeDocument/2006/relationships/hyperlink" Target="http://cloudera-manager.jrc.it:7180" TargetMode="External"/><Relationship Id="rId1050" Type="http://schemas.openxmlformats.org/officeDocument/2006/relationships/hyperlink" Target="http://stackoverflow.com/questions/36659453/intel-mkl-fatal-error-cannot-load-libmkl-avx2-so-or-libmkl-def-so" TargetMode="External"/><Relationship Id="rId1288" Type="http://schemas.openxmlformats.org/officeDocument/2006/relationships/image" Target="media/image140.png"/><Relationship Id="rId297" Type="http://schemas.openxmlformats.org/officeDocument/2006/relationships/hyperlink" Target="http://code.google.com/apis/ajax/playground/" TargetMode="External"/><Relationship Id="rId518" Type="http://schemas.openxmlformats.org/officeDocument/2006/relationships/hyperlink" Target="http://central.maven.org/maven2/org/eclipse/jetty/jetty-servlets/9.2.13.v20150730/" TargetMode="External"/><Relationship Id="rId725" Type="http://schemas.openxmlformats.org/officeDocument/2006/relationships/hyperlink" Target="https://developers.google.com/earth-engine/python_install" TargetMode="External"/><Relationship Id="rId932" Type="http://schemas.openxmlformats.org/officeDocument/2006/relationships/hyperlink" Target="https://github.com/andrewcottam/jrc/commit/b77b94c35fec389d5f9a354969d561c741e8fbd3" TargetMode="External"/><Relationship Id="rId1148" Type="http://schemas.openxmlformats.org/officeDocument/2006/relationships/hyperlink" Target="http://www.sitepen.com/blog/2012/05/03/css-styling-of-dgrid/" TargetMode="External"/><Relationship Id="rId1355"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157" Type="http://schemas.openxmlformats.org/officeDocument/2006/relationships/image" Target="media/image17.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pro.arcgis.com/en/pro-app/tool-reference/conversion/kml-conversion.htm" TargetMode="External"/><Relationship Id="rId1215" Type="http://schemas.openxmlformats.org/officeDocument/2006/relationships/hyperlink" Target="http://content.hccfl.edu/pollock/unix/findcmd.htm" TargetMode="External"/><Relationship Id="rId61" Type="http://schemas.openxmlformats.org/officeDocument/2006/relationships/hyperlink" Target="http://landsat.usgs.gov/Landsat8_Using_Product.php" TargetMode="External"/><Relationship Id="rId571" Type="http://schemas.openxmlformats.org/officeDocument/2006/relationships/image" Target="media/image52.png"/><Relationship Id="rId669" Type="http://schemas.openxmlformats.org/officeDocument/2006/relationships/hyperlink" Target="https://drive.google.com/open?id=0B8ziKkJP_gdecS10VENxUk8zWk0" TargetMode="External"/><Relationship Id="rId876" Type="http://schemas.openxmlformats.org/officeDocument/2006/relationships/hyperlink" Target="http://developer.yahoo.com/hadoop/tutorial/module2.html" TargetMode="External"/><Relationship Id="rId1299" Type="http://schemas.openxmlformats.org/officeDocument/2006/relationships/hyperlink" Target="https://github.com/JazzCore/python-pdfkit/wiki/Using-wkhtmltopdf-without-X-server"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5.jpeg"/><Relationship Id="rId431" Type="http://schemas.openxmlformats.org/officeDocument/2006/relationships/hyperlink" Target="http://lrm-maps.jrc.ec.europa.eu/geoserver/web/" TargetMode="External"/><Relationship Id="rId529" Type="http://schemas.openxmlformats.org/officeDocument/2006/relationships/hyperlink" Target="http://db-server-blishten.c9users.io/geoserver" TargetMode="External"/><Relationship Id="rId736" Type="http://schemas.openxmlformats.org/officeDocument/2006/relationships/image" Target="media/image111.png"/><Relationship Id="rId1061" Type="http://schemas.openxmlformats.org/officeDocument/2006/relationships/hyperlink" Target="https://python-blishten.c9users.io:8081/" TargetMode="External"/><Relationship Id="rId1159" Type="http://schemas.openxmlformats.org/officeDocument/2006/relationships/hyperlink" Target="http://developers.arcgis.com/javascript/sandbox/sandbox.html" TargetMode="External"/><Relationship Id="rId1366" Type="http://schemas.openxmlformats.org/officeDocument/2006/relationships/hyperlink" Target="http://www.bbc.com/future/story/20120914-building-a-live-google-earth/1" TargetMode="External"/><Relationship Id="rId168" Type="http://schemas.openxmlformats.org/officeDocument/2006/relationships/hyperlink" Target="https://github.com/mraad/AvroToolbox" TargetMode="External"/><Relationship Id="rId943" Type="http://schemas.openxmlformats.org/officeDocument/2006/relationships/hyperlink" Target="http://hadoop-m1:8888/" TargetMode="External"/><Relationship Id="rId1019" Type="http://schemas.openxmlformats.org/officeDocument/2006/relationships/hyperlink" Target="http://blogs.esri.com/esri/arcgis/tag/nosql/" TargetMode="External"/><Relationship Id="rId72" Type="http://schemas.openxmlformats.org/officeDocument/2006/relationships/image" Target="media/image7.png"/><Relationship Id="rId375" Type="http://schemas.openxmlformats.org/officeDocument/2006/relationships/hyperlink" Target="http://docs.scipy.org/doc/scipy/reference/generated/scipy.sparse.coo_matrix.html" TargetMode="External"/><Relationship Id="rId582" Type="http://schemas.openxmlformats.org/officeDocument/2006/relationships/image" Target="media/image57.png"/><Relationship Id="rId803" Type="http://schemas.openxmlformats.org/officeDocument/2006/relationships/hyperlink" Target="http://ecat-dev.gbif.org/ws/usage/?q=Panthera%20leo&amp;rkey=1" TargetMode="External"/><Relationship Id="rId1226" Type="http://schemas.openxmlformats.org/officeDocument/2006/relationships/hyperlink" Target="http://fedoranews.org/alex/tutorial/rpm/3.shtml"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hyperlink" Target="http://hadoop.apache.org/docs/r1.2.1/mapred_tutorial.html" TargetMode="External"/><Relationship Id="rId1072" Type="http://schemas.openxmlformats.org/officeDocument/2006/relationships/hyperlink" Target="http://h05-prod-vm100.jrc.it:8080/geoserver/web/" TargetMode="External"/><Relationship Id="rId302" Type="http://schemas.openxmlformats.org/officeDocument/2006/relationships/hyperlink" Target="mailto:speciescharisma1@gmail.com" TargetMode="External"/><Relationship Id="rId747" Type="http://schemas.openxmlformats.org/officeDocument/2006/relationships/image" Target="media/image116.png"/><Relationship Id="rId954" Type="http://schemas.openxmlformats.org/officeDocument/2006/relationships/hyperlink" Target="http://sqoop.apache.org/" TargetMode="External"/><Relationship Id="rId1377" Type="http://schemas.openxmlformats.org/officeDocument/2006/relationships/hyperlink" Target="http://maps.iucnredlist.org/map.html?id=6027" TargetMode="External"/><Relationship Id="rId83" Type="http://schemas.openxmlformats.org/officeDocument/2006/relationships/hyperlink" Target="http://www.gdal.org/frmt_gtiff.html"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image" Target="media/image68.png"/><Relationship Id="rId607" Type="http://schemas.openxmlformats.org/officeDocument/2006/relationships/hyperlink" Target="https://github.com/andrewcottam/postgis_scripts/blob/master/water%20validation%20stratify%20by%20grid.sql" TargetMode="External"/><Relationship Id="rId814"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1237" Type="http://schemas.openxmlformats.org/officeDocument/2006/relationships/hyperlink" Target="http://cloudera-manager.jrc.it:7180/cmf/home" TargetMode="External"/><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hyperlink" Target="http://www.baruch.cuny.edu/geoportal/data/esri/esri_intl.htm" TargetMode="External"/><Relationship Id="rId898" Type="http://schemas.openxmlformats.org/officeDocument/2006/relationships/hyperlink" Target="http://www.datasalt.com/2011/05/handling-dependencies-and-configuration-in-java-hadoop-projects-efficiently/" TargetMode="External"/><Relationship Id="rId1083"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290" Type="http://schemas.openxmlformats.org/officeDocument/2006/relationships/hyperlink" Target="http://www.javaforge.com/project/HGE" TargetMode="External"/><Relationship Id="rId1304" Type="http://schemas.openxmlformats.org/officeDocument/2006/relationships/image" Target="media/image142.png"/><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api.elsevier.com/documentation/search/SCOPUSSearchViews.htm" TargetMode="External"/><Relationship Id="rId965" Type="http://schemas.openxmlformats.org/officeDocument/2006/relationships/image" Target="media/image124.png"/><Relationship Id="rId1150" Type="http://schemas.openxmlformats.org/officeDocument/2006/relationships/hyperlink" Target="http://dojotoolkit.org/reference-guide/1.9/dijit/_WidgetBase.html" TargetMode="External"/><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hyperlink" Target="https://community.c9.io/t/workspace-stuck-in-the-archiving-state-with-migration-note/14235" TargetMode="External"/><Relationship Id="rId618" Type="http://schemas.openxmlformats.org/officeDocument/2006/relationships/hyperlink" Target="https://github.com/andrewcottam/postgis_scripts/blob/328313a86e20014faef48fd74517c585a0e848c5/water_validation_pixel_values.sql" TargetMode="External"/><Relationship Id="rId825" Type="http://schemas.openxmlformats.org/officeDocument/2006/relationships/hyperlink" Target="http://testcharlie.jrc.it/pa/347" TargetMode="External"/><Relationship Id="rId1248" Type="http://schemas.openxmlformats.org/officeDocument/2006/relationships/hyperlink" Target="http://stackoverflow.com/questions/18578244/displaying-elements-other-than-fullscreen-element-html5-fullscreen-api" TargetMode="External"/><Relationship Id="rId257" Type="http://schemas.openxmlformats.org/officeDocument/2006/relationships/hyperlink" Target="http://resources.arcgis.com/en/help/main/10.1/index.html" TargetMode="External"/><Relationship Id="rId464" Type="http://schemas.openxmlformats.org/officeDocument/2006/relationships/image" Target="media/image36.png"/><Relationship Id="rId1010" Type="http://schemas.openxmlformats.org/officeDocument/2006/relationships/hyperlink" Target="http://support.esri.com/es/knowledgebase/techarticles/detail/23874" TargetMode="External"/><Relationship Id="rId1094" Type="http://schemas.openxmlformats.org/officeDocument/2006/relationships/hyperlink" Target="http://gdunlop.github.io/Vector-tiles-remixed/" TargetMode="External"/><Relationship Id="rId1108" Type="http://schemas.openxmlformats.org/officeDocument/2006/relationships/hyperlink" Target="https://web-apps-blishten.c9users.io/tilemaker/bern_tiles/" TargetMode="External"/><Relationship Id="rId1315" Type="http://schemas.openxmlformats.org/officeDocument/2006/relationships/hyperlink" Target="http://especies.gvm.ies.jrc.it"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hyperlink" Target="https://github.com/andrewcottam/postgis_scripts/blob/master/water_trends_by_country.sql" TargetMode="External"/><Relationship Id="rId769" Type="http://schemas.openxmlformats.org/officeDocument/2006/relationships/hyperlink" Target="http://dev.virtualearth.net/REST/v1/Imagery/Metadata/Aerial/47.23,-122.3?zl=10&amp;key=AhW7FP_kNS9ae83qjF2DzlmTYOU609o9Io_Guc3a2AHUsRhfIz3SlxuOHCdn1b4G" TargetMode="External"/><Relationship Id="rId976" Type="http://schemas.openxmlformats.org/officeDocument/2006/relationships/hyperlink" Target="https://help.ubuntu.com/community/PostgreSQL" TargetMode="External"/><Relationship Id="rId324" Type="http://schemas.openxmlformats.org/officeDocument/2006/relationships/hyperlink" Target="http://www.eaglewatch.nl/uilen/Strigidae/Maleise-visuil/Index.html" TargetMode="External"/><Relationship Id="rId531" Type="http://schemas.openxmlformats.org/officeDocument/2006/relationships/hyperlink" Target="https://db-server-blishten.c9users.io/phppgadmin/" TargetMode="External"/><Relationship Id="rId629" Type="http://schemas.openxmlformats.org/officeDocument/2006/relationships/hyperlink" Target="file:///E:\cottaan\My%20Documents\github%20repos\private_ee_scripts\Water%20Detection\Water%20Validation%20SWDB%20Points" TargetMode="External"/><Relationship Id="rId1161" Type="http://schemas.openxmlformats.org/officeDocument/2006/relationships/hyperlink" Target="http://www.unicode.org/reports/tr35/tr35-numbers.html" TargetMode="External"/><Relationship Id="rId1259" Type="http://schemas.openxmlformats.org/officeDocument/2006/relationships/hyperlink" Target="file:///C:\Users\cottaan\AppData\Roaming\Microsoft\Word\http%20for%20gp%20scripts" TargetMode="External"/><Relationship Id="rId836" Type="http://schemas.openxmlformats.org/officeDocument/2006/relationships/hyperlink" Target="http://vimeo.com/7459498" TargetMode="External"/><Relationship Id="rId1021" Type="http://schemas.openxmlformats.org/officeDocument/2006/relationships/hyperlink" Target="file:///\\ArcGIS\\Desktop10.3\\ArcToolBox\\Scripts" TargetMode="External"/><Relationship Id="rId1119" Type="http://schemas.openxmlformats.org/officeDocument/2006/relationships/hyperlink" Target="http://docs.oracle.com/javase/7/docs/webnotes/install/windows/jdk-installation-windows.html" TargetMode="External"/><Relationship Id="rId903" Type="http://schemas.openxmlformats.org/officeDocument/2006/relationships/hyperlink" Target="https://groups.google.com/a/cloudera.org/forum/" TargetMode="External"/><Relationship Id="rId1326" Type="http://schemas.openxmlformats.org/officeDocument/2006/relationships/hyperlink" Target="http://wab.jrc.cec.eu.int/tas2/dsp_weektsperson.cfm"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general/fme_scripts/roadless_asia_csv_to_fusion_table.fmw" TargetMode="External"/><Relationship Id="rId693" Type="http://schemas.openxmlformats.org/officeDocument/2006/relationships/image" Target="media/image100.png"/><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hyperlink" Target="https://console.cloud.google.com/logs/" TargetMode="External"/><Relationship Id="rId760" Type="http://schemas.openxmlformats.org/officeDocument/2006/relationships/hyperlink" Target="http://h03-dev-vm19/cgi-bin/cgiwps.cgi?request=describeProcess&amp;service=wps&amp;identifier=timeseries&amp;version=1.0.0" TargetMode="External"/><Relationship Id="rId998" Type="http://schemas.openxmlformats.org/officeDocument/2006/relationships/hyperlink" Target="http://stackoverflow.com/questions/11118070/buiding-hadoop-with-eclipse-maven-missing-artifact-jdk-toolsjdk-toolsjar1" TargetMode="External"/><Relationship Id="rId1183" Type="http://schemas.openxmlformats.org/officeDocument/2006/relationships/hyperlink" Target="http://pypi.python.org/pypi/setuptools"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hyperlink" Target="http://resources.arcgis.com/en/help/arcobjects-net/componenthelp/index.html" TargetMode="External"/><Relationship Id="rId1043"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620" Type="http://schemas.openxmlformats.org/officeDocument/2006/relationships/hyperlink" Target="file:///E:\cottaan\My%20Documents\github%20repos\private_ee_scripts\Water%20Detection\Water%2520Validation%2520L5%2520and%2520L7%2520-%2520masking" TargetMode="External"/><Relationship Id="rId718" Type="http://schemas.openxmlformats.org/officeDocument/2006/relationships/hyperlink" Target="https://groups.google.com/forum/?fromgroups" TargetMode="External"/><Relationship Id="rId925" Type="http://schemas.openxmlformats.org/officeDocument/2006/relationships/hyperlink" Target="https://cwiki.apache.org/confluence/display/Hive/LanguageManual+DDL" TargetMode="External"/><Relationship Id="rId1250" Type="http://schemas.openxmlformats.org/officeDocument/2006/relationships/hyperlink" Target="http://colororacle.org/index.html" TargetMode="External"/><Relationship Id="rId1348"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1110" Type="http://schemas.openxmlformats.org/officeDocument/2006/relationships/hyperlink" Target="https://mapzen.com/tangram/view/?scene=https://mapzen.com/api/scenes/43045/224/resources/basic.yaml" TargetMode="External"/><Relationship Id="rId1208" Type="http://schemas.openxmlformats.org/officeDocument/2006/relationships/hyperlink" Target="http://docs.python.org/tutorial/modules.html"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hyperlink" Target="https://ee-api.appspot.com/21a40a9660fc94b7beb90819386d7d43" TargetMode="External"/><Relationship Id="rId782" Type="http://schemas.openxmlformats.org/officeDocument/2006/relationships/hyperlink" Target="https://www.picloud.com/accounts/start/"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hyperlink" Target="file:///E:\cottaan\My%20Documents\github%20repos\general\validation_points_to_kml.fmw" TargetMode="External"/><Relationship Id="rId1065" Type="http://schemas.openxmlformats.org/officeDocument/2006/relationships/hyperlink" Target="https://wookayin.github.io/tensorflow-talk-debugging/" TargetMode="External"/><Relationship Id="rId1272" Type="http://schemas.openxmlformats.org/officeDocument/2006/relationships/hyperlink" Target="https://github.com/SitePen/dgrid.git" TargetMode="External"/><Relationship Id="rId502" Type="http://schemas.openxmlformats.org/officeDocument/2006/relationships/hyperlink" Target="https://intragate.ec.europa.eu/cas/login?service=http://localhost/bling" TargetMode="External"/><Relationship Id="rId947" Type="http://schemas.openxmlformats.org/officeDocument/2006/relationships/hyperlink" Target="http://www.cloudera.com/documentation/enterprise/release-notes/topics/cdh_vd_cdh_package_tarball_57.html" TargetMode="External"/><Relationship Id="rId1132" Type="http://schemas.openxmlformats.org/officeDocument/2006/relationships/hyperlink" Target="http://codebins.com/bin/4ldqp8z/2" TargetMode="External"/><Relationship Id="rId76" Type="http://schemas.openxmlformats.org/officeDocument/2006/relationships/hyperlink" Target="https://storage.googleapis.com/global-surface-water/maptiles/occurrence/0/0/0.png" TargetMode="External"/><Relationship Id="rId807" Type="http://schemas.openxmlformats.org/officeDocument/2006/relationships/hyperlink" Target="http://www.gbif.org/occurrence/search?GEOMETRY=116.488037+6.249776%2C116.488037+5.993070%2C116.735229+5.993070%2C116.735229+6.249776%2C116.488037+6.249776"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hyperlink" Target="https://browse.digitalglobe.com/imagefinder" TargetMode="External"/><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s://github.com/mapbox/vector-tile-spec/tree/master/2.1" TargetMode="External"/><Relationship Id="rId1294" Type="http://schemas.openxmlformats.org/officeDocument/2006/relationships/hyperlink" Target="http://s-jrciprvm-svn001p.jrc.org:8080/svn/h03-monde-repo/" TargetMode="External"/><Relationship Id="rId664" Type="http://schemas.openxmlformats.org/officeDocument/2006/relationships/image" Target="media/image90.png"/><Relationship Id="rId871" Type="http://schemas.openxmlformats.org/officeDocument/2006/relationships/hyperlink" Target="http://hadoop-m1:19888/" TargetMode="External"/><Relationship Id="rId969" Type="http://schemas.openxmlformats.org/officeDocument/2006/relationships/image" Target="media/image125.png"/><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hyperlink" Target="http://juniway.blogspot.it/2015/12/install-boost-1590-build-from-source.html" TargetMode="External"/><Relationship Id="rId731" Type="http://schemas.openxmlformats.org/officeDocument/2006/relationships/hyperlink" Target="https://groups.google.com/forum/?fromgroups=" TargetMode="External"/><Relationship Id="rId1154" Type="http://schemas.openxmlformats.org/officeDocument/2006/relationships/hyperlink" Target="https://developers.google.com/speed/libraries/" TargetMode="External"/><Relationship Id="rId1361" Type="http://schemas.openxmlformats.org/officeDocument/2006/relationships/hyperlink" Target="http://help.arcgis.com/en/arcgisdesktop/10.0/help/index.html" TargetMode="External"/><Relationship Id="rId98" Type="http://schemas.openxmlformats.org/officeDocument/2006/relationships/image" Target="media/image11.jpeg"/><Relationship Id="rId829" Type="http://schemas.openxmlformats.org/officeDocument/2006/relationships/hyperlink" Target="http://www.cloudera.com/content/cloudera/en/resources/library/training/dissecting-the-apache-hadoop-stack-2-of-6.html" TargetMode="External"/><Relationship Id="rId1014" Type="http://schemas.openxmlformats.org/officeDocument/2006/relationships/hyperlink" Target="https://my.usgs.gov/confluence/pages/viewpage.action?pageId=540116867" TargetMode="External"/><Relationship Id="rId1221" Type="http://schemas.openxmlformats.org/officeDocument/2006/relationships/hyperlink" Target="httpd:%20premature%20connection%20close" TargetMode="External"/><Relationship Id="rId1319" Type="http://schemas.openxmlformats.org/officeDocument/2006/relationships/hyperlink" Target="http://www.cc.cec/"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image" Target="media/image94.png"/><Relationship Id="rId893" Type="http://schemas.openxmlformats.org/officeDocument/2006/relationships/hyperlink" Target="http://www.eclipse.org/downloads/download.php?file=/technology/epp/downloads/release/kepler/R/eclipse-jee-kepler-R-win32-x86_64.zip&amp;mirror_id=1023" TargetMode="External"/><Relationship Id="rId339" Type="http://schemas.openxmlformats.org/officeDocument/2006/relationships/hyperlink" Target="http://bioval.jrc.ec.europa.eu/products/gam/index.htm" TargetMode="External"/><Relationship Id="rId546" Type="http://schemas.openxmlformats.org/officeDocument/2006/relationships/hyperlink" Target="http://localhost:8080/" TargetMode="External"/><Relationship Id="rId753" Type="http://schemas.openxmlformats.org/officeDocument/2006/relationships/hyperlink" Target="https://api.elsevier.com/content/search/scidir?query=water&amp;apiKey=b3a71de2bde04544495881ed9d2f9c5b&amp;httpAccept=application/json" TargetMode="External"/><Relationship Id="rId1176" Type="http://schemas.openxmlformats.org/officeDocument/2006/relationships/hyperlink" Target="https://developers.google.com/web/fundamentals/security/prevent-mixed-content/fixing-mixed-content"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hyperlink" Target="https://github.com/andrewcottam/apache-hive-files/blob/master/species_preprocessing_1.sql" TargetMode="External"/><Relationship Id="rId1036" Type="http://schemas.openxmlformats.org/officeDocument/2006/relationships/hyperlink" Target="https://tomcat.apache.org/tomcat-8.0-doc/ssl-howto.html" TargetMode="External"/><Relationship Id="rId1243" Type="http://schemas.openxmlformats.org/officeDocument/2006/relationships/hyperlink" Target="https://www.virtualbox.org/wiki/Downloads" TargetMode="External"/><Relationship Id="rId613" Type="http://schemas.openxmlformats.org/officeDocument/2006/relationships/image" Target="media/image75.png"/><Relationship Id="rId820" Type="http://schemas.openxmlformats.org/officeDocument/2006/relationships/hyperlink" Target="http://api.iucnredlist.org/common_names/17975.js" TargetMode="External"/><Relationship Id="rId918" Type="http://schemas.openxmlformats.org/officeDocument/2006/relationships/hyperlink" Target="http://blog.cloudera.com/blog/2010/06/integrating-hive-and-hbase/" TargetMode="External"/><Relationship Id="rId1103" Type="http://schemas.openxmlformats.org/officeDocument/2006/relationships/hyperlink" Target="http://www.paulnorman.ca/blog/2016/11/serving-vector-tiles/" TargetMode="External"/><Relationship Id="rId1310" Type="http://schemas.openxmlformats.org/officeDocument/2006/relationships/image" Target="media/image143.jpeg"/><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hyperlink" Target="http://landsat.usgs.gov/L8QualityAssessmentBand.php" TargetMode="External"/><Relationship Id="rId775" Type="http://schemas.openxmlformats.org/officeDocument/2006/relationships/hyperlink" Target="http://mapsapidocs.digitalglobe.com/v1.0/docs/imagery-and-basemaps" TargetMode="External"/><Relationship Id="rId982" Type="http://schemas.openxmlformats.org/officeDocument/2006/relationships/hyperlink" Target="https://community.c9.io/t/the-uploaded-file-exceeds-the-upload-max-filesize-directive-in-php-ini/2894/2" TargetMode="External"/><Relationship Id="rId1198" Type="http://schemas.openxmlformats.org/officeDocument/2006/relationships/hyperlink" Target="https://mapbox.github.io/rasterio/installation.html"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image" Target="media/image76.png"/><Relationship Id="rId842" Type="http://schemas.openxmlformats.org/officeDocument/2006/relationships/hyperlink" Target="http://www.youtube.com/watch?feature=player_embedded&amp;v=SS27F-hYWfU" TargetMode="External"/><Relationship Id="rId1058" Type="http://schemas.openxmlformats.org/officeDocument/2006/relationships/hyperlink" Target="https://www.udacity.com/course/deep-learning--ud730" TargetMode="External"/><Relationship Id="rId1265" Type="http://schemas.openxmlformats.org/officeDocument/2006/relationships/hyperlink" Target="file:///C:\Users\cottaan\AppData\Roaming\Microsoft\Word\https%20and%20not%20ssh" TargetMode="External"/><Relationship Id="rId702" Type="http://schemas.openxmlformats.org/officeDocument/2006/relationships/hyperlink" Target="https://code.earthengine.google.com/f5777812a4c59026f21683f683901485" TargetMode="External"/><Relationship Id="rId1125" Type="http://schemas.openxmlformats.org/officeDocument/2006/relationships/hyperlink" Target="https://regex101.com/" TargetMode="External"/><Relationship Id="rId1332" Type="http://schemas.openxmlformats.org/officeDocument/2006/relationships/hyperlink" Target="http://www.expedia.com"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hyperlink" Target="https://wiki.jasig.org/display/CAS/Proxy+CAS+Walkthrough" TargetMode="External"/><Relationship Id="rId79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1287" Type="http://schemas.openxmlformats.org/officeDocument/2006/relationships/hyperlink" Target="https://owslib.svn.sourceforge.net/svnroot/owslib" TargetMode="External"/><Relationship Id="rId212" Type="http://schemas.openxmlformats.org/officeDocument/2006/relationships/hyperlink" Target="http://www.geog.mcgill.ca/~nramankutty/Datasets/Datasets.html" TargetMode="External"/><Relationship Id="rId657" Type="http://schemas.openxmlformats.org/officeDocument/2006/relationships/hyperlink" Target="http://landsat.usgs.gov/calibration_notices.php" TargetMode="External"/><Relationship Id="rId864" Type="http://schemas.openxmlformats.org/officeDocument/2006/relationships/hyperlink" Target="http://www.michael-noll.com/tutorials/writing-an-hadoop-mapreduce-program-in-python/" TargetMode="External"/><Relationship Id="rId517" Type="http://schemas.openxmlformats.org/officeDocument/2006/relationships/hyperlink" Target="http://docs.geoserver.org/latest/en/user/production/container.html" TargetMode="External"/><Relationship Id="rId724" Type="http://schemas.openxmlformats.org/officeDocument/2006/relationships/hyperlink" Target="https://developers.google.com/earth-engine/python_install" TargetMode="External"/><Relationship Id="rId931" Type="http://schemas.openxmlformats.org/officeDocument/2006/relationships/hyperlink" Target="https://github.com/andrewcottam/jrc/blob/master/src/main/java/jrc/esri/CellUdtf.java" TargetMode="External"/><Relationship Id="rId1147" Type="http://schemas.openxmlformats.org/officeDocument/2006/relationships/hyperlink" Target="https://developers.arcgis.com/en/javascript/jstutorials/intro_custom_dijit.html" TargetMode="External"/><Relationship Id="rId1354"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resources.arcgis.com/en/help/main/10.2/index.html" TargetMode="External"/><Relationship Id="rId1214" Type="http://schemas.openxmlformats.org/officeDocument/2006/relationships/hyperlink" Target="http://www.howtogeek.com/howto/ubuntu/display-number-of-processors-on-linux/"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image" Target="media/image56.jpeg"/><Relationship Id="rId234" Type="http://schemas.openxmlformats.org/officeDocument/2006/relationships/hyperlink" Target="http://www.iucnredlist.org/details/178811/0" TargetMode="External"/><Relationship Id="rId679" Type="http://schemas.openxmlformats.org/officeDocument/2006/relationships/hyperlink" Target="http://www.youtube.com/watch?v=aCepMHeIA2U" TargetMode="External"/><Relationship Id="rId886" Type="http://schemas.openxmlformats.org/officeDocument/2006/relationships/hyperlink" Target="http://hadoop-m2:50070/webhdfs/v1/user/cottaan?op=LISTSTATUS" TargetMode="External"/><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hyperlink" Target="https://cloud.google.com/appengine/downloads" TargetMode="External"/><Relationship Id="rId746" Type="http://schemas.openxmlformats.org/officeDocument/2006/relationships/image" Target="media/image115.png"/><Relationship Id="rId1071" Type="http://schemas.openxmlformats.org/officeDocument/2006/relationships/hyperlink" Target="http://lrm-maps.jrc.ec.europa.eu/geoserver/" TargetMode="External"/><Relationship Id="rId1169" Type="http://schemas.openxmlformats.org/officeDocument/2006/relationships/hyperlink" Target="https://github.com/SpatialServer/Leaflet.MapboxVectorTile" TargetMode="External"/><Relationship Id="rId1376" Type="http://schemas.openxmlformats.org/officeDocument/2006/relationships/hyperlink" Target="http://www.protectedplanet.net/sites/1250"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hyperlink" Target="http://www.cloudera.com/content/cloudera/en/documentation/cdh5/latest/CDH5-Installation-Guide/cdh5ig_jdbc_driver_install.html" TargetMode="External"/><Relationship Id="rId1029" Type="http://schemas.openxmlformats.org/officeDocument/2006/relationships/hyperlink" Target="https://www.eclipse.org/downloads/download.php?file=/oomph/epp/mars/R2/eclipse-inst-win64.exe" TargetMode="External"/><Relationship Id="rId1236" Type="http://schemas.openxmlformats.org/officeDocument/2006/relationships/hyperlink" Target="http://10.0.100.234:8042/node" TargetMode="External"/><Relationship Id="rId82" Type="http://schemas.openxmlformats.org/officeDocument/2006/relationships/hyperlink" Target="http://desktop.arcgis.com/en/arcmap/10.3/manage-data/metadata/creating-a-metadata-template.htm" TargetMode="External"/><Relationship Id="rId606" Type="http://schemas.openxmlformats.org/officeDocument/2006/relationships/hyperlink" Target="https://github.com/andrewcottam/water_detection_python_scripts/blob/master/populateRandomField.py" TargetMode="External"/><Relationship Id="rId813" Type="http://schemas.openxmlformats.org/officeDocument/2006/relationships/hyperlink" Target="http://api.gbif.org/v0.9/species/5219532/vernacular_names" TargetMode="External"/><Relationship Id="rId1303" Type="http://schemas.openxmlformats.org/officeDocument/2006/relationships/hyperlink" Target="https://github.com/andrewcottam/python-rest-server/blob/master/cgi-bin/database_objects.sql"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hyperlink" Target="https://github.com/andrewcottam/general/blob/master/water_trend_analyses_csv_to_postgresql.fmw" TargetMode="External"/><Relationship Id="rId1093" Type="http://schemas.openxmlformats.org/officeDocument/2006/relationships/hyperlink" Target="https://www.mapbox.com/help/osm-and-mapbox/"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image" Target="media/image43.png"/><Relationship Id="rId768" Type="http://schemas.openxmlformats.org/officeDocument/2006/relationships/hyperlink" Target="http://msdn.microsoft.com/en-us/library/ff701713.aspx" TargetMode="External"/><Relationship Id="rId975" Type="http://schemas.openxmlformats.org/officeDocument/2006/relationships/hyperlink" Target="http://www.postgresql.org/docs/9.3/static/reference-client.html" TargetMode="External"/><Relationship Id="rId1160" Type="http://schemas.openxmlformats.org/officeDocument/2006/relationships/hyperlink" Target="https://developers.arcgis.com/en/javascript/jshelp/intro_formatinfowindow.html" TargetMode="External"/><Relationship Id="rId628" Type="http://schemas.openxmlformats.org/officeDocument/2006/relationships/hyperlink" Target="https://github.com/andrewcottam/water_detection_python_scripts/blob/master/validateSWDBSites.py" TargetMode="External"/><Relationship Id="rId835" Type="http://schemas.openxmlformats.org/officeDocument/2006/relationships/hyperlink" Target="http://vimeo.com/23400732" TargetMode="External"/><Relationship Id="rId1258" Type="http://schemas.openxmlformats.org/officeDocument/2006/relationships/hyperlink" Target="http://gitref.org/" TargetMode="External"/><Relationship Id="rId1020" Type="http://schemas.openxmlformats.org/officeDocument/2006/relationships/hyperlink" Target="http://thunderheadxpler.blogspot.it/2013/05/bigdata-launch-cdh-on-ec2-from-arcmap.html" TargetMode="External"/><Relationship Id="rId1118" Type="http://schemas.openxmlformats.org/officeDocument/2006/relationships/hyperlink" Target="https://mapzen.com" TargetMode="External"/><Relationship Id="rId1325" Type="http://schemas.openxmlformats.org/officeDocument/2006/relationships/hyperlink" Target="http://pubsy.jrc.cec.eu.int/workflow" TargetMode="External"/><Relationship Id="rId902" Type="http://schemas.openxmlformats.org/officeDocument/2006/relationships/hyperlink" Target="http://www.cloudera.com/content/cloudera-content/cloudera-docs/CM4Ent/latest/Cloudera-Manager-Managing-Clusters/cmmc_deploy_client_config.html" TargetMode="External"/><Relationship Id="rId31" Type="http://schemas.openxmlformats.org/officeDocument/2006/relationships/hyperlink" Target="http://www.eea.europa.eu/data-and-maps/data/european-red-lists-2"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image" Target="media/image99.png"/><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hyperlink" Target="https://console.developers.google.com" TargetMode="External"/><Relationship Id="rId997" Type="http://schemas.openxmlformats.org/officeDocument/2006/relationships/hyperlink" Target="https://wiki.appcelerator.org/display/guides2/Reverting+to+a+Previous+Version" TargetMode="External"/><Relationship Id="rId1182" Type="http://schemas.openxmlformats.org/officeDocument/2006/relationships/hyperlink" Target="http://jupyter-notebook.readthedocs.io/en/latest/examples/Notebook/Connecting%20with%20the%20Qt%20Console.html"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esri.github.io/geometry-api-java/javadoc/com/esri/core/geometry/OperatorSimplify.html" TargetMode="External"/><Relationship Id="rId1042" Type="http://schemas.openxmlformats.org/officeDocument/2006/relationships/image" Target="media/image128.jpeg"/><Relationship Id="rId717" Type="http://schemas.openxmlformats.org/officeDocument/2006/relationships/hyperlink" Target="https://code.google.com/apis/console" TargetMode="External"/><Relationship Id="rId924" Type="http://schemas.openxmlformats.org/officeDocument/2006/relationships/hyperlink" Target="https://cwiki.apache.org/confluence/display/Hive/LanguageManual+DDL" TargetMode="External"/><Relationship Id="rId1347" Type="http://schemas.openxmlformats.org/officeDocument/2006/relationships/hyperlink" Target="https://www.mytnt.it/myTNT/" TargetMode="External"/><Relationship Id="rId53" Type="http://schemas.openxmlformats.org/officeDocument/2006/relationships/image" Target="media/image4.png"/><Relationship Id="rId1207" Type="http://schemas.openxmlformats.org/officeDocument/2006/relationships/hyperlink" Target="http://scikit-learn.org/stable/index.html" TargetMode="External"/><Relationship Id="rId367" Type="http://schemas.openxmlformats.org/officeDocument/2006/relationships/hyperlink" Target="http://...api/person-by-id/1/pets.xml" TargetMode="External"/><Relationship Id="rId574" Type="http://schemas.openxmlformats.org/officeDocument/2006/relationships/hyperlink" Target="http://www.imagemagick.org/Usage/convolve/" TargetMode="External"/><Relationship Id="rId227" Type="http://schemas.openxmlformats.org/officeDocument/2006/relationships/image" Target="media/image26.jpeg"/><Relationship Id="rId781" Type="http://schemas.openxmlformats.org/officeDocument/2006/relationships/hyperlink" Target="https://developers.google.com/picasa-web/" TargetMode="External"/><Relationship Id="rId879" Type="http://schemas.openxmlformats.org/officeDocument/2006/relationships/hyperlink" Target="https://github.com/crs4/pydoop"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hyperlink" Target="https://raw.githubusercontent.com/andrewcottam/postgis_scripts/858267b453c834fe173efc7a35a6ceff6223987a/water_confusion_matrix_for_publication.sql" TargetMode="External"/><Relationship Id="rId739" Type="http://schemas.openxmlformats.org/officeDocument/2006/relationships/hyperlink" Target="https://github.com/andrewcottam/water_detection_python_scripts/blob/a626bd6f794c3b24ab4b60796f7c47363ff702fb/alignPointsToGeeGrid.py" TargetMode="External"/><Relationship Id="rId1064" Type="http://schemas.openxmlformats.org/officeDocument/2006/relationships/hyperlink" Target="https://wookayin.github.io/tensorflow-talk-debugging" TargetMode="External"/><Relationship Id="rId1271" Type="http://schemas.openxmlformats.org/officeDocument/2006/relationships/hyperlink" Target="https://github.com/kriszyp/put-selector.git" TargetMode="External"/><Relationship Id="rId1369" Type="http://schemas.openxmlformats.org/officeDocument/2006/relationships/hyperlink" Target="http://maps.iucnredlist.org/map.html?id=106003766" TargetMode="External"/><Relationship Id="rId501" Type="http://schemas.openxmlformats.org/officeDocument/2006/relationships/hyperlink" Target="https://developers.google.com/identity/sign-in/web/" TargetMode="External"/><Relationship Id="rId946" Type="http://schemas.openxmlformats.org/officeDocument/2006/relationships/hyperlink" Target="http://cloudera-manager.jrc.it:7180/cmf/home" TargetMode="External"/><Relationship Id="rId1131" Type="http://schemas.openxmlformats.org/officeDocument/2006/relationships/hyperlink" Target="http://forums.arcgis.com/threads/54832-custom-dojo-build" TargetMode="External"/><Relationship Id="rId1229" Type="http://schemas.openxmlformats.org/officeDocument/2006/relationships/hyperlink" Target="http://docs.geoserver.org/latest/en/user/installation/linux.html" TargetMode="External"/><Relationship Id="rId75" Type="http://schemas.openxmlformats.org/officeDocument/2006/relationships/hyperlink" Target="https://storage.googleapis.com/global-surface-water/maptiles/occurrence/%7bz%7d/%7bx%7d/%7by%7d.png" TargetMode="External"/><Relationship Id="rId806" Type="http://schemas.openxmlformats.org/officeDocument/2006/relationships/hyperlink" Target="http://www.gbif.org/developer/summary"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image" Target="media/image71.jpeg"/><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image" Target="media/image89.png"/><Relationship Id="rId870" Type="http://schemas.openxmlformats.org/officeDocument/2006/relationships/hyperlink" Target="http://hadoop-m1:8088/" TargetMode="External"/><Relationship Id="rId1086" Type="http://schemas.openxmlformats.org/officeDocument/2006/relationships/hyperlink" Target="https://www.mapbox.com/vector-tiles/specification/" TargetMode="External"/><Relationship Id="rId1293" Type="http://schemas.openxmlformats.org/officeDocument/2006/relationships/hyperlink" Target="https://github.com/Esri/spatial-framework-for-hadoop" TargetMode="External"/><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s://github.com/systemed/tilemaker%23installing%20" TargetMode="External"/><Relationship Id="rId968" Type="http://schemas.openxmlformats.org/officeDocument/2006/relationships/hyperlink" Target="https://github.com/andrewcottam/apache-hive-files/blob/260ee4ec5790e0b975b7adf956da82fabdfd5b19/species_preprocessing_4.sql" TargetMode="External"/><Relationship Id="rId1153" Type="http://schemas.openxmlformats.org/officeDocument/2006/relationships/hyperlink" Target="http://dojotoolkit.org/documentation/tutorials/1.9/recipes/custom_widget/" TargetMode="External"/><Relationship Id="rId97" Type="http://schemas.openxmlformats.org/officeDocument/2006/relationships/image" Target="media/image10.jpeg"/><Relationship Id="rId730" Type="http://schemas.openxmlformats.org/officeDocument/2006/relationships/hyperlink" Target="https://sites.google.com/site/earthengineapidocs/javascript-api/javascript-developers-guide/unbound-algorithms" TargetMode="External"/><Relationship Id="rId828" Type="http://schemas.openxmlformats.org/officeDocument/2006/relationships/hyperlink" Target="http://www.cloudera.com/content/cloudera/en/resources/library/training/cloudera-essentials-for-apache-hadoop-the-motivation-for-hadoop.html" TargetMode="External"/><Relationship Id="rId1013" Type="http://schemas.openxmlformats.org/officeDocument/2006/relationships/hyperlink" Target="http://desktop.arcgis.com/en/desktop/latest/analyze/python/extending-geoprocessing-through-python-modules.htm" TargetMode="External"/><Relationship Id="rId1360" Type="http://schemas.openxmlformats.org/officeDocument/2006/relationships/hyperlink" Target="https://gist.github.com/1552725" TargetMode="External"/><Relationship Id="rId1220" Type="http://schemas.openxmlformats.org/officeDocument/2006/relationships/hyperlink" Target="http://h03-dev-vm7:5802/" TargetMode="External"/><Relationship Id="rId1318" Type="http://schemas.openxmlformats.org/officeDocument/2006/relationships/hyperlink" Target="https://intracomm.ec.europa.eu" TargetMode="External"/><Relationship Id="rId24" Type="http://schemas.openxmlformats.org/officeDocument/2006/relationships/image" Target="media/image2.png"/><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hyperlink" Target="https://github.com/andrewcottam/water_detection_python_scripts/blob/c4f80fbf2c1a2b0c7d1fcbaaa2e5f87a5f65bc74/getGeePixelValues.py" TargetMode="External"/><Relationship Id="rId892" Type="http://schemas.openxmlformats.org/officeDocument/2006/relationships/image" Target="media/image120.png"/><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hyperlink" Target="https://github.com/google/oauth2client.git" TargetMode="External"/><Relationship Id="rId752" Type="http://schemas.openxmlformats.org/officeDocument/2006/relationships/hyperlink" Target="https://api.elsevier.com/content/search/scopus?query=water&amp;apiKey=b3a71de2bde04544495881ed9d2f9c5b&amp;httpAccept=application/json" TargetMode="External"/><Relationship Id="rId1175" Type="http://schemas.openxmlformats.org/officeDocument/2006/relationships/image" Target="media/image133.png"/><Relationship Id="rId1382" Type="http://schemas.openxmlformats.org/officeDocument/2006/relationships/theme" Target="theme/theme1.xml"/><Relationship Id="rId405" Type="http://schemas.openxmlformats.org/officeDocument/2006/relationships/hyperlink" Target="http://h03-dev-vm7/cgi-bin/eSpecies/species/map/17975" TargetMode="External"/><Relationship Id="rId612" Type="http://schemas.openxmlformats.org/officeDocument/2006/relationships/image" Target="media/image74.png"/><Relationship Id="rId1035" Type="http://schemas.openxmlformats.org/officeDocument/2006/relationships/hyperlink" Target="http://localhost:8080/gee_spectral_library_builder/" TargetMode="External"/><Relationship Id="rId1242" Type="http://schemas.openxmlformats.org/officeDocument/2006/relationships/hyperlink" Target="http://spatialdemography.org/essential-python-geospatial-libraries/" TargetMode="External"/><Relationship Id="rId917" Type="http://schemas.openxmlformats.org/officeDocument/2006/relationships/hyperlink" Target="https://cwiki.apache.org/confluence/display/Hive/HBaseIntegration" TargetMode="External"/><Relationship Id="rId1102" Type="http://schemas.openxmlformats.org/officeDocument/2006/relationships/hyperlink" Target="https://free.tilehosting.com/data/v3/?key=67VOA297U9cciigsJVv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7F56"/>
    <w:rsid w:val="005B7F56"/>
    <w:rsid w:val="00F028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B7F5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EB32D8-3C57-4EA6-B360-2BC0261F5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8074</TotalTime>
  <Pages>389</Pages>
  <Words>181703</Words>
  <Characters>1035708</Characters>
  <Application>Microsoft Office Word</Application>
  <DocSecurity>0</DocSecurity>
  <Lines>8630</Lines>
  <Paragraphs>2429</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214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743</cp:revision>
  <cp:lastPrinted>2016-09-26T09:25:00Z</cp:lastPrinted>
  <dcterms:created xsi:type="dcterms:W3CDTF">2014-01-03T08:41:00Z</dcterms:created>
  <dcterms:modified xsi:type="dcterms:W3CDTF">2017-05-12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